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8B4C796" w14:textId="4E9B910D" w:rsidR="00B2636B" w:rsidRPr="009802F2" w:rsidRDefault="007B29C6" w:rsidP="008174E4">
      <w:pPr>
        <w:pStyle w:val="Heading1"/>
      </w:pPr>
      <w:r w:rsidRPr="009802F2">
        <w:t>Abstract</w:t>
      </w:r>
      <w:ins w:id="0" w:author="Alaa Ahmed" w:date="2020-07-28T09:28:00Z">
        <w:r w:rsidR="00A652BD" w:rsidRPr="009802F2">
          <w:t xml:space="preserve"> (150 words)</w:t>
        </w:r>
      </w:ins>
    </w:p>
    <w:p w14:paraId="667079AF" w14:textId="77777777" w:rsidR="00EB6B37" w:rsidRPr="009802F2" w:rsidRDefault="00EB6B37" w:rsidP="008557B3"/>
    <w:p w14:paraId="2A776955" w14:textId="4D5FD955" w:rsidR="007B29C6" w:rsidRPr="009802F2" w:rsidRDefault="00091256" w:rsidP="00B27962">
      <w:r w:rsidRPr="009802F2">
        <w:t xml:space="preserve">A decision-making framework suggests that the goal of a movement is to maximize </w:t>
      </w:r>
      <w:r w:rsidR="00081732" w:rsidRPr="009802F2">
        <w:t xml:space="preserve">utility, </w:t>
      </w:r>
      <w:r w:rsidR="00E32967" w:rsidRPr="009802F2">
        <w:t>represented by the sum of the reward and effort associated with a movement</w:t>
      </w:r>
      <w:r w:rsidR="003C51C1" w:rsidRPr="009802F2">
        <w:t xml:space="preserve"> </w:t>
      </w:r>
      <w:r w:rsidR="003C51C1" w:rsidRPr="009802F2">
        <w:fldChar w:fldCharType="begin"/>
      </w:r>
      <w:r w:rsidR="00EF525D" w:rsidRPr="009802F2">
        <w:instrText xml:space="preserve"> ADDIN ZOTERO_ITEM CSL_CITATION {"citationID":"dJ2FaEly","properties":{"formattedCitation":"[1]","plainCitation":"[1]","noteIndex":0},"citationItems":[{"id":811,"uris":["http://zotero.org/users/4343224/items/3UEEVG5R"],"uri":["http://zotero.org/users/4343224/items/3UEEVG5R"],"itemData":{"id":811,"type":"article-journal","abstract":"Given two rewarding stimuli, animals tend to choose the more rewarding (or less effortful) option. However, they also move faster toward that stimulus [ 1–5 ]. This suggests that reward and effort not only affect decision-making, they also influence motor control [ 6, 7 ]. How does the brain compute the effort requirements of a task? Here, we considered data acquired during walking, reaching, flying, or isometric force production. In analyzing the decision-making and motor-control behaviors of various animals, we considered the possibility that the brain may estimate effort objectively, via the metabolic energy consumed to produce the action. We measured the energetic cost of reaching and found that, like walking, it was convex in time, with a global minimum, implying that there existed a movement speed that minimized effort. However, reward made it worthwhile to be energetically inefficient. Using a framework in which utility of an action depended on reward and energetic cost, both discounted in time, we found that it was possible to account for a body of data in which animals were free to choose how to move (reach slow or fast), as well as what to do (walk or fly, produce force F1 or F2). We suggest that some forms of decision-making and motor control may share a common utility in which the brain represents the effort associated with performing an action objectively via its metabolic energy cost and then, like reward, temporally discounts it as a function of movement duration.","container-title":"Current Biology","DOI":"10.1016/j.cub.2016.05.065","ISSN":"0960-9822","issue":"14","language":"English","page":"1929–1934","title":"A Representation of Effort in Decision-Making and Motor Control","volume":"26","author":[{"family":"Shadmehr","given":"Reza"},{"family":"Huang","given":"Helen J."},{"family":"Ahmed","given":"Alaa A."}],"issued":{"date-parts":[["2016",7]]}}}],"schema":"https://github.com/citation-style-language/schema/raw/master/csl-citation.json"} </w:instrText>
      </w:r>
      <w:r w:rsidR="003C51C1" w:rsidRPr="009802F2">
        <w:fldChar w:fldCharType="separate"/>
      </w:r>
      <w:r w:rsidR="00EF525D" w:rsidRPr="009802F2">
        <w:rPr>
          <w:rFonts w:ascii="Calibri" w:hAnsi="Calibri" w:cs="Calibri"/>
        </w:rPr>
        <w:t>[1]</w:t>
      </w:r>
      <w:r w:rsidR="003C51C1" w:rsidRPr="009802F2">
        <w:fldChar w:fldCharType="end"/>
      </w:r>
      <w:r w:rsidR="00E32967" w:rsidRPr="009802F2">
        <w:t xml:space="preserve">. </w:t>
      </w:r>
      <w:r w:rsidR="00447097" w:rsidRPr="009802F2">
        <w:t>Reward has been shown to increase movement vigor, but it is unclear how effort affects movement vigor</w:t>
      </w:r>
      <w:r w:rsidR="006315E3" w:rsidRPr="009802F2">
        <w:t xml:space="preserve"> </w:t>
      </w:r>
      <w:r w:rsidR="006315E3" w:rsidRPr="009802F2">
        <w:fldChar w:fldCharType="begin"/>
      </w:r>
      <w:r w:rsidR="00EF525D" w:rsidRPr="009802F2">
        <w:instrText xml:space="preserve"> ADDIN ZOTERO_ITEM CSL_CITATION {"citationID":"XtxGlzI6","properties":{"formattedCitation":"[2]","plainCitation":"[2]","noteIndex":0},"citationItems":[{"id":909,"uris":["http://zotero.org/users/4343224/items/Q9K7L92N"],"uri":["http://zotero.org/users/4343224/items/Q9K7L92N"],"itemData":{"id":909,"type":"article-journal","abstract":"Making a movement may be thought of as an economic decision in which one spends effort to acquire reward. Time discounts reward, which predicts that the magnitude of reward should affect movement vigor: we should move faster, spending greater effort, when there is greater reward at stake. Indeed, saccade peak velocities are greater and reaction-times shorter when a target is paired with reward. In this study, we focused on human reaching and asked whether movement kinematics were affected by expectation of reward. Participants made out-and-back reaching movements to one of four quadrants of a 14-cm circle. During various periods of the experiment only one of the four quadrants was paired with reward, and the transition from reward to nonreward status of a quadrant occurred randomly. Our experiment design minimized dependence of reward on accuracy, granting the subjects wide latitude in self-selecting their movement speed, amplitude, and variability. When a quadrant was paired with reward, reaching movements had a shorter reaction time, higher peak velocity, and greater amplitude. Despite this greater vigor, movements toward the rewarded quadrant suffered from less variability: both reaction times and reach kinematics were less variable when there was expectation of reward. Importantly, the effect of reward on vigor was specific to the movement component that preceded the time of reward (outward reach), not the movement component that followed it (return reach). Our results suggest that expectation of reward not only increases vigor of human reaching but also decreases its variability.NEW &amp; NOTEWORTHY Movements may be thought of as an economic transaction where the vigor of the movement represents the effort that the brain is willing to expend to acquire a rewarding state. We show that in reaching, reward discounts the cost of effort, producing movements with shorter reaction time, higher velocity, greater amplitude, and reduced reaction-time variability. These results complement earlier observations in saccades, suggesting a common principle of economics across modalities of motor control.","container-title":"Journal of Neurophysiology","DOI":"10.1152/jn.00872.2017","ISSN":"0022-3077","issue":"6","page":"2347–2357","title":"Vigor of reaching movements: reward discounts the cost of effort","title-short":"Vigor of reaching movements","volume":"119","author":[{"family":"Summerside","given":"Erik M."},{"family":"Shadmehr","given":"Reza"},{"family":"Ahmed","given":"Alaa A."}],"issued":{"date-parts":[["2018",3]]}}}],"schema":"https://github.com/citation-style-language/schema/raw/master/csl-citation.json"} </w:instrText>
      </w:r>
      <w:r w:rsidR="006315E3" w:rsidRPr="009802F2">
        <w:fldChar w:fldCharType="separate"/>
      </w:r>
      <w:r w:rsidR="00EF525D" w:rsidRPr="009802F2">
        <w:rPr>
          <w:rFonts w:ascii="Calibri" w:hAnsi="Calibri" w:cs="Calibri"/>
        </w:rPr>
        <w:t>[2]</w:t>
      </w:r>
      <w:r w:rsidR="006315E3" w:rsidRPr="009802F2">
        <w:fldChar w:fldCharType="end"/>
      </w:r>
      <w:r w:rsidR="00447097" w:rsidRPr="009802F2">
        <w:t xml:space="preserve">. </w:t>
      </w:r>
      <w:r w:rsidR="00B316B2" w:rsidRPr="009802F2">
        <w:t>With two experiments, w</w:t>
      </w:r>
      <w:r w:rsidR="00447097" w:rsidRPr="009802F2">
        <w:t>e examine how effort</w:t>
      </w:r>
      <w:r w:rsidR="0059504B" w:rsidRPr="009802F2">
        <w:t xml:space="preserve"> (i.e. mass) affects metabolic cost and</w:t>
      </w:r>
      <w:r w:rsidR="00447097" w:rsidRPr="009802F2">
        <w:t xml:space="preserve"> self-selected movement speeds</w:t>
      </w:r>
      <w:r w:rsidR="00EE0B67" w:rsidRPr="009802F2">
        <w:t xml:space="preserve">. </w:t>
      </w:r>
      <w:r w:rsidR="00372F5F" w:rsidRPr="009802F2">
        <w:t xml:space="preserve">We then compare a utility model, with effort as metabolic cost, to the self-selected movement durations. </w:t>
      </w:r>
      <w:ins w:id="1" w:author="Garrick W Bruening" w:date="2020-10-06T12:10:00Z">
        <w:r w:rsidR="00611997" w:rsidRPr="009802F2">
          <w:t>The metabolic power of the movement was increased by both mass (</w:t>
        </w:r>
      </w:ins>
      <w:r w:rsidR="00611997" w:rsidRPr="009802F2">
        <w:t xml:space="preserve">p = </w:t>
      </w:r>
      <w:ins w:id="2" w:author="Alaa Ahmed" w:date="2020-07-27T13:16:00Z">
        <w:r w:rsidR="00611997" w:rsidRPr="009802F2">
          <w:t>2.52</w:t>
        </w:r>
      </w:ins>
      <w:del w:id="3" w:author="Alaa Ahmed" w:date="2020-07-27T13:16:00Z">
        <w:r w:rsidR="00611997" w:rsidRPr="009802F2" w:rsidDel="00BB61BC">
          <w:delText>3.44</w:delText>
        </w:r>
      </w:del>
      <w:r w:rsidR="00611997" w:rsidRPr="009802F2">
        <w:t>e</w:t>
      </w:r>
      <w:r w:rsidR="00611997" w:rsidRPr="009802F2">
        <w:rPr>
          <w:vertAlign w:val="superscript"/>
        </w:rPr>
        <w:t>-</w:t>
      </w:r>
      <w:ins w:id="4" w:author="Alaa Ahmed" w:date="2020-07-27T13:16:00Z">
        <w:r w:rsidR="00611997" w:rsidRPr="009802F2">
          <w:rPr>
            <w:vertAlign w:val="superscript"/>
          </w:rPr>
          <w:t>7</w:t>
        </w:r>
      </w:ins>
      <w:ins w:id="5" w:author="Garrick W Bruening" w:date="2020-10-06T12:10:00Z">
        <w:r w:rsidR="00611997" w:rsidRPr="009802F2">
          <w:t xml:space="preserve">) and speed (p </w:t>
        </w:r>
      </w:ins>
      <w:r w:rsidR="00611997" w:rsidRPr="009802F2">
        <w:t>&lt;</w:t>
      </w:r>
      <w:ins w:id="6" w:author="Garrick W Bruening" w:date="2020-10-06T12:10:00Z">
        <w:r w:rsidR="00611997" w:rsidRPr="009802F2">
          <w:t xml:space="preserve"> 2e</w:t>
        </w:r>
        <w:r w:rsidR="00611997" w:rsidRPr="009802F2">
          <w:rPr>
            <w:vertAlign w:val="superscript"/>
          </w:rPr>
          <w:t>-16</w:t>
        </w:r>
        <w:r w:rsidR="00611997" w:rsidRPr="009802F2">
          <w:t>). The increase in metabolic cost due to increasing mass was found to be sublinear (m</w:t>
        </w:r>
      </w:ins>
      <w:r w:rsidR="00611997" w:rsidRPr="009802F2">
        <w:rPr>
          <w:vertAlign w:val="superscript"/>
        </w:rPr>
        <w:t>0.83</w:t>
      </w:r>
      <w:ins w:id="7" w:author="Garrick W Bruening" w:date="2020-10-06T12:10:00Z">
        <w:r w:rsidR="00611997" w:rsidRPr="009802F2">
          <w:t>).</w:t>
        </w:r>
      </w:ins>
      <w:r w:rsidR="00611997" w:rsidRPr="009802F2">
        <w:t xml:space="preserve"> </w:t>
      </w:r>
      <w:ins w:id="8" w:author="Garrick W Bruening" w:date="2020-10-06T12:10:00Z">
        <w:r w:rsidR="00611997" w:rsidRPr="009802F2">
          <w:t xml:space="preserve">We find that mass increased movement duration (p </w:t>
        </w:r>
      </w:ins>
      <w:r w:rsidR="00611997" w:rsidRPr="009802F2">
        <w:t>&lt;</w:t>
      </w:r>
      <w:ins w:id="9" w:author="Garrick W Bruening" w:date="2020-10-06T12:10:00Z">
        <w:r w:rsidR="00611997" w:rsidRPr="009802F2">
          <w:t xml:space="preserve"> 2e</w:t>
        </w:r>
        <w:r w:rsidR="00611997" w:rsidRPr="009802F2">
          <w:rPr>
            <w:vertAlign w:val="superscript"/>
          </w:rPr>
          <w:t>-16</w:t>
        </w:r>
        <w:r w:rsidR="00611997" w:rsidRPr="009802F2">
          <w:t xml:space="preserve">), decreased peak reaching speed (p </w:t>
        </w:r>
      </w:ins>
      <w:r w:rsidR="00611997" w:rsidRPr="009802F2">
        <w:t>&lt;</w:t>
      </w:r>
      <w:ins w:id="10" w:author="Garrick W Bruening" w:date="2020-10-06T12:10:00Z">
        <w:r w:rsidR="00611997" w:rsidRPr="009802F2">
          <w:t xml:space="preserve"> 2e</w:t>
        </w:r>
        <w:r w:rsidR="00611997" w:rsidRPr="009802F2">
          <w:rPr>
            <w:vertAlign w:val="superscript"/>
          </w:rPr>
          <w:t>-16</w:t>
        </w:r>
        <w:r w:rsidR="00611997" w:rsidRPr="009802F2">
          <w:t xml:space="preserve">), and increased reaction time (p </w:t>
        </w:r>
      </w:ins>
      <w:r w:rsidR="00611997" w:rsidRPr="009802F2">
        <w:t>&lt;</w:t>
      </w:r>
      <w:ins w:id="11" w:author="Garrick W Bruening" w:date="2020-10-06T12:10:00Z">
        <w:r w:rsidR="00611997" w:rsidRPr="009802F2">
          <w:t xml:space="preserve"> 2e</w:t>
        </w:r>
        <w:r w:rsidR="00611997" w:rsidRPr="009802F2">
          <w:rPr>
            <w:vertAlign w:val="superscript"/>
          </w:rPr>
          <w:t>-16</w:t>
        </w:r>
        <w:r w:rsidR="00611997" w:rsidRPr="009802F2">
          <w:t>).</w:t>
        </w:r>
      </w:ins>
      <w:r w:rsidR="00611997" w:rsidRPr="009802F2">
        <w:t xml:space="preserve"> </w:t>
      </w:r>
      <w:ins w:id="12" w:author="Garrick W Bruening" w:date="2020-10-06T12:10:00Z">
        <w:r w:rsidR="003C51C1" w:rsidRPr="009802F2">
          <w:t>We find that metabolic cost alone cannot predict the preferred movement duration, but a utility model can.</w:t>
        </w:r>
      </w:ins>
    </w:p>
    <w:p w14:paraId="13639D08" w14:textId="020808D2" w:rsidR="007B29C6" w:rsidRPr="009802F2" w:rsidRDefault="007B29C6" w:rsidP="008174E4">
      <w:pPr>
        <w:pStyle w:val="Heading1"/>
      </w:pPr>
      <w:r w:rsidRPr="009802F2">
        <w:t>Introduction</w:t>
      </w:r>
      <w:ins w:id="13" w:author="Alaa Ahmed" w:date="2020-07-28T09:28:00Z">
        <w:r w:rsidR="00A652BD" w:rsidRPr="009802F2">
          <w:t xml:space="preserve"> (</w:t>
        </w:r>
      </w:ins>
      <w:ins w:id="14" w:author="Alaa Ahmed" w:date="2020-07-28T11:49:00Z">
        <w:r w:rsidR="00897D0D" w:rsidRPr="009802F2">
          <w:t xml:space="preserve">Total Paper </w:t>
        </w:r>
      </w:ins>
      <w:ins w:id="15" w:author="Alaa Ahmed" w:date="2020-07-28T09:28:00Z">
        <w:r w:rsidR="00A652BD" w:rsidRPr="009802F2">
          <w:t>&lt; 5000 words, excl</w:t>
        </w:r>
      </w:ins>
      <w:ins w:id="16" w:author="Alaa Ahmed" w:date="2020-07-28T11:49:00Z">
        <w:r w:rsidR="00897D0D" w:rsidRPr="009802F2">
          <w:t>.</w:t>
        </w:r>
      </w:ins>
      <w:ins w:id="17" w:author="Alaa Ahmed" w:date="2020-07-28T09:28:00Z">
        <w:r w:rsidR="00A652BD" w:rsidRPr="009802F2">
          <w:t xml:space="preserve"> Methods</w:t>
        </w:r>
      </w:ins>
      <w:ins w:id="18" w:author="Alaa Ahmed" w:date="2020-07-28T11:49:00Z">
        <w:r w:rsidR="006547A6" w:rsidRPr="009802F2">
          <w:t xml:space="preserve"> </w:t>
        </w:r>
      </w:ins>
      <w:ins w:id="19" w:author="Alaa Ahmed" w:date="2020-07-28T09:28:00Z">
        <w:r w:rsidR="00312B4B" w:rsidRPr="009802F2">
          <w:t>&amp;</w:t>
        </w:r>
      </w:ins>
      <w:ins w:id="20" w:author="Alaa Ahmed" w:date="2020-07-28T11:49:00Z">
        <w:r w:rsidR="006547A6" w:rsidRPr="009802F2">
          <w:t xml:space="preserve"> </w:t>
        </w:r>
      </w:ins>
      <w:ins w:id="21" w:author="Alaa Ahmed" w:date="2020-07-28T09:28:00Z">
        <w:r w:rsidR="00312B4B" w:rsidRPr="009802F2">
          <w:t>References)</w:t>
        </w:r>
      </w:ins>
    </w:p>
    <w:p w14:paraId="3ADDA691" w14:textId="63129252" w:rsidR="005C78C7" w:rsidRPr="009802F2" w:rsidRDefault="00F53BAA" w:rsidP="00F53BAA">
      <w:pPr>
        <w:rPr>
          <w:ins w:id="22" w:author="Alaa Ahmed" w:date="2020-07-28T09:41:00Z"/>
        </w:rPr>
      </w:pPr>
      <w:r w:rsidRPr="009802F2">
        <w:t>The speed of our movements is influenced by both the expectation of the reward to be acquired and the effort to be expended. While there is a growing body of work demonstrating the effects of reward on invigorating movements across a range of movement descriptors (reaction time, movement time, movement distance)</w:t>
      </w:r>
      <w:ins w:id="23" w:author="Alaa Ahmed" w:date="2020-08-03T15:13:00Z">
        <w:r w:rsidR="00B567BC" w:rsidRPr="009802F2">
          <w:t xml:space="preserve"> and their neural correlates</w:t>
        </w:r>
      </w:ins>
      <w:r w:rsidRPr="009802F2">
        <w:t>, considerably less is underst</w:t>
      </w:r>
      <w:ins w:id="24" w:author="Alaa Ahmed" w:date="2020-07-28T08:19:00Z">
        <w:r w:rsidR="008C1411" w:rsidRPr="009802F2">
          <w:t>oo</w:t>
        </w:r>
      </w:ins>
      <w:del w:id="25" w:author="Alaa Ahmed" w:date="2020-07-28T08:19:00Z">
        <w:r w:rsidRPr="009802F2" w:rsidDel="008C1411">
          <w:delText>an</w:delText>
        </w:r>
      </w:del>
      <w:r w:rsidRPr="009802F2">
        <w:t xml:space="preserve">d regarding the effect of effort on </w:t>
      </w:r>
      <w:del w:id="26" w:author="Alaa Ahmed" w:date="2020-07-28T09:41:00Z">
        <w:r w:rsidRPr="009802F2" w:rsidDel="000429B6">
          <w:delText>reducing s</w:delText>
        </w:r>
      </w:del>
      <w:del w:id="27" w:author="Alaa Ahmed" w:date="2020-07-28T09:37:00Z">
        <w:r w:rsidRPr="009802F2" w:rsidDel="004B7156">
          <w:delText>uch</w:delText>
        </w:r>
      </w:del>
      <w:ins w:id="28" w:author="Alaa Ahmed" w:date="2020-07-28T09:41:00Z">
        <w:r w:rsidR="000429B6" w:rsidRPr="009802F2">
          <w:t>movement</w:t>
        </w:r>
      </w:ins>
      <w:r w:rsidRPr="009802F2">
        <w:t xml:space="preserve"> vigor. </w:t>
      </w:r>
    </w:p>
    <w:p w14:paraId="54174751" w14:textId="45DF02E9" w:rsidR="000429B6" w:rsidRPr="009802F2" w:rsidRDefault="00101281" w:rsidP="00F53BAA">
      <w:pPr>
        <w:rPr>
          <w:ins w:id="29" w:author="Alaa Ahmed" w:date="2020-07-28T09:50:00Z"/>
        </w:rPr>
      </w:pPr>
      <w:ins w:id="30" w:author="Alaa Ahmed" w:date="2020-07-28T09:57:00Z">
        <w:r w:rsidRPr="009802F2">
          <w:t>M</w:t>
        </w:r>
      </w:ins>
      <w:ins w:id="31" w:author="Alaa Ahmed" w:date="2020-07-28T09:42:00Z">
        <w:r w:rsidR="00A154F4" w:rsidRPr="009802F2">
          <w:t>ore effortful moveme</w:t>
        </w:r>
      </w:ins>
      <w:ins w:id="32" w:author="Alaa Ahmed" w:date="2020-07-28T09:43:00Z">
        <w:r w:rsidR="00A154F4" w:rsidRPr="009802F2">
          <w:t xml:space="preserve">nts tend to be slower. </w:t>
        </w:r>
      </w:ins>
      <w:ins w:id="33" w:author="Alaa Ahmed" w:date="2020-07-28T11:51:00Z">
        <w:r w:rsidR="002F291B" w:rsidRPr="009802F2">
          <w:t>Animals</w:t>
        </w:r>
      </w:ins>
      <w:ins w:id="34" w:author="Alaa Ahmed" w:date="2020-07-28T09:43:00Z">
        <w:r w:rsidR="004A442C" w:rsidRPr="009802F2">
          <w:t xml:space="preserve"> </w:t>
        </w:r>
      </w:ins>
      <w:ins w:id="35" w:author="Alaa Ahmed" w:date="2020-07-28T11:51:00Z">
        <w:r w:rsidR="00F279E9" w:rsidRPr="009802F2">
          <w:t xml:space="preserve">choose to </w:t>
        </w:r>
      </w:ins>
      <w:ins w:id="36" w:author="Alaa Ahmed" w:date="2020-07-28T09:43:00Z">
        <w:r w:rsidR="004A442C" w:rsidRPr="009802F2">
          <w:t>walk slower when carrying heavy loads</w:t>
        </w:r>
      </w:ins>
      <w:ins w:id="37" w:author="Alaa Ahmed" w:date="2020-07-28T11:51:00Z">
        <w:r w:rsidR="00F279E9" w:rsidRPr="009802F2">
          <w:t xml:space="preserve"> and </w:t>
        </w:r>
      </w:ins>
      <w:ins w:id="38" w:author="Alaa Ahmed" w:date="2020-07-28T09:44:00Z">
        <w:r w:rsidR="006A3E20" w:rsidRPr="009802F2">
          <w:t>when walking up inclines</w:t>
        </w:r>
      </w:ins>
      <w:ins w:id="39" w:author="Alaa Ahmed" w:date="2020-07-28T15:10:00Z">
        <w:r w:rsidR="004D2D45" w:rsidRPr="009802F2">
          <w:t xml:space="preserve"> </w:t>
        </w:r>
        <w:commentRangeStart w:id="40"/>
        <w:r w:rsidR="004D2D45" w:rsidRPr="009802F2">
          <w:t>(Ref)</w:t>
        </w:r>
      </w:ins>
      <w:commentRangeEnd w:id="40"/>
      <w:r w:rsidR="00BE651E" w:rsidRPr="009802F2">
        <w:rPr>
          <w:rStyle w:val="CommentReference"/>
        </w:rPr>
        <w:commentReference w:id="40"/>
      </w:r>
      <w:ins w:id="41" w:author="Alaa Ahmed" w:date="2020-07-28T09:44:00Z">
        <w:r w:rsidR="006A3E20" w:rsidRPr="009802F2">
          <w:t xml:space="preserve">. </w:t>
        </w:r>
      </w:ins>
      <w:ins w:id="42" w:author="Alaa Ahmed" w:date="2020-07-28T09:45:00Z">
        <w:r w:rsidR="006B3D9D" w:rsidRPr="009802F2">
          <w:t>Even at the level of reaching, w</w:t>
        </w:r>
      </w:ins>
      <w:ins w:id="43" w:author="Alaa Ahmed" w:date="2020-07-28T09:43:00Z">
        <w:r w:rsidR="004A442C" w:rsidRPr="009802F2">
          <w:t>e reach slower in directions that involve moving more</w:t>
        </w:r>
        <w:r w:rsidR="006A3E20" w:rsidRPr="009802F2">
          <w:t xml:space="preserve"> mass</w:t>
        </w:r>
      </w:ins>
      <w:ins w:id="44" w:author="Alaa Ahmed" w:date="2020-07-28T15:10:00Z">
        <w:r w:rsidR="004D2D45" w:rsidRPr="009802F2">
          <w:t xml:space="preserve"> </w:t>
        </w:r>
        <w:del w:id="45" w:author="Garrick" w:date="2020-10-02T14:19:00Z">
          <w:r w:rsidR="004D2D45" w:rsidRPr="009802F2" w:rsidDel="00737E52">
            <w:delText>(</w:delText>
          </w:r>
        </w:del>
      </w:ins>
      <w:r w:rsidR="00737E52" w:rsidRPr="009802F2">
        <w:fldChar w:fldCharType="begin"/>
      </w:r>
      <w:r w:rsidR="00EF525D" w:rsidRPr="009802F2">
        <w:instrText xml:space="preserve"> ADDIN ZOTERO_ITEM CSL_CITATION {"citationID":"BhmsHLcG","properties":{"formattedCitation":"[3], [4]","plainCitation":"[3], [4]","noteIndex":0},"citationItems":[{"id":806,"uris":["http://zotero.org/users/4343224/items/WZBRYYYK"],"uri":["http://zotero.org/users/4343224/items/WZBRYYYK"],"itemData":{"id":806,"type":"article-journal","abstract":"Strategies used by the CNS to optimize arm movements in terms of speed, accuracy, and resistance to fatigue remain largely unknown. A hypothesis is studied that the CNS exploits biomechanical properties of multijoint limbs to increase efficiency of movement control. To test this notion, a novel free-stroke drawing task was used that instructs subjects to make straight strokes in as many different directions as possible in the horizontal plane through rotations of the elbow and shoulder joints. Despite explicit instructions to distribute strokes uniformly, subjects showed biases to move in specific directions. These biases were associated with a tendency to perform movements that included active motion at one joint and largely passive motion at the other joint, revealing a tendency to minimize intervention of muscle torque for regulation of the effect of interaction torque. Other biomechanical factors, such as inertial resistance and kinematic manipulability, were unable to adequately account for these significant biases. Also, minimizations of jerk, muscle torque change, and sum of squared muscle torque were analyzed; however, these cost functions failed to explain the observed directional biases. Collectively, these results suggest that knowledge of biomechanical cost functions regarding interaction torque (IT) regulation is available to the control system. This knowledge may be used to evaluate potential movements and to select movement of “low cost.” The preference to reduce active regulation of interaction torque suggests that, in addition to muscle energy, the criterion for movement cost may include neural activity required for movement control.","container-title":"Journal of Neurophysiology","DOI":"10.1152/jn.00582.2007","ISSN":"0022-3077, 1522-1598","issue":"3","language":"en","note":"PMID: 17625062","page":"1240–1252","title":"Directional Biases Reveal Utilization of Arm's Biomechanical Properties for Optimization of Motor Behavior","volume":"98","author":[{"family":"Goble","given":"Jacob A."},{"family":"Zhang","given":"Yanxin"},{"family":"Shimansky","given":"Yury"},{"family":"Sharma","given":"Siddharth"},{"family":"Dounskaia","given":"Natalia V."}],"issued":{"date-parts":[["2007",9]]}}},{"id":805,"uris":["http://zotero.org/users/4343224/items/ZNZ8P4L8"],"uri":["http://zotero.org/users/4343224/items/ZNZ8P4L8"],"itemData":{"id":805,"type":"article-journal","abstract":"Abstract: This study examines the source of direction-dependent errors in movement extent made by human subjects in a reaching task. As in the preceding...","container-title":"Experimental brain research","DOI":"10.1007/BF00241416","ISSN":"0014-4819","issue":"1","language":"eng","note":"PMID: 7925785","page":"112–130","title":"Accuracy of planar reaching movements. II. Systematic extent errors resulting from inertial anisotropy.","volume":"99","author":[{"family":"Gordon","given":"J."},{"family":"Ghilardi","given":"M. F."},{"family":"Cooper","given":"S. E."},{"family":"Ghez","given":"C."}],"issued":{"date-parts":[["1994"]]}}}],"schema":"https://github.com/citation-style-language/schema/raw/master/csl-citation.json"} </w:instrText>
      </w:r>
      <w:r w:rsidR="00737E52" w:rsidRPr="009802F2">
        <w:fldChar w:fldCharType="separate"/>
      </w:r>
      <w:r w:rsidR="00EF525D" w:rsidRPr="009802F2">
        <w:rPr>
          <w:rFonts w:ascii="Calibri" w:hAnsi="Calibri" w:cs="Calibri"/>
        </w:rPr>
        <w:t>[3], [4]</w:t>
      </w:r>
      <w:r w:rsidR="00737E52" w:rsidRPr="009802F2">
        <w:fldChar w:fldCharType="end"/>
      </w:r>
      <w:ins w:id="46" w:author="Alaa Ahmed" w:date="2020-07-28T15:10:00Z">
        <w:del w:id="47" w:author="Garrick" w:date="2020-10-02T14:14:00Z">
          <w:r w:rsidR="004D2D45" w:rsidRPr="009802F2" w:rsidDel="008B291C">
            <w:delText>Ref</w:delText>
          </w:r>
        </w:del>
        <w:del w:id="48" w:author="Garrick" w:date="2020-10-02T14:19:00Z">
          <w:r w:rsidR="004D2D45" w:rsidRPr="009802F2" w:rsidDel="00737E52">
            <w:delText>)</w:delText>
          </w:r>
        </w:del>
      </w:ins>
      <w:ins w:id="49" w:author="Alaa Ahmed" w:date="2020-07-28T09:43:00Z">
        <w:r w:rsidR="006A3E20" w:rsidRPr="009802F2">
          <w:t xml:space="preserve">. </w:t>
        </w:r>
      </w:ins>
      <w:ins w:id="50" w:author="Alaa Ahmed" w:date="2020-07-28T09:45:00Z">
        <w:r w:rsidR="006B3D9D" w:rsidRPr="009802F2">
          <w:t xml:space="preserve">It </w:t>
        </w:r>
        <w:del w:id="51" w:author="Garrick" w:date="2020-10-02T14:14:00Z">
          <w:r w:rsidR="006B3D9D" w:rsidRPr="009802F2" w:rsidDel="00EC5CCB">
            <w:delText>isn’t</w:delText>
          </w:r>
        </w:del>
      </w:ins>
      <w:ins w:id="52" w:author="Garrick" w:date="2020-10-02T14:14:00Z">
        <w:r w:rsidR="00EC5CCB" w:rsidRPr="009802F2">
          <w:t>is not</w:t>
        </w:r>
      </w:ins>
      <w:ins w:id="53" w:author="Alaa Ahmed" w:date="2020-07-28T09:45:00Z">
        <w:r w:rsidR="006B3D9D" w:rsidRPr="009802F2">
          <w:t xml:space="preserve"> entirely clear why we </w:t>
        </w:r>
      </w:ins>
      <w:ins w:id="54" w:author="Alaa Ahmed" w:date="2020-07-28T09:57:00Z">
        <w:r w:rsidR="00D757CA" w:rsidRPr="009802F2">
          <w:t>and</w:t>
        </w:r>
      </w:ins>
      <w:ins w:id="55" w:author="Alaa Ahmed" w:date="2020-07-28T09:58:00Z">
        <w:r w:rsidR="00D757CA" w:rsidRPr="009802F2">
          <w:t xml:space="preserve"> other animals </w:t>
        </w:r>
      </w:ins>
      <w:ins w:id="56" w:author="Alaa Ahmed" w:date="2020-07-28T09:45:00Z">
        <w:r w:rsidR="006B3D9D" w:rsidRPr="009802F2">
          <w:t xml:space="preserve">do this. </w:t>
        </w:r>
      </w:ins>
      <w:ins w:id="57" w:author="Alaa Ahmed" w:date="2020-07-28T09:46:00Z">
        <w:r w:rsidR="008B2A8C" w:rsidRPr="009802F2">
          <w:t>Slow</w:t>
        </w:r>
      </w:ins>
      <w:ins w:id="58" w:author="Alaa Ahmed" w:date="2020-07-28T09:47:00Z">
        <w:r w:rsidR="00596DFF" w:rsidRPr="009802F2">
          <w:t>ing the movement</w:t>
        </w:r>
      </w:ins>
      <w:ins w:id="59" w:author="Alaa Ahmed" w:date="2020-07-28T09:46:00Z">
        <w:r w:rsidR="008B2A8C" w:rsidRPr="009802F2">
          <w:t xml:space="preserve"> </w:t>
        </w:r>
      </w:ins>
      <w:ins w:id="60" w:author="Alaa Ahmed" w:date="2020-07-28T09:47:00Z">
        <w:r w:rsidR="00596DFF" w:rsidRPr="009802F2">
          <w:t>down will not</w:t>
        </w:r>
      </w:ins>
      <w:ins w:id="61" w:author="Alaa Ahmed" w:date="2020-07-28T09:46:00Z">
        <w:r w:rsidR="008B2A8C" w:rsidRPr="009802F2">
          <w:t xml:space="preserve"> necessarily cost </w:t>
        </w:r>
      </w:ins>
      <w:ins w:id="62" w:author="Alaa Ahmed" w:date="2020-07-28T09:47:00Z">
        <w:r w:rsidR="00596DFF" w:rsidRPr="009802F2">
          <w:t xml:space="preserve">you </w:t>
        </w:r>
      </w:ins>
      <w:ins w:id="63" w:author="Alaa Ahmed" w:date="2020-07-28T09:46:00Z">
        <w:r w:rsidR="008B2A8C" w:rsidRPr="009802F2">
          <w:t>less energy</w:t>
        </w:r>
      </w:ins>
      <w:ins w:id="64" w:author="Alaa Ahmed" w:date="2020-07-28T09:47:00Z">
        <w:r w:rsidR="000938DA" w:rsidRPr="009802F2">
          <w:t xml:space="preserve"> overall</w:t>
        </w:r>
      </w:ins>
      <w:ins w:id="65" w:author="Alaa Ahmed" w:date="2020-07-28T09:46:00Z">
        <w:r w:rsidR="000938DA" w:rsidRPr="009802F2">
          <w:t xml:space="preserve">, and </w:t>
        </w:r>
      </w:ins>
      <w:ins w:id="66" w:author="Alaa Ahmed" w:date="2020-07-28T09:48:00Z">
        <w:r w:rsidR="00596DFF" w:rsidRPr="009802F2">
          <w:t>it certainly</w:t>
        </w:r>
      </w:ins>
      <w:ins w:id="67" w:author="Alaa Ahmed" w:date="2020-07-28T09:46:00Z">
        <w:r w:rsidR="000938DA" w:rsidRPr="009802F2">
          <w:t xml:space="preserve"> </w:t>
        </w:r>
      </w:ins>
      <w:ins w:id="68" w:author="Alaa Ahmed" w:date="2020-07-28T09:48:00Z">
        <w:del w:id="69" w:author="Garrick" w:date="2020-10-02T14:14:00Z">
          <w:r w:rsidR="00596DFF" w:rsidRPr="009802F2" w:rsidDel="00EC5CCB">
            <w:delText>w</w:delText>
          </w:r>
        </w:del>
      </w:ins>
      <w:ins w:id="70" w:author="Alaa Ahmed" w:date="2020-07-28T09:46:00Z">
        <w:del w:id="71" w:author="Garrick" w:date="2020-10-02T14:14:00Z">
          <w:r w:rsidR="000938DA" w:rsidRPr="009802F2" w:rsidDel="00EC5CCB">
            <w:delText>on’t</w:delText>
          </w:r>
        </w:del>
      </w:ins>
      <w:ins w:id="72" w:author="Garrick" w:date="2020-10-02T14:14:00Z">
        <w:r w:rsidR="00EC5CCB" w:rsidRPr="009802F2">
          <w:t>will not</w:t>
        </w:r>
      </w:ins>
      <w:ins w:id="73" w:author="Alaa Ahmed" w:date="2020-07-28T09:46:00Z">
        <w:r w:rsidR="000938DA" w:rsidRPr="009802F2">
          <w:t xml:space="preserve"> save you time. So why do we t</w:t>
        </w:r>
      </w:ins>
      <w:ins w:id="74" w:author="Alaa Ahmed" w:date="2020-07-28T09:47:00Z">
        <w:r w:rsidR="000938DA" w:rsidRPr="009802F2">
          <w:t>end</w:t>
        </w:r>
      </w:ins>
      <w:ins w:id="75" w:author="Alaa Ahmed" w:date="2020-07-28T09:48:00Z">
        <w:r w:rsidR="00596DFF" w:rsidRPr="009802F2">
          <w:t xml:space="preserve"> to move slower</w:t>
        </w:r>
        <w:r w:rsidR="00C7503F" w:rsidRPr="009802F2">
          <w:t xml:space="preserve"> when the movement becomes mo</w:t>
        </w:r>
      </w:ins>
      <w:ins w:id="76" w:author="Alaa Ahmed" w:date="2020-07-28T09:49:00Z">
        <w:r w:rsidR="00C7503F" w:rsidRPr="009802F2">
          <w:t>re effortful?</w:t>
        </w:r>
      </w:ins>
    </w:p>
    <w:p w14:paraId="781F3DCE" w14:textId="448ED866" w:rsidR="00132D84" w:rsidRPr="009802F2" w:rsidRDefault="000A755F" w:rsidP="00F53BAA">
      <w:pPr>
        <w:rPr>
          <w:ins w:id="77" w:author="Alaa Ahmed" w:date="2020-07-28T10:21:00Z"/>
        </w:rPr>
      </w:pPr>
      <w:ins w:id="78" w:author="Alaa Ahmed" w:date="2020-07-28T09:59:00Z">
        <w:r w:rsidRPr="009802F2">
          <w:t>Scientists have often looked to metabolic energy costs</w:t>
        </w:r>
        <w:r w:rsidR="00B03282" w:rsidRPr="009802F2">
          <w:t xml:space="preserve"> </w:t>
        </w:r>
        <w:proofErr w:type="gramStart"/>
        <w:r w:rsidR="00B03282" w:rsidRPr="009802F2">
          <w:t>in or</w:t>
        </w:r>
      </w:ins>
      <w:ins w:id="79" w:author="Alaa Ahmed" w:date="2020-07-28T10:00:00Z">
        <w:r w:rsidR="00B03282" w:rsidRPr="009802F2">
          <w:t>der to</w:t>
        </w:r>
        <w:proofErr w:type="gramEnd"/>
        <w:r w:rsidR="00B03282" w:rsidRPr="009802F2">
          <w:t xml:space="preserve"> explain</w:t>
        </w:r>
        <w:r w:rsidR="0091308B" w:rsidRPr="009802F2">
          <w:t xml:space="preserve"> </w:t>
        </w:r>
      </w:ins>
      <w:ins w:id="80" w:author="Alaa Ahmed" w:date="2020-08-03T15:14:00Z">
        <w:r w:rsidR="003F7983" w:rsidRPr="009802F2">
          <w:t>the choice of movement speed</w:t>
        </w:r>
      </w:ins>
      <w:ins w:id="81" w:author="Alaa Ahmed" w:date="2020-07-28T10:01:00Z">
        <w:r w:rsidR="00704FE1" w:rsidRPr="009802F2">
          <w:t>.</w:t>
        </w:r>
      </w:ins>
      <w:ins w:id="82" w:author="Alaa Ahmed" w:date="2020-07-28T10:02:00Z">
        <w:r w:rsidR="000B7EF3" w:rsidRPr="009802F2">
          <w:t xml:space="preserve"> </w:t>
        </w:r>
      </w:ins>
      <w:ins w:id="83" w:author="Alaa Ahmed" w:date="2020-07-28T10:38:00Z">
        <w:r w:rsidR="0082709E" w:rsidRPr="009802F2">
          <w:t xml:space="preserve">The </w:t>
        </w:r>
      </w:ins>
      <w:ins w:id="84" w:author="Alaa Ahmed" w:date="2020-07-28T10:39:00Z">
        <w:r w:rsidR="009C10DD" w:rsidRPr="009802F2">
          <w:t xml:space="preserve">total metabolic energy expenditure to walk </w:t>
        </w:r>
        <w:r w:rsidR="002F0524" w:rsidRPr="009802F2">
          <w:t>or run a fixed distance, also called the cost of transp</w:t>
        </w:r>
      </w:ins>
      <w:ins w:id="85" w:author="Alaa Ahmed" w:date="2020-07-28T10:40:00Z">
        <w:r w:rsidR="002F0524" w:rsidRPr="009802F2">
          <w:t xml:space="preserve">ort (COT), exhibit U-shaped curves with </w:t>
        </w:r>
        <w:r w:rsidR="00082EA3" w:rsidRPr="009802F2">
          <w:t>movement speed</w:t>
        </w:r>
      </w:ins>
      <w:ins w:id="86" w:author="Alaa Ahmed" w:date="2020-07-28T15:11:00Z">
        <w:r w:rsidR="000E1D0C" w:rsidRPr="009802F2">
          <w:t xml:space="preserve"> </w:t>
        </w:r>
      </w:ins>
      <w:r w:rsidR="00BA62C8" w:rsidRPr="009802F2">
        <w:fldChar w:fldCharType="begin"/>
      </w:r>
      <w:r w:rsidR="00EF525D" w:rsidRPr="009802F2">
        <w:instrText xml:space="preserve"> ADDIN ZOTERO_ITEM CSL_CITATION {"citationID":"0VPRAprw","properties":{"formattedCitation":"[5]\\uc0\\u8211{}[7]","plainCitation":"[5]–[7]","noteIndex":0},"citationItems":[{"id":923,"uris":["http://zotero.org/users/4343224/items/ATH3ZGVQ"],"uri":["http://zotero.org/users/4343224/items/ATH3ZGVQ"],"itemData":{"id":923,"type":"article-journal","abstract":"Running economy (oxygen uptake or metabolic rate for running at a submaximal speed) is one of the key determinants of distance running performance. Previous studies reported linear relationships between oxygen uptake or metabolic rate and speed, and an invariant cost of transport across speed. We quantified oxygen uptake, metabolic rate, and cost of transport in 10 average and 10 sub-elite runners. We increased treadmill speed by 0.45 m · s −1 from 1.78 m · s −1 (day 1) and 2.01 m · s −1 (day 2) during each subsequent 4-min stage until reaching a speed that elicited a rating of perceived exertion of 15. Average runners’ oxygen uptake and metabolic rate vs. speed relationships were best described by linear fits. In contrast, the sub-elite runners’ relationships were best described by increasing curvilinear fits. For the sub-elites, oxygen cost of transport and energy cost of transport increased by 12.8% and 9.6%, respectively, from 3.58 to 5.14 m · s −1 . Our results indicate that it is not possible to accurately predict metabolic rates at race pace for sub-elite competitive runners from data collected at moderate submaximal running speeds (2.68–3.58 m · s −1 ). To do so, metabolic rate should be measured at speeds that approach competitive race pace and curvilinear fits should be used for extrapolation to race pace.","container-title":"Sports Medicine International Open","DOI":"10.1055/s-0043-122068","ISSN":"2367-1890","issue":"1","note":"PMID: 30539111\nPMCID: PMC6225957","page":"E1–E8","title":"Does Metabolic Rate Increase Linearly with Running Speed in all Distance Runners?","volume":"2","author":[{"family":"Batliner","given":"Matthew E."},{"family":"Kipp","given":"Shalaya"},{"family":"Grabowski","given":"Alena M."},{"family":"Kram","given":"Rodger"},{"family":"Byrnes","given":"William C."}],"issued":{"date-parts":[["2017",11]]}}},{"id":956,"uris":["http://zotero.org/users/4343224/items/SWPGPPIL"],"uri":["http://zotero.org/users/4343224/items/SWPGPPIL"],"itemData":{"id":956,"type":"article-journal","abstract":"Summary and ConclusionsEnergy expenditures in 12 male and 7 female untrained adult subjects were measured with Max Planck respirometers while walking in the laboratory at speeds of 24.4, 48.8, 73.2 and 97.6 meters/ min. The results were collated with those of other investigators, and the following conclusions were drawn:1.During level walking, the energy expenditure is a linear function of the square of the speed. The relation is: E˙w=29+0.0053v2E˙w=29+0.0053v2\\textbackslashdot E_w = 29 + 0.0053vˆ2 , where E˙wE˙w\\textbackslashdot E_w is energy expenditure in cal/min/kg, and v is speed in meters/min. 2.The energy expenditure per unit distance walked is derived from the above equation and is shown to be a hyperbola having a minimal value of 0.78 cal/meter/kg at a speed of 74 meters/min. 3.A given subject adopts a “natural” speed of walking that corresponds to a minimal value of the energy expenditure expressed as cal/ meter/kg.","container-title":"Internationale Zeitschrift für angewandte Physiologie einschließlich Arbeitsphysiologie","DOI":"10.1007/BF00698754","ISSN":"0020-9376, 1439-6327","issue":"4","language":"en","page":"277–283","title":"Energy-speed relation and optimal speed during level walking","volume":"17","author":[{"family":"Ralston","given":"H. J."}],"issued":{"date-parts":[["1958",10]]}}},{"id":989,"uris":["http://zotero.org/users/4343224/items/8CYNLCMY"],"uri":["http://zotero.org/users/4343224/items/8CYNLCMY"],"itemData":{"id":989,"type":"article-journal","abstract":"Summary People prefer to move in ways that minimize their energetic cost [1, 2, 3, 4, 5, 6, 7, 8, 9]. For example, people tend to walk at a speed that minimizes energy use per unit distance [5, 6, 7, 8] and, for that speed, they select a step frequency that makes walking less costly [3, 4, 6, 10, 11, 12]. Although aspects of this preference appear to be established over both evolutionary [9, 13, 14, 15] and developmental [16] timescales, it remains unclear whether people can also optimize energetic cost in real time. Here we show that during walking, people readily adapt established motor programs to minimize energy use. To accomplish this, we used robotic exoskeletons to shift people’s energetically optimal step frequency to frequencies higher and lower than normally preferred. In response, we found that subjects adapted their step frequency to converge on the new energetic optima within minutes and in response to relatively small savings in cost (\\textless5%). When transiently perturbed from their new optimal gait, subjects relied on an updated prediction to rapidly re-converge within seconds. Our collective findings indicate that energetic cost is not just an outcome of movement, but also plays a central role in continuously shaping it.","container-title":"Current Biology","DOI":"10.1016/j.cub.2015.08.016","ISSN":"0960-9822","issue":"18","page":"2452–2456","title":"Humans Can Continuously Optimize Energetic Cost during Walking","volume":"25","author":[{"family":"Selinger","given":"Jessica C."},{"family":"O’Connor","given":"Shawn M."},{"family":"Wong","given":"Jeremy D."},{"family":"Donelan","given":"J. Maxwell"}],"issued":{"date-parts":[["2015",9]]}}}],"schema":"https://github.com/citation-style-language/schema/raw/master/csl-citation.json"} </w:instrText>
      </w:r>
      <w:r w:rsidR="00BA62C8" w:rsidRPr="009802F2">
        <w:fldChar w:fldCharType="separate"/>
      </w:r>
      <w:r w:rsidR="00EF525D" w:rsidRPr="009802F2">
        <w:rPr>
          <w:rFonts w:ascii="Calibri" w:hAnsi="Calibri" w:cs="Calibri"/>
          <w:szCs w:val="24"/>
        </w:rPr>
        <w:t>[5]–[7]</w:t>
      </w:r>
      <w:r w:rsidR="00BA62C8" w:rsidRPr="009802F2">
        <w:fldChar w:fldCharType="end"/>
      </w:r>
      <w:ins w:id="87" w:author="Alaa Ahmed" w:date="2020-07-28T15:11:00Z">
        <w:del w:id="88" w:author="Garrick" w:date="2020-10-02T14:19:00Z">
          <w:r w:rsidR="000E1D0C" w:rsidRPr="009802F2" w:rsidDel="00BA62C8">
            <w:delText>(</w:delText>
          </w:r>
        </w:del>
      </w:ins>
      <w:ins w:id="89" w:author="Alaa Ahmed" w:date="2020-08-07T12:28:00Z">
        <w:del w:id="90" w:author="Garrick" w:date="2020-10-02T14:19:00Z">
          <w:r w:rsidR="00974F19" w:rsidRPr="009802F2" w:rsidDel="00BA62C8">
            <w:delText>r</w:delText>
          </w:r>
        </w:del>
      </w:ins>
      <w:ins w:id="91" w:author="Alaa Ahmed" w:date="2020-07-28T15:11:00Z">
        <w:del w:id="92" w:author="Garrick" w:date="2020-10-02T14:19:00Z">
          <w:r w:rsidR="000E1D0C" w:rsidRPr="009802F2" w:rsidDel="00BA62C8">
            <w:delText>ef)</w:delText>
          </w:r>
        </w:del>
      </w:ins>
      <w:ins w:id="93" w:author="Alaa Ahmed" w:date="2020-07-28T10:40:00Z">
        <w:r w:rsidR="00082EA3" w:rsidRPr="009802F2">
          <w:t>. The minima indicate the metab</w:t>
        </w:r>
      </w:ins>
      <w:ins w:id="94" w:author="Alaa Ahmed" w:date="2020-07-28T10:41:00Z">
        <w:r w:rsidR="00082EA3" w:rsidRPr="009802F2">
          <w:t>olically optimal gait speed, i.e.</w:t>
        </w:r>
      </w:ins>
      <w:ins w:id="95" w:author="Alaa Ahmed" w:date="2020-07-28T10:43:00Z">
        <w:r w:rsidR="009D7946" w:rsidRPr="009802F2">
          <w:t>,</w:t>
        </w:r>
      </w:ins>
      <w:ins w:id="96" w:author="Alaa Ahmed" w:date="2020-07-28T10:41:00Z">
        <w:r w:rsidR="00082EA3" w:rsidRPr="009802F2">
          <w:t xml:space="preserve"> the speed that minimizes the total metabolic</w:t>
        </w:r>
        <w:r w:rsidR="00EA4169" w:rsidRPr="009802F2">
          <w:t xml:space="preserve"> cost in joules to move a fixed distance. </w:t>
        </w:r>
      </w:ins>
      <w:ins w:id="97" w:author="Alaa Ahmed" w:date="2020-07-28T11:53:00Z">
        <w:r w:rsidR="00074E61" w:rsidRPr="009802F2">
          <w:t>When allowed to freely select</w:t>
        </w:r>
        <w:r w:rsidR="0099496A" w:rsidRPr="009802F2">
          <w:t xml:space="preserve"> their gait speed, humans often choose </w:t>
        </w:r>
      </w:ins>
      <w:ins w:id="98" w:author="Alaa Ahmed" w:date="2020-07-28T10:02:00Z">
        <w:r w:rsidR="000B7EF3" w:rsidRPr="009802F2">
          <w:t>walking and running speeds</w:t>
        </w:r>
        <w:r w:rsidR="00986BCD" w:rsidRPr="009802F2">
          <w:t xml:space="preserve"> </w:t>
        </w:r>
      </w:ins>
      <w:ins w:id="99" w:author="Alaa Ahmed" w:date="2020-07-28T11:53:00Z">
        <w:r w:rsidR="0099496A" w:rsidRPr="009802F2">
          <w:t xml:space="preserve">that </w:t>
        </w:r>
      </w:ins>
      <w:ins w:id="100" w:author="Alaa Ahmed" w:date="2020-07-28T10:03:00Z">
        <w:r w:rsidR="00AD53BD" w:rsidRPr="009802F2">
          <w:t xml:space="preserve">approximately </w:t>
        </w:r>
      </w:ins>
      <w:ins w:id="101" w:author="Alaa Ahmed" w:date="2020-07-28T10:02:00Z">
        <w:r w:rsidR="00986BCD" w:rsidRPr="009802F2">
          <w:t>coincide with</w:t>
        </w:r>
      </w:ins>
      <w:ins w:id="102" w:author="Alaa Ahmed" w:date="2020-07-28T10:42:00Z">
        <w:r w:rsidR="000B0624" w:rsidRPr="009802F2">
          <w:t xml:space="preserve"> the metabolically optimal speeds</w:t>
        </w:r>
      </w:ins>
      <w:ins w:id="103" w:author="Alaa Ahmed" w:date="2020-07-28T15:11:00Z">
        <w:del w:id="104" w:author="Garrick" w:date="2020-10-02T14:23:00Z">
          <w:r w:rsidR="000E1D0C" w:rsidRPr="009802F2" w:rsidDel="001C0A46">
            <w:delText xml:space="preserve"> </w:delText>
          </w:r>
        </w:del>
      </w:ins>
      <w:ins w:id="105" w:author="Garrick" w:date="2020-10-02T14:23:00Z">
        <w:r w:rsidR="001C0A46" w:rsidRPr="009802F2">
          <w:t xml:space="preserve"> </w:t>
        </w:r>
      </w:ins>
      <w:r w:rsidR="001C0A46" w:rsidRPr="009802F2">
        <w:fldChar w:fldCharType="begin"/>
      </w:r>
      <w:r w:rsidR="00EF525D" w:rsidRPr="009802F2">
        <w:instrText xml:space="preserve"> ADDIN ZOTERO_ITEM CSL_CITATION {"citationID":"lUJDHUKs","properties":{"formattedCitation":"[6]\\uc0\\u8211{}[8]","plainCitation":"[6]–[8]","noteIndex":0},"citationItems":[{"id":956,"uris":["http://zotero.org/users/4343224/items/SWPGPPIL"],"uri":["http://zotero.org/users/4343224/items/SWPGPPIL"],"itemData":{"id":956,"type":"article-journal","abstract":"Summary and ConclusionsEnergy expenditures in 12 male and 7 female untrained adult subjects were measured with Max Planck respirometers while walking in the laboratory at speeds of 24.4, 48.8, 73.2 and 97.6 meters/ min. The results were collated with those of other investigators, and the following conclusions were drawn:1.During level walking, the energy expenditure is a linear function of the square of the speed. The relation is: E˙w=29+0.0053v2E˙w=29+0.0053v2\\textbackslashdot E_w = 29 + 0.0053vˆ2 , where E˙wE˙w\\textbackslashdot E_w is energy expenditure in cal/min/kg, and v is speed in meters/min. 2.The energy expenditure per unit distance walked is derived from the above equation and is shown to be a hyperbola having a minimal value of 0.78 cal/meter/kg at a speed of 74 meters/min. 3.A given subject adopts a “natural” speed of walking that corresponds to a minimal value of the energy expenditure expressed as cal/ meter/kg.","container-title":"Internationale Zeitschrift für angewandte Physiologie einschließlich Arbeitsphysiologie","DOI":"10.1007/BF00698754","ISSN":"0020-9376, 1439-6327","issue":"4","language":"en","page":"277–283","title":"Energy-speed relation and optimal speed during level walking","volume":"17","author":[{"family":"Ralston","given":"H. J."}],"issued":{"date-parts":[["1958",10]]}}},{"id":2802,"uris":["http://zotero.org/users/4343224/items/QRBPN4C2"],"uri":["http://zotero.org/users/4343224/items/QRBPN4C2"],"itemData":{"id":2802,"type":"article-journal","abstract":"Objectives The purpose of this article is to test whether people choose to behave in a manner that reduces the amount of energy they use to travel a given distance. While this has been shown consistently for walking, it has never been tested with human running. Materials and Methods We collected energetic data and lower limb anthropometrics on nine men running at six different running speeds. We collected on all six speeds on 3 different days and took the average of the energetic values for each speed. On each day we also asked the participants to choose the speed at which they could comfortably run for an hour, and we took the average of these preferred speeds. We then fit a 2nd order polynomial to the energetic data and compared the speed at which the minimum cost of transport (SpMinCoT) occurred with their preferred running speed. Results All participants showed a curvilinear relationship between speed and their cost of transport (CoT). Additionally, the preferred speed was not significantly different than the speed at the minCoT (p = 0.215), and the best fit line between the minCoT and the CoT at the preferred speed was y = x (R2 = 0.994). Discussion Humans are able to preferentially identify the speed which minimizes energy expenditure during running, as well as in walking. Over long distances, energy conservation during running would be particularly crucial so further investigations should focus on the mechanisms by which people are able to detect their ‘optimal’ running speeds.","container-title":"American Journal of Physical Anthropology","DOI":"10.1002/ajpa.23187","ISSN":"1096-8644","issue":"1","language":"en","page":"85-93","source":"Wiley Online Library","title":"People choose to run at their optimal speed","volume":"163","author":[{"family":"Rathkey","given":"Joseph K."},{"family":"Wall‐Scheffler","given":"Cara M."}],"issued":{"date-parts":[["2017"]]}}},{"id":989,"uris":["http://zotero.org/users/4343224/items/8CYNLCMY"],"uri":["http://zotero.org/users/4343224/items/8CYNLCMY"],"itemData":{"id":989,"type":"article-journal","abstract":"Summary People prefer to move in ways that minimize their energetic cost [1, 2, 3, 4, 5, 6, 7, 8, 9]. For example, people tend to walk at a speed that minimizes energy use per unit distance [5, 6, 7, 8] and, for that speed, they select a step frequency that makes walking less costly [3, 4, 6, 10, 11, 12]. Although aspects of this preference appear to be established over both evolutionary [9, 13, 14, 15] and developmental [16] timescales, it remains unclear whether people can also optimize energetic cost in real time. Here we show that during walking, people readily adapt established motor programs to minimize energy use. To accomplish this, we used robotic exoskeletons to shift people’s energetically optimal step frequency to frequencies higher and lower than normally preferred. In response, we found that subjects adapted their step frequency to converge on the new energetic optima within minutes and in response to relatively small savings in cost (\\textless5%). When transiently perturbed from their new optimal gait, subjects relied on an updated prediction to rapidly re-converge within seconds. Our collective findings indicate that energetic cost is not just an outcome of movement, but also plays a central role in continuously shaping it.","container-title":"Current Biology","DOI":"10.1016/j.cub.2015.08.016","ISSN":"0960-9822","issue":"18","page":"2452–2456","title":"Humans Can Continuously Optimize Energetic Cost during Walking","volume":"25","author":[{"family":"Selinger","given":"Jessica C."},{"family":"O’Connor","given":"Shawn M."},{"family":"Wong","given":"Jeremy D."},{"family":"Donelan","given":"J. Maxwell"}],"issued":{"date-parts":[["2015",9]]}}}],"schema":"https://github.com/citation-style-language/schema/raw/master/csl-citation.json"} </w:instrText>
      </w:r>
      <w:r w:rsidR="001C0A46" w:rsidRPr="009802F2">
        <w:fldChar w:fldCharType="separate"/>
      </w:r>
      <w:r w:rsidR="00EF525D" w:rsidRPr="009802F2">
        <w:rPr>
          <w:rFonts w:ascii="Calibri" w:hAnsi="Calibri" w:cs="Calibri"/>
          <w:szCs w:val="24"/>
        </w:rPr>
        <w:t>[6]–[8]</w:t>
      </w:r>
      <w:r w:rsidR="001C0A46" w:rsidRPr="009802F2">
        <w:fldChar w:fldCharType="end"/>
      </w:r>
      <w:ins w:id="106" w:author="Alaa Ahmed" w:date="2020-07-28T15:11:00Z">
        <w:del w:id="107" w:author="Garrick" w:date="2020-10-02T14:23:00Z">
          <w:r w:rsidR="000E1D0C" w:rsidRPr="009802F2" w:rsidDel="001C0A46">
            <w:delText>(Ref)</w:delText>
          </w:r>
        </w:del>
      </w:ins>
      <w:ins w:id="108" w:author="Alaa Ahmed" w:date="2020-07-28T10:03:00Z">
        <w:r w:rsidR="00C64FCF" w:rsidRPr="009802F2">
          <w:t xml:space="preserve">. </w:t>
        </w:r>
        <w:r w:rsidR="00AD53BD" w:rsidRPr="009802F2">
          <w:t xml:space="preserve">This has also </w:t>
        </w:r>
      </w:ins>
      <w:ins w:id="109" w:author="Alaa Ahmed" w:date="2020-07-28T10:13:00Z">
        <w:r w:rsidR="00D35264" w:rsidRPr="009802F2">
          <w:t xml:space="preserve">been shown </w:t>
        </w:r>
      </w:ins>
      <w:ins w:id="110" w:author="Alaa Ahmed" w:date="2020-08-03T15:14:00Z">
        <w:r w:rsidR="002812F2" w:rsidRPr="009802F2">
          <w:t>in a number of</w:t>
        </w:r>
      </w:ins>
      <w:ins w:id="111" w:author="Alaa Ahmed" w:date="2020-07-28T10:13:00Z">
        <w:r w:rsidR="00D35264" w:rsidRPr="009802F2">
          <w:t xml:space="preserve"> animals and gaits</w:t>
        </w:r>
      </w:ins>
      <w:ins w:id="112" w:author="Alaa Ahmed" w:date="2020-07-28T15:11:00Z">
        <w:r w:rsidR="007F3AE4" w:rsidRPr="009802F2">
          <w:t xml:space="preserve"> </w:t>
        </w:r>
      </w:ins>
      <w:r w:rsidR="005F5460" w:rsidRPr="009802F2">
        <w:fldChar w:fldCharType="begin"/>
      </w:r>
      <w:r w:rsidR="00EF525D" w:rsidRPr="009802F2">
        <w:instrText xml:space="preserve"> ADDIN ZOTERO_ITEM CSL_CITATION {"citationID":"aP7sdLLn","properties":{"formattedCitation":"[9], [10]","plainCitation":"[9], [10]","noteIndex":0},"citationItems":[{"id":1152,"uris":["http://zotero.org/users/4343224/items/FFH3LDYX"],"uri":["http://zotero.org/users/4343224/items/FFH3LDYX"],"itemData":{"id":1152,"type":"article-journal","abstract":"It seems reasonable that quadrupeds should change gait from a walk to a trot to a gallop in such a way as to minimize their energy consumption, as human beings are known1 to change from a walk to a run at a particular speed (2.4 m s−1) below which walking requires less energy than running and above which the opposite is true. Thus by changing gait, human beings keep the energy cost of locomotion to a minimum as their speed increases. One reason this relation holds is that in humans, metabolic rate increases curvilinearly with walking speed1. If metabolism were a curvilinear function of speed within each of the gaits used by quadrupeds, it would support the hypothesis that they also change gait to minimize energetic cost. There is an old controversy about whether metabolic rate increases linearly or curvilinearly in running humans1,2 but all previous reports have suggested that metabolic rate increases linearly with speed in quadrupeds. Extended gaits were an important experimental tool in the study of human gait changes; thus we have trained three small horses (110–170 kg) to walk, trot and gallop on a motorized treadmill, and to extend their gaits on command. We report here that, using measurements of rates of oxygen consumption as an indicator of rates of energy consumption, we have confirmed that the natural gait at any speed indeed entails the smallest possible energy expenditure.","container-title":"Nature","DOI":"10.1038/292239a0","ISSN":"1476-4687","issue":"5820","language":"En","page":"239","title":"Gait and the energetics of locomotion in horses","volume":"292","author":[{"family":"Hoyt","given":"Donald F."},{"family":"Taylor","given":"C. Richard"}],"issued":{"date-parts":[["1981",7]]}}},{"id":2764,"uris":["http://zotero.org/users/4343224/items/PBX2EAZ8"],"uri":["http://zotero.org/users/4343224/items/PBX2EAZ8"],"itemData":{"id":2764,"type":"article-journal","abstract":"Horses have a tendency to utilize a relatively narrow set of speeds near the middle of a much broader range they are capable of using within a particular gait, i.e., a preferred speed. Possible explanations for this behavior include minimizing musculoskeletal stresses and maximizing metabolic economy. If metabolic economy (cost of transport, CT) and preferred speeds are linked, then shifts in CT should produce shifts in preferred speed. To test this hypothesis, preferred speed was measured in trotting horses (n = 7) unloaded on the level and loaded with 19% of their body weight on the level. The preferred speed on the level was 3.33 ± 0.09 (SE) m/s, and this decreased to 3.13 ± 0.11 m/s when loaded. In both conditions (no load and load), the rate of O2 consumption (n = 3) was a curvilinear function of speed that produced a minimum CT (i.e., speed at which trotting is most economical). When unloaded, the speed at which CT was minimum was very near the preferred speed. With a load, CT decreased and the minimum was also near the preferred speed of horses while carrying a load.","container-title":"Journal of Applied Physiology","DOI":"10.1152/jappl.2001.90.4.1548","ISSN":"8750-7587","issue":"4","journalAbbreviation":"Journal of Applied Physiology","page":"1548-1551","source":"physiology.org (Atypon)","title":"Effect of load on preferred speed and cost of transport","volume":"90","author":[{"family":"Wickler","given":"S. J."},{"family":"Hoyt","given":"D. F."},{"family":"Cogger","given":"E. A."},{"family":"Hall","given":"K. M."}],"issued":{"date-parts":[["2001",4,1]]}}}],"schema":"https://github.com/citation-style-language/schema/raw/master/csl-citation.json"} </w:instrText>
      </w:r>
      <w:r w:rsidR="005F5460" w:rsidRPr="009802F2">
        <w:fldChar w:fldCharType="separate"/>
      </w:r>
      <w:r w:rsidR="00EF525D" w:rsidRPr="009802F2">
        <w:rPr>
          <w:rFonts w:ascii="Calibri" w:hAnsi="Calibri" w:cs="Calibri"/>
        </w:rPr>
        <w:t>[9], [10]</w:t>
      </w:r>
      <w:r w:rsidR="005F5460" w:rsidRPr="009802F2">
        <w:fldChar w:fldCharType="end"/>
      </w:r>
      <w:ins w:id="113" w:author="Garrick" w:date="2020-10-02T14:24:00Z">
        <w:r w:rsidR="005F5460" w:rsidRPr="009802F2">
          <w:t xml:space="preserve">. </w:t>
        </w:r>
      </w:ins>
      <w:ins w:id="114" w:author="Alaa Ahmed" w:date="2020-07-28T15:11:00Z">
        <w:del w:id="115" w:author="Garrick" w:date="2020-10-02T14:24:00Z">
          <w:r w:rsidR="000E1D0C" w:rsidRPr="009802F2" w:rsidDel="005F5460">
            <w:delText>(Ref)</w:delText>
          </w:r>
        </w:del>
      </w:ins>
      <w:ins w:id="116" w:author="Alaa Ahmed" w:date="2020-07-28T10:13:00Z">
        <w:del w:id="117" w:author="Garrick" w:date="2020-10-02T14:24:00Z">
          <w:r w:rsidR="00D35264" w:rsidRPr="009802F2" w:rsidDel="005F5460">
            <w:delText xml:space="preserve">. </w:delText>
          </w:r>
        </w:del>
      </w:ins>
      <w:ins w:id="118" w:author="Alaa Ahmed" w:date="2020-07-28T10:44:00Z">
        <w:r w:rsidR="00767CCB" w:rsidRPr="009802F2">
          <w:t>O</w:t>
        </w:r>
      </w:ins>
      <w:ins w:id="119" w:author="Alaa Ahmed" w:date="2020-07-28T10:17:00Z">
        <w:r w:rsidR="004161B0" w:rsidRPr="009802F2">
          <w:t xml:space="preserve">ne study had horses walk on a treadmill inclined at </w:t>
        </w:r>
        <w:r w:rsidR="00CD14A8" w:rsidRPr="009802F2">
          <w:t>various levels</w:t>
        </w:r>
      </w:ins>
      <w:ins w:id="120" w:author="Alaa Ahmed" w:date="2020-07-28T10:19:00Z">
        <w:r w:rsidR="00FA327D" w:rsidRPr="009802F2">
          <w:t xml:space="preserve"> and measured </w:t>
        </w:r>
      </w:ins>
      <w:ins w:id="121" w:author="Alaa Ahmed" w:date="2020-07-28T10:20:00Z">
        <w:r w:rsidR="00FA327D" w:rsidRPr="009802F2">
          <w:t>cost of transport</w:t>
        </w:r>
      </w:ins>
      <w:ins w:id="122" w:author="Alaa Ahmed" w:date="2020-07-28T10:19:00Z">
        <w:r w:rsidR="00FA327D" w:rsidRPr="009802F2">
          <w:t xml:space="preserve"> as w</w:t>
        </w:r>
      </w:ins>
      <w:ins w:id="123" w:author="Alaa Ahmed" w:date="2020-07-28T10:20:00Z">
        <w:r w:rsidR="00FA327D" w:rsidRPr="009802F2">
          <w:t>ell as the horses’ preferred walking speed</w:t>
        </w:r>
      </w:ins>
      <w:ins w:id="124" w:author="Alaa Ahmed" w:date="2020-07-28T15:11:00Z">
        <w:r w:rsidR="00953FEE" w:rsidRPr="009802F2">
          <w:t xml:space="preserve"> </w:t>
        </w:r>
        <w:del w:id="125" w:author="Garrick" w:date="2020-10-02T14:27:00Z">
          <w:r w:rsidR="00953FEE" w:rsidRPr="009802F2" w:rsidDel="002F4641">
            <w:delText>(Ref)</w:delText>
          </w:r>
        </w:del>
      </w:ins>
      <w:r w:rsidR="002F4641" w:rsidRPr="009802F2">
        <w:fldChar w:fldCharType="begin"/>
      </w:r>
      <w:r w:rsidR="00EF525D" w:rsidRPr="009802F2">
        <w:instrText xml:space="preserve"> ADDIN ZOTERO_ITEM CSL_CITATION {"citationID":"xbxtfKc6","properties":{"formattedCitation":"[11]","plainCitation":"[11]","noteIndex":0},"citationItems":[{"id":2964,"uris":["http://zotero.org/users/4343224/items/X4CAK48C"],"uri":["http://zotero.org/users/4343224/items/X4CAK48C"],"itemData":{"id":2964,"type":"article-journal","abstract":"We examined the effect of treadmill speed and incline on O2 uptake (VO2), CO2 production, heart rate (HR), plasma lactate concentration, economy of locomotion, stride frequency, and stride length. A further aim was to examine the relationships between HR and VO2 and lactate and VO2 and whether these relationships vary with alterations in treadmill incline. The experiment was a latin square design, using five horses and five treadmill inclines (0, 2.5, 5.0, 7.5, and 10.0%). Fit Thoroughbred horses exercised for 4 min at 3 m/s at 0% slope, after which the treadmill was set to the allocated incline. Speeds tested ranged from 1 to 13 m/s. The relationships of VO2 and CO2 production with speed were curvilinear at 0 and 2.5% and linear at 5, 7.5, and 10% inclines. There was a linear relationship of HR and speed with a significant effect of incline. The plasma lactate concentration increased exponentially with speed, and there was a significant effect of incline. Stride length increased linearly and stride frequency increased in a curvilinear manner with speed but there was no effect of incline. There were linear relationships of HR with VO2 and HR with VO2 when expressed as percentage of maximum VO2 and maximum HR that were not affected by incline. The O2 cost of exercise on a 10% incline was approximately 2.5 times that for exercise on the flat. The strong relationship between the percentages of maximum HR and maximum VO2 indicates that over a wide range of exercise intensities the relative VO2 can be accurately predicted from measurements of HR.","container-title":"Journal of Applied Physiology","DOI":"10.1152/jappl.1995.79.3.951","ISSN":"8750-7587","issue":"3","note":"publisher: American Physiological Society","page":"951-957","source":"journals.physiology.org (Atypon)","title":"Effect of treadmill incline and speed on metabolic rate during exercise in thoroughbred horses","volume":"79","author":[{"family":"Eaton","given":"M. D."},{"family":"Evans","given":"D. L."},{"family":"Hodgson","given":"D. R."},{"family":"Rose","given":"R. J."}],"issued":{"date-parts":[["1995",9,1]]}}}],"schema":"https://github.com/citation-style-language/schema/raw/master/csl-citation.json"} </w:instrText>
      </w:r>
      <w:r w:rsidR="002F4641" w:rsidRPr="009802F2">
        <w:fldChar w:fldCharType="separate"/>
      </w:r>
      <w:r w:rsidR="00EF525D" w:rsidRPr="009802F2">
        <w:rPr>
          <w:rFonts w:ascii="Calibri" w:hAnsi="Calibri" w:cs="Calibri"/>
        </w:rPr>
        <w:t>[11]</w:t>
      </w:r>
      <w:r w:rsidR="002F4641" w:rsidRPr="009802F2">
        <w:fldChar w:fldCharType="end"/>
      </w:r>
      <w:ins w:id="126" w:author="Alaa Ahmed" w:date="2020-07-28T10:17:00Z">
        <w:r w:rsidR="00CD14A8" w:rsidRPr="009802F2">
          <w:t>. Cost of transp</w:t>
        </w:r>
      </w:ins>
      <w:ins w:id="127" w:author="Alaa Ahmed" w:date="2020-07-28T10:18:00Z">
        <w:r w:rsidR="00CD14A8" w:rsidRPr="009802F2">
          <w:t xml:space="preserve">ort increased with incline, and the </w:t>
        </w:r>
        <w:r w:rsidR="00475B03" w:rsidRPr="009802F2">
          <w:t xml:space="preserve">metabolically optimal speed decreased. </w:t>
        </w:r>
      </w:ins>
      <w:ins w:id="128" w:author="Alaa Ahmed" w:date="2020-07-28T12:02:00Z">
        <w:r w:rsidR="0036561D" w:rsidRPr="009802F2">
          <w:t>T</w:t>
        </w:r>
      </w:ins>
      <w:ins w:id="129" w:author="Alaa Ahmed" w:date="2020-07-28T10:19:00Z">
        <w:r w:rsidR="004D34ED" w:rsidRPr="009802F2">
          <w:t xml:space="preserve">he horses’ preferred walking speed </w:t>
        </w:r>
      </w:ins>
      <w:ins w:id="130" w:author="Alaa Ahmed" w:date="2020-07-28T10:21:00Z">
        <w:r w:rsidR="000B030B" w:rsidRPr="009802F2">
          <w:t xml:space="preserve">slowed down at greater inclines </w:t>
        </w:r>
        <w:del w:id="131" w:author="Garrick" w:date="2020-10-02T14:28:00Z">
          <w:r w:rsidR="000B030B" w:rsidRPr="009802F2" w:rsidDel="00D0577B">
            <w:delText>and</w:delText>
          </w:r>
        </w:del>
      </w:ins>
      <w:ins w:id="132" w:author="Alaa Ahmed" w:date="2020-07-28T12:02:00Z">
        <w:del w:id="133" w:author="Garrick" w:date="2020-10-02T14:28:00Z">
          <w:r w:rsidR="0036561D" w:rsidRPr="009802F2" w:rsidDel="00D0577B">
            <w:delText>,</w:delText>
          </w:r>
        </w:del>
      </w:ins>
      <w:ins w:id="134" w:author="Garrick" w:date="2020-10-02T14:28:00Z">
        <w:r w:rsidR="00D0577B" w:rsidRPr="009802F2">
          <w:t>and</w:t>
        </w:r>
      </w:ins>
      <w:ins w:id="135" w:author="Alaa Ahmed" w:date="2020-07-28T12:02:00Z">
        <w:r w:rsidR="0036561D" w:rsidRPr="009802F2">
          <w:t xml:space="preserve"> intriguingly,</w:t>
        </w:r>
      </w:ins>
      <w:ins w:id="136" w:author="Alaa Ahmed" w:date="2020-07-28T10:21:00Z">
        <w:r w:rsidR="000B030B" w:rsidRPr="009802F2">
          <w:t xml:space="preserve"> </w:t>
        </w:r>
      </w:ins>
      <w:ins w:id="137" w:author="Alaa Ahmed" w:date="2020-07-28T10:33:00Z">
        <w:r w:rsidR="004D208A" w:rsidRPr="009802F2">
          <w:t xml:space="preserve">generally </w:t>
        </w:r>
      </w:ins>
      <w:ins w:id="138" w:author="Alaa Ahmed" w:date="2020-07-28T10:19:00Z">
        <w:r w:rsidR="004D34ED" w:rsidRPr="009802F2">
          <w:t>tracked the metabolically optimal speed.</w:t>
        </w:r>
      </w:ins>
    </w:p>
    <w:p w14:paraId="215154A7" w14:textId="03751730" w:rsidR="005C073C" w:rsidRPr="009802F2" w:rsidRDefault="005C073C" w:rsidP="00F53BAA">
      <w:ins w:id="139" w:author="Alaa Ahmed" w:date="2020-07-28T10:21:00Z">
        <w:r w:rsidRPr="009802F2">
          <w:t xml:space="preserve">These results would suggest that </w:t>
        </w:r>
        <w:r w:rsidR="006F7D14" w:rsidRPr="009802F2">
          <w:t xml:space="preserve">metabolic cost per unit distance </w:t>
        </w:r>
      </w:ins>
      <w:ins w:id="140" w:author="Alaa Ahmed" w:date="2020-07-28T10:29:00Z">
        <w:r w:rsidR="00DB28C9" w:rsidRPr="009802F2">
          <w:t xml:space="preserve">uniquely </w:t>
        </w:r>
      </w:ins>
      <w:ins w:id="141" w:author="Alaa Ahmed" w:date="2020-07-28T10:21:00Z">
        <w:r w:rsidR="006F7D14" w:rsidRPr="009802F2">
          <w:t>determines preferred movement</w:t>
        </w:r>
      </w:ins>
      <w:ins w:id="142" w:author="Alaa Ahmed" w:date="2020-07-28T10:22:00Z">
        <w:r w:rsidR="006F7D14" w:rsidRPr="009802F2">
          <w:t xml:space="preserve"> speed</w:t>
        </w:r>
      </w:ins>
      <w:ins w:id="143" w:author="Alaa Ahmed" w:date="2020-07-28T11:54:00Z">
        <w:r w:rsidR="001C5A7D" w:rsidRPr="009802F2">
          <w:t xml:space="preserve"> and that the slower movements indicate that the met</w:t>
        </w:r>
      </w:ins>
      <w:ins w:id="144" w:author="Alaa Ahmed" w:date="2020-07-28T11:55:00Z">
        <w:r w:rsidR="001C5A7D" w:rsidRPr="009802F2">
          <w:t>abo</w:t>
        </w:r>
        <w:r w:rsidR="00E46A56" w:rsidRPr="009802F2">
          <w:t>lically optimal speed has shifted</w:t>
        </w:r>
      </w:ins>
      <w:ins w:id="145" w:author="Alaa Ahmed" w:date="2020-07-28T10:22:00Z">
        <w:r w:rsidR="006F7D14" w:rsidRPr="009802F2">
          <w:t xml:space="preserve">. </w:t>
        </w:r>
      </w:ins>
      <w:ins w:id="146" w:author="Alaa Ahmed" w:date="2020-07-28T12:15:00Z">
        <w:r w:rsidR="004E3D15" w:rsidRPr="009802F2">
          <w:t>B</w:t>
        </w:r>
      </w:ins>
      <w:ins w:id="147" w:author="Alaa Ahmed" w:date="2020-07-28T12:06:00Z">
        <w:r w:rsidR="00A92B02" w:rsidRPr="009802F2">
          <w:t xml:space="preserve">eyond the fact that the data are rather sparse, </w:t>
        </w:r>
      </w:ins>
      <w:ins w:id="148" w:author="Alaa Ahmed" w:date="2020-07-28T10:22:00Z">
        <w:r w:rsidR="004821FC" w:rsidRPr="009802F2">
          <w:t xml:space="preserve">there </w:t>
        </w:r>
      </w:ins>
      <w:ins w:id="149" w:author="Alaa Ahmed" w:date="2020-07-28T11:56:00Z">
        <w:r w:rsidR="00052E96" w:rsidRPr="009802F2">
          <w:t xml:space="preserve">are a </w:t>
        </w:r>
      </w:ins>
      <w:ins w:id="150" w:author="Alaa Ahmed" w:date="2020-07-28T12:06:00Z">
        <w:r w:rsidR="00A92B02" w:rsidRPr="009802F2">
          <w:t>few more</w:t>
        </w:r>
      </w:ins>
      <w:ins w:id="151" w:author="Alaa Ahmed" w:date="2020-07-28T11:56:00Z">
        <w:r w:rsidR="00052E96" w:rsidRPr="009802F2">
          <w:t xml:space="preserve"> </w:t>
        </w:r>
      </w:ins>
      <w:ins w:id="152" w:author="Alaa Ahmed" w:date="2020-07-28T11:57:00Z">
        <w:r w:rsidR="002B3E25" w:rsidRPr="009802F2">
          <w:t xml:space="preserve">issues with this conclusion. First, </w:t>
        </w:r>
        <w:r w:rsidR="00904B54" w:rsidRPr="009802F2">
          <w:t>the metabolically optimal speed does not always shift with inc</w:t>
        </w:r>
      </w:ins>
      <w:ins w:id="153" w:author="Alaa Ahmed" w:date="2020-07-28T11:58:00Z">
        <w:r w:rsidR="00904B54" w:rsidRPr="009802F2">
          <w:t>reasing mass</w:t>
        </w:r>
      </w:ins>
      <w:ins w:id="154" w:author="Alaa Ahmed" w:date="2020-07-28T12:03:00Z">
        <w:del w:id="155" w:author="Garrick" w:date="2020-10-02T14:28:00Z">
          <w:r w:rsidR="00795036" w:rsidRPr="009802F2" w:rsidDel="00C02843">
            <w:delText xml:space="preserve"> </w:delText>
          </w:r>
        </w:del>
      </w:ins>
      <w:ins w:id="156" w:author="Garrick" w:date="2020-10-02T14:28:00Z">
        <w:r w:rsidR="00C02843" w:rsidRPr="009802F2">
          <w:t xml:space="preserve"> </w:t>
        </w:r>
      </w:ins>
      <w:r w:rsidR="00C02843" w:rsidRPr="009802F2">
        <w:fldChar w:fldCharType="begin"/>
      </w:r>
      <w:r w:rsidR="00EF525D" w:rsidRPr="009802F2">
        <w:instrText xml:space="preserve"> ADDIN ZOTERO_ITEM CSL_CITATION {"citationID":"GCT10A44","properties":{"formattedCitation":"[12]","plainCitation":"[12]","noteIndex":0},"citationItems":[{"id":56,"uris":["http://zotero.org/users/4343224/items/6CV5L72D"],"uri":["http://zotero.org/users/4343224/items/6CV5L72D"],"itemData":{"id":56,"type":"article-journal","abstract":"It is well established that the energy cost per unit distance traveled is minimal at an intermediate walking speed in humans, deﬁning an energetically optimal walking speed. However, little is known about the optimal walking speed while carrying a load. In this work, we studied the eﬀect of speed and load on the energy expenditure of walking. The O2 consumption and CO2 production were measured in ten subjects while standing or walking at diﬀerent speeds from 0.5 to 1.7 m sÀ1 with loads from 0 to 75% of their body mass (Mb). The loads were carried in typical trekker’s backpacks with hip support. Our results show that the massspeciﬁc gross metabolic power increases curvilinearly with speed and is directly proportional to the load at any speed. For all loading conditions, the gross metabolic energy cost (J kgÀ1 mÀ1) presents a U-shaped curve with a minimum at around 1.3 m sÀ1. At that optimal speed, a load up to 1/4 Mb seems appropriate for long-distance walks. In addition, the optimal speed for net cost minimization is around 1.06 m sÀ1 and is independent of load.","container-title":"European Journal of Applied Physiology","DOI":"10.1007/s00421-004-1286-z","ISSN":"1439-6319, 1439-6327","issue":"1-2","journalAbbreviation":"Eur J Appl Physiol","language":"en","page":"76-83","source":"DOI.org (Crossref)","title":"Effect of load and speed on the energetic cost of human walking","volume":"94","author":[{"family":"Bastien","given":"G. J."},{"family":"Willems","given":"P. A."},{"family":"Schepens","given":"B."},{"family":"Heglund","given":"N. C."}],"issued":{"date-parts":[["2005",5]]}}}],"schema":"https://github.com/citation-style-language/schema/raw/master/csl-citation.json"} </w:instrText>
      </w:r>
      <w:r w:rsidR="00C02843" w:rsidRPr="009802F2">
        <w:fldChar w:fldCharType="separate"/>
      </w:r>
      <w:r w:rsidR="00EF525D" w:rsidRPr="009802F2">
        <w:rPr>
          <w:rFonts w:ascii="Calibri" w:hAnsi="Calibri" w:cs="Calibri"/>
        </w:rPr>
        <w:t>[12]</w:t>
      </w:r>
      <w:r w:rsidR="00C02843" w:rsidRPr="009802F2">
        <w:fldChar w:fldCharType="end"/>
      </w:r>
      <w:ins w:id="157" w:author="Alaa Ahmed" w:date="2020-07-28T12:03:00Z">
        <w:del w:id="158" w:author="Garrick" w:date="2020-10-02T14:28:00Z">
          <w:r w:rsidR="00795036" w:rsidRPr="009802F2" w:rsidDel="00C02843">
            <w:delText>(Bastien et al.)</w:delText>
          </w:r>
        </w:del>
      </w:ins>
      <w:ins w:id="159" w:author="Alaa Ahmed" w:date="2020-07-28T11:58:00Z">
        <w:r w:rsidR="00904B54" w:rsidRPr="009802F2">
          <w:t>. Despite this, humans walk slower with greater loads</w:t>
        </w:r>
      </w:ins>
      <w:ins w:id="160" w:author="Alaa Ahmed" w:date="2020-07-28T12:03:00Z">
        <w:del w:id="161" w:author="Garrick" w:date="2020-10-02T14:30:00Z">
          <w:r w:rsidR="00795036" w:rsidRPr="009802F2" w:rsidDel="005D5600">
            <w:delText xml:space="preserve"> (</w:delText>
          </w:r>
          <w:r w:rsidR="00D90DD7" w:rsidRPr="009802F2" w:rsidDel="005D5600">
            <w:delText>Ref)</w:delText>
          </w:r>
        </w:del>
      </w:ins>
      <w:ins w:id="162" w:author="Garrick" w:date="2020-10-02T14:30:00Z">
        <w:r w:rsidR="005D5600" w:rsidRPr="009802F2">
          <w:t xml:space="preserve"> </w:t>
        </w:r>
      </w:ins>
      <w:r w:rsidR="005D5600" w:rsidRPr="009802F2">
        <w:fldChar w:fldCharType="begin"/>
      </w:r>
      <w:r w:rsidR="00EF525D" w:rsidRPr="009802F2">
        <w:instrText xml:space="preserve"> ADDIN ZOTERO_ITEM CSL_CITATION {"citationID":"VxPC8G2t","properties":{"formattedCitation":"[13]","plainCitation":"[13]","noteIndex":0},"citationItems":[{"id":2772,"uris":["http://zotero.org/users/4343224/items/YS5J8AHI"],"uri":["http://zotero.org/users/4343224/items/YS5J8AHI"],"itemData":{"id":2772,"type":"article-journal","container-title":"Journal of Applied Physiology","DOI":"10.1152/jappl.1970.29.5.570","ISSN":"8750-7587, 1522-1601","issue":"5","journalAbbreviation":"Journal of Applied Physiology","language":"en","page":"570-572","source":"DOI.org (Crossref)","title":"Energy cost of \"hard work\"","volume":"29","author":[{"family":"Hughes","given":"A. L."},{"family":"Goldman","given":"R. F."}],"issued":{"date-parts":[["1970",11,1]]}}}],"schema":"https://github.com/citation-style-language/schema/raw/master/csl-citation.json"} </w:instrText>
      </w:r>
      <w:r w:rsidR="005D5600" w:rsidRPr="009802F2">
        <w:fldChar w:fldCharType="separate"/>
      </w:r>
      <w:r w:rsidR="00EF525D" w:rsidRPr="009802F2">
        <w:rPr>
          <w:rFonts w:ascii="Calibri" w:hAnsi="Calibri" w:cs="Calibri"/>
        </w:rPr>
        <w:t>[13]</w:t>
      </w:r>
      <w:r w:rsidR="005D5600" w:rsidRPr="009802F2">
        <w:fldChar w:fldCharType="end"/>
      </w:r>
      <w:ins w:id="163" w:author="Alaa Ahmed" w:date="2020-07-28T11:58:00Z">
        <w:r w:rsidR="00904B54" w:rsidRPr="009802F2">
          <w:t xml:space="preserve">. </w:t>
        </w:r>
        <w:r w:rsidR="0021781A" w:rsidRPr="009802F2">
          <w:t>Thus</w:t>
        </w:r>
      </w:ins>
      <w:ins w:id="164" w:author="Garrick" w:date="2020-10-02T14:30:00Z">
        <w:r w:rsidR="0048352B" w:rsidRPr="009802F2">
          <w:t>,</w:t>
        </w:r>
      </w:ins>
      <w:ins w:id="165" w:author="Alaa Ahmed" w:date="2020-07-28T11:58:00Z">
        <w:r w:rsidR="0021781A" w:rsidRPr="009802F2">
          <w:t xml:space="preserve"> it appears that</w:t>
        </w:r>
        <w:r w:rsidR="00EC256E" w:rsidRPr="009802F2">
          <w:t xml:space="preserve"> minimizing </w:t>
        </w:r>
      </w:ins>
      <w:ins w:id="166" w:author="Alaa Ahmed" w:date="2020-07-28T11:59:00Z">
        <w:r w:rsidR="00EC256E" w:rsidRPr="009802F2">
          <w:t xml:space="preserve">metabolic cost of transport is not the sole factor determining movement speed. </w:t>
        </w:r>
      </w:ins>
      <w:ins w:id="167" w:author="Alaa Ahmed" w:date="2020-07-28T11:58:00Z">
        <w:r w:rsidR="0021781A" w:rsidRPr="009802F2">
          <w:t xml:space="preserve">Secondly, there </w:t>
        </w:r>
      </w:ins>
      <w:ins w:id="168" w:author="Alaa Ahmed" w:date="2020-07-28T10:22:00Z">
        <w:r w:rsidR="004821FC" w:rsidRPr="009802F2">
          <w:t xml:space="preserve">is a wealth of data </w:t>
        </w:r>
        <w:r w:rsidR="004821FC" w:rsidRPr="009802F2">
          <w:lastRenderedPageBreak/>
          <w:t>demonstrating that animals move faster toward</w:t>
        </w:r>
        <w:r w:rsidR="000863C1" w:rsidRPr="009802F2">
          <w:t>s more rew</w:t>
        </w:r>
      </w:ins>
      <w:ins w:id="169" w:author="Alaa Ahmed" w:date="2020-07-28T10:23:00Z">
        <w:r w:rsidR="000863C1" w:rsidRPr="009802F2">
          <w:t>arding targets</w:t>
        </w:r>
      </w:ins>
      <w:ins w:id="170" w:author="Alaa Ahmed" w:date="2020-07-28T12:03:00Z">
        <w:del w:id="171" w:author="Garrick" w:date="2020-10-02T14:32:00Z">
          <w:r w:rsidR="00D90DD7" w:rsidRPr="009802F2" w:rsidDel="00441762">
            <w:delText xml:space="preserve"> </w:delText>
          </w:r>
        </w:del>
      </w:ins>
      <w:ins w:id="172" w:author="Garrick" w:date="2020-10-02T14:32:00Z">
        <w:r w:rsidR="00441762" w:rsidRPr="009802F2">
          <w:t xml:space="preserve"> </w:t>
        </w:r>
      </w:ins>
      <w:r w:rsidR="00441762" w:rsidRPr="009802F2">
        <w:fldChar w:fldCharType="begin"/>
      </w:r>
      <w:r w:rsidR="00EF525D" w:rsidRPr="009802F2">
        <w:instrText xml:space="preserve"> ADDIN ZOTERO_ITEM CSL_CITATION {"citationID":"AH4Y9YvO","properties":{"formattedCitation":"[14]","plainCitation":"[14]","noteIndex":0},"citationItems":[{"id":1052,"uris":["http://zotero.org/users/4343224/items/MSRBLCPY"],"uri":["http://zotero.org/users/4343224/items/MSRBLCPY"],"itemData":{"id":1052,"type":"article-journal","abstract":". Reward is a primary goal of behavior and is crucial for survival of animals. To explore the mechanisms underlying such reward-oriented behavior, we devised a memory-guided saccade task in which only one fixed direction out of four was rewarded, which was called the one-direction-rewarded task (1DR). As the rewarded direction was changed in four blocks, saccades in a given direction were rewarded in one block (constituting reward-oriented behavior), but non-rewarded in the other blocks (non-reward-oriented behavior). As a control, an all-directions-rewarded task (ADR) was used. Using these tasks, we found that the parameters of saccades changed depending on whether or not the saccade was followed by reward. (1) The mean saccadic peak velocity was higher and the mean saccade latency was shorter in the rewarded condition than in the non-rewarded condition. (2) The mean saccade amplitude showed no difference in two out of three monkeys. (3) The variations of saccadic velocity, latency and amplitude were smaller in the rewarded condition. (4) Within a block of 1DR, the saccade velocity remained high in the rewarded condition, but decreased gradually in the non-rewarded condition; it decreased only slightly in ADR. The saccade latency showed the opposite pattern of change, but less clearly. (5) The saccades in the non-rewarded condition tended to have slower velocities and longer latencies in the trials shortly after a rewarded trial. (6) The ratio of error trials was much higher in the non-rewarded condition than the rewarded condition. (7) The errors, which were due to premature or incorrect saccades, showed unique spatiotemporal patterns that would reflect the competition between the cognitive and motivational processes. These results provide important constraints to the neuronal mechanism underlying reward-oriented behavior because it must satisfy these rules.","container-title":"Experimental Brain Research","DOI":"10.1007/s00221-001-0928-1","ISSN":"1432-1106","issue":"2","language":"en","page":"284–291","title":"Modulation of saccadic eye movements by predicted reward outcome","volume":"142","author":[{"family":"Takikawa","given":"Yoriko"},{"family":"Kawagoe","given":"Reiko"},{"family":"Itoh","given":"Hideaki"},{"family":"Nakahara","given":"Hiroyuki"},{"family":"Hikosaka","given":"Okihide"}],"issued":{"date-parts":[["2002",1]]}}}],"schema":"https://github.com/citation-style-language/schema/raw/master/csl-citation.json"} </w:instrText>
      </w:r>
      <w:r w:rsidR="00441762" w:rsidRPr="009802F2">
        <w:fldChar w:fldCharType="separate"/>
      </w:r>
      <w:r w:rsidR="00EF525D" w:rsidRPr="009802F2">
        <w:rPr>
          <w:rFonts w:ascii="Calibri" w:hAnsi="Calibri" w:cs="Calibri"/>
        </w:rPr>
        <w:t>[14]</w:t>
      </w:r>
      <w:r w:rsidR="00441762" w:rsidRPr="009802F2">
        <w:fldChar w:fldCharType="end"/>
      </w:r>
      <w:commentRangeStart w:id="173"/>
      <w:commentRangeEnd w:id="173"/>
      <w:r w:rsidR="00BE651E" w:rsidRPr="009802F2">
        <w:rPr>
          <w:rStyle w:val="CommentReference"/>
        </w:rPr>
        <w:commentReference w:id="173"/>
      </w:r>
      <w:ins w:id="174" w:author="Alaa Ahmed" w:date="2020-07-28T12:03:00Z">
        <w:del w:id="175" w:author="Garrick" w:date="2020-10-02T14:32:00Z">
          <w:r w:rsidR="00D90DD7" w:rsidRPr="009802F2" w:rsidDel="00441762">
            <w:delText>(Ref)</w:delText>
          </w:r>
        </w:del>
      </w:ins>
      <w:ins w:id="176" w:author="Alaa Ahmed" w:date="2020-07-28T10:23:00Z">
        <w:r w:rsidR="000863C1" w:rsidRPr="009802F2">
          <w:t xml:space="preserve">, as well as </w:t>
        </w:r>
      </w:ins>
      <w:ins w:id="177" w:author="Alaa Ahmed" w:date="2020-07-28T10:26:00Z">
        <w:r w:rsidR="00A35F8C" w:rsidRPr="009802F2">
          <w:t xml:space="preserve">even </w:t>
        </w:r>
      </w:ins>
      <w:ins w:id="178" w:author="Alaa Ahmed" w:date="2020-07-28T11:59:00Z">
        <w:r w:rsidR="006D7E1E" w:rsidRPr="009802F2">
          <w:t xml:space="preserve">faster </w:t>
        </w:r>
      </w:ins>
      <w:ins w:id="179" w:author="Alaa Ahmed" w:date="2020-07-28T10:26:00Z">
        <w:r w:rsidR="00A35F8C" w:rsidRPr="009802F2">
          <w:t xml:space="preserve">to the same target but </w:t>
        </w:r>
      </w:ins>
      <w:ins w:id="180" w:author="Alaa Ahmed" w:date="2020-07-28T10:23:00Z">
        <w:r w:rsidR="000863C1" w:rsidRPr="009802F2">
          <w:t>in mo</w:t>
        </w:r>
      </w:ins>
      <w:ins w:id="181" w:author="Alaa Ahmed" w:date="2020-07-28T10:25:00Z">
        <w:r w:rsidR="004C7151" w:rsidRPr="009802F2">
          <w:t>r</w:t>
        </w:r>
      </w:ins>
      <w:ins w:id="182" w:author="Alaa Ahmed" w:date="2020-07-28T10:23:00Z">
        <w:r w:rsidR="000863C1" w:rsidRPr="009802F2">
          <w:t>e rewarding environments</w:t>
        </w:r>
      </w:ins>
      <w:ins w:id="183" w:author="Alaa Ahmed" w:date="2020-07-28T12:03:00Z">
        <w:r w:rsidR="00D90DD7" w:rsidRPr="009802F2">
          <w:t xml:space="preserve"> (</w:t>
        </w:r>
        <w:commentRangeStart w:id="184"/>
        <w:r w:rsidR="00D90DD7" w:rsidRPr="009802F2">
          <w:t>Ref</w:t>
        </w:r>
      </w:ins>
      <w:commentRangeEnd w:id="184"/>
      <w:r w:rsidR="001D1E1A" w:rsidRPr="009802F2">
        <w:rPr>
          <w:rStyle w:val="CommentReference"/>
        </w:rPr>
        <w:commentReference w:id="184"/>
      </w:r>
      <w:ins w:id="185" w:author="Alaa Ahmed" w:date="2020-07-28T12:03:00Z">
        <w:r w:rsidR="00D90DD7" w:rsidRPr="009802F2">
          <w:t>)</w:t>
        </w:r>
      </w:ins>
      <w:ins w:id="186" w:author="Alaa Ahmed" w:date="2020-07-28T10:23:00Z">
        <w:r w:rsidR="000863C1" w:rsidRPr="009802F2">
          <w:t xml:space="preserve">. </w:t>
        </w:r>
      </w:ins>
      <w:ins w:id="187" w:author="Alaa Ahmed" w:date="2020-07-28T10:24:00Z">
        <w:r w:rsidR="00AA5FE6" w:rsidRPr="009802F2">
          <w:t xml:space="preserve">Moving faster alters </w:t>
        </w:r>
        <w:r w:rsidR="00C80A40" w:rsidRPr="009802F2">
          <w:t>the movement</w:t>
        </w:r>
      </w:ins>
      <w:ins w:id="188" w:author="Alaa Ahmed" w:date="2020-07-28T10:27:00Z">
        <w:r w:rsidR="00C64DBE" w:rsidRPr="009802F2">
          <w:t>’</w:t>
        </w:r>
      </w:ins>
      <w:ins w:id="189" w:author="Alaa Ahmed" w:date="2020-07-28T10:24:00Z">
        <w:r w:rsidR="00C80A40" w:rsidRPr="009802F2">
          <w:t xml:space="preserve">s cost of transport, </w:t>
        </w:r>
      </w:ins>
      <w:ins w:id="190" w:author="Alaa Ahmed" w:date="2020-07-28T12:04:00Z">
        <w:r w:rsidR="001B06CD" w:rsidRPr="009802F2">
          <w:t xml:space="preserve">potentially </w:t>
        </w:r>
      </w:ins>
      <w:ins w:id="191" w:author="Alaa Ahmed" w:date="2020-07-28T10:24:00Z">
        <w:r w:rsidR="00C80A40" w:rsidRPr="009802F2">
          <w:t>shifting it away from the metabolic</w:t>
        </w:r>
      </w:ins>
      <w:ins w:id="192" w:author="Alaa Ahmed" w:date="2020-07-28T10:25:00Z">
        <w:r w:rsidR="00C80A40" w:rsidRPr="009802F2">
          <w:t>ally</w:t>
        </w:r>
      </w:ins>
      <w:ins w:id="193" w:author="Alaa Ahmed" w:date="2020-07-28T10:24:00Z">
        <w:r w:rsidR="00C80A40" w:rsidRPr="009802F2">
          <w:t xml:space="preserve"> optimal</w:t>
        </w:r>
      </w:ins>
      <w:ins w:id="194" w:author="Alaa Ahmed" w:date="2020-07-28T10:25:00Z">
        <w:r w:rsidR="00C80A40" w:rsidRPr="009802F2">
          <w:t xml:space="preserve"> speed</w:t>
        </w:r>
      </w:ins>
      <w:ins w:id="195" w:author="Alaa Ahmed" w:date="2020-07-28T10:24:00Z">
        <w:r w:rsidR="00C80A40" w:rsidRPr="009802F2">
          <w:t xml:space="preserve">. </w:t>
        </w:r>
      </w:ins>
      <w:ins w:id="196" w:author="Alaa Ahmed" w:date="2020-07-28T10:29:00Z">
        <w:r w:rsidR="00B202F8" w:rsidRPr="009802F2">
          <w:t xml:space="preserve">By </w:t>
        </w:r>
      </w:ins>
      <w:ins w:id="197" w:author="Alaa Ahmed" w:date="2020-07-28T10:30:00Z">
        <w:r w:rsidR="00B202F8" w:rsidRPr="009802F2">
          <w:t>doing so, are animals</w:t>
        </w:r>
      </w:ins>
      <w:ins w:id="198" w:author="Alaa Ahmed" w:date="2020-07-28T10:27:00Z">
        <w:r w:rsidR="00EC5170" w:rsidRPr="009802F2">
          <w:t xml:space="preserve"> sacrificing optimality or are they optimizing </w:t>
        </w:r>
      </w:ins>
      <w:ins w:id="199" w:author="Alaa Ahmed" w:date="2020-07-28T10:28:00Z">
        <w:r w:rsidR="00EC5170" w:rsidRPr="009802F2">
          <w:t>for a d</w:t>
        </w:r>
        <w:r w:rsidR="002C6837" w:rsidRPr="009802F2">
          <w:t>ifferent currency of value</w:t>
        </w:r>
      </w:ins>
      <w:ins w:id="200" w:author="Alaa Ahmed" w:date="2020-07-28T12:21:00Z">
        <w:r w:rsidR="00B77EC8" w:rsidRPr="009802F2">
          <w:t>, utility,</w:t>
        </w:r>
      </w:ins>
      <w:ins w:id="201" w:author="Alaa Ahmed" w:date="2020-07-28T10:28:00Z">
        <w:r w:rsidR="00DA7F6E" w:rsidRPr="009802F2">
          <w:t xml:space="preserve"> that not only considers the </w:t>
        </w:r>
      </w:ins>
      <w:ins w:id="202" w:author="Alaa Ahmed" w:date="2020-07-28T10:29:00Z">
        <w:r w:rsidR="00DA7F6E" w:rsidRPr="009802F2">
          <w:t>metabolic cost of the movement but the reward to be acquired as well?</w:t>
        </w:r>
      </w:ins>
      <w:ins w:id="203" w:author="Alaa Ahmed" w:date="2020-07-28T12:06:00Z">
        <w:r w:rsidR="00341C3A" w:rsidRPr="009802F2">
          <w:t xml:space="preserve"> </w:t>
        </w:r>
      </w:ins>
      <w:ins w:id="204" w:author="Alaa Ahmed" w:date="2020-07-28T12:23:00Z">
        <w:r w:rsidR="00DC65E5" w:rsidRPr="009802F2">
          <w:t>Support for the latter can be found</w:t>
        </w:r>
      </w:ins>
      <w:ins w:id="205" w:author="Alaa Ahmed" w:date="2020-07-28T12:20:00Z">
        <w:r w:rsidR="006172A9" w:rsidRPr="009802F2">
          <w:t xml:space="preserve"> </w:t>
        </w:r>
      </w:ins>
      <w:ins w:id="206" w:author="Alaa Ahmed" w:date="2020-07-28T12:22:00Z">
        <w:r w:rsidR="006C6A73" w:rsidRPr="009802F2">
          <w:t xml:space="preserve">in </w:t>
        </w:r>
      </w:ins>
      <w:ins w:id="207" w:author="Alaa Ahmed" w:date="2020-07-28T12:24:00Z">
        <w:r w:rsidR="00B83990" w:rsidRPr="009802F2">
          <w:t xml:space="preserve">the </w:t>
        </w:r>
      </w:ins>
      <w:ins w:id="208" w:author="Alaa Ahmed" w:date="2020-07-28T12:22:00Z">
        <w:r w:rsidR="006C6A73" w:rsidRPr="009802F2">
          <w:t>behavioral ecology</w:t>
        </w:r>
      </w:ins>
      <w:ins w:id="209" w:author="Alaa Ahmed" w:date="2020-07-28T12:24:00Z">
        <w:r w:rsidR="00B83990" w:rsidRPr="009802F2">
          <w:t xml:space="preserve"> literature on optimal foraging theory</w:t>
        </w:r>
      </w:ins>
      <w:ins w:id="210" w:author="Garrick" w:date="2020-10-02T14:39:00Z">
        <w:r w:rsidR="00C918BF" w:rsidRPr="009802F2">
          <w:t xml:space="preserve"> </w:t>
        </w:r>
      </w:ins>
      <w:r w:rsidR="00613665" w:rsidRPr="009802F2">
        <w:fldChar w:fldCharType="begin"/>
      </w:r>
      <w:r w:rsidR="00EF525D" w:rsidRPr="009802F2">
        <w:instrText xml:space="preserve"> ADDIN ZOTERO_ITEM CSL_CITATION {"citationID":"a9yvK4n0","properties":{"formattedCitation":"[15], [16]","plainCitation":"[15], [16]","noteIndex":0},"citationItems":[{"id":10,"uris":["http://zotero.org/users/4343224/items/SN7FD3PW"],"uri":["http://zotero.org/users/4343224/items/SN7FD3PW"],"itemData":{"id":10,"type":"article-journal","abstract":"We test the predictive value of the main energetic currencies used in foraging theory using starlings that choose between two foraging modes (walking versus flying). Walking is low-cost, low-yield, whereas flying is the opposite. We fixed experimentally, at 11 different values, the amount of flight required to get one food reward, and for each flight cost value, we titrated the amount of walking until the birds showed indifference between foraging modes. We then compared the indifference points to those predicted by gross rate of gain over time, net rate of gain over time, and the ratio of gain to expenditure (efficiency). The results for the choice between modes show strong qualitative and quantitative support for net rate of gain over time over the alternatives. However, the birds foraged for only a fraction of the available time, indicating that the choice between foraging and resting could not be explained by any of these currencies. We suggest that this discrepancy could be accounted for functionally because nonenergetic factors such as predation risk may differ between resting and foraging in any mode but may not differ much between foraging modes, hence releasing the choice between foraging modes from the influence of such factors. Alternatively, the discrepancy may be attributable to the use of predictable (rather than stochastic) ratios of effort per prey in our experiment, and it may thus be better understood with mechanistic rather than functional arguments.","container-title":"Proceedings of the National Academy of Sciences","DOI":"10.1073/pnas.98.3.1089","ISSN":"0027-8424, 1091-6490","issue":"3","journalAbbreviation":"PNAS","language":"en","note":"PMID: 11158599","page":"1089-1094","source":"www.pnas.org","title":"To walk or to fly? How birds choose among foraging modes","title-short":"To walk or to fly?","volume":"98","author":[{"family":"Bautista","given":"Luis M."},{"family":"Tinbergen","given":"Joost"},{"family":"Kacelnik","given":"Alejandro"}],"issued":{"date-parts":[["2001",1,30]]}}},{"id":1130,"uris":["http://zotero.org/users/4343224/items/Z2MF6WUM"],"uri":["http://zotero.org/users/4343224/items/Z2MF6WUM"],"itemData":{"id":1130,"type":"article-journal","container-title":"Theoretical Population Biology","DOI":"10.1016/0040-5809(76)90040-X","ISSN":"0040-5809","issue":"2","page":"129–136","title":"Optimal foraging, the marginal value theorem","volume":"9","author":[{"family":"Charnov","given":"Eric L."}],"issued":{"date-parts":[["1976",4]]}}}],"schema":"https://github.com/citation-style-language/schema/raw/master/csl-citation.json"} </w:instrText>
      </w:r>
      <w:r w:rsidR="00613665" w:rsidRPr="009802F2">
        <w:fldChar w:fldCharType="separate"/>
      </w:r>
      <w:r w:rsidR="00EF525D" w:rsidRPr="009802F2">
        <w:rPr>
          <w:rFonts w:ascii="Calibri" w:hAnsi="Calibri" w:cs="Calibri"/>
        </w:rPr>
        <w:t>[15], [16]</w:t>
      </w:r>
      <w:r w:rsidR="00613665" w:rsidRPr="009802F2">
        <w:fldChar w:fldCharType="end"/>
      </w:r>
      <w:ins w:id="211" w:author="Alaa Ahmed" w:date="2020-07-28T12:24:00Z">
        <w:r w:rsidR="00B83990" w:rsidRPr="009802F2">
          <w:t>.</w:t>
        </w:r>
      </w:ins>
      <w:ins w:id="212" w:author="Alaa Ahmed" w:date="2020-07-28T12:22:00Z">
        <w:r w:rsidR="006C6A73" w:rsidRPr="009802F2">
          <w:t xml:space="preserve"> </w:t>
        </w:r>
      </w:ins>
      <w:ins w:id="213" w:author="Alaa Ahmed" w:date="2020-07-28T12:24:00Z">
        <w:r w:rsidR="00B83990" w:rsidRPr="009802F2">
          <w:t>A</w:t>
        </w:r>
      </w:ins>
      <w:ins w:id="214" w:author="Alaa Ahmed" w:date="2020-07-28T12:20:00Z">
        <w:r w:rsidR="006172A9" w:rsidRPr="009802F2">
          <w:t xml:space="preserve"> </w:t>
        </w:r>
      </w:ins>
      <w:ins w:id="215" w:author="Alaa Ahmed" w:date="2020-07-28T12:21:00Z">
        <w:r w:rsidR="006172A9" w:rsidRPr="009802F2">
          <w:t xml:space="preserve">movement </w:t>
        </w:r>
        <w:r w:rsidR="00B77EC8" w:rsidRPr="009802F2">
          <w:t>utility</w:t>
        </w:r>
        <w:r w:rsidR="006172A9" w:rsidRPr="009802F2">
          <w:t xml:space="preserve"> that</w:t>
        </w:r>
        <w:r w:rsidR="00B77EC8" w:rsidRPr="009802F2">
          <w:t xml:space="preserve"> has been quite successful</w:t>
        </w:r>
        <w:r w:rsidR="009D02B3" w:rsidRPr="009802F2">
          <w:t xml:space="preserve"> in explaining animal behavior</w:t>
        </w:r>
      </w:ins>
      <w:ins w:id="216" w:author="Alaa Ahmed" w:date="2020-07-28T12:22:00Z">
        <w:r w:rsidR="009D02B3" w:rsidRPr="009802F2">
          <w:t xml:space="preserve"> </w:t>
        </w:r>
        <w:r w:rsidR="006C6A73" w:rsidRPr="009802F2">
          <w:t xml:space="preserve">is one based on the maximization of capture rate, </w:t>
        </w:r>
        <w:r w:rsidR="00A56EA1" w:rsidRPr="009802F2">
          <w:t>where capture rate is the net gain (</w:t>
        </w:r>
      </w:ins>
      <w:ins w:id="217" w:author="Alaa Ahmed" w:date="2020-07-28T12:23:00Z">
        <w:r w:rsidR="00A56EA1" w:rsidRPr="009802F2">
          <w:t>metabolic reward</w:t>
        </w:r>
      </w:ins>
      <w:ins w:id="218" w:author="Alaa Ahmed" w:date="2020-07-28T12:28:00Z">
        <w:r w:rsidR="00493FBE" w:rsidRPr="009802F2">
          <w:t>s</w:t>
        </w:r>
      </w:ins>
      <w:ins w:id="219" w:author="Alaa Ahmed" w:date="2020-07-28T12:23:00Z">
        <w:r w:rsidR="00A56EA1" w:rsidRPr="009802F2">
          <w:t xml:space="preserve"> minus metabolic costs) divide</w:t>
        </w:r>
      </w:ins>
      <w:ins w:id="220" w:author="Alaa Ahmed" w:date="2020-07-28T12:28:00Z">
        <w:r w:rsidR="00CD2D76" w:rsidRPr="009802F2">
          <w:t>d</w:t>
        </w:r>
      </w:ins>
      <w:ins w:id="221" w:author="Alaa Ahmed" w:date="2020-07-28T12:23:00Z">
        <w:r w:rsidR="00A56EA1" w:rsidRPr="009802F2">
          <w:t xml:space="preserve"> by time</w:t>
        </w:r>
      </w:ins>
      <w:ins w:id="222" w:author="Garrick" w:date="2020-10-02T14:40:00Z">
        <w:r w:rsidR="00613665" w:rsidRPr="009802F2">
          <w:t xml:space="preserve"> </w:t>
        </w:r>
      </w:ins>
      <w:r w:rsidR="00613665" w:rsidRPr="009802F2">
        <w:fldChar w:fldCharType="begin"/>
      </w:r>
      <w:r w:rsidR="00EF525D" w:rsidRPr="009802F2">
        <w:instrText xml:space="preserve"> ADDIN ZOTERO_ITEM CSL_CITATION {"citationID":"wD00x7xL","properties":{"formattedCitation":"[1]","plainCitation":"[1]","noteIndex":0},"citationItems":[{"id":811,"uris":["http://zotero.org/users/4343224/items/3UEEVG5R"],"uri":["http://zotero.org/users/4343224/items/3UEEVG5R"],"itemData":{"id":811,"type":"article-journal","abstract":"Given two rewarding stimuli, animals tend to choose the more rewarding (or less effortful) option. However, they also move faster toward that stimulus [ 1–5 ]. This suggests that reward and effort not only affect decision-making, they also influence motor control [ 6, 7 ]. How does the brain compute the effort requirements of a task? Here, we considered data acquired during walking, reaching, flying, or isometric force production. In analyzing the decision-making and motor-control behaviors of various animals, we considered the possibility that the brain may estimate effort objectively, via the metabolic energy consumed to produce the action. We measured the energetic cost of reaching and found that, like walking, it was convex in time, with a global minimum, implying that there existed a movement speed that minimized effort. However, reward made it worthwhile to be energetically inefficient. Using a framework in which utility of an action depended on reward and energetic cost, both discounted in time, we found that it was possible to account for a body of data in which animals were free to choose how to move (reach slow or fast), as well as what to do (walk or fly, produce force F1 or F2). We suggest that some forms of decision-making and motor control may share a common utility in which the brain represents the effort associated with performing an action objectively via its metabolic energy cost and then, like reward, temporally discounts it as a function of movement duration.","container-title":"Current Biology","DOI":"10.1016/j.cub.2016.05.065","ISSN":"0960-9822","issue":"14","language":"English","page":"1929–1934","title":"A Representation of Effort in Decision-Making and Motor Control","volume":"26","author":[{"family":"Shadmehr","given":"Reza"},{"family":"Huang","given":"Helen J."},{"family":"Ahmed","given":"Alaa A."}],"issued":{"date-parts":[["2016",7]]}}}],"schema":"https://github.com/citation-style-language/schema/raw/master/csl-citation.json"} </w:instrText>
      </w:r>
      <w:r w:rsidR="00613665" w:rsidRPr="009802F2">
        <w:fldChar w:fldCharType="separate"/>
      </w:r>
      <w:r w:rsidR="00EF525D" w:rsidRPr="009802F2">
        <w:rPr>
          <w:rFonts w:ascii="Calibri" w:hAnsi="Calibri" w:cs="Calibri"/>
        </w:rPr>
        <w:t>[1]</w:t>
      </w:r>
      <w:r w:rsidR="00613665" w:rsidRPr="009802F2">
        <w:fldChar w:fldCharType="end"/>
      </w:r>
      <w:ins w:id="223" w:author="Alaa Ahmed" w:date="2020-07-28T12:23:00Z">
        <w:r w:rsidR="00A56EA1" w:rsidRPr="009802F2">
          <w:t xml:space="preserve">. </w:t>
        </w:r>
      </w:ins>
      <w:ins w:id="224" w:author="Alaa Ahmed" w:date="2020-07-28T12:15:00Z">
        <w:r w:rsidR="004E3D15" w:rsidRPr="009802F2">
          <w:t xml:space="preserve">Thirdly, recent results suggest that </w:t>
        </w:r>
        <w:r w:rsidR="00217922" w:rsidRPr="009802F2">
          <w:t xml:space="preserve">humans </w:t>
        </w:r>
      </w:ins>
      <w:ins w:id="225" w:author="Alaa Ahmed" w:date="2020-07-28T12:16:00Z">
        <w:r w:rsidR="00B32387" w:rsidRPr="009802F2">
          <w:t>do not represent effort as met</w:t>
        </w:r>
        <w:r w:rsidR="00707858" w:rsidRPr="009802F2">
          <w:t>ab</w:t>
        </w:r>
      </w:ins>
      <w:ins w:id="226" w:author="Alaa Ahmed" w:date="2020-07-28T12:17:00Z">
        <w:r w:rsidR="00707858" w:rsidRPr="009802F2">
          <w:t>olic cost, but rather as a nonlinear</w:t>
        </w:r>
        <w:r w:rsidR="00E27EBF" w:rsidRPr="009802F2">
          <w:t>, quadratic</w:t>
        </w:r>
        <w:r w:rsidR="00707858" w:rsidRPr="009802F2">
          <w:t xml:space="preserve"> mapping of it. </w:t>
        </w:r>
      </w:ins>
      <w:ins w:id="227" w:author="Alaa Ahmed" w:date="2020-07-28T12:06:00Z">
        <w:r w:rsidR="00341C3A" w:rsidRPr="009802F2">
          <w:t>Taken together, it isn’t clear w</w:t>
        </w:r>
      </w:ins>
      <w:ins w:id="228" w:author="Alaa Ahmed" w:date="2020-07-28T12:17:00Z">
        <w:r w:rsidR="00E27EBF" w:rsidRPr="009802F2">
          <w:t>hether the</w:t>
        </w:r>
      </w:ins>
      <w:ins w:id="229" w:author="Alaa Ahmed" w:date="2020-07-28T12:07:00Z">
        <w:r w:rsidR="00341C3A" w:rsidRPr="009802F2">
          <w:t xml:space="preserve"> </w:t>
        </w:r>
        <w:r w:rsidR="001E18F1" w:rsidRPr="009802F2">
          <w:t>effort</w:t>
        </w:r>
      </w:ins>
      <w:ins w:id="230" w:author="Alaa Ahmed" w:date="2020-07-28T12:18:00Z">
        <w:r w:rsidR="00E27EBF" w:rsidRPr="009802F2">
          <w:t>-</w:t>
        </w:r>
      </w:ins>
      <w:ins w:id="231" w:author="Alaa Ahmed" w:date="2020-07-28T12:07:00Z">
        <w:r w:rsidR="001E18F1" w:rsidRPr="009802F2">
          <w:t xml:space="preserve">related slowing is due to </w:t>
        </w:r>
      </w:ins>
      <w:ins w:id="232" w:author="Alaa Ahmed" w:date="2020-07-28T12:14:00Z">
        <w:r w:rsidR="00051A86" w:rsidRPr="009802F2">
          <w:t xml:space="preserve">optimization of a utility </w:t>
        </w:r>
      </w:ins>
      <w:ins w:id="233" w:author="Alaa Ahmed" w:date="2020-07-28T12:18:00Z">
        <w:r w:rsidR="00E27EBF" w:rsidRPr="009802F2">
          <w:t xml:space="preserve">that </w:t>
        </w:r>
      </w:ins>
      <w:ins w:id="234" w:author="Alaa Ahmed" w:date="2020-07-28T12:07:00Z">
        <w:r w:rsidR="001E18F1" w:rsidRPr="009802F2">
          <w:t xml:space="preserve">1) </w:t>
        </w:r>
      </w:ins>
      <w:ins w:id="235" w:author="Alaa Ahmed" w:date="2020-07-28T12:14:00Z">
        <w:r w:rsidR="00051A86" w:rsidRPr="009802F2">
          <w:t>consist</w:t>
        </w:r>
      </w:ins>
      <w:ins w:id="236" w:author="Alaa Ahmed" w:date="2020-07-28T12:18:00Z">
        <w:r w:rsidR="00E27EBF" w:rsidRPr="009802F2">
          <w:t>s</w:t>
        </w:r>
      </w:ins>
      <w:ins w:id="237" w:author="Alaa Ahmed" w:date="2020-07-28T12:14:00Z">
        <w:r w:rsidR="00051A86" w:rsidRPr="009802F2">
          <w:t xml:space="preserve"> solely </w:t>
        </w:r>
      </w:ins>
      <w:ins w:id="238" w:author="Alaa Ahmed" w:date="2020-07-28T12:07:00Z">
        <w:r w:rsidR="001E18F1" w:rsidRPr="009802F2">
          <w:t xml:space="preserve">of metabolic cost of transport, 2) </w:t>
        </w:r>
      </w:ins>
      <w:ins w:id="239" w:author="Alaa Ahmed" w:date="2020-07-28T12:14:00Z">
        <w:r w:rsidR="008E075C" w:rsidRPr="009802F2">
          <w:t>considers both reward and effort, or</w:t>
        </w:r>
      </w:ins>
      <w:ins w:id="240" w:author="Alaa Ahmed" w:date="2020-07-28T12:08:00Z">
        <w:r w:rsidR="005B0D48" w:rsidRPr="009802F2">
          <w:t xml:space="preserve"> 3) </w:t>
        </w:r>
      </w:ins>
      <w:ins w:id="241" w:author="Alaa Ahmed" w:date="2020-07-28T12:14:00Z">
        <w:r w:rsidR="008E075C" w:rsidRPr="009802F2">
          <w:t>considers</w:t>
        </w:r>
      </w:ins>
      <w:ins w:id="242" w:author="Alaa Ahmed" w:date="2020-07-28T12:13:00Z">
        <w:r w:rsidR="0055174C" w:rsidRPr="009802F2">
          <w:t xml:space="preserve"> </w:t>
        </w:r>
      </w:ins>
      <w:ins w:id="243" w:author="Alaa Ahmed" w:date="2020-07-28T12:15:00Z">
        <w:r w:rsidR="008E075C" w:rsidRPr="009802F2">
          <w:t>a</w:t>
        </w:r>
      </w:ins>
      <w:ins w:id="244" w:author="Alaa Ahmed" w:date="2020-07-28T12:13:00Z">
        <w:r w:rsidR="0055174C" w:rsidRPr="009802F2">
          <w:t xml:space="preserve"> representation of effort</w:t>
        </w:r>
      </w:ins>
      <w:ins w:id="245" w:author="Alaa Ahmed" w:date="2020-07-28T12:15:00Z">
        <w:r w:rsidR="008E075C" w:rsidRPr="009802F2">
          <w:t xml:space="preserve"> other than metabolic cost</w:t>
        </w:r>
      </w:ins>
      <w:ins w:id="246" w:author="Alaa Ahmed" w:date="2020-07-28T12:13:00Z">
        <w:r w:rsidR="00051A86" w:rsidRPr="009802F2">
          <w:t>?</w:t>
        </w:r>
      </w:ins>
    </w:p>
    <w:p w14:paraId="7E486E95" w14:textId="47863411" w:rsidR="008174E4" w:rsidRPr="009802F2" w:rsidRDefault="00F53BAA" w:rsidP="00F53BAA">
      <w:r w:rsidRPr="009802F2">
        <w:t>Here we approached the question of how effort determine</w:t>
      </w:r>
      <w:ins w:id="247" w:author="Alaa Ahmed" w:date="2020-07-28T10:30:00Z">
        <w:r w:rsidR="00B202F8" w:rsidRPr="009802F2">
          <w:t>s</w:t>
        </w:r>
      </w:ins>
      <w:del w:id="248" w:author="Alaa Ahmed" w:date="2020-07-28T10:30:00Z">
        <w:r w:rsidRPr="009802F2" w:rsidDel="00B202F8">
          <w:delText>d</w:delText>
        </w:r>
      </w:del>
      <w:r w:rsidRPr="009802F2">
        <w:t xml:space="preserve"> movement speed from a neuroeconomics perspective. We quantified an objective measure of effort and then determined which representation of </w:t>
      </w:r>
      <w:del w:id="249" w:author="Alaa Ahmed" w:date="2020-07-28T08:36:00Z">
        <w:r w:rsidRPr="009802F2" w:rsidDel="00AF7BCF">
          <w:delText xml:space="preserve">subjective </w:delText>
        </w:r>
      </w:del>
      <w:r w:rsidRPr="009802F2">
        <w:t xml:space="preserve">economic utility best explained measured reductions in </w:t>
      </w:r>
      <w:del w:id="250" w:author="Alaa Ahmed" w:date="2020-07-28T12:00:00Z">
        <w:r w:rsidRPr="009802F2" w:rsidDel="006A135F">
          <w:delText>self-selected</w:delText>
        </w:r>
      </w:del>
      <w:ins w:id="251" w:author="Alaa Ahmed" w:date="2020-07-28T12:00:00Z">
        <w:r w:rsidR="006A135F" w:rsidRPr="009802F2">
          <w:t>preferred</w:t>
        </w:r>
      </w:ins>
      <w:r w:rsidRPr="009802F2">
        <w:t xml:space="preserve"> movement speed with increasing effort. Specifically, we measured </w:t>
      </w:r>
      <w:del w:id="252" w:author="Alaa Ahmed" w:date="2020-08-03T15:16:00Z">
        <w:r w:rsidRPr="009802F2" w:rsidDel="00997FB2">
          <w:delText>an objective representation of</w:delText>
        </w:r>
      </w:del>
      <w:ins w:id="253" w:author="Alaa Ahmed" w:date="2020-08-03T15:16:00Z">
        <w:r w:rsidR="00997FB2" w:rsidRPr="009802F2">
          <w:t>the metabolic cost</w:t>
        </w:r>
      </w:ins>
      <w:r w:rsidRPr="009802F2">
        <w:t xml:space="preserve"> </w:t>
      </w:r>
      <w:del w:id="254" w:author="Alaa Ahmed" w:date="2020-08-03T15:16:00Z">
        <w:r w:rsidRPr="009802F2" w:rsidDel="00997FB2">
          <w:delText xml:space="preserve">the effort cost </w:delText>
        </w:r>
      </w:del>
      <w:r w:rsidRPr="009802F2">
        <w:t>of reaching with added mass</w:t>
      </w:r>
      <w:del w:id="255" w:author="Alaa Ahmed" w:date="2020-08-03T15:16:00Z">
        <w:r w:rsidRPr="009802F2" w:rsidDel="00997FB2">
          <w:delText xml:space="preserve"> </w:delText>
        </w:r>
      </w:del>
      <w:ins w:id="256" w:author="Alaa Ahmed" w:date="2020-08-03T15:16:00Z">
        <w:r w:rsidR="002F2E38" w:rsidRPr="009802F2">
          <w:t xml:space="preserve">, </w:t>
        </w:r>
      </w:ins>
      <w:ins w:id="257" w:author="Alaa Ahmed" w:date="2020-08-03T15:17:00Z">
        <w:r w:rsidR="002F2E38" w:rsidRPr="009802F2">
          <w:t>obtaining an objective measure of reaching effort</w:t>
        </w:r>
      </w:ins>
      <w:del w:id="258" w:author="Alaa Ahmed" w:date="2020-08-03T15:16:00Z">
        <w:r w:rsidRPr="009802F2" w:rsidDel="00997FB2">
          <w:delText>in the form of metabolic cost</w:delText>
        </w:r>
      </w:del>
      <w:r w:rsidRPr="009802F2">
        <w:t xml:space="preserve">. Metabolic cost increased with mass and exhibited </w:t>
      </w:r>
      <w:del w:id="259" w:author="Alaa Ahmed" w:date="2020-07-28T08:36:00Z">
        <w:r w:rsidRPr="009802F2" w:rsidDel="00AF7BCF">
          <w:delText xml:space="preserve">diminishing marginal costs; the marginal increase in cost was reduced </w:delText>
        </w:r>
      </w:del>
      <w:ins w:id="260" w:author="Alaa Ahmed" w:date="2020-07-28T08:36:00Z">
        <w:r w:rsidR="00AF7BCF" w:rsidRPr="009802F2">
          <w:t xml:space="preserve">near-linear increases </w:t>
        </w:r>
      </w:ins>
      <w:r w:rsidRPr="009802F2">
        <w:t xml:space="preserve">with greater mass. Next, we measured the effect of added mass on the choice of movement speed and </w:t>
      </w:r>
      <w:del w:id="261" w:author="Alaa Ahmed" w:date="2020-07-28T08:21:00Z">
        <w:r w:rsidRPr="009802F2" w:rsidDel="004A164B">
          <w:delText xml:space="preserve">asked whether the movement choices could be explained by metabolic cost. </w:delText>
        </w:r>
      </w:del>
      <w:ins w:id="262" w:author="Alaa Ahmed" w:date="2020-07-28T08:22:00Z">
        <w:r w:rsidR="002251B3" w:rsidRPr="009802F2">
          <w:t>observed that m</w:t>
        </w:r>
      </w:ins>
      <w:del w:id="263" w:author="Alaa Ahmed" w:date="2020-07-28T08:22:00Z">
        <w:r w:rsidRPr="009802F2" w:rsidDel="002251B3">
          <w:delText>M</w:delText>
        </w:r>
      </w:del>
      <w:r w:rsidRPr="009802F2">
        <w:t>ovement speed decreased with added mass</w:t>
      </w:r>
      <w:del w:id="264" w:author="Alaa Ahmed" w:date="2020-07-28T08:22:00Z">
        <w:r w:rsidRPr="009802F2" w:rsidDel="002251B3">
          <w:delText>, and similar to metabolic cost, exhibited reductions exhibited diminishing marginal returns</w:delText>
        </w:r>
      </w:del>
      <w:r w:rsidRPr="009802F2">
        <w:t xml:space="preserve">. </w:t>
      </w:r>
      <w:ins w:id="265" w:author="Alaa Ahmed" w:date="2020-07-28T08:37:00Z">
        <w:r w:rsidR="0096600F" w:rsidRPr="009802F2">
          <w:t>Lastly,</w:t>
        </w:r>
      </w:ins>
      <w:ins w:id="266" w:author="Alaa Ahmed" w:date="2020-07-28T08:22:00Z">
        <w:r w:rsidR="004F714C" w:rsidRPr="009802F2">
          <w:t xml:space="preserve"> we asked </w:t>
        </w:r>
      </w:ins>
      <w:ins w:id="267" w:author="Alaa Ahmed" w:date="2020-07-28T08:37:00Z">
        <w:r w:rsidR="0096600F" w:rsidRPr="009802F2">
          <w:t>to what extent</w:t>
        </w:r>
      </w:ins>
      <w:ins w:id="268" w:author="Alaa Ahmed" w:date="2020-07-28T08:22:00Z">
        <w:r w:rsidR="004F714C" w:rsidRPr="009802F2">
          <w:t xml:space="preserve"> </w:t>
        </w:r>
      </w:ins>
      <w:ins w:id="269" w:author="Alaa Ahmed" w:date="2020-07-28T08:23:00Z">
        <w:r w:rsidR="00465302" w:rsidRPr="009802F2">
          <w:t>this reduction in vigor</w:t>
        </w:r>
      </w:ins>
      <w:ins w:id="270" w:author="Alaa Ahmed" w:date="2020-07-28T08:22:00Z">
        <w:r w:rsidR="004F714C" w:rsidRPr="009802F2">
          <w:t xml:space="preserve"> could be explained by metabolic cost. </w:t>
        </w:r>
      </w:ins>
      <w:del w:id="271" w:author="Alaa Ahmed" w:date="2020-07-28T08:22:00Z">
        <w:r w:rsidRPr="009802F2" w:rsidDel="002251B3">
          <w:delText xml:space="preserve">The incremental reduction in movement speed for a fixed increase in mass was less at higher added mass than at lower added mass. </w:delText>
        </w:r>
      </w:del>
      <w:r w:rsidRPr="009802F2">
        <w:t xml:space="preserve">Ultimately, the choice of movement speed was best explained with the maximization of a utility that considered both the reward at stake and the effort to be expended, where effort was represented objectively as metabolic cost. In contrast, a utility </w:t>
      </w:r>
      <w:ins w:id="272" w:author="Alaa Ahmed" w:date="2020-08-03T15:17:00Z">
        <w:r w:rsidR="00802671" w:rsidRPr="009802F2">
          <w:t>that did not consider reward and consisted solely of metabolic cost</w:t>
        </w:r>
      </w:ins>
      <w:ins w:id="273" w:author="Alaa Ahmed" w:date="2020-08-03T15:18:00Z">
        <w:r w:rsidR="00802671" w:rsidRPr="009802F2">
          <w:t>, and a utility</w:t>
        </w:r>
      </w:ins>
      <w:ins w:id="274" w:author="Alaa Ahmed" w:date="2020-08-03T15:17:00Z">
        <w:r w:rsidR="00802671" w:rsidRPr="009802F2">
          <w:t xml:space="preserve"> </w:t>
        </w:r>
      </w:ins>
      <w:ins w:id="275" w:author="Alaa Ahmed" w:date="2020-07-28T08:27:00Z">
        <w:r w:rsidR="00A76F6E" w:rsidRPr="009802F2">
          <w:t>where</w:t>
        </w:r>
      </w:ins>
      <w:del w:id="276" w:author="Alaa Ahmed" w:date="2020-07-28T08:27:00Z">
        <w:r w:rsidRPr="009802F2" w:rsidDel="00A76F6E">
          <w:delText>that considered an</w:delText>
        </w:r>
      </w:del>
      <w:r w:rsidRPr="009802F2">
        <w:t xml:space="preserve"> effort</w:t>
      </w:r>
      <w:del w:id="277" w:author="Alaa Ahmed" w:date="2020-07-28T08:28:00Z">
        <w:r w:rsidRPr="009802F2" w:rsidDel="00A76F6E">
          <w:delText xml:space="preserve"> cost th</w:delText>
        </w:r>
      </w:del>
      <w:del w:id="278" w:author="Alaa Ahmed" w:date="2020-07-28T08:24:00Z">
        <w:r w:rsidRPr="009802F2" w:rsidDel="00C67BFE">
          <w:delText>e</w:delText>
        </w:r>
      </w:del>
      <w:r w:rsidRPr="009802F2">
        <w:t xml:space="preserve"> increased quadratically with </w:t>
      </w:r>
      <w:ins w:id="279" w:author="Alaa Ahmed" w:date="2020-07-28T08:28:00Z">
        <w:r w:rsidR="006B2914" w:rsidRPr="009802F2">
          <w:t>metabolic cost</w:t>
        </w:r>
      </w:ins>
      <w:del w:id="280" w:author="Alaa Ahmed" w:date="2020-07-28T08:24:00Z">
        <w:r w:rsidRPr="009802F2" w:rsidDel="00C67BFE">
          <w:delText>force</w:delText>
        </w:r>
      </w:del>
      <w:r w:rsidRPr="009802F2">
        <w:t>,</w:t>
      </w:r>
      <w:ins w:id="281" w:author="Alaa Ahmed" w:date="2020-07-28T08:28:00Z">
        <w:r w:rsidR="006B2914" w:rsidRPr="009802F2">
          <w:t xml:space="preserve"> </w:t>
        </w:r>
      </w:ins>
      <w:del w:id="282" w:author="Alaa Ahmed" w:date="2020-07-28T08:28:00Z">
        <w:r w:rsidRPr="009802F2" w:rsidDel="006B2914">
          <w:delText xml:space="preserve"> or </w:delText>
        </w:r>
      </w:del>
      <w:del w:id="283" w:author="Alaa Ahmed" w:date="2020-08-03T15:17:00Z">
        <w:r w:rsidRPr="009802F2" w:rsidDel="00802671">
          <w:delText>solely metabolic cost</w:delText>
        </w:r>
      </w:del>
      <w:del w:id="284" w:author="Alaa Ahmed" w:date="2020-08-03T15:18:00Z">
        <w:r w:rsidRPr="009802F2" w:rsidDel="00802671">
          <w:delText xml:space="preserve">, </w:delText>
        </w:r>
      </w:del>
      <w:r w:rsidRPr="009802F2">
        <w:t>w</w:t>
      </w:r>
      <w:ins w:id="285" w:author="Alaa Ahmed" w:date="2020-07-28T08:29:00Z">
        <w:r w:rsidR="00437FC8" w:rsidRPr="009802F2">
          <w:t>ere</w:t>
        </w:r>
      </w:ins>
      <w:del w:id="286" w:author="Alaa Ahmed" w:date="2020-07-28T08:29:00Z">
        <w:r w:rsidRPr="009802F2" w:rsidDel="00437FC8">
          <w:delText>as</w:delText>
        </w:r>
      </w:del>
      <w:r w:rsidRPr="009802F2">
        <w:t xml:space="preserve"> less successful in accounting for movement choices.</w:t>
      </w:r>
      <w:ins w:id="287" w:author="Alaa Ahmed" w:date="2020-07-28T08:29:00Z">
        <w:r w:rsidR="00437FC8" w:rsidRPr="009802F2">
          <w:t xml:space="preserve"> These findings demonstrate </w:t>
        </w:r>
        <w:r w:rsidR="00DF6552" w:rsidRPr="009802F2">
          <w:t>th</w:t>
        </w:r>
      </w:ins>
      <w:ins w:id="288" w:author="Alaa Ahmed" w:date="2020-07-28T08:35:00Z">
        <w:r w:rsidR="0052311E" w:rsidRPr="009802F2">
          <w:t>at metabolic cost</w:t>
        </w:r>
      </w:ins>
      <w:ins w:id="289" w:author="Alaa Ahmed" w:date="2020-07-28T12:25:00Z">
        <w:r w:rsidR="003D1FC7" w:rsidRPr="009802F2">
          <w:t>,</w:t>
        </w:r>
      </w:ins>
      <w:ins w:id="290" w:author="Alaa Ahmed" w:date="2020-07-28T12:26:00Z">
        <w:r w:rsidR="003D1FC7" w:rsidRPr="009802F2">
          <w:t xml:space="preserve"> while </w:t>
        </w:r>
      </w:ins>
      <w:ins w:id="291" w:author="Alaa Ahmed" w:date="2020-07-28T08:30:00Z">
        <w:r w:rsidR="00B93AC0" w:rsidRPr="009802F2">
          <w:t>necessary</w:t>
        </w:r>
      </w:ins>
      <w:ins w:id="292" w:author="Alaa Ahmed" w:date="2020-07-28T12:26:00Z">
        <w:r w:rsidR="003D1FC7" w:rsidRPr="009802F2">
          <w:t xml:space="preserve">, is </w:t>
        </w:r>
      </w:ins>
      <w:ins w:id="293" w:author="Alaa Ahmed" w:date="2020-07-28T08:30:00Z">
        <w:r w:rsidR="00B93AC0" w:rsidRPr="009802F2">
          <w:t xml:space="preserve">not sufficient </w:t>
        </w:r>
      </w:ins>
      <w:ins w:id="294" w:author="Alaa Ahmed" w:date="2020-07-28T08:29:00Z">
        <w:r w:rsidR="00DF6552" w:rsidRPr="009802F2">
          <w:t xml:space="preserve">in determining </w:t>
        </w:r>
      </w:ins>
      <w:ins w:id="295" w:author="Alaa Ahmed" w:date="2020-07-28T08:35:00Z">
        <w:r w:rsidR="003777FA" w:rsidRPr="009802F2">
          <w:t xml:space="preserve">preferred </w:t>
        </w:r>
      </w:ins>
      <w:ins w:id="296" w:author="Alaa Ahmed" w:date="2020-07-28T08:29:00Z">
        <w:r w:rsidR="00DF6552" w:rsidRPr="009802F2">
          <w:t>movement speed</w:t>
        </w:r>
      </w:ins>
      <w:ins w:id="297" w:author="Alaa Ahmed" w:date="2020-07-28T08:32:00Z">
        <w:r w:rsidR="00577E6A" w:rsidRPr="009802F2">
          <w:t>.</w:t>
        </w:r>
      </w:ins>
    </w:p>
    <w:p w14:paraId="7E4FB3FF" w14:textId="73734A6C" w:rsidR="005C78C7" w:rsidRPr="009802F2" w:rsidRDefault="005C78C7" w:rsidP="005C78C7">
      <w:pPr>
        <w:pStyle w:val="Heading1"/>
      </w:pPr>
      <w:r w:rsidRPr="009802F2">
        <w:t>Results</w:t>
      </w:r>
    </w:p>
    <w:p w14:paraId="76AFF5D4" w14:textId="4FA7FFC0" w:rsidR="0076750B" w:rsidRPr="009802F2" w:rsidRDefault="006E589D" w:rsidP="0043617C">
      <w:r w:rsidRPr="009802F2">
        <w:t xml:space="preserve">While it </w:t>
      </w:r>
      <w:r w:rsidR="005254CC" w:rsidRPr="009802F2">
        <w:t>is often observed</w:t>
      </w:r>
      <w:r w:rsidRPr="009802F2">
        <w:t xml:space="preserve"> that increased effort will lead to slower movement, </w:t>
      </w:r>
      <w:r w:rsidR="006771CE" w:rsidRPr="009802F2">
        <w:t xml:space="preserve">it is unclear exactly why </w:t>
      </w:r>
      <w:r w:rsidR="001B33B4" w:rsidRPr="009802F2">
        <w:t xml:space="preserve">this occurs. </w:t>
      </w:r>
      <w:r w:rsidR="00A75CF9" w:rsidRPr="009802F2">
        <w:t xml:space="preserve">Part of the problem is that </w:t>
      </w:r>
      <w:r w:rsidRPr="009802F2">
        <w:t>without an objective measure of effort we are left unable to quantitatively describe the effects of effort on the selection of movement speed. Therefore</w:t>
      </w:r>
      <w:r w:rsidR="003228C5" w:rsidRPr="009802F2">
        <w:t>, in the present study,</w:t>
      </w:r>
      <w:r w:rsidRPr="009802F2">
        <w:t xml:space="preserve"> our first step towards understanding the effect of effort on movement speed was to quantify an objective measure of increasing effort. To do so, we measured the metabolic cost of reaching with increasing effort where effort was modulated by increasing the mass at the hand.</w:t>
      </w:r>
      <w:r w:rsidR="0043617C" w:rsidRPr="009802F2">
        <w:t xml:space="preserve"> </w:t>
      </w:r>
    </w:p>
    <w:p w14:paraId="126EE6DF" w14:textId="04CEC0FA" w:rsidR="0043617C" w:rsidRPr="009802F2" w:rsidRDefault="0043617C" w:rsidP="0076750B">
      <w:pPr>
        <w:pStyle w:val="Heading2"/>
      </w:pPr>
      <w:r w:rsidRPr="009802F2">
        <w:t>Study 1 - The effect of mass on the metabolic</w:t>
      </w:r>
      <w:r w:rsidR="002B0961">
        <w:t xml:space="preserve"> cost</w:t>
      </w:r>
      <w:r w:rsidRPr="009802F2">
        <w:t xml:space="preserve"> of reaching</w:t>
      </w:r>
    </w:p>
    <w:p w14:paraId="439BB81A" w14:textId="44E7F240" w:rsidR="0043617C" w:rsidRPr="009802F2" w:rsidDel="00360696" w:rsidRDefault="0043617C" w:rsidP="0043617C">
      <w:pPr>
        <w:rPr>
          <w:del w:id="298" w:author="Alaa Ahmed" w:date="2020-07-28T10:35:00Z"/>
        </w:rPr>
      </w:pPr>
      <w:r w:rsidRPr="009802F2">
        <w:t xml:space="preserve">Healthy, young participants </w:t>
      </w:r>
      <w:ins w:id="299" w:author="Alaa Ahmed" w:date="2020-07-28T08:57:00Z">
        <w:r w:rsidR="00742081" w:rsidRPr="009802F2">
          <w:t>(N = 8)</w:t>
        </w:r>
      </w:ins>
      <w:ins w:id="300" w:author="Alaa Ahmed" w:date="2020-07-28T13:03:00Z">
        <w:r w:rsidR="00F31716" w:rsidRPr="009802F2">
          <w:t xml:space="preserve"> </w:t>
        </w:r>
      </w:ins>
      <w:r w:rsidRPr="009802F2">
        <w:t xml:space="preserve">made </w:t>
      </w:r>
      <w:ins w:id="301" w:author="Alaa Ahmed" w:date="2020-07-28T08:57:00Z">
        <w:r w:rsidR="00576C77" w:rsidRPr="009802F2">
          <w:t xml:space="preserve">10cm </w:t>
        </w:r>
      </w:ins>
      <w:r w:rsidRPr="009802F2">
        <w:t>reaching movements at six prescribed speeds with four different masses (</w:t>
      </w:r>
      <w:r w:rsidR="00092973" w:rsidRPr="009802F2">
        <w:t>0</w:t>
      </w:r>
      <w:r w:rsidRPr="009802F2">
        <w:t>kg, 2.</w:t>
      </w:r>
      <w:r w:rsidR="00092973" w:rsidRPr="009802F2">
        <w:t>3</w:t>
      </w:r>
      <w:r w:rsidRPr="009802F2">
        <w:t xml:space="preserve">kg, 4.5kg, </w:t>
      </w:r>
      <w:r w:rsidR="00BC276C" w:rsidRPr="009802F2">
        <w:t xml:space="preserve">and </w:t>
      </w:r>
      <w:r w:rsidR="00092973" w:rsidRPr="009802F2">
        <w:t>9.1</w:t>
      </w:r>
      <w:r w:rsidRPr="009802F2">
        <w:t>kg) added at the hand for a total of 24 sets of reaching conditions</w:t>
      </w:r>
      <w:r w:rsidR="002639B0" w:rsidRPr="009802F2">
        <w:t xml:space="preserve"> (Fig. 1)</w:t>
      </w:r>
      <w:r w:rsidRPr="009802F2">
        <w:t xml:space="preserve">. Conditions were blocked with each consisting </w:t>
      </w:r>
      <w:r w:rsidR="002B0961" w:rsidRPr="009802F2">
        <w:t>of ~</w:t>
      </w:r>
      <w:r w:rsidRPr="009802F2">
        <w:t xml:space="preserve">200 trials. As they performed the task, we measured metabolic </w:t>
      </w:r>
      <w:r w:rsidR="00C62777" w:rsidRPr="009802F2">
        <w:t xml:space="preserve">rate </w:t>
      </w:r>
      <w:r w:rsidRPr="009802F2">
        <w:t xml:space="preserve">via expired gas analysis. </w:t>
      </w:r>
      <w:ins w:id="302" w:author="Garrick W Bruening" w:date="2020-10-02T12:00:00Z">
        <w:r w:rsidR="00165648" w:rsidRPr="009802F2">
          <w:t>Metabolic rate is calculated from the last three minutes of reaching within each block of reaching movements.</w:t>
        </w:r>
      </w:ins>
    </w:p>
    <w:p w14:paraId="3961EFE7" w14:textId="77777777" w:rsidR="00002FB6" w:rsidRPr="009802F2" w:rsidRDefault="00002FB6" w:rsidP="0043617C">
      <w:pPr>
        <w:rPr>
          <w:ins w:id="303" w:author="Alaa Ahmed" w:date="2020-08-07T10:14:00Z"/>
        </w:rPr>
      </w:pPr>
    </w:p>
    <w:tbl>
      <w:tblPr>
        <w:tblStyle w:val="TableGrid"/>
        <w:tblW w:w="0" w:type="auto"/>
        <w:tblLook w:val="04A0" w:firstRow="1" w:lastRow="0" w:firstColumn="1" w:lastColumn="0" w:noHBand="0" w:noVBand="1"/>
      </w:tblPr>
      <w:tblGrid>
        <w:gridCol w:w="9350"/>
      </w:tblGrid>
      <w:tr w:rsidR="00002FB6" w:rsidRPr="009802F2" w14:paraId="027E0D6D" w14:textId="77777777" w:rsidTr="00002FB6">
        <w:trPr>
          <w:ins w:id="304" w:author="Alaa Ahmed" w:date="2020-08-07T10:14:00Z"/>
        </w:trPr>
        <w:tc>
          <w:tcPr>
            <w:tcW w:w="9350" w:type="dxa"/>
          </w:tcPr>
          <w:p w14:paraId="102BFC63" w14:textId="1ED60769" w:rsidR="00002FB6" w:rsidRPr="009802F2" w:rsidRDefault="00997F17" w:rsidP="0043617C">
            <w:pPr>
              <w:rPr>
                <w:ins w:id="305" w:author="Alaa Ahmed" w:date="2020-08-07T10:14:00Z"/>
              </w:rPr>
            </w:pPr>
            <w:ins w:id="306" w:author="Garrick W Bruening" w:date="2020-10-02T11:07:00Z">
              <w:r w:rsidRPr="009802F2">
                <w:rPr>
                  <w:noProof/>
                </w:rPr>
                <w:lastRenderedPageBreak/>
                <w:drawing>
                  <wp:inline distT="0" distB="0" distL="0" distR="0" wp14:anchorId="13E71140" wp14:editId="3FCD3C0E">
                    <wp:extent cx="4163310" cy="5495925"/>
                    <wp:effectExtent l="0" t="0" r="889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66222" cy="5499769"/>
                            </a:xfrm>
                            <a:prstGeom prst="rect">
                              <a:avLst/>
                            </a:prstGeom>
                          </pic:spPr>
                        </pic:pic>
                      </a:graphicData>
                    </a:graphic>
                  </wp:inline>
                </w:drawing>
              </w:r>
            </w:ins>
          </w:p>
        </w:tc>
      </w:tr>
      <w:tr w:rsidR="00002FB6" w:rsidRPr="009802F2" w14:paraId="7D888D4B" w14:textId="77777777" w:rsidTr="00002FB6">
        <w:trPr>
          <w:ins w:id="307" w:author="Alaa Ahmed" w:date="2020-08-07T10:14:00Z"/>
        </w:trPr>
        <w:tc>
          <w:tcPr>
            <w:tcW w:w="9350" w:type="dxa"/>
          </w:tcPr>
          <w:p w14:paraId="45752DDE" w14:textId="77777777" w:rsidR="00002FB6" w:rsidRPr="009802F2" w:rsidRDefault="00002FB6" w:rsidP="0043617C">
            <w:pPr>
              <w:rPr>
                <w:ins w:id="308" w:author="Garrick W Bruening" w:date="2020-10-02T11:09:00Z"/>
              </w:rPr>
            </w:pPr>
            <w:ins w:id="309" w:author="Alaa Ahmed" w:date="2020-08-07T10:14:00Z">
              <w:r w:rsidRPr="009802F2">
                <w:t>Figure 1 Caption</w:t>
              </w:r>
            </w:ins>
            <w:ins w:id="310" w:author="Garrick W Bruening" w:date="2020-09-24T13:49:00Z">
              <w:r w:rsidR="00684203" w:rsidRPr="009802F2">
                <w:t xml:space="preserve"> – </w:t>
              </w:r>
            </w:ins>
          </w:p>
          <w:p w14:paraId="38D5CF90" w14:textId="4678B95B" w:rsidR="00B04681" w:rsidRPr="009802F2" w:rsidRDefault="00B04681" w:rsidP="0043617C">
            <w:pPr>
              <w:rPr>
                <w:ins w:id="311" w:author="Alaa Ahmed" w:date="2020-08-07T10:14:00Z"/>
              </w:rPr>
            </w:pPr>
            <w:ins w:id="312" w:author="Garrick W Bruening" w:date="2020-10-02T11:09:00Z">
              <w:r w:rsidRPr="009802F2">
                <w:t xml:space="preserve">Experiment 1 setup. (A) Subjects made </w:t>
              </w:r>
              <w:r w:rsidR="00354D07" w:rsidRPr="009802F2">
                <w:t xml:space="preserve">horizontal planar reaching movements </w:t>
              </w:r>
            </w:ins>
            <w:ins w:id="313" w:author="Garrick W Bruening" w:date="2020-10-02T11:10:00Z">
              <w:r w:rsidR="00354D07" w:rsidRPr="009802F2">
                <w:t>on a Shoulder-Elbow Robot from Interactive Motion Technologies</w:t>
              </w:r>
            </w:ins>
            <w:ins w:id="314" w:author="Garrick W Bruening" w:date="2020-10-02T11:11:00Z">
              <w:r w:rsidR="005E7527" w:rsidRPr="009802F2">
                <w:t xml:space="preserve">. </w:t>
              </w:r>
              <w:r w:rsidR="0056505E" w:rsidRPr="009802F2">
                <w:t xml:space="preserve">Oxygen consumption rate and carbon dioxide production rate was collected using a </w:t>
              </w:r>
              <w:proofErr w:type="spellStart"/>
              <w:r w:rsidR="0056505E" w:rsidRPr="009802F2">
                <w:t>Parvomedics</w:t>
              </w:r>
              <w:proofErr w:type="spellEnd"/>
              <w:r w:rsidR="0056505E" w:rsidRPr="009802F2">
                <w:t xml:space="preserve"> metabolic cart</w:t>
              </w:r>
            </w:ins>
            <w:ins w:id="315" w:author="Garrick W Bruening" w:date="2020-10-02T11:12:00Z">
              <w:r w:rsidR="00826305" w:rsidRPr="009802F2">
                <w:t>. Inertial mass was added at the hand. (B) Subjects made reaching movements across a range of added masses and speeds</w:t>
              </w:r>
              <w:r w:rsidR="0087490A" w:rsidRPr="009802F2">
                <w:t xml:space="preserve"> to four targets</w:t>
              </w:r>
            </w:ins>
            <w:ins w:id="316" w:author="Garrick W Bruening" w:date="2020-10-02T11:15:00Z">
              <w:r w:rsidR="004169B9" w:rsidRPr="009802F2">
                <w:t xml:space="preserve">. There were seven distinct speeds, and subjects completed six </w:t>
              </w:r>
            </w:ins>
            <w:ins w:id="317" w:author="Garrick W Bruening" w:date="2020-10-02T11:16:00Z">
              <w:r w:rsidR="004169B9" w:rsidRPr="009802F2">
                <w:t>speeds with each mass. The t</w:t>
              </w:r>
              <w:r w:rsidR="00803B1F" w:rsidRPr="009802F2">
                <w:t xml:space="preserve">wo heaviest masses corresponded with the six slowest </w:t>
              </w:r>
            </w:ins>
            <w:ins w:id="318" w:author="Garrick W Bruening" w:date="2020-10-02T11:59:00Z">
              <w:r w:rsidR="00346A2F" w:rsidRPr="009802F2">
                <w:t>speeds;</w:t>
              </w:r>
            </w:ins>
            <w:ins w:id="319" w:author="Garrick W Bruening" w:date="2020-10-02T11:16:00Z">
              <w:r w:rsidR="00803B1F" w:rsidRPr="009802F2">
                <w:t xml:space="preserve"> the two lighter masses corresponded with the six faster speeds. </w:t>
              </w:r>
            </w:ins>
            <w:ins w:id="320" w:author="Garrick W Bruening" w:date="2020-10-02T11:58:00Z">
              <w:r w:rsidR="001F253C" w:rsidRPr="009802F2">
                <w:t xml:space="preserve">The number of trials within each speed </w:t>
              </w:r>
            </w:ins>
            <w:ins w:id="321" w:author="Garrick W Bruening" w:date="2020-10-02T11:59:00Z">
              <w:r w:rsidR="00346A2F" w:rsidRPr="009802F2">
                <w:t xml:space="preserve">was set to </w:t>
              </w:r>
            </w:ins>
            <w:ins w:id="322" w:author="Garrick W Bruening" w:date="2020-10-02T12:00:00Z">
              <w:r w:rsidR="000F6A4E" w:rsidRPr="009802F2">
                <w:t>allow for approximately five minutes of reaching</w:t>
              </w:r>
              <w:r w:rsidR="00165648" w:rsidRPr="009802F2">
                <w:t xml:space="preserve">. </w:t>
              </w:r>
            </w:ins>
          </w:p>
        </w:tc>
      </w:tr>
    </w:tbl>
    <w:p w14:paraId="47F29509" w14:textId="77777777" w:rsidR="0043617C" w:rsidRPr="009802F2" w:rsidRDefault="0043617C" w:rsidP="0043617C"/>
    <w:p w14:paraId="61553425" w14:textId="21F24880" w:rsidR="00AD1D5E" w:rsidRPr="009802F2" w:rsidRDefault="00AD1D5E" w:rsidP="00AD1D5E">
      <w:pPr>
        <w:pStyle w:val="Heading3"/>
      </w:pPr>
      <w:r w:rsidRPr="009802F2">
        <w:t xml:space="preserve">Metabolic </w:t>
      </w:r>
      <w:r w:rsidR="003E46C4" w:rsidRPr="009802F2">
        <w:t>expenditure increases with mass</w:t>
      </w:r>
    </w:p>
    <w:p w14:paraId="3EABAF32" w14:textId="3503867B" w:rsidR="006859FC" w:rsidRPr="009802F2" w:rsidRDefault="00CF39A9" w:rsidP="006859FC">
      <w:pPr>
        <w:rPr>
          <w:ins w:id="323" w:author="Alaa Ahmed" w:date="2020-08-07T10:45:00Z"/>
        </w:rPr>
      </w:pPr>
      <w:r w:rsidRPr="009802F2">
        <w:t>Before participants performed the reaching task, we measured their resting metabolic rate</w:t>
      </w:r>
      <w:r w:rsidR="002B4799" w:rsidRPr="009802F2">
        <w:t>,</w:t>
      </w:r>
      <m:oMath>
        <m:r>
          <m:rPr>
            <m:sty m:val="p"/>
          </m:rPr>
          <w:rPr>
            <w:rFonts w:ascii="Cambria Math" w:hAnsi="Cambria Math" w:cstheme="minorHAnsi"/>
            <w:noProof/>
          </w:rPr>
          <m:t xml:space="preserve"> </m:t>
        </m:r>
        <m:sSub>
          <m:sSubPr>
            <m:ctrlPr>
              <w:rPr>
                <w:rFonts w:ascii="Cambria Math" w:hAnsi="Cambria Math" w:cstheme="minorHAnsi"/>
                <w:noProof/>
              </w:rPr>
            </m:ctrlPr>
          </m:sSubPr>
          <m:e>
            <m:acc>
              <m:accPr>
                <m:chr m:val="̇"/>
                <m:ctrlPr>
                  <w:rPr>
                    <w:rFonts w:ascii="Cambria Math" w:hAnsi="Cambria Math" w:cstheme="minorHAnsi"/>
                    <w:noProof/>
                  </w:rPr>
                </m:ctrlPr>
              </m:accPr>
              <m:e>
                <m:r>
                  <m:rPr>
                    <m:nor/>
                  </m:rPr>
                  <w:rPr>
                    <w:rFonts w:cstheme="minorHAnsi"/>
                    <w:noProof/>
                  </w:rPr>
                  <m:t>e</m:t>
                </m:r>
              </m:e>
            </m:acc>
          </m:e>
          <m:sub>
            <m:r>
              <m:rPr>
                <m:nor/>
              </m:rPr>
              <w:rPr>
                <w:rFonts w:cstheme="minorHAnsi"/>
                <w:noProof/>
              </w:rPr>
              <m:t>r</m:t>
            </m:r>
          </m:sub>
        </m:sSub>
      </m:oMath>
      <w:r w:rsidR="00E00F84" w:rsidRPr="009802F2">
        <w:t xml:space="preserve"> </w:t>
      </w:r>
      <w:r w:rsidR="004D510D" w:rsidRPr="009802F2">
        <w:t xml:space="preserve">in three </w:t>
      </w:r>
      <w:r w:rsidR="00321427" w:rsidRPr="009802F2">
        <w:t>five-minute</w:t>
      </w:r>
      <w:r w:rsidR="004D510D" w:rsidRPr="009802F2">
        <w:t xml:space="preserve"> baseline </w:t>
      </w:r>
      <w:ins w:id="324" w:author="Alaa Ahmed" w:date="2020-07-28T08:54:00Z">
        <w:r w:rsidR="002A7B62" w:rsidRPr="009802F2">
          <w:t>periods</w:t>
        </w:r>
      </w:ins>
      <w:del w:id="325" w:author="Alaa Ahmed" w:date="2020-07-28T08:54:00Z">
        <w:r w:rsidR="004D510D" w:rsidRPr="009802F2" w:rsidDel="002A7B62">
          <w:delText>sessions</w:delText>
        </w:r>
      </w:del>
      <w:r w:rsidR="00A472E1" w:rsidRPr="009802F2">
        <w:t>, as they sat quietly in the</w:t>
      </w:r>
      <w:r w:rsidR="00132161" w:rsidRPr="009802F2">
        <w:t xml:space="preserve"> experimental chair. On average, the resting metabolic rate was</w:t>
      </w:r>
      <w:r w:rsidR="00077478" w:rsidRPr="009802F2">
        <w:rPr>
          <w:noProof/>
        </w:rPr>
        <w:t xml:space="preserve"> </w:t>
      </w:r>
      <m:oMath>
        <m:sSub>
          <m:sSubPr>
            <m:ctrlPr>
              <w:rPr>
                <w:rFonts w:ascii="Cambria Math" w:hAnsi="Cambria Math" w:cstheme="minorHAnsi"/>
                <w:noProof/>
              </w:rPr>
            </m:ctrlPr>
          </m:sSubPr>
          <m:e>
            <m:acc>
              <m:accPr>
                <m:chr m:val="̇"/>
                <m:ctrlPr>
                  <w:rPr>
                    <w:rFonts w:ascii="Cambria Math" w:hAnsi="Cambria Math" w:cstheme="minorHAnsi"/>
                    <w:noProof/>
                  </w:rPr>
                </m:ctrlPr>
              </m:accPr>
              <m:e>
                <m:r>
                  <m:rPr>
                    <m:nor/>
                  </m:rPr>
                  <w:rPr>
                    <w:rFonts w:cstheme="minorHAnsi"/>
                    <w:noProof/>
                  </w:rPr>
                  <m:t>e</m:t>
                </m:r>
              </m:e>
            </m:acc>
          </m:e>
          <m:sub>
            <m:r>
              <m:rPr>
                <m:nor/>
              </m:rPr>
              <w:rPr>
                <w:rFonts w:cstheme="minorHAnsi"/>
                <w:noProof/>
              </w:rPr>
              <m:t>r</m:t>
            </m:r>
          </m:sub>
        </m:sSub>
      </m:oMath>
      <w:r w:rsidR="00380EAD" w:rsidRPr="009802F2">
        <w:rPr>
          <w:rFonts w:eastAsiaTheme="minorEastAsia" w:cstheme="minorHAnsi"/>
          <w:noProof/>
        </w:rPr>
        <w:t xml:space="preserve"> = 73.33 </w:t>
      </w:r>
      <w:r w:rsidR="00380EAD" w:rsidRPr="009802F2">
        <w:rPr>
          <w:rFonts w:eastAsia="Symbol" w:cstheme="minorHAnsi"/>
        </w:rPr>
        <w:t>± 3.6W</w:t>
      </w:r>
      <w:r w:rsidR="00712E3B" w:rsidRPr="009802F2">
        <w:rPr>
          <w:rFonts w:cstheme="minorHAnsi"/>
        </w:rPr>
        <w:t>.</w:t>
      </w:r>
      <w:r w:rsidR="006E27F8" w:rsidRPr="009802F2">
        <w:t xml:space="preserve"> </w:t>
      </w:r>
      <w:del w:id="326" w:author="Alaa Ahmed" w:date="2020-07-28T08:55:00Z">
        <w:r w:rsidR="00712E3B" w:rsidRPr="009802F2" w:rsidDel="001158BE">
          <w:delText xml:space="preserve">Upon </w:delText>
        </w:r>
        <w:r w:rsidR="009101FB" w:rsidRPr="009802F2" w:rsidDel="001158BE">
          <w:delText>starting</w:delText>
        </w:r>
      </w:del>
      <w:ins w:id="327" w:author="Alaa Ahmed" w:date="2020-07-28T08:55:00Z">
        <w:r w:rsidR="001158BE" w:rsidRPr="009802F2">
          <w:t>As they performed</w:t>
        </w:r>
      </w:ins>
      <w:r w:rsidR="009101FB" w:rsidRPr="009802F2">
        <w:t xml:space="preserve"> the reaching task, </w:t>
      </w:r>
      <w:ins w:id="328" w:author="Garrick W Bruening" w:date="2020-07-26T16:47:00Z">
        <w:r w:rsidR="00297640" w:rsidRPr="009802F2">
          <w:t xml:space="preserve">gross </w:t>
        </w:r>
      </w:ins>
      <w:r w:rsidR="009101FB" w:rsidRPr="009802F2">
        <w:t xml:space="preserve">metabolic rate </w:t>
      </w:r>
      <w:commentRangeStart w:id="329"/>
      <w:r w:rsidR="009101FB" w:rsidRPr="009802F2">
        <w:lastRenderedPageBreak/>
        <w:t xml:space="preserve">increased with faster reaching </w:t>
      </w:r>
      <w:r w:rsidR="006859FC" w:rsidRPr="009802F2">
        <w:t>speeds (Est = -</w:t>
      </w:r>
      <w:del w:id="330" w:author="Alaa Ahmed" w:date="2020-07-27T13:16:00Z">
        <w:r w:rsidR="006859FC" w:rsidRPr="009802F2" w:rsidDel="003924FB">
          <w:delText>0</w:delText>
        </w:r>
      </w:del>
      <w:del w:id="331" w:author="Alaa Ahmed" w:date="2020-07-27T13:15:00Z">
        <w:r w:rsidR="006859FC" w:rsidRPr="009802F2" w:rsidDel="00E12861">
          <w:delText>.</w:delText>
        </w:r>
      </w:del>
      <w:ins w:id="332" w:author="Alaa Ahmed" w:date="2020-07-27T13:15:00Z">
        <w:r w:rsidR="00641E97" w:rsidRPr="009802F2">
          <w:t>7</w:t>
        </w:r>
      </w:ins>
      <w:ins w:id="333" w:author="Alaa Ahmed" w:date="2020-07-27T13:16:00Z">
        <w:r w:rsidR="003924FB" w:rsidRPr="009802F2">
          <w:t>.</w:t>
        </w:r>
        <w:r w:rsidR="00435A1D" w:rsidRPr="009802F2">
          <w:t>6</w:t>
        </w:r>
      </w:ins>
      <w:ins w:id="334" w:author="Alaa Ahmed" w:date="2020-07-27T13:15:00Z">
        <w:r w:rsidR="00641E97" w:rsidRPr="009802F2">
          <w:t>7</w:t>
        </w:r>
      </w:ins>
      <w:ins w:id="335" w:author="Alaa Ahmed" w:date="2020-07-27T13:16:00Z">
        <w:r w:rsidR="00BA5C74" w:rsidRPr="009802F2">
          <w:t>e</w:t>
        </w:r>
        <w:r w:rsidR="00317FC0" w:rsidRPr="009802F2">
          <w:rPr>
            <w:vertAlign w:val="superscript"/>
          </w:rPr>
          <w:t>-1</w:t>
        </w:r>
      </w:ins>
      <w:commentRangeEnd w:id="329"/>
      <w:r w:rsidR="001F3A59" w:rsidRPr="009802F2">
        <w:rPr>
          <w:rStyle w:val="CommentReference"/>
        </w:rPr>
        <w:commentReference w:id="329"/>
      </w:r>
      <w:del w:id="336" w:author="Alaa Ahmed" w:date="2020-07-27T13:14:00Z">
        <w:r w:rsidR="006859FC" w:rsidRPr="009802F2" w:rsidDel="004E34B7">
          <w:delText>689</w:delText>
        </w:r>
      </w:del>
      <w:r w:rsidR="006859FC" w:rsidRPr="009802F2">
        <w:t>, p &lt; 2e</w:t>
      </w:r>
      <w:r w:rsidR="006859FC" w:rsidRPr="009802F2">
        <w:rPr>
          <w:vertAlign w:val="superscript"/>
        </w:rPr>
        <w:t>-16</w:t>
      </w:r>
      <w:r w:rsidR="006859FC" w:rsidRPr="009802F2">
        <w:t>)</w:t>
      </w:r>
      <w:r w:rsidR="00F141ED" w:rsidRPr="009802F2">
        <w:t xml:space="preserve">. With no added mass, </w:t>
      </w:r>
      <w:ins w:id="337" w:author="Garrick W Bruening" w:date="2020-07-26T16:47:00Z">
        <w:r w:rsidR="00297640" w:rsidRPr="009802F2">
          <w:t xml:space="preserve">gross </w:t>
        </w:r>
      </w:ins>
      <w:r w:rsidR="00F141ED" w:rsidRPr="009802F2">
        <w:t xml:space="preserve">metabolic rate </w:t>
      </w:r>
      <w:r w:rsidR="00277884" w:rsidRPr="009802F2">
        <w:t>rang</w:t>
      </w:r>
      <w:r w:rsidR="00F141ED" w:rsidRPr="009802F2">
        <w:t>ed</w:t>
      </w:r>
      <w:r w:rsidR="00277884" w:rsidRPr="009802F2">
        <w:t xml:space="preserve"> from </w:t>
      </w:r>
      <w:r w:rsidR="00F53D70" w:rsidRPr="009802F2">
        <w:t>92.78</w:t>
      </w:r>
      <w:r w:rsidR="00380EAD" w:rsidRPr="009802F2">
        <w:t xml:space="preserve"> </w:t>
      </w:r>
      <w:r w:rsidR="00494128" w:rsidRPr="009802F2">
        <w:rPr>
          <w:rFonts w:ascii="Symbol" w:eastAsia="Symbol" w:hAnsi="Symbol" w:cs="Symbol"/>
        </w:rPr>
        <w:t>±</w:t>
      </w:r>
      <w:r w:rsidR="00380EAD" w:rsidRPr="009802F2">
        <w:rPr>
          <w:rFonts w:ascii="Symbol" w:eastAsia="Symbol" w:hAnsi="Symbol" w:cs="Symbol"/>
        </w:rPr>
        <w:t xml:space="preserve"> </w:t>
      </w:r>
      <w:r w:rsidR="00282CB1" w:rsidRPr="009802F2">
        <w:t>6.63</w:t>
      </w:r>
      <w:r w:rsidR="00494128" w:rsidRPr="009802F2">
        <w:t>W</w:t>
      </w:r>
      <w:r w:rsidR="00282CB1" w:rsidRPr="009802F2">
        <w:t xml:space="preserve"> for the slowest reach</w:t>
      </w:r>
      <w:r w:rsidR="00F141ED" w:rsidRPr="009802F2">
        <w:t xml:space="preserve"> </w:t>
      </w:r>
      <w:r w:rsidR="00282CB1" w:rsidRPr="009802F2">
        <w:t>to</w:t>
      </w:r>
      <w:r w:rsidR="008576BB" w:rsidRPr="009802F2">
        <w:t xml:space="preserve"> </w:t>
      </w:r>
      <w:r w:rsidR="00827A44" w:rsidRPr="009802F2">
        <w:t>171.98</w:t>
      </w:r>
      <w:r w:rsidR="00380EAD" w:rsidRPr="009802F2">
        <w:t xml:space="preserve"> </w:t>
      </w:r>
      <w:r w:rsidR="00494128" w:rsidRPr="009802F2">
        <w:rPr>
          <w:rFonts w:ascii="Symbol" w:eastAsia="Symbol" w:hAnsi="Symbol" w:cs="Symbol"/>
        </w:rPr>
        <w:t>±</w:t>
      </w:r>
      <w:r w:rsidR="00380EAD" w:rsidRPr="009802F2">
        <w:rPr>
          <w:rFonts w:ascii="Symbol" w:eastAsia="Symbol" w:hAnsi="Symbol" w:cs="Symbol"/>
        </w:rPr>
        <w:t xml:space="preserve"> </w:t>
      </w:r>
      <w:r w:rsidR="00494128" w:rsidRPr="009802F2">
        <w:t>18.51</w:t>
      </w:r>
      <w:r w:rsidR="00A83CC7" w:rsidRPr="009802F2">
        <w:t xml:space="preserve">W </w:t>
      </w:r>
      <w:r w:rsidR="00827A44" w:rsidRPr="009802F2">
        <w:t>for the fastest reach</w:t>
      </w:r>
      <w:r w:rsidR="006859FC" w:rsidRPr="009802F2">
        <w:t xml:space="preserve">. Furthermore, across movement </w:t>
      </w:r>
      <w:ins w:id="338" w:author="Alaa Ahmed" w:date="2020-07-28T08:56:00Z">
        <w:r w:rsidR="006C0EB4" w:rsidRPr="009802F2">
          <w:t>speeds</w:t>
        </w:r>
      </w:ins>
      <w:del w:id="339" w:author="Alaa Ahmed" w:date="2020-07-28T08:56:00Z">
        <w:r w:rsidR="006859FC" w:rsidRPr="009802F2" w:rsidDel="006C0EB4">
          <w:delText>durations</w:delText>
        </w:r>
      </w:del>
      <w:r w:rsidR="006859FC" w:rsidRPr="009802F2">
        <w:t xml:space="preserve">, </w:t>
      </w:r>
      <w:ins w:id="340" w:author="Garrick W Bruening" w:date="2020-07-26T16:48:00Z">
        <w:r w:rsidR="00297640" w:rsidRPr="009802F2">
          <w:t xml:space="preserve">gross </w:t>
        </w:r>
      </w:ins>
      <w:r w:rsidR="006859FC" w:rsidRPr="009802F2">
        <w:t xml:space="preserve">metabolic power increased significantly with added mass (Est = </w:t>
      </w:r>
      <w:ins w:id="341" w:author="Alaa Ahmed" w:date="2020-07-27T13:15:00Z">
        <w:r w:rsidR="00A60047" w:rsidRPr="009802F2">
          <w:t>1.</w:t>
        </w:r>
        <w:r w:rsidR="0006165B" w:rsidRPr="009802F2">
          <w:t>73</w:t>
        </w:r>
      </w:ins>
      <w:del w:id="342" w:author="Alaa Ahmed" w:date="2020-07-27T13:15:00Z">
        <w:r w:rsidR="006859FC" w:rsidRPr="009802F2" w:rsidDel="00A60047">
          <w:delText>8.74</w:delText>
        </w:r>
      </w:del>
      <w:r w:rsidR="006859FC" w:rsidRPr="009802F2">
        <w:t>e</w:t>
      </w:r>
      <w:r w:rsidR="006859FC" w:rsidRPr="009802F2">
        <w:rPr>
          <w:vertAlign w:val="superscript"/>
        </w:rPr>
        <w:t>-</w:t>
      </w:r>
      <w:ins w:id="343" w:author="Alaa Ahmed" w:date="2020-07-27T13:15:00Z">
        <w:r w:rsidR="0006165B" w:rsidRPr="009802F2">
          <w:rPr>
            <w:vertAlign w:val="superscript"/>
          </w:rPr>
          <w:t>2</w:t>
        </w:r>
      </w:ins>
      <w:del w:id="344" w:author="Alaa Ahmed" w:date="2020-07-27T13:15:00Z">
        <w:r w:rsidR="006859FC" w:rsidRPr="009802F2" w:rsidDel="0006165B">
          <w:rPr>
            <w:vertAlign w:val="superscript"/>
          </w:rPr>
          <w:delText>3</w:delText>
        </w:r>
      </w:del>
      <w:r w:rsidR="006859FC" w:rsidRPr="009802F2">
        <w:t xml:space="preserve">, p = </w:t>
      </w:r>
      <w:ins w:id="345" w:author="Alaa Ahmed" w:date="2020-07-27T13:16:00Z">
        <w:r w:rsidR="00BB61BC" w:rsidRPr="009802F2">
          <w:t>2.52</w:t>
        </w:r>
      </w:ins>
      <w:del w:id="346" w:author="Alaa Ahmed" w:date="2020-07-27T13:16:00Z">
        <w:r w:rsidR="006859FC" w:rsidRPr="009802F2" w:rsidDel="00BB61BC">
          <w:delText>3.44</w:delText>
        </w:r>
      </w:del>
      <w:r w:rsidR="006859FC" w:rsidRPr="009802F2">
        <w:t>e</w:t>
      </w:r>
      <w:r w:rsidR="006859FC" w:rsidRPr="009802F2">
        <w:rPr>
          <w:vertAlign w:val="superscript"/>
        </w:rPr>
        <w:t>-</w:t>
      </w:r>
      <w:ins w:id="347" w:author="Alaa Ahmed" w:date="2020-07-27T13:16:00Z">
        <w:r w:rsidR="00BB61BC" w:rsidRPr="009802F2">
          <w:rPr>
            <w:vertAlign w:val="superscript"/>
          </w:rPr>
          <w:t>7</w:t>
        </w:r>
      </w:ins>
      <w:del w:id="348" w:author="Alaa Ahmed" w:date="2020-07-27T13:16:00Z">
        <w:r w:rsidR="006859FC" w:rsidRPr="009802F2" w:rsidDel="00BB61BC">
          <w:rPr>
            <w:vertAlign w:val="superscript"/>
          </w:rPr>
          <w:delText>4</w:delText>
        </w:r>
      </w:del>
      <w:r w:rsidR="006859FC" w:rsidRPr="009802F2">
        <w:t xml:space="preserve">; Fig. 2A). </w:t>
      </w:r>
      <w:r w:rsidR="008C1F72" w:rsidRPr="009802F2">
        <w:t xml:space="preserve">For a movement of a similar </w:t>
      </w:r>
      <w:ins w:id="349" w:author="Alaa Ahmed" w:date="2020-07-28T08:56:00Z">
        <w:r w:rsidR="00576C77" w:rsidRPr="009802F2">
          <w:t>speed</w:t>
        </w:r>
      </w:ins>
      <w:del w:id="350" w:author="Alaa Ahmed" w:date="2020-07-28T08:56:00Z">
        <w:r w:rsidR="008C1F72" w:rsidRPr="009802F2" w:rsidDel="00576C77">
          <w:delText>duration</w:delText>
        </w:r>
      </w:del>
      <w:r w:rsidR="008C1F72" w:rsidRPr="009802F2">
        <w:t xml:space="preserve">, adding </w:t>
      </w:r>
      <w:r w:rsidR="00657611" w:rsidRPr="009802F2">
        <w:t xml:space="preserve">9.1kg of mass at the hand led to an increase in </w:t>
      </w:r>
      <w:ins w:id="351" w:author="Garrick W Bruening" w:date="2020-07-26T16:48:00Z">
        <w:r w:rsidR="00297640" w:rsidRPr="009802F2">
          <w:t xml:space="preserve">gross </w:t>
        </w:r>
      </w:ins>
      <w:r w:rsidR="00657611" w:rsidRPr="009802F2">
        <w:t xml:space="preserve">metabolic rate from </w:t>
      </w:r>
      <w:r w:rsidR="00C62EBF" w:rsidRPr="009802F2">
        <w:t>131.65</w:t>
      </w:r>
      <w:r w:rsidR="00380EAD" w:rsidRPr="009802F2">
        <w:t xml:space="preserve"> </w:t>
      </w:r>
      <w:r w:rsidR="00494128" w:rsidRPr="009802F2">
        <w:rPr>
          <w:rFonts w:ascii="Symbol" w:eastAsia="Symbol" w:hAnsi="Symbol" w:cs="Symbol"/>
        </w:rPr>
        <w:t>±</w:t>
      </w:r>
      <w:r w:rsidR="00380EAD" w:rsidRPr="009802F2">
        <w:rPr>
          <w:rFonts w:ascii="Symbol" w:eastAsia="Symbol" w:hAnsi="Symbol" w:cs="Symbol"/>
        </w:rPr>
        <w:t xml:space="preserve"> </w:t>
      </w:r>
      <w:r w:rsidR="00C62EBF" w:rsidRPr="009802F2">
        <w:t>14.32</w:t>
      </w:r>
      <w:r w:rsidR="00494128" w:rsidRPr="009802F2">
        <w:t>W</w:t>
      </w:r>
      <w:r w:rsidR="00DE00AF" w:rsidRPr="009802F2">
        <w:t xml:space="preserve"> </w:t>
      </w:r>
      <w:r w:rsidR="00C62EBF" w:rsidRPr="009802F2">
        <w:t>to 222.06</w:t>
      </w:r>
      <w:r w:rsidR="00380EAD" w:rsidRPr="009802F2">
        <w:t xml:space="preserve"> </w:t>
      </w:r>
      <w:r w:rsidR="00494128" w:rsidRPr="009802F2">
        <w:rPr>
          <w:rFonts w:ascii="Symbol" w:eastAsia="Symbol" w:hAnsi="Symbol" w:cs="Symbol"/>
        </w:rPr>
        <w:t>±</w:t>
      </w:r>
      <w:r w:rsidR="00380EAD" w:rsidRPr="009802F2">
        <w:rPr>
          <w:rFonts w:ascii="Symbol" w:eastAsia="Symbol" w:hAnsi="Symbol" w:cs="Symbol"/>
        </w:rPr>
        <w:t xml:space="preserve"> </w:t>
      </w:r>
      <w:r w:rsidR="00C62EBF" w:rsidRPr="009802F2">
        <w:t>24.39</w:t>
      </w:r>
      <w:r w:rsidR="002802E6" w:rsidRPr="009802F2">
        <w:t>W</w:t>
      </w:r>
      <w:r w:rsidR="00C62EBF" w:rsidRPr="009802F2">
        <w:t xml:space="preserve">, a </w:t>
      </w:r>
      <w:r w:rsidR="00A83CC7" w:rsidRPr="009802F2">
        <w:t>nearly 70</w:t>
      </w:r>
      <w:r w:rsidR="00FA2152" w:rsidRPr="009802F2">
        <w:t xml:space="preserve">% increase. </w:t>
      </w:r>
      <w:r w:rsidR="006859FC" w:rsidRPr="009802F2">
        <w:t>Thus, faster reaches with greater mass led to increased</w:t>
      </w:r>
      <w:ins w:id="352" w:author="Garrick W Bruening" w:date="2020-07-26T16:48:00Z">
        <w:r w:rsidR="00297640" w:rsidRPr="009802F2">
          <w:t xml:space="preserve"> </w:t>
        </w:r>
        <w:del w:id="353" w:author="Alaa Ahmed" w:date="2020-07-28T08:59:00Z">
          <w:r w:rsidR="00297640" w:rsidRPr="009802F2" w:rsidDel="00E14414">
            <w:delText>gross</w:delText>
          </w:r>
        </w:del>
      </w:ins>
      <w:del w:id="354" w:author="Alaa Ahmed" w:date="2020-07-28T08:59:00Z">
        <w:r w:rsidR="006859FC" w:rsidRPr="009802F2" w:rsidDel="00E14414">
          <w:delText xml:space="preserve"> </w:delText>
        </w:r>
      </w:del>
      <w:r w:rsidR="006859FC" w:rsidRPr="009802F2">
        <w:t xml:space="preserve">metabolic </w:t>
      </w:r>
      <w:del w:id="355" w:author="Alaa Ahmed" w:date="2020-07-28T08:58:00Z">
        <w:r w:rsidR="006859FC" w:rsidRPr="009802F2" w:rsidDel="00E14414">
          <w:delText>expenditure</w:delText>
        </w:r>
      </w:del>
      <w:ins w:id="356" w:author="Alaa Ahmed" w:date="2020-07-28T08:58:00Z">
        <w:r w:rsidR="00E14414" w:rsidRPr="009802F2">
          <w:t>rate</w:t>
        </w:r>
      </w:ins>
      <w:r w:rsidR="006859FC" w:rsidRPr="009802F2">
        <w:t>.</w:t>
      </w:r>
    </w:p>
    <w:tbl>
      <w:tblPr>
        <w:tblStyle w:val="TableGrid"/>
        <w:tblW w:w="0" w:type="auto"/>
        <w:tblLook w:val="04A0" w:firstRow="1" w:lastRow="0" w:firstColumn="1" w:lastColumn="0" w:noHBand="0" w:noVBand="1"/>
      </w:tblPr>
      <w:tblGrid>
        <w:gridCol w:w="9350"/>
      </w:tblGrid>
      <w:tr w:rsidR="00D54130" w:rsidRPr="009802F2" w14:paraId="4014AEE5" w14:textId="77777777" w:rsidTr="00C934EC">
        <w:trPr>
          <w:ins w:id="357" w:author="Alaa Ahmed" w:date="2020-08-07T10:45:00Z"/>
        </w:trPr>
        <w:tc>
          <w:tcPr>
            <w:tcW w:w="9350" w:type="dxa"/>
          </w:tcPr>
          <w:p w14:paraId="4D2FDBEB" w14:textId="5C94126D" w:rsidR="00D54130" w:rsidRPr="009802F2" w:rsidRDefault="00CA3E72" w:rsidP="00C934EC">
            <w:pPr>
              <w:rPr>
                <w:ins w:id="358" w:author="Alaa Ahmed" w:date="2020-08-07T10:45:00Z"/>
              </w:rPr>
            </w:pPr>
            <w:ins w:id="359" w:author="Alaa Ahmed" w:date="2020-08-07T11:45:00Z">
              <w:del w:id="360" w:author="Garrick W Bruening" w:date="2020-09-25T16:34:00Z">
                <w:r w:rsidRPr="009802F2" w:rsidDel="002F2FA6">
                  <w:rPr>
                    <w:noProof/>
                  </w:rPr>
                  <w:drawing>
                    <wp:inline distT="0" distB="0" distL="0" distR="0" wp14:anchorId="25356703" wp14:editId="42E6D742">
                      <wp:extent cx="5943600" cy="533908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5339080"/>
                              </a:xfrm>
                              <a:prstGeom prst="rect">
                                <a:avLst/>
                              </a:prstGeom>
                            </pic:spPr>
                          </pic:pic>
                        </a:graphicData>
                      </a:graphic>
                    </wp:inline>
                  </w:drawing>
                </w:r>
              </w:del>
            </w:ins>
            <w:r w:rsidR="00077478" w:rsidRPr="009802F2">
              <w:rPr>
                <w:noProof/>
              </w:rPr>
              <w:drawing>
                <wp:inline distT="0" distB="0" distL="0" distR="0" wp14:anchorId="3793CD25" wp14:editId="3C31CD59">
                  <wp:extent cx="5943600" cy="6063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6063615"/>
                          </a:xfrm>
                          <a:prstGeom prst="rect">
                            <a:avLst/>
                          </a:prstGeom>
                        </pic:spPr>
                      </pic:pic>
                    </a:graphicData>
                  </a:graphic>
                </wp:inline>
              </w:drawing>
            </w:r>
          </w:p>
        </w:tc>
      </w:tr>
      <w:tr w:rsidR="00D54130" w:rsidRPr="009802F2" w14:paraId="648147D7" w14:textId="77777777" w:rsidTr="00C934EC">
        <w:trPr>
          <w:ins w:id="361" w:author="Alaa Ahmed" w:date="2020-08-07T10:45:00Z"/>
        </w:trPr>
        <w:tc>
          <w:tcPr>
            <w:tcW w:w="9350" w:type="dxa"/>
          </w:tcPr>
          <w:p w14:paraId="2FDD3565" w14:textId="1B009544" w:rsidR="00D54130" w:rsidRPr="009802F2" w:rsidRDefault="00D54130" w:rsidP="00C934EC">
            <w:pPr>
              <w:rPr>
                <w:ins w:id="362" w:author="Garrick W Bruening" w:date="2020-09-30T13:41:00Z"/>
              </w:rPr>
            </w:pPr>
            <w:ins w:id="363" w:author="Alaa Ahmed" w:date="2020-08-07T10:45:00Z">
              <w:r w:rsidRPr="009802F2">
                <w:t xml:space="preserve">Figure 2 </w:t>
              </w:r>
            </w:ins>
          </w:p>
          <w:p w14:paraId="34655AD9" w14:textId="77777777" w:rsidR="00001E2B" w:rsidRPr="009802F2" w:rsidRDefault="00001E2B" w:rsidP="00C934EC">
            <w:pPr>
              <w:rPr>
                <w:ins w:id="364" w:author="Garrick W Bruening" w:date="2020-09-30T13:41:00Z"/>
              </w:rPr>
            </w:pPr>
          </w:p>
          <w:p w14:paraId="74866FF0" w14:textId="2E55CF70" w:rsidR="00D54130" w:rsidRPr="009802F2" w:rsidRDefault="00001E2B" w:rsidP="00C934EC">
            <w:pPr>
              <w:rPr>
                <w:ins w:id="365" w:author="Alaa Ahmed" w:date="2020-08-07T10:45:00Z"/>
              </w:rPr>
            </w:pPr>
            <w:ins w:id="366" w:author="Garrick W Bruening" w:date="2020-09-30T13:41:00Z">
              <w:r w:rsidRPr="009802F2">
                <w:t>Experiment</w:t>
              </w:r>
            </w:ins>
            <w:ins w:id="367" w:author="Garrick W Bruening" w:date="2020-09-30T13:42:00Z">
              <w:r w:rsidRPr="009802F2">
                <w:t xml:space="preserve"> one results</w:t>
              </w:r>
              <w:r w:rsidR="00CE27EF" w:rsidRPr="009802F2">
                <w:t>. (A)</w:t>
              </w:r>
            </w:ins>
            <w:ins w:id="368" w:author="Garrick W Bruening" w:date="2020-09-30T13:43:00Z">
              <w:r w:rsidR="0096671E" w:rsidRPr="009802F2">
                <w:t xml:space="preserve"> Gross metabolic power is incre</w:t>
              </w:r>
              <w:r w:rsidR="00AC4035" w:rsidRPr="009802F2">
                <w:t xml:space="preserve">ases with </w:t>
              </w:r>
            </w:ins>
            <w:ins w:id="369" w:author="Garrick W Bruening" w:date="2020-09-30T13:44:00Z">
              <w:r w:rsidR="00CE200B" w:rsidRPr="009802F2">
                <w:t>effective mass of t</w:t>
              </w:r>
            </w:ins>
            <w:ins w:id="370" w:author="Garrick W Bruening" w:date="2020-09-30T13:45:00Z">
              <w:r w:rsidR="00CE200B" w:rsidRPr="009802F2">
                <w:t>he arm</w:t>
              </w:r>
            </w:ins>
            <w:ins w:id="371" w:author="Garrick W Bruening" w:date="2020-09-30T13:52:00Z">
              <w:r w:rsidR="000961FF" w:rsidRPr="009802F2">
                <w:t xml:space="preserve">. </w:t>
              </w:r>
            </w:ins>
            <w:ins w:id="372" w:author="Garrick W Bruening" w:date="2020-09-30T13:53:00Z">
              <w:r w:rsidR="00DC1734" w:rsidRPr="009802F2">
                <w:t xml:space="preserve">Mass does not scale in a linear manner however, and scales </w:t>
              </w:r>
              <w:proofErr w:type="spellStart"/>
              <w:r w:rsidR="00DC1734" w:rsidRPr="009802F2">
                <w:t>sublinearly</w:t>
              </w:r>
              <w:proofErr w:type="spellEnd"/>
              <w:r w:rsidR="00DC1734" w:rsidRPr="009802F2">
                <w:t xml:space="preserve"> with mass (</w:t>
              </w:r>
            </w:ins>
            <w:proofErr w:type="spellStart"/>
            <w:ins w:id="373" w:author="Garrick W Bruening" w:date="2020-09-30T13:54:00Z">
              <w:r w:rsidR="00EE1AD4" w:rsidRPr="009802F2">
                <w:t>i</w:t>
              </w:r>
              <w:proofErr w:type="spellEnd"/>
              <w:r w:rsidR="00EE1AD4" w:rsidRPr="009802F2">
                <w:t xml:space="preserve"> = 0.83)</w:t>
              </w:r>
            </w:ins>
            <w:ins w:id="374" w:author="Garrick W Bruening" w:date="2020-09-30T13:53:00Z">
              <w:r w:rsidR="00DC1734" w:rsidRPr="009802F2">
                <w:t>.</w:t>
              </w:r>
            </w:ins>
            <w:ins w:id="375" w:author="Garrick W Bruening" w:date="2020-09-30T13:54:00Z">
              <w:r w:rsidR="00EE1AD4" w:rsidRPr="009802F2">
                <w:t xml:space="preserve"> </w:t>
              </w:r>
            </w:ins>
            <w:ins w:id="376" w:author="Garrick W Bruening" w:date="2020-09-30T13:55:00Z">
              <w:r w:rsidR="00E15FF2" w:rsidRPr="009802F2">
                <w:t>This also shows that as the movement ge</w:t>
              </w:r>
            </w:ins>
            <w:ins w:id="377" w:author="Garrick W Bruening" w:date="2020-09-30T13:56:00Z">
              <w:r w:rsidR="00E15FF2" w:rsidRPr="009802F2">
                <w:t xml:space="preserve">ts faster, gross metabolic power increases very quickly (j = 5.82). </w:t>
              </w:r>
              <w:r w:rsidR="007E1BCA" w:rsidRPr="009802F2">
                <w:t xml:space="preserve">We also see </w:t>
              </w:r>
              <w:r w:rsidR="007E1BCA" w:rsidRPr="009802F2">
                <w:lastRenderedPageBreak/>
                <w:t xml:space="preserve">that the </w:t>
              </w:r>
            </w:ins>
            <w:ins w:id="378" w:author="Garrick W Bruening" w:date="2020-09-30T13:57:00Z">
              <w:r w:rsidR="00AD7A9A" w:rsidRPr="009802F2">
                <w:t xml:space="preserve">horizontal asymptote of gross metabolic power is also higher than the gross metabolic resting rate (a = </w:t>
              </w:r>
              <w:r w:rsidR="0020694B" w:rsidRPr="009802F2">
                <w:t>98.25, resting = 73</w:t>
              </w:r>
            </w:ins>
            <w:ins w:id="379" w:author="Garrick W Bruening" w:date="2020-09-30T13:58:00Z">
              <w:r w:rsidR="0020694B" w:rsidRPr="009802F2">
                <w:t>).</w:t>
              </w:r>
            </w:ins>
            <w:ins w:id="380" w:author="Garrick W Bruening" w:date="2020-09-30T14:05:00Z">
              <w:r w:rsidR="0070267A" w:rsidRPr="009802F2">
                <w:t xml:space="preserve"> </w:t>
              </w:r>
            </w:ins>
            <w:ins w:id="381" w:author="Garrick W Bruening" w:date="2020-09-30T14:06:00Z">
              <w:r w:rsidR="00C040F5" w:rsidRPr="009802F2">
                <w:t xml:space="preserve">(B) </w:t>
              </w:r>
            </w:ins>
            <w:ins w:id="382" w:author="Garrick W Bruening" w:date="2020-09-30T14:07:00Z">
              <w:r w:rsidR="00C25617" w:rsidRPr="009802F2">
                <w:t xml:space="preserve">Multiplying gross metabolic rate by movement duration we can estimate the gross metabolic cost of a movement. </w:t>
              </w:r>
            </w:ins>
            <w:ins w:id="383" w:author="Garrick W Bruening" w:date="2020-09-30T14:09:00Z">
              <w:r w:rsidR="00D63FE4" w:rsidRPr="009802F2">
                <w:t>We see that gross metab</w:t>
              </w:r>
            </w:ins>
            <w:ins w:id="384" w:author="Garrick W Bruening" w:date="2020-09-30T14:10:00Z">
              <w:r w:rsidR="00D63FE4" w:rsidRPr="009802F2">
                <w:t>olic cost</w:t>
              </w:r>
              <w:r w:rsidR="00DB1B27" w:rsidRPr="009802F2">
                <w:t xml:space="preserve"> </w:t>
              </w:r>
              <w:r w:rsidR="001A22D5" w:rsidRPr="009802F2">
                <w:t xml:space="preserve">shows a </w:t>
              </w:r>
            </w:ins>
            <w:r w:rsidR="00380EAD" w:rsidRPr="009802F2">
              <w:t>distinct minimum</w:t>
            </w:r>
            <w:ins w:id="385" w:author="Garrick W Bruening" w:date="2020-09-30T14:11:00Z">
              <w:r w:rsidR="00601BA6" w:rsidRPr="009802F2">
                <w:t xml:space="preserve">, and that </w:t>
              </w:r>
            </w:ins>
            <w:r w:rsidR="005B369E" w:rsidRPr="009802F2">
              <w:t>this minimum</w:t>
            </w:r>
            <w:ins w:id="386" w:author="Garrick W Bruening" w:date="2020-09-30T14:12:00Z">
              <w:r w:rsidR="00C75B1C" w:rsidRPr="009802F2">
                <w:t xml:space="preserve"> duration increases with added mass. </w:t>
              </w:r>
              <w:r w:rsidR="00820324" w:rsidRPr="009802F2">
                <w:t>(C) Mass and speed (reduced duration) increased subjects endpoint error</w:t>
              </w:r>
            </w:ins>
            <w:ins w:id="387" w:author="Garrick W Bruening" w:date="2020-09-30T14:13:00Z">
              <w:r w:rsidR="00820324" w:rsidRPr="009802F2">
                <w:t>. (D</w:t>
              </w:r>
            </w:ins>
            <w:ins w:id="388" w:author="Garrick W Bruening" w:date="2020-09-30T14:14:00Z">
              <w:r w:rsidR="00A3044B" w:rsidRPr="009802F2">
                <w:t>, E</w:t>
              </w:r>
            </w:ins>
            <w:ins w:id="389" w:author="Garrick W Bruening" w:date="2020-09-30T14:13:00Z">
              <w:r w:rsidR="00820324" w:rsidRPr="009802F2">
                <w:t xml:space="preserve">) </w:t>
              </w:r>
            </w:ins>
            <w:ins w:id="390" w:author="Garrick W Bruening" w:date="2020-09-30T14:14:00Z">
              <w:r w:rsidR="00A3044B" w:rsidRPr="009802F2">
                <w:t>Another metric of accuracy, consistency of the movement,</w:t>
              </w:r>
              <w:r w:rsidR="000A4582" w:rsidRPr="009802F2">
                <w:t xml:space="preserve"> shows that </w:t>
              </w:r>
            </w:ins>
            <w:ins w:id="391" w:author="Garrick W Bruening" w:date="2020-09-30T14:15:00Z">
              <w:r w:rsidR="000A4582" w:rsidRPr="009802F2">
                <w:t xml:space="preserve">mass did not affect </w:t>
              </w:r>
            </w:ins>
            <w:r w:rsidR="00FD7A16" w:rsidRPr="009802F2">
              <w:t xml:space="preserve">subjects’ </w:t>
            </w:r>
            <w:ins w:id="392" w:author="Garrick W Bruening" w:date="2020-09-30T14:15:00Z">
              <w:r w:rsidR="000A4582" w:rsidRPr="009802F2">
                <w:t xml:space="preserve">movement consistency. Faster movement speed did lead to less consistency (increased variance). </w:t>
              </w:r>
            </w:ins>
            <w:ins w:id="393" w:author="Garrick W Bruening" w:date="2020-09-30T14:16:00Z">
              <w:r w:rsidR="00B640FE" w:rsidRPr="009802F2">
                <w:t xml:space="preserve">(F) </w:t>
              </w:r>
            </w:ins>
            <w:ins w:id="394" w:author="Garrick W Bruening" w:date="2020-09-30T14:17:00Z">
              <w:r w:rsidR="00F10866" w:rsidRPr="009802F2">
                <w:t xml:space="preserve">Although </w:t>
              </w:r>
            </w:ins>
            <w:ins w:id="395" w:author="Garrick W Bruening" w:date="2020-09-30T14:18:00Z">
              <w:r w:rsidR="00F10866" w:rsidRPr="009802F2">
                <w:t xml:space="preserve">the phase before reaction time subjects </w:t>
              </w:r>
            </w:ins>
            <w:ins w:id="396" w:author="Garrick W Bruening" w:date="2020-09-30T14:28:00Z">
              <w:r w:rsidR="00BD379A" w:rsidRPr="009802F2">
                <w:t xml:space="preserve">are not </w:t>
              </w:r>
            </w:ins>
            <w:ins w:id="397" w:author="Garrick W Bruening" w:date="2020-09-30T14:18:00Z">
              <w:r w:rsidR="00F10866" w:rsidRPr="009802F2">
                <w:t>moving, we see that i</w:t>
              </w:r>
            </w:ins>
            <w:ins w:id="398" w:author="Garrick W Bruening" w:date="2020-09-30T14:16:00Z">
              <w:r w:rsidR="00B640FE" w:rsidRPr="009802F2">
                <w:t>ncreased mass and increased movement duration led to increased reaction time.</w:t>
              </w:r>
            </w:ins>
          </w:p>
        </w:tc>
      </w:tr>
    </w:tbl>
    <w:p w14:paraId="58FD9726" w14:textId="77777777" w:rsidR="00D54130" w:rsidRPr="009802F2" w:rsidRDefault="00D54130" w:rsidP="006859FC"/>
    <w:p w14:paraId="03052E01" w14:textId="7AF6337A" w:rsidR="00A557B6" w:rsidRPr="009802F2" w:rsidRDefault="0043617C">
      <w:pPr>
        <w:rPr>
          <w:ins w:id="399" w:author="Garrick W Bruening" w:date="2020-07-25T15:11:00Z"/>
        </w:rPr>
      </w:pPr>
      <w:r w:rsidRPr="009802F2">
        <w:t xml:space="preserve">We next sought to quantify how </w:t>
      </w:r>
      <w:ins w:id="400" w:author="Garrick W Bruening" w:date="2020-07-26T16:48:00Z">
        <w:del w:id="401" w:author="Alaa Ahmed" w:date="2020-07-28T08:59:00Z">
          <w:r w:rsidR="00297640" w:rsidRPr="009802F2" w:rsidDel="000B79F4">
            <w:delText xml:space="preserve">gross </w:delText>
          </w:r>
        </w:del>
      </w:ins>
      <w:r w:rsidRPr="009802F2">
        <w:t xml:space="preserve">metabolic </w:t>
      </w:r>
      <w:ins w:id="402" w:author="Alaa Ahmed" w:date="2020-07-28T08:59:00Z">
        <w:r w:rsidR="00B3093D" w:rsidRPr="009802F2">
          <w:t>rate</w:t>
        </w:r>
      </w:ins>
      <w:del w:id="403" w:author="Alaa Ahmed" w:date="2020-07-28T08:59:00Z">
        <w:r w:rsidRPr="009802F2" w:rsidDel="00B3093D">
          <w:delText>power</w:delText>
        </w:r>
      </w:del>
      <w:r w:rsidRPr="009802F2">
        <w:t xml:space="preserve"> scaled with mass and movement duration. We parameterized metabolic</w:t>
      </w:r>
      <w:ins w:id="404" w:author="Alaa Ahmed" w:date="2020-07-28T09:00:00Z">
        <w:r w:rsidR="00B3093D" w:rsidRPr="009802F2">
          <w:t xml:space="preserve"> rate</w:t>
        </w:r>
      </w:ins>
      <w:del w:id="405" w:author="Alaa Ahmed" w:date="2020-07-28T09:00:00Z">
        <w:r w:rsidRPr="009802F2" w:rsidDel="00B3093D">
          <w:delText xml:space="preserve"> power</w:delText>
        </w:r>
      </w:del>
      <w:r w:rsidRPr="009802F2">
        <w:t xml:space="preserve"> as a function of mass and movement duration by fitting the </w:t>
      </w:r>
      <w:ins w:id="406" w:author="Garrick W Bruening" w:date="2020-07-26T16:48:00Z">
        <w:r w:rsidR="00AB0A28" w:rsidRPr="009802F2">
          <w:t xml:space="preserve">gross </w:t>
        </w:r>
      </w:ins>
      <w:r w:rsidRPr="009802F2">
        <w:t xml:space="preserve">metabolic </w:t>
      </w:r>
      <w:ins w:id="407" w:author="Alaa Ahmed" w:date="2020-07-28T09:00:00Z">
        <w:r w:rsidR="00B3093D" w:rsidRPr="009802F2">
          <w:t>rate</w:t>
        </w:r>
      </w:ins>
      <w:del w:id="408" w:author="Alaa Ahmed" w:date="2020-07-28T09:00:00Z">
        <w:r w:rsidRPr="009802F2" w:rsidDel="00B3093D">
          <w:delText>power</w:delText>
        </w:r>
      </w:del>
      <w:r w:rsidRPr="009802F2">
        <w:t xml:space="preserve"> data to the following equation</w:t>
      </w:r>
      <w:ins w:id="409" w:author="Garrick W Bruening" w:date="2020-07-26T16:48:00Z">
        <w:del w:id="410" w:author="Alaa Ahmed" w:date="2020-07-27T12:44:00Z">
          <w:r w:rsidR="00297A52" w:rsidRPr="009802F2" w:rsidDel="00787966">
            <w:delText xml:space="preserve"> (Eq. </w:delText>
          </w:r>
          <w:r w:rsidR="00297A52" w:rsidRPr="009802F2" w:rsidDel="00787966">
            <w:fldChar w:fldCharType="begin"/>
          </w:r>
          <w:r w:rsidR="00297A52" w:rsidRPr="009802F2" w:rsidDel="00787966">
            <w:delInstrText xml:space="preserve"> REF _Ref46674355 \h </w:delInstrText>
          </w:r>
        </w:del>
      </w:ins>
      <w:del w:id="411" w:author="Alaa Ahmed" w:date="2020-07-27T12:44:00Z">
        <w:r w:rsidR="00297A52" w:rsidRPr="009802F2" w:rsidDel="00787966">
          <w:rPr>
            <w:rPrChange w:id="412" w:author="Garrick W Bruening" w:date="2020-07-26T16:48:00Z">
              <w:rPr>
                <w:i/>
                <w:iCs/>
              </w:rPr>
            </w:rPrChange>
          </w:rPr>
          <w:delInstrText xml:space="preserve"> \* MERGEFORMAT </w:delInstrText>
        </w:r>
        <w:r w:rsidR="00297A52" w:rsidRPr="009802F2" w:rsidDel="00787966">
          <w:fldChar w:fldCharType="separate"/>
        </w:r>
      </w:del>
      <w:ins w:id="413" w:author="Garrick W Bruening" w:date="2020-07-27T11:20:00Z">
        <w:del w:id="414" w:author="Alaa Ahmed" w:date="2020-07-27T12:44:00Z">
          <w:r w:rsidR="00AB743E" w:rsidRPr="009802F2" w:rsidDel="00787966">
            <w:rPr>
              <w:noProof/>
              <w:sz w:val="24"/>
              <w:szCs w:val="24"/>
              <w:rPrChange w:id="415" w:author="Garrick W Bruening" w:date="2020-07-25T15:11:00Z">
                <w:rPr/>
              </w:rPrChange>
            </w:rPr>
            <w:delText>(</w:delText>
          </w:r>
          <w:r w:rsidR="00AB743E" w:rsidRPr="009802F2" w:rsidDel="00787966">
            <w:rPr>
              <w:noProof/>
              <w:sz w:val="24"/>
              <w:szCs w:val="24"/>
            </w:rPr>
            <w:delText>1</w:delText>
          </w:r>
          <w:r w:rsidR="00AB743E" w:rsidRPr="009802F2" w:rsidDel="00787966">
            <w:rPr>
              <w:sz w:val="24"/>
              <w:szCs w:val="24"/>
              <w:rPrChange w:id="416" w:author="Garrick W Bruening" w:date="2020-07-25T15:11:00Z">
                <w:rPr/>
              </w:rPrChange>
            </w:rPr>
            <w:delText>)</w:delText>
          </w:r>
        </w:del>
      </w:ins>
      <w:ins w:id="417" w:author="Garrick W Bruening" w:date="2020-07-26T16:48:00Z">
        <w:del w:id="418" w:author="Alaa Ahmed" w:date="2020-07-27T12:44:00Z">
          <w:r w:rsidR="00297A52" w:rsidRPr="009802F2" w:rsidDel="00787966">
            <w:fldChar w:fldCharType="end"/>
          </w:r>
        </w:del>
        <w:del w:id="419" w:author="Alaa Ahmed" w:date="2020-07-27T12:43:00Z">
          <w:r w:rsidR="00297A52" w:rsidRPr="009802F2" w:rsidDel="00E07A30">
            <w:delText>)</w:delText>
          </w:r>
        </w:del>
      </w:ins>
      <w:del w:id="420" w:author="Alaa Ahmed" w:date="2020-07-27T12:44:00Z">
        <w:r w:rsidR="00794FBE" w:rsidRPr="009802F2" w:rsidDel="00787966">
          <w:delText>,</w:delText>
        </w:r>
      </w:del>
      <w:r w:rsidR="00794FBE" w:rsidRPr="009802F2">
        <w:t xml:space="preserve"> based upon </w:t>
      </w:r>
      <w:r w:rsidR="009B17A8" w:rsidRPr="009802F2">
        <w:t>the observed effects of mass on the metabolic cost of walking</w:t>
      </w:r>
      <w:r w:rsidRPr="009802F2">
        <w:t>:</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A557B6" w:rsidRPr="009802F2" w14:paraId="0ABA9DF5" w14:textId="77777777" w:rsidTr="003857B1">
        <w:trPr>
          <w:ins w:id="421" w:author="Garrick W Bruening" w:date="2020-07-25T15:10:00Z"/>
        </w:trPr>
        <w:tc>
          <w:tcPr>
            <w:tcW w:w="500" w:type="pct"/>
          </w:tcPr>
          <w:p w14:paraId="78C296CE" w14:textId="77777777" w:rsidR="00A557B6" w:rsidRPr="009802F2" w:rsidRDefault="00A557B6" w:rsidP="003857B1">
            <w:pPr>
              <w:rPr>
                <w:ins w:id="422" w:author="Garrick W Bruening" w:date="2020-07-25T15:10:00Z"/>
              </w:rPr>
            </w:pPr>
          </w:p>
        </w:tc>
        <w:tc>
          <w:tcPr>
            <w:tcW w:w="4000" w:type="pct"/>
            <w:vAlign w:val="center"/>
          </w:tcPr>
          <w:p w14:paraId="023758DE" w14:textId="42B1CEB5" w:rsidR="00A557B6" w:rsidRPr="009802F2" w:rsidDel="00475269" w:rsidRDefault="002E6FCC" w:rsidP="003857B1">
            <w:pPr>
              <w:jc w:val="center"/>
              <w:rPr>
                <w:del w:id="423" w:author="Alaa Ahmed" w:date="2020-08-05T11:44:00Z"/>
                <w:rFonts w:eastAsiaTheme="minorEastAsia" w:cstheme="minorHAnsi"/>
              </w:rPr>
            </w:pPr>
            <m:oMathPara>
              <m:oMathParaPr>
                <m:jc m:val="center"/>
              </m:oMathParaPr>
              <m:oMath>
                <m:sSub>
                  <m:sSubPr>
                    <m:ctrlPr>
                      <w:rPr>
                        <w:rFonts w:ascii="Cambria Math" w:hAnsi="Cambria Math" w:cstheme="minorHAnsi"/>
                      </w:rPr>
                    </m:ctrlPr>
                  </m:sSubPr>
                  <m:e>
                    <m:acc>
                      <m:accPr>
                        <m:chr m:val="̇"/>
                        <m:ctrlPr>
                          <w:rPr>
                            <w:rFonts w:ascii="Cambria Math" w:hAnsi="Cambria Math" w:cstheme="minorHAnsi"/>
                          </w:rPr>
                        </m:ctrlPr>
                      </m:accPr>
                      <m:e>
                        <m:r>
                          <m:rPr>
                            <m:nor/>
                          </m:rPr>
                          <w:rPr>
                            <w:rFonts w:cstheme="minorHAnsi"/>
                          </w:rPr>
                          <m:t>e</m:t>
                        </m:r>
                      </m:e>
                    </m:acc>
                  </m:e>
                  <m:sub>
                    <m:r>
                      <m:rPr>
                        <m:nor/>
                      </m:rPr>
                      <w:rPr>
                        <w:rFonts w:cstheme="minorHAnsi"/>
                      </w:rPr>
                      <m:t>m</m:t>
                    </m:r>
                  </m:sub>
                </m:sSub>
                <m:r>
                  <m:rPr>
                    <m:nor/>
                  </m:rPr>
                  <w:rPr>
                    <w:rFonts w:cstheme="minorHAnsi"/>
                  </w:rPr>
                  <m:t>=a+</m:t>
                </m:r>
                <m:f>
                  <m:fPr>
                    <m:ctrlPr>
                      <w:rPr>
                        <w:rFonts w:ascii="Cambria Math" w:hAnsi="Cambria Math" w:cstheme="minorHAnsi"/>
                      </w:rPr>
                    </m:ctrlPr>
                  </m:fPr>
                  <m:num>
                    <m:r>
                      <m:rPr>
                        <m:nor/>
                      </m:rPr>
                      <w:rPr>
                        <w:rFonts w:cstheme="minorHAnsi"/>
                      </w:rPr>
                      <m:t>b</m:t>
                    </m:r>
                    <m:sSup>
                      <m:sSupPr>
                        <m:ctrlPr>
                          <w:rPr>
                            <w:rFonts w:ascii="Cambria Math" w:hAnsi="Cambria Math" w:cstheme="minorHAnsi"/>
                          </w:rPr>
                        </m:ctrlPr>
                      </m:sSupPr>
                      <m:e>
                        <m:r>
                          <m:rPr>
                            <m:nor/>
                          </m:rPr>
                          <w:rPr>
                            <w:rFonts w:cstheme="minorHAnsi"/>
                          </w:rPr>
                          <m:t>m</m:t>
                        </m:r>
                      </m:e>
                      <m:sup>
                        <m:r>
                          <m:rPr>
                            <m:nor/>
                          </m:rPr>
                          <w:rPr>
                            <w:rFonts w:cstheme="minorHAnsi"/>
                          </w:rPr>
                          <m:t>i</m:t>
                        </m:r>
                      </m:sup>
                    </m:sSup>
                  </m:num>
                  <m:den>
                    <m:sSubSup>
                      <m:sSubSupPr>
                        <m:ctrlPr>
                          <w:rPr>
                            <w:rFonts w:ascii="Cambria Math" w:hAnsi="Cambria Math" w:cstheme="minorHAnsi"/>
                          </w:rPr>
                        </m:ctrlPr>
                      </m:sSubSupPr>
                      <m:e>
                        <m:r>
                          <m:rPr>
                            <m:nor/>
                          </m:rPr>
                          <w:rPr>
                            <w:rFonts w:cstheme="minorHAnsi"/>
                          </w:rPr>
                          <m:t>t</m:t>
                        </m:r>
                      </m:e>
                      <m:sub>
                        <m:r>
                          <m:rPr>
                            <m:nor/>
                          </m:rPr>
                          <w:rPr>
                            <w:rFonts w:cstheme="minorHAnsi"/>
                          </w:rPr>
                          <m:t>m</m:t>
                        </m:r>
                      </m:sub>
                      <m:sup>
                        <m:r>
                          <m:rPr>
                            <m:nor/>
                          </m:rPr>
                          <w:rPr>
                            <w:rFonts w:cstheme="minorHAnsi"/>
                          </w:rPr>
                          <m:t>j</m:t>
                        </m:r>
                      </m:sup>
                    </m:sSubSup>
                  </m:den>
                </m:f>
              </m:oMath>
            </m:oMathPara>
          </w:p>
          <w:p w14:paraId="5C2050C0" w14:textId="07557B46" w:rsidR="00A557B6" w:rsidRPr="009802F2" w:rsidRDefault="006A263C">
            <w:pPr>
              <w:jc w:val="center"/>
              <w:rPr>
                <w:ins w:id="424" w:author="Garrick W Bruening" w:date="2020-07-25T15:10:00Z"/>
              </w:rPr>
            </w:pPr>
            <w:del w:id="425" w:author="Alaa Ahmed" w:date="2020-08-05T11:44:00Z">
              <w:r w:rsidRPr="009802F2" w:rsidDel="00475269">
                <w:rPr>
                  <w:noProof/>
                </w:rPr>
                <w:fldChar w:fldCharType="begin"/>
              </w:r>
              <w:r w:rsidRPr="009802F2" w:rsidDel="00475269">
                <w:rPr>
                  <w:noProof/>
                </w:rPr>
                <w:fldChar w:fldCharType="end"/>
              </w:r>
            </w:del>
          </w:p>
        </w:tc>
        <w:tc>
          <w:tcPr>
            <w:tcW w:w="500" w:type="pct"/>
            <w:vAlign w:val="center"/>
          </w:tcPr>
          <w:p w14:paraId="5EC6C684" w14:textId="5B14C0F3" w:rsidR="00A557B6" w:rsidRPr="009802F2" w:rsidRDefault="00A557B6" w:rsidP="003857B1">
            <w:pPr>
              <w:pStyle w:val="Caption"/>
              <w:keepNext/>
              <w:jc w:val="right"/>
              <w:rPr>
                <w:ins w:id="426" w:author="Garrick W Bruening" w:date="2020-07-25T15:10:00Z"/>
                <w:i w:val="0"/>
                <w:iCs w:val="0"/>
                <w:sz w:val="22"/>
                <w:szCs w:val="22"/>
                <w:rPrChange w:id="427" w:author="Garrick W Bruening" w:date="2020-07-27T23:34:00Z">
                  <w:rPr>
                    <w:ins w:id="428" w:author="Garrick W Bruening" w:date="2020-07-25T15:10:00Z"/>
                    <w:i w:val="0"/>
                    <w:sz w:val="24"/>
                    <w:szCs w:val="24"/>
                  </w:rPr>
                </w:rPrChange>
              </w:rPr>
            </w:pPr>
            <w:bookmarkStart w:id="429" w:name="_Ref46674355"/>
            <w:ins w:id="430" w:author="Garrick W Bruening" w:date="2020-07-25T15:11:00Z">
              <w:r w:rsidRPr="009802F2">
                <w:rPr>
                  <w:i w:val="0"/>
                  <w:iCs w:val="0"/>
                  <w:color w:val="auto"/>
                  <w:sz w:val="22"/>
                  <w:szCs w:val="22"/>
                  <w:rPrChange w:id="431" w:author="Garrick W Bruening" w:date="2020-07-25T15:11:00Z">
                    <w:rPr/>
                  </w:rPrChange>
                </w:rPr>
                <w:t>(</w:t>
              </w:r>
              <w:r w:rsidRPr="009802F2">
                <w:rPr>
                  <w:i w:val="0"/>
                  <w:iCs w:val="0"/>
                  <w:color w:val="auto"/>
                  <w:sz w:val="22"/>
                  <w:szCs w:val="22"/>
                  <w:rPrChange w:id="432" w:author="Garrick W Bruening" w:date="2020-07-25T15:11:00Z">
                    <w:rPr/>
                  </w:rPrChange>
                </w:rPr>
                <w:fldChar w:fldCharType="begin"/>
              </w:r>
              <w:r w:rsidRPr="009802F2">
                <w:rPr>
                  <w:i w:val="0"/>
                  <w:iCs w:val="0"/>
                  <w:color w:val="auto"/>
                  <w:sz w:val="22"/>
                  <w:szCs w:val="22"/>
                  <w:rPrChange w:id="433" w:author="Garrick W Bruening" w:date="2020-07-25T15:11:00Z">
                    <w:rPr/>
                  </w:rPrChange>
                </w:rPr>
                <w:instrText xml:space="preserve"> SEQ Equation \* ARABIC </w:instrText>
              </w:r>
              <w:r w:rsidRPr="009802F2">
                <w:rPr>
                  <w:i w:val="0"/>
                  <w:iCs w:val="0"/>
                  <w:color w:val="auto"/>
                  <w:sz w:val="22"/>
                  <w:szCs w:val="22"/>
                  <w:rPrChange w:id="434" w:author="Garrick W Bruening" w:date="2020-07-25T15:11:00Z">
                    <w:rPr/>
                  </w:rPrChange>
                </w:rPr>
                <w:fldChar w:fldCharType="separate"/>
              </w:r>
            </w:ins>
            <w:r w:rsidR="005B369E" w:rsidRPr="009802F2">
              <w:rPr>
                <w:i w:val="0"/>
                <w:iCs w:val="0"/>
                <w:noProof/>
                <w:color w:val="auto"/>
                <w:sz w:val="22"/>
                <w:szCs w:val="22"/>
              </w:rPr>
              <w:t>1</w:t>
            </w:r>
            <w:ins w:id="435" w:author="Garrick W Bruening" w:date="2020-07-25T15:11:00Z">
              <w:r w:rsidRPr="009802F2">
                <w:rPr>
                  <w:i w:val="0"/>
                  <w:iCs w:val="0"/>
                  <w:color w:val="auto"/>
                  <w:sz w:val="22"/>
                  <w:szCs w:val="22"/>
                  <w:rPrChange w:id="436" w:author="Garrick W Bruening" w:date="2020-07-25T15:11:00Z">
                    <w:rPr/>
                  </w:rPrChange>
                </w:rPr>
                <w:fldChar w:fldCharType="end"/>
              </w:r>
              <w:r w:rsidRPr="009802F2">
                <w:rPr>
                  <w:i w:val="0"/>
                  <w:iCs w:val="0"/>
                  <w:color w:val="auto"/>
                  <w:sz w:val="22"/>
                  <w:szCs w:val="22"/>
                  <w:rPrChange w:id="437" w:author="Garrick W Bruening" w:date="2020-07-25T15:11:00Z">
                    <w:rPr/>
                  </w:rPrChange>
                </w:rPr>
                <w:t>)</w:t>
              </w:r>
            </w:ins>
            <w:bookmarkEnd w:id="429"/>
          </w:p>
        </w:tc>
      </w:tr>
    </w:tbl>
    <w:p w14:paraId="43010F78" w14:textId="7ADF3E59" w:rsidR="00EB19FE" w:rsidRPr="009802F2" w:rsidRDefault="00EB19FE" w:rsidP="004765E3">
      <w:pPr>
        <w:pStyle w:val="MTDisplayEquation"/>
        <w:tabs>
          <w:tab w:val="left" w:pos="225"/>
        </w:tabs>
      </w:pPr>
      <w:r w:rsidRPr="009802F2">
        <w:tab/>
      </w:r>
      <w:r w:rsidR="004765E3" w:rsidRPr="009802F2">
        <w:tab/>
      </w:r>
    </w:p>
    <w:p w14:paraId="2F95B1F2" w14:textId="64376953" w:rsidR="00F21D83" w:rsidRPr="009802F2" w:rsidRDefault="00E70D6F" w:rsidP="00E70D6F">
      <w:pPr>
        <w:rPr>
          <w:ins w:id="438" w:author="Alaa Ahmed" w:date="2020-07-27T13:00:00Z"/>
        </w:rPr>
      </w:pPr>
      <w:r w:rsidRPr="009802F2">
        <w:t>where</w:t>
      </w:r>
      <w:r w:rsidR="00031604" w:rsidRPr="009802F2">
        <w:t xml:space="preserve"> </w:t>
      </w:r>
      <m:oMath>
        <m:r>
          <m:rPr>
            <m:nor/>
          </m:rPr>
          <w:rPr>
            <w:rFonts w:cstheme="minorHAnsi"/>
          </w:rPr>
          <m:t>m</m:t>
        </m:r>
      </m:oMath>
      <w:r w:rsidRPr="009802F2">
        <w:t xml:space="preserve"> represents the </w:t>
      </w:r>
      <w:r w:rsidR="00F961EB" w:rsidRPr="009802F2">
        <w:t>effective</w:t>
      </w:r>
      <w:r w:rsidRPr="009802F2">
        <w:t xml:space="preserve"> mass</w:t>
      </w:r>
      <w:r w:rsidR="00F961EB" w:rsidRPr="009802F2">
        <w:t xml:space="preserve"> of the arm with the added mass</w:t>
      </w:r>
      <w:r w:rsidR="00235BC9" w:rsidRPr="009802F2">
        <w:t xml:space="preserve"> (see Methods)</w:t>
      </w:r>
      <w:r w:rsidRPr="009802F2">
        <w:t xml:space="preserve">, and </w:t>
      </w:r>
      <m:oMath>
        <m:sSubSup>
          <m:sSubSupPr>
            <m:ctrlPr>
              <w:rPr>
                <w:rFonts w:ascii="Cambria Math" w:hAnsi="Cambria Math" w:cstheme="minorHAnsi"/>
              </w:rPr>
            </m:ctrlPr>
          </m:sSubSupPr>
          <m:e>
            <m:r>
              <m:rPr>
                <m:nor/>
              </m:rPr>
              <w:rPr>
                <w:rFonts w:cstheme="minorHAnsi"/>
              </w:rPr>
              <m:t>t</m:t>
            </m:r>
          </m:e>
          <m:sub>
            <m:r>
              <m:rPr>
                <m:nor/>
              </m:rPr>
              <w:rPr>
                <w:rFonts w:cstheme="minorHAnsi"/>
              </w:rPr>
              <m:t>m</m:t>
            </m:r>
          </m:sub>
          <m:sup/>
        </m:sSubSup>
      </m:oMath>
      <w:r w:rsidR="00031604" w:rsidRPr="009802F2">
        <w:t xml:space="preserve"> </w:t>
      </w:r>
      <w:r w:rsidRPr="009802F2">
        <w:t>is the movement duration. The best fit parameters were</w:t>
      </w:r>
      <w:ins w:id="439" w:author="Garrick W Bruening" w:date="2020-10-02T13:31:00Z">
        <w:r w:rsidR="009737ED" w:rsidRPr="009802F2">
          <w:t xml:space="preserve"> </w:t>
        </w:r>
      </w:ins>
      <m:oMath>
        <m:r>
          <m:rPr>
            <m:nor/>
          </m:rPr>
          <w:rPr>
            <w:rFonts w:cstheme="minorHAnsi"/>
            <w:rPrChange w:id="440" w:author="Garrick W Bruening" w:date="2020-10-02T13:32:00Z">
              <w:rPr>
                <w:rFonts w:ascii="Cambria Math" w:hAnsi="Cambria Math"/>
              </w:rPr>
            </w:rPrChange>
          </w:rPr>
          <m:t>a</m:t>
        </m:r>
        <m:r>
          <m:rPr>
            <m:nor/>
          </m:rPr>
          <w:rPr>
            <w:rFonts w:cstheme="minorHAnsi"/>
            <w:rPrChange w:id="441" w:author="Garrick W Bruening" w:date="2020-10-02T13:32:00Z">
              <w:rPr>
                <w:rFonts w:ascii="Cambria Math" w:hAnsi="Cambria Math"/>
                <w:i/>
              </w:rPr>
            </w:rPrChange>
          </w:rPr>
          <m:t> = 98.25 </m:t>
        </m:r>
        <m:r>
          <m:rPr>
            <m:nor/>
          </m:rPr>
          <w:rPr>
            <w:rFonts w:cstheme="minorHAnsi"/>
            <w:rPrChange w:id="442" w:author="Garrick W Bruening" w:date="2020-10-02T13:32:00Z">
              <w:rPr>
                <w:rFonts w:ascii="Cambria Math" w:hAnsi="Cambria Math"/>
              </w:rPr>
            </w:rPrChange>
          </w:rPr>
          <m:t>±</m:t>
        </m:r>
        <m:r>
          <w:ins w:id="443" w:author="Garrick W Bruening" w:date="2020-10-02T13:32:00Z">
            <m:rPr>
              <m:nor/>
            </m:rPr>
            <w:rPr>
              <w:rFonts w:ascii="Cambria Math" w:cstheme="minorHAnsi"/>
            </w:rPr>
            <m:t xml:space="preserve"> </m:t>
          </w:ins>
        </m:r>
        <m:r>
          <m:rPr>
            <m:nor/>
          </m:rPr>
          <w:rPr>
            <w:rFonts w:cstheme="minorHAnsi"/>
            <w:rPrChange w:id="444" w:author="Garrick W Bruening" w:date="2020-10-02T13:32:00Z">
              <w:rPr>
                <w:rFonts w:ascii="Cambria Math" w:hAnsi="Cambria Math"/>
                <w:i/>
              </w:rPr>
            </w:rPrChange>
          </w:rPr>
          <m:t>3.05</m:t>
        </m:r>
        <m:r>
          <w:del w:id="445" w:author="Garrick W Bruening" w:date="2020-10-02T13:32:00Z">
            <m:rPr>
              <m:nor/>
            </m:rPr>
            <w:rPr>
              <w:rPrChange w:id="446" w:author="Garrick W Bruening" w:date="2020-10-02T13:32:00Z">
                <w:rPr/>
              </w:rPrChange>
            </w:rPr>
            <m:t xml:space="preserve"> </m:t>
          </w:del>
        </m:r>
        <m:r>
          <w:del w:id="447" w:author="Garrick W Bruening" w:date="2020-10-02T13:32:00Z">
            <m:rPr>
              <m:nor/>
            </m:rPr>
            <w:rPr>
              <w:noProof/>
              <w:position w:val="-6"/>
              <w:rPrChange w:id="448" w:author="Garrick W Bruening" w:date="2020-10-02T13:32:00Z">
                <w:rPr>
                  <w:noProof/>
                  <w:position w:val="-6"/>
                </w:rPr>
              </w:rPrChange>
            </w:rPr>
            <w:object w:dxaOrig="1720" w:dyaOrig="280" w14:anchorId="789B9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6.25pt;height:14.25pt" o:ole="">
                <v:imagedata r:id="rId15" o:title=""/>
              </v:shape>
              <o:OLEObject Type="Embed" ProgID="Equation.DSMT4" ShapeID="_x0000_i1025" DrawAspect="Content" ObjectID="_1663576613" r:id="rId16"/>
            </w:object>
          </w:del>
        </m:r>
        <m:r>
          <w:del w:id="449" w:author="Garrick W Bruening" w:date="2020-10-02T13:32:00Z">
            <m:rPr>
              <m:nor/>
            </m:rPr>
            <w:rPr>
              <w:rPrChange w:id="450" w:author="Garrick W Bruening" w:date="2020-10-02T13:32:00Z">
                <w:rPr/>
              </w:rPrChange>
            </w:rPr>
            <m:t xml:space="preserve"> </m:t>
          </w:del>
        </m:r>
      </m:oMath>
      <w:r w:rsidR="00491442" w:rsidRPr="009802F2">
        <w:t>,</w:t>
      </w:r>
      <w:del w:id="451" w:author="Garrick W Bruening" w:date="2020-10-02T13:33:00Z">
        <w:r w:rsidR="00491442" w:rsidRPr="009802F2" w:rsidDel="005B5565">
          <w:delText xml:space="preserve"> </w:delText>
        </w:r>
      </w:del>
      <w:ins w:id="452" w:author="Alaa Ahmed" w:date="2020-07-23T15:38:00Z">
        <w:del w:id="453" w:author="Garrick W Bruening" w:date="2020-10-02T13:32:00Z">
          <w:r w:rsidR="00B24814" w:rsidRPr="009802F2" w:rsidDel="00787540">
            <w:rPr>
              <w:noProof/>
              <w:position w:val="-6"/>
            </w:rPr>
            <w:object w:dxaOrig="1600" w:dyaOrig="280" w14:anchorId="577D80C7">
              <v:shape id="_x0000_i1026" type="#_x0000_t75" style="width:79.45pt;height:14.25pt" o:ole="">
                <v:imagedata r:id="rId17" o:title=""/>
              </v:shape>
              <o:OLEObject Type="Embed" ProgID="Equation.DSMT4" ShapeID="_x0000_i1026" DrawAspect="Content" ObjectID="_1663576614" r:id="rId18"/>
            </w:object>
          </w:r>
        </w:del>
      </w:ins>
      <w:ins w:id="454" w:author="Garrick W Bruening" w:date="2020-10-02T13:33:00Z">
        <w:r w:rsidR="005B5565" w:rsidRPr="009802F2">
          <w:rPr>
            <w:rFonts w:eastAsiaTheme="minorEastAsia"/>
            <w:noProof/>
          </w:rPr>
          <w:t xml:space="preserve"> </w:t>
        </w:r>
      </w:ins>
      <m:oMath>
        <m:r>
          <w:ins w:id="455" w:author="Garrick W Bruening" w:date="2020-10-02T13:32:00Z">
            <m:rPr>
              <m:nor/>
            </m:rPr>
            <w:rPr>
              <w:rFonts w:cstheme="minorHAnsi"/>
              <w:rPrChange w:id="456" w:author="Garrick W Bruening" w:date="2020-10-02T13:32:00Z">
                <w:rPr>
                  <w:rFonts w:ascii="Cambria Math" w:cstheme="minorHAnsi"/>
                </w:rPr>
              </w:rPrChange>
            </w:rPr>
            <m:t>b</m:t>
          </w:ins>
        </m:r>
        <m:r>
          <w:ins w:id="457" w:author="Garrick W Bruening" w:date="2020-10-02T13:32:00Z">
            <m:rPr>
              <m:nor/>
            </m:rPr>
            <w:rPr>
              <w:rFonts w:cstheme="minorHAnsi"/>
              <w:rPrChange w:id="458" w:author="Garrick W Bruening" w:date="2020-10-02T13:32:00Z">
                <w:rPr>
                  <w:rFonts w:cstheme="minorHAnsi"/>
                </w:rPr>
              </w:rPrChange>
            </w:rPr>
            <m:t> = 0.86 ±</m:t>
          </w:ins>
        </m:r>
        <m:r>
          <w:ins w:id="459" w:author="Garrick W Bruening" w:date="2020-10-02T13:32:00Z">
            <m:rPr>
              <m:nor/>
            </m:rPr>
            <w:rPr>
              <w:rFonts w:cstheme="minorHAnsi"/>
              <w:rPrChange w:id="460" w:author="Garrick W Bruening" w:date="2020-10-02T13:32:00Z">
                <w:rPr>
                  <w:rFonts w:ascii="Cambria Math" w:cstheme="minorHAnsi"/>
                </w:rPr>
              </w:rPrChange>
            </w:rPr>
            <m:t xml:space="preserve"> 0.43</m:t>
          </w:ins>
        </m:r>
      </m:oMath>
      <w:r w:rsidR="005D36E3" w:rsidRPr="009802F2">
        <w:t>,</w:t>
      </w:r>
      <w:del w:id="461" w:author="Garrick W Bruening" w:date="2020-10-02T13:33:00Z">
        <w:r w:rsidR="005D36E3" w:rsidRPr="009802F2" w:rsidDel="005B5565">
          <w:delText xml:space="preserve"> </w:delText>
        </w:r>
      </w:del>
      <w:r w:rsidR="00491442" w:rsidRPr="009802F2">
        <w:t xml:space="preserve"> </w:t>
      </w:r>
      <w:ins w:id="462" w:author="Alaa Ahmed" w:date="2020-07-23T15:38:00Z">
        <w:del w:id="463" w:author="Garrick W Bruening" w:date="2020-10-02T13:32:00Z">
          <w:r w:rsidR="00B24814" w:rsidRPr="009802F2" w:rsidDel="007B37AA">
            <w:rPr>
              <w:noProof/>
              <w:position w:val="-4"/>
            </w:rPr>
            <w:object w:dxaOrig="1540" w:dyaOrig="260" w14:anchorId="3A8BA427">
              <v:shape id="_x0000_i1027" type="#_x0000_t75" style="width:79.45pt;height:14.25pt" o:ole="">
                <v:imagedata r:id="rId19" o:title=""/>
              </v:shape>
              <o:OLEObject Type="Embed" ProgID="Equation.DSMT4" ShapeID="_x0000_i1027" DrawAspect="Content" ObjectID="_1663576615" r:id="rId20"/>
            </w:object>
          </w:r>
        </w:del>
      </w:ins>
      <w:proofErr w:type="spellStart"/>
      <m:oMath>
        <m:r>
          <w:ins w:id="464" w:author="Garrick W Bruening" w:date="2020-10-02T13:32:00Z">
            <m:rPr>
              <m:nor/>
            </m:rPr>
            <w:rPr>
              <w:rFonts w:cstheme="minorHAnsi"/>
              <w:rPrChange w:id="465" w:author="Garrick W Bruening" w:date="2020-10-02T13:33:00Z">
                <w:rPr>
                  <w:rFonts w:ascii="Cambria Math" w:cstheme="minorHAnsi"/>
                </w:rPr>
              </w:rPrChange>
            </w:rPr>
            <m:t>i</m:t>
          </w:ins>
        </m:r>
        <w:proofErr w:type="spellEnd"/>
        <m:r>
          <w:ins w:id="466" w:author="Garrick W Bruening" w:date="2020-10-02T13:32:00Z">
            <m:rPr>
              <m:nor/>
            </m:rPr>
            <w:rPr>
              <w:rFonts w:cstheme="minorHAnsi"/>
              <w:rPrChange w:id="467" w:author="Garrick W Bruening" w:date="2020-10-02T13:33:00Z">
                <w:rPr>
                  <w:rFonts w:cstheme="minorHAnsi"/>
                </w:rPr>
              </w:rPrChange>
            </w:rPr>
            <m:t> = </m:t>
          </w:ins>
        </m:r>
        <m:r>
          <w:ins w:id="468" w:author="Garrick W Bruening" w:date="2020-10-02T13:33:00Z">
            <m:rPr>
              <m:nor/>
            </m:rPr>
            <w:rPr>
              <w:rFonts w:ascii="Cambria Math" w:cstheme="minorHAnsi"/>
            </w:rPr>
            <m:t>0.83</m:t>
          </w:ins>
        </m:r>
        <m:r>
          <w:ins w:id="469" w:author="Garrick W Bruening" w:date="2020-10-02T13:32:00Z">
            <m:rPr>
              <m:nor/>
            </m:rPr>
            <w:rPr>
              <w:rFonts w:cstheme="minorHAnsi"/>
              <w:rPrChange w:id="470" w:author="Garrick W Bruening" w:date="2020-10-02T13:33:00Z">
                <w:rPr>
                  <w:rFonts w:cstheme="minorHAnsi"/>
                </w:rPr>
              </w:rPrChange>
            </w:rPr>
            <m:t> ±</m:t>
          </w:ins>
        </m:r>
        <m:r>
          <w:ins w:id="471" w:author="Garrick W Bruening" w:date="2020-10-02T13:33:00Z">
            <m:rPr>
              <m:nor/>
            </m:rPr>
            <w:rPr>
              <w:rFonts w:ascii="Cambria Math" w:cstheme="minorHAnsi"/>
            </w:rPr>
            <m:t xml:space="preserve"> </m:t>
          </w:ins>
        </m:r>
        <m:r>
          <w:ins w:id="472" w:author="Garrick W Bruening" w:date="2020-10-02T13:33:00Z">
            <m:rPr>
              <m:nor/>
            </m:rPr>
            <w:rPr>
              <w:rFonts w:cstheme="minorHAnsi"/>
            </w:rPr>
            <m:t>0.10</m:t>
          </w:ins>
        </m:r>
      </m:oMath>
      <w:r w:rsidR="005D36E3" w:rsidRPr="009802F2">
        <w:t xml:space="preserve">, and </w:t>
      </w:r>
      <w:ins w:id="473" w:author="Alaa Ahmed" w:date="2020-07-23T15:39:00Z">
        <w:del w:id="474" w:author="Garrick W Bruening" w:date="2020-10-02T13:33:00Z">
          <w:r w:rsidR="00B24814" w:rsidRPr="009802F2" w:rsidDel="00EC2C7A">
            <w:rPr>
              <w:noProof/>
              <w:position w:val="-10"/>
            </w:rPr>
            <w:object w:dxaOrig="1560" w:dyaOrig="320" w14:anchorId="291AE95B">
              <v:shape id="_x0000_i1028" type="#_x0000_t75" style="width:79.45pt;height:14.25pt" o:ole="">
                <v:imagedata r:id="rId21" o:title=""/>
              </v:shape>
              <o:OLEObject Type="Embed" ProgID="Equation.DSMT4" ShapeID="_x0000_i1028" DrawAspect="Content" ObjectID="_1663576616" r:id="rId22"/>
            </w:object>
          </w:r>
        </w:del>
      </w:ins>
      <m:oMath>
        <m:r>
          <w:ins w:id="475" w:author="Garrick W Bruening" w:date="2020-10-02T13:34:00Z">
            <m:rPr>
              <m:nor/>
            </m:rPr>
            <w:rPr>
              <w:rFonts w:cstheme="minorHAnsi"/>
            </w:rPr>
            <m:t>j</m:t>
          </w:ins>
        </m:r>
        <m:r>
          <w:ins w:id="476" w:author="Garrick W Bruening" w:date="2020-10-02T13:33:00Z">
            <m:rPr>
              <m:nor/>
            </m:rPr>
            <w:rPr>
              <w:rFonts w:cstheme="minorHAnsi"/>
            </w:rPr>
            <m:t> = </m:t>
          </w:ins>
        </m:r>
        <m:r>
          <w:ins w:id="477" w:author="Garrick W Bruening" w:date="2020-10-02T13:34:00Z">
            <m:rPr>
              <m:nor/>
            </m:rPr>
            <w:rPr>
              <w:rFonts w:cstheme="minorHAnsi"/>
            </w:rPr>
            <m:t>5.83</m:t>
          </w:ins>
        </m:r>
        <m:r>
          <w:ins w:id="478" w:author="Garrick W Bruening" w:date="2020-10-02T13:33:00Z">
            <m:rPr>
              <m:nor/>
            </m:rPr>
            <w:rPr>
              <w:rFonts w:cstheme="minorHAnsi"/>
            </w:rPr>
            <m:t> ±</m:t>
          </w:ins>
        </m:r>
        <m:r>
          <w:ins w:id="479" w:author="Garrick W Bruening" w:date="2020-10-02T13:33:00Z">
            <m:rPr>
              <m:nor/>
            </m:rPr>
            <w:rPr>
              <w:rFonts w:ascii="Cambria Math" w:cstheme="minorHAnsi"/>
            </w:rPr>
            <m:t xml:space="preserve"> </m:t>
          </w:ins>
        </m:r>
        <m:r>
          <w:ins w:id="480" w:author="Garrick W Bruening" w:date="2020-10-02T13:34:00Z">
            <m:rPr>
              <m:nor/>
            </m:rPr>
            <w:rPr>
              <w:rFonts w:cstheme="minorHAnsi"/>
            </w:rPr>
            <m:t>0.60</m:t>
          </w:ins>
        </m:r>
      </m:oMath>
      <w:ins w:id="481" w:author="Garrick W Bruening" w:date="2020-10-02T13:33:00Z">
        <w:r w:rsidR="00EC2C7A" w:rsidRPr="009802F2">
          <w:rPr>
            <w:noProof/>
          </w:rPr>
          <w:t xml:space="preserve"> </w:t>
        </w:r>
      </w:ins>
      <w:r w:rsidR="007A0B4D" w:rsidRPr="009802F2">
        <w:rPr>
          <w:noProof/>
        </w:rPr>
        <w:t>(</w:t>
      </w:r>
      <w:commentRangeStart w:id="482"/>
      <w:commentRangeStart w:id="483"/>
      <w:r w:rsidR="007A0B4D" w:rsidRPr="009802F2">
        <w:rPr>
          <w:rPrChange w:id="484" w:author="Alaa Ahmed" w:date="2020-08-05T12:01:00Z">
            <w:rPr>
              <w:highlight w:val="yellow"/>
            </w:rPr>
          </w:rPrChange>
        </w:rPr>
        <w:t xml:space="preserve">SSE = </w:t>
      </w:r>
      <w:ins w:id="485" w:author="Alaa Ahmed" w:date="2020-07-30T17:02:00Z">
        <w:r w:rsidR="00687AE9" w:rsidRPr="009802F2">
          <w:rPr>
            <w:rPrChange w:id="486" w:author="Alaa Ahmed" w:date="2020-08-05T12:01:00Z">
              <w:rPr>
                <w:highlight w:val="yellow"/>
              </w:rPr>
            </w:rPrChange>
          </w:rPr>
          <w:t>1</w:t>
        </w:r>
      </w:ins>
      <w:ins w:id="487" w:author="Alaa Ahmed" w:date="2020-07-30T17:03:00Z">
        <w:r w:rsidR="009633BC" w:rsidRPr="009802F2">
          <w:rPr>
            <w:rPrChange w:id="488" w:author="Alaa Ahmed" w:date="2020-08-05T12:01:00Z">
              <w:rPr>
                <w:highlight w:val="yellow"/>
              </w:rPr>
            </w:rPrChange>
          </w:rPr>
          <w:t>208</w:t>
        </w:r>
      </w:ins>
      <w:ins w:id="489" w:author="Alaa Ahmed" w:date="2020-07-30T17:04:00Z">
        <w:r w:rsidR="009003C9" w:rsidRPr="009802F2">
          <w:rPr>
            <w:rPrChange w:id="490" w:author="Alaa Ahmed" w:date="2020-08-05T12:01:00Z">
              <w:rPr>
                <w:highlight w:val="yellow"/>
              </w:rPr>
            </w:rPrChange>
          </w:rPr>
          <w:t>72</w:t>
        </w:r>
      </w:ins>
      <w:ins w:id="491" w:author="Alaa Ahmed" w:date="2020-07-30T17:05:00Z">
        <w:r w:rsidR="001A6335" w:rsidRPr="009802F2">
          <w:rPr>
            <w:rPrChange w:id="492" w:author="Alaa Ahmed" w:date="2020-08-05T12:01:00Z">
              <w:rPr>
                <w:highlight w:val="yellow"/>
              </w:rPr>
            </w:rPrChange>
          </w:rPr>
          <w:t>.75</w:t>
        </w:r>
      </w:ins>
      <w:ins w:id="493" w:author="Alaa Ahmed" w:date="2020-07-30T17:04:00Z">
        <w:r w:rsidR="009003C9" w:rsidRPr="009802F2">
          <w:rPr>
            <w:rPrChange w:id="494" w:author="Alaa Ahmed" w:date="2020-08-05T12:01:00Z">
              <w:rPr>
                <w:highlight w:val="yellow"/>
              </w:rPr>
            </w:rPrChange>
          </w:rPr>
          <w:t>,</w:t>
        </w:r>
      </w:ins>
      <w:ins w:id="495" w:author="Alaa Ahmed" w:date="2020-07-30T17:03:00Z">
        <w:r w:rsidR="00EE6CFB" w:rsidRPr="009802F2">
          <w:rPr>
            <w:rPrChange w:id="496" w:author="Alaa Ahmed" w:date="2020-08-05T12:01:00Z">
              <w:rPr>
                <w:highlight w:val="yellow"/>
              </w:rPr>
            </w:rPrChange>
          </w:rPr>
          <w:t xml:space="preserve"> </w:t>
        </w:r>
      </w:ins>
      <w:del w:id="497" w:author="Alaa Ahmed" w:date="2020-07-30T17:02:00Z">
        <w:r w:rsidR="007A0B4D" w:rsidRPr="009802F2" w:rsidDel="00687AE9">
          <w:rPr>
            <w:rPrChange w:id="498" w:author="Alaa Ahmed" w:date="2020-08-05T12:01:00Z">
              <w:rPr>
                <w:highlight w:val="yellow"/>
              </w:rPr>
            </w:rPrChange>
          </w:rPr>
          <w:delText>x</w:delText>
        </w:r>
        <w:r w:rsidR="007A0B4D" w:rsidRPr="009802F2" w:rsidDel="001943F4">
          <w:rPr>
            <w:rPrChange w:id="499" w:author="Alaa Ahmed" w:date="2020-08-05T12:01:00Z">
              <w:rPr>
                <w:highlight w:val="yellow"/>
              </w:rPr>
            </w:rPrChange>
          </w:rPr>
          <w:delText>x</w:delText>
        </w:r>
        <w:commentRangeEnd w:id="482"/>
        <w:r w:rsidR="00DC307A" w:rsidRPr="009802F2" w:rsidDel="001943F4">
          <w:rPr>
            <w:rStyle w:val="CommentReference"/>
          </w:rPr>
          <w:commentReference w:id="482"/>
        </w:r>
        <w:commentRangeEnd w:id="483"/>
        <w:r w:rsidR="00BC33B8" w:rsidRPr="009802F2" w:rsidDel="001943F4">
          <w:rPr>
            <w:rStyle w:val="CommentReference"/>
          </w:rPr>
          <w:commentReference w:id="483"/>
        </w:r>
      </w:del>
      <w:ins w:id="500" w:author="Alaa Ahmed" w:date="2020-07-27T12:57:00Z">
        <w:r w:rsidR="001D26F5" w:rsidRPr="009802F2">
          <w:rPr>
            <w:noProof/>
          </w:rPr>
          <w:t xml:space="preserve">AIC = </w:t>
        </w:r>
      </w:ins>
      <w:ins w:id="501" w:author="Alaa Ahmed" w:date="2020-07-27T12:58:00Z">
        <w:r w:rsidR="00553AA4" w:rsidRPr="009802F2">
          <w:rPr>
            <w:noProof/>
          </w:rPr>
          <w:t>1750</w:t>
        </w:r>
      </w:ins>
      <w:ins w:id="502" w:author="Alaa Ahmed" w:date="2020-07-27T12:59:00Z">
        <w:r w:rsidR="00553AA4" w:rsidRPr="009802F2">
          <w:rPr>
            <w:noProof/>
          </w:rPr>
          <w:t>.83</w:t>
        </w:r>
      </w:ins>
      <w:r w:rsidR="007A0B4D" w:rsidRPr="009802F2">
        <w:rPr>
          <w:noProof/>
        </w:rPr>
        <w:t>)</w:t>
      </w:r>
      <w:r w:rsidRPr="009802F2">
        <w:t xml:space="preserve">. </w:t>
      </w:r>
      <w:ins w:id="503" w:author="Alaa Ahmed" w:date="2020-07-27T12:59:00Z">
        <w:r w:rsidR="00553AA4" w:rsidRPr="009802F2">
          <w:t>We</w:t>
        </w:r>
        <w:r w:rsidR="00D81B30" w:rsidRPr="009802F2">
          <w:t xml:space="preserve"> tested an alternative formulation wherein</w:t>
        </w:r>
        <w:r w:rsidR="00E92903" w:rsidRPr="009802F2">
          <w:t xml:space="preserve"> the </w:t>
        </w:r>
        <w:r w:rsidR="00BF1B4C" w:rsidRPr="009802F2">
          <w:t xml:space="preserve">constant, a, </w:t>
        </w:r>
        <w:r w:rsidR="009C03DF" w:rsidRPr="009802F2">
          <w:t>was also scaled by the effective mass of the movement</w:t>
        </w:r>
      </w:ins>
      <w:ins w:id="504" w:author="Alaa Ahmed" w:date="2020-07-27T13:07:00Z">
        <w:r w:rsidR="00900893" w:rsidRPr="009802F2">
          <w:t xml:space="preserve"> raised to a power</w:t>
        </w:r>
      </w:ins>
      <w:ins w:id="505" w:author="Alaa Ahmed" w:date="2020-07-27T12:59:00Z">
        <w:r w:rsidR="009C03DF" w:rsidRPr="009802F2">
          <w:t>:</w:t>
        </w:r>
      </w:ins>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2A6DEB" w:rsidRPr="009802F2" w14:paraId="63183BEC" w14:textId="77777777" w:rsidTr="002B76E7">
        <w:trPr>
          <w:ins w:id="506" w:author="Alaa Ahmed" w:date="2020-07-27T13:05:00Z"/>
        </w:trPr>
        <w:tc>
          <w:tcPr>
            <w:tcW w:w="500" w:type="pct"/>
          </w:tcPr>
          <w:p w14:paraId="763641F3" w14:textId="77777777" w:rsidR="002A6DEB" w:rsidRPr="009802F2" w:rsidRDefault="002A6DEB" w:rsidP="002B76E7">
            <w:pPr>
              <w:rPr>
                <w:ins w:id="507" w:author="Alaa Ahmed" w:date="2020-07-27T13:05:00Z"/>
              </w:rPr>
            </w:pPr>
          </w:p>
        </w:tc>
        <w:tc>
          <w:tcPr>
            <w:tcW w:w="4000" w:type="pct"/>
            <w:vAlign w:val="center"/>
          </w:tcPr>
          <w:p w14:paraId="2B76B8B2" w14:textId="774F28EE" w:rsidR="002A6DEB" w:rsidRPr="009802F2" w:rsidRDefault="002E6FCC">
            <w:pPr>
              <w:jc w:val="center"/>
              <w:rPr>
                <w:ins w:id="508" w:author="Alaa Ahmed" w:date="2020-07-27T13:05:00Z"/>
                <w:rFonts w:eastAsiaTheme="minorEastAsia" w:cstheme="minorHAnsi"/>
                <w:rPrChange w:id="509" w:author="Garrick W Bruening" w:date="2020-10-02T13:35:00Z">
                  <w:rPr>
                    <w:ins w:id="510" w:author="Alaa Ahmed" w:date="2020-07-27T13:05:00Z"/>
                  </w:rPr>
                </w:rPrChange>
              </w:rPr>
            </w:pPr>
            <m:oMath>
              <m:sSub>
                <m:sSubPr>
                  <m:ctrlPr>
                    <w:ins w:id="511" w:author="Alaa Ahmed" w:date="2020-07-27T13:05:00Z">
                      <w:rPr>
                        <w:rFonts w:ascii="Cambria Math" w:hAnsi="Cambria Math" w:cstheme="minorHAnsi"/>
                      </w:rPr>
                    </w:ins>
                  </m:ctrlPr>
                </m:sSubPr>
                <m:e>
                  <m:acc>
                    <m:accPr>
                      <m:chr m:val="̇"/>
                      <m:ctrlPr>
                        <w:ins w:id="512" w:author="Alaa Ahmed" w:date="2020-07-27T13:05:00Z">
                          <w:rPr>
                            <w:rFonts w:ascii="Cambria Math" w:hAnsi="Cambria Math" w:cstheme="minorHAnsi"/>
                          </w:rPr>
                        </w:ins>
                      </m:ctrlPr>
                    </m:accPr>
                    <m:e>
                      <m:r>
                        <w:ins w:id="513" w:author="Alaa Ahmed" w:date="2020-07-27T13:05:00Z">
                          <m:rPr>
                            <m:nor/>
                          </m:rPr>
                          <w:rPr>
                            <w:rFonts w:cstheme="minorHAnsi"/>
                            <w:rPrChange w:id="514" w:author="Garrick W Bruening" w:date="2020-10-02T13:35:00Z">
                              <w:rPr>
                                <w:rFonts w:ascii="Cambria Math" w:hAnsi="Cambria Math" w:cstheme="minorHAnsi"/>
                                <w:i/>
                              </w:rPr>
                            </w:rPrChange>
                          </w:rPr>
                          <m:t>e</m:t>
                        </w:ins>
                      </m:r>
                    </m:e>
                  </m:acc>
                </m:e>
                <m:sub>
                  <m:r>
                    <w:ins w:id="515" w:author="Alaa Ahmed" w:date="2020-07-27T13:05:00Z">
                      <m:rPr>
                        <m:nor/>
                      </m:rPr>
                      <w:rPr>
                        <w:rFonts w:cstheme="minorHAnsi"/>
                        <w:rPrChange w:id="516" w:author="Garrick W Bruening" w:date="2020-10-02T13:35:00Z">
                          <w:rPr>
                            <w:rFonts w:ascii="Cambria Math" w:hAnsi="Cambria Math" w:cstheme="minorHAnsi"/>
                            <w:i/>
                          </w:rPr>
                        </w:rPrChange>
                      </w:rPr>
                      <m:t>m</m:t>
                    </w:ins>
                  </m:r>
                </m:sub>
              </m:sSub>
              <m:r>
                <w:ins w:id="517" w:author="Alaa Ahmed" w:date="2020-07-27T13:05:00Z">
                  <m:rPr>
                    <m:nor/>
                  </m:rPr>
                  <w:rPr>
                    <w:rFonts w:cstheme="minorHAnsi"/>
                    <w:rPrChange w:id="518" w:author="Garrick W Bruening" w:date="2020-10-02T13:35:00Z">
                      <w:rPr>
                        <w:rFonts w:ascii="Cambria Math" w:hAnsi="Cambria Math" w:cstheme="minorHAnsi"/>
                        <w:i/>
                      </w:rPr>
                    </w:rPrChange>
                  </w:rPr>
                  <m:t>=a</m:t>
                </w:ins>
              </m:r>
              <m:sSup>
                <m:sSupPr>
                  <m:ctrlPr>
                    <w:ins w:id="519" w:author="Alaa Ahmed" w:date="2020-08-05T11:43:00Z">
                      <w:rPr>
                        <w:rFonts w:ascii="Cambria Math" w:hAnsi="Cambria Math" w:cstheme="minorHAnsi"/>
                      </w:rPr>
                    </w:ins>
                  </m:ctrlPr>
                </m:sSupPr>
                <m:e>
                  <m:r>
                    <w:ins w:id="520" w:author="Alaa Ahmed" w:date="2020-08-05T11:43:00Z">
                      <m:rPr>
                        <m:nor/>
                      </m:rPr>
                      <w:rPr>
                        <w:rFonts w:cstheme="minorHAnsi"/>
                        <w:rPrChange w:id="521" w:author="Garrick W Bruening" w:date="2020-10-02T13:35:00Z">
                          <w:rPr>
                            <w:rFonts w:ascii="Cambria Math" w:hAnsi="Cambria Math" w:cstheme="minorHAnsi"/>
                            <w:i/>
                          </w:rPr>
                        </w:rPrChange>
                      </w:rPr>
                      <m:t>m</m:t>
                    </w:ins>
                  </m:r>
                </m:e>
                <m:sup>
                  <m:r>
                    <w:ins w:id="522" w:author="Alaa Ahmed" w:date="2020-08-05T11:43:00Z">
                      <m:rPr>
                        <m:nor/>
                      </m:rPr>
                      <w:rPr>
                        <w:rFonts w:cstheme="minorHAnsi"/>
                        <w:rPrChange w:id="523" w:author="Garrick W Bruening" w:date="2020-10-02T13:35:00Z">
                          <w:rPr>
                            <w:rFonts w:ascii="Cambria Math" w:hAnsi="Cambria Math" w:cstheme="minorHAnsi"/>
                            <w:i/>
                          </w:rPr>
                        </w:rPrChange>
                      </w:rPr>
                      <m:t>k</m:t>
                    </w:ins>
                  </m:r>
                </m:sup>
              </m:sSup>
              <m:r>
                <w:ins w:id="524" w:author="Alaa Ahmed" w:date="2020-07-27T13:05:00Z">
                  <m:rPr>
                    <m:nor/>
                  </m:rPr>
                  <w:rPr>
                    <w:rFonts w:cstheme="minorHAnsi"/>
                    <w:rPrChange w:id="525" w:author="Garrick W Bruening" w:date="2020-10-02T13:35:00Z">
                      <w:rPr>
                        <w:rFonts w:ascii="Cambria Math" w:hAnsi="Cambria Math" w:cstheme="minorHAnsi"/>
                        <w:i/>
                      </w:rPr>
                    </w:rPrChange>
                  </w:rPr>
                  <m:t>+</m:t>
                </w:ins>
              </m:r>
              <m:f>
                <m:fPr>
                  <m:ctrlPr>
                    <w:ins w:id="526" w:author="Alaa Ahmed" w:date="2020-07-27T13:05:00Z">
                      <w:rPr>
                        <w:rFonts w:ascii="Cambria Math" w:hAnsi="Cambria Math" w:cstheme="minorHAnsi"/>
                      </w:rPr>
                    </w:ins>
                  </m:ctrlPr>
                </m:fPr>
                <m:num>
                  <m:r>
                    <w:ins w:id="527" w:author="Alaa Ahmed" w:date="2020-07-27T13:05:00Z">
                      <m:rPr>
                        <m:nor/>
                      </m:rPr>
                      <w:rPr>
                        <w:rFonts w:cstheme="minorHAnsi"/>
                        <w:rPrChange w:id="528" w:author="Garrick W Bruening" w:date="2020-10-02T13:35:00Z">
                          <w:rPr>
                            <w:rFonts w:ascii="Cambria Math" w:hAnsi="Cambria Math" w:cstheme="minorHAnsi"/>
                            <w:i/>
                          </w:rPr>
                        </w:rPrChange>
                      </w:rPr>
                      <m:t>b</m:t>
                    </w:ins>
                  </m:r>
                  <m:sSup>
                    <m:sSupPr>
                      <m:ctrlPr>
                        <w:ins w:id="529" w:author="Alaa Ahmed" w:date="2020-07-27T13:05:00Z">
                          <w:rPr>
                            <w:rFonts w:ascii="Cambria Math" w:hAnsi="Cambria Math" w:cstheme="minorHAnsi"/>
                          </w:rPr>
                        </w:ins>
                      </m:ctrlPr>
                    </m:sSupPr>
                    <m:e>
                      <m:r>
                        <w:ins w:id="530" w:author="Alaa Ahmed" w:date="2020-07-27T13:05:00Z">
                          <m:rPr>
                            <m:nor/>
                          </m:rPr>
                          <w:rPr>
                            <w:rFonts w:cstheme="minorHAnsi"/>
                            <w:rPrChange w:id="531" w:author="Garrick W Bruening" w:date="2020-10-02T13:35:00Z">
                              <w:rPr>
                                <w:rFonts w:ascii="Cambria Math" w:hAnsi="Cambria Math" w:cstheme="minorHAnsi"/>
                                <w:i/>
                              </w:rPr>
                            </w:rPrChange>
                          </w:rPr>
                          <m:t>m</m:t>
                        </w:ins>
                      </m:r>
                    </m:e>
                    <m:sup>
                      <m:r>
                        <w:ins w:id="532" w:author="Alaa Ahmed" w:date="2020-07-27T13:05:00Z">
                          <m:rPr>
                            <m:nor/>
                          </m:rPr>
                          <w:rPr>
                            <w:rFonts w:cstheme="minorHAnsi"/>
                            <w:rPrChange w:id="533" w:author="Garrick W Bruening" w:date="2020-10-02T13:35:00Z">
                              <w:rPr>
                                <w:rFonts w:ascii="Cambria Math" w:hAnsi="Cambria Math" w:cstheme="minorHAnsi"/>
                                <w:i/>
                              </w:rPr>
                            </w:rPrChange>
                          </w:rPr>
                          <m:t>i</m:t>
                        </w:ins>
                      </m:r>
                    </m:sup>
                  </m:sSup>
                </m:num>
                <m:den>
                  <m:sSubSup>
                    <m:sSubSupPr>
                      <m:ctrlPr>
                        <w:ins w:id="534" w:author="Alaa Ahmed" w:date="2020-07-27T13:05:00Z">
                          <w:rPr>
                            <w:rFonts w:ascii="Cambria Math" w:hAnsi="Cambria Math" w:cstheme="minorHAnsi"/>
                          </w:rPr>
                        </w:ins>
                      </m:ctrlPr>
                    </m:sSubSupPr>
                    <m:e>
                      <m:r>
                        <w:ins w:id="535" w:author="Alaa Ahmed" w:date="2020-07-27T13:05:00Z">
                          <m:rPr>
                            <m:nor/>
                          </m:rPr>
                          <w:rPr>
                            <w:rFonts w:cstheme="minorHAnsi"/>
                            <w:rPrChange w:id="536" w:author="Garrick W Bruening" w:date="2020-10-02T13:35:00Z">
                              <w:rPr>
                                <w:rFonts w:ascii="Cambria Math" w:hAnsi="Cambria Math" w:cstheme="minorHAnsi"/>
                                <w:i/>
                              </w:rPr>
                            </w:rPrChange>
                          </w:rPr>
                          <m:t>t</m:t>
                        </w:ins>
                      </m:r>
                    </m:e>
                    <m:sub>
                      <m:r>
                        <w:ins w:id="537" w:author="Alaa Ahmed" w:date="2020-07-27T13:05:00Z">
                          <m:rPr>
                            <m:nor/>
                          </m:rPr>
                          <w:rPr>
                            <w:rFonts w:cstheme="minorHAnsi"/>
                            <w:rPrChange w:id="538" w:author="Garrick W Bruening" w:date="2020-10-02T13:35:00Z">
                              <w:rPr>
                                <w:rFonts w:ascii="Cambria Math" w:hAnsi="Cambria Math" w:cstheme="minorHAnsi"/>
                                <w:i/>
                              </w:rPr>
                            </w:rPrChange>
                          </w:rPr>
                          <m:t>m</m:t>
                        </w:ins>
                      </m:r>
                    </m:sub>
                    <m:sup>
                      <m:r>
                        <w:ins w:id="539" w:author="Alaa Ahmed" w:date="2020-07-27T13:05:00Z">
                          <m:rPr>
                            <m:nor/>
                          </m:rPr>
                          <w:rPr>
                            <w:rFonts w:cstheme="minorHAnsi"/>
                            <w:rPrChange w:id="540" w:author="Garrick W Bruening" w:date="2020-10-02T13:35:00Z">
                              <w:rPr>
                                <w:rFonts w:ascii="Cambria Math" w:hAnsi="Cambria Math" w:cstheme="minorHAnsi"/>
                                <w:i/>
                              </w:rPr>
                            </w:rPrChange>
                          </w:rPr>
                          <m:t>j</m:t>
                        </w:ins>
                      </m:r>
                    </m:sup>
                  </m:sSubSup>
                </m:den>
              </m:f>
            </m:oMath>
            <w:del w:id="541" w:author="Alaa Ahmed" w:date="2020-08-05T11:43:00Z">
              <w:r w:rsidR="006A263C" w:rsidRPr="009802F2" w:rsidDel="00475269">
                <w:rPr>
                  <w:rFonts w:cstheme="minorHAnsi"/>
                  <w:noProof/>
                  <w:rPrChange w:id="542" w:author="Garrick W Bruening" w:date="2020-10-02T13:35:00Z">
                    <w:rPr>
                      <w:noProof/>
                    </w:rPr>
                  </w:rPrChange>
                </w:rPr>
                <w:fldChar w:fldCharType="begin"/>
              </w:r>
              <w:r w:rsidR="006A263C" w:rsidRPr="009802F2" w:rsidDel="00475269">
                <w:rPr>
                  <w:rFonts w:cstheme="minorHAnsi"/>
                  <w:noProof/>
                  <w:rPrChange w:id="543" w:author="Garrick W Bruening" w:date="2020-10-02T13:35:00Z">
                    <w:rPr>
                      <w:noProof/>
                    </w:rPr>
                  </w:rPrChange>
                </w:rPr>
                <w:fldChar w:fldCharType="end"/>
              </w:r>
            </w:del>
          </w:p>
        </w:tc>
        <w:tc>
          <w:tcPr>
            <w:tcW w:w="500" w:type="pct"/>
            <w:vAlign w:val="center"/>
          </w:tcPr>
          <w:p w14:paraId="04985597" w14:textId="1340AD99" w:rsidR="002A6DEB" w:rsidRPr="009802F2" w:rsidRDefault="00062CB6">
            <w:pPr>
              <w:pStyle w:val="Caption"/>
              <w:keepNext/>
              <w:jc w:val="right"/>
              <w:rPr>
                <w:ins w:id="544" w:author="Alaa Ahmed" w:date="2020-07-27T13:05:00Z"/>
                <w:i w:val="0"/>
                <w:iCs w:val="0"/>
                <w:sz w:val="22"/>
                <w:szCs w:val="22"/>
                <w:rPrChange w:id="545" w:author="Garrick W Bruening" w:date="2020-10-06T11:56:00Z">
                  <w:rPr>
                    <w:ins w:id="546" w:author="Alaa Ahmed" w:date="2020-07-27T13:05:00Z"/>
                    <w:i w:val="0"/>
                    <w:sz w:val="24"/>
                    <w:szCs w:val="24"/>
                  </w:rPr>
                </w:rPrChange>
              </w:rPr>
            </w:pPr>
            <w:ins w:id="547" w:author="Garrick W Bruening" w:date="2020-10-06T11:56:00Z">
              <w:r w:rsidRPr="009802F2">
                <w:rPr>
                  <w:i w:val="0"/>
                  <w:iCs w:val="0"/>
                  <w:color w:val="000000" w:themeColor="text1"/>
                  <w:sz w:val="22"/>
                  <w:szCs w:val="22"/>
                </w:rPr>
                <w:t>(</w:t>
              </w:r>
              <w:r w:rsidRPr="009802F2">
                <w:rPr>
                  <w:i w:val="0"/>
                  <w:iCs w:val="0"/>
                  <w:color w:val="000000" w:themeColor="text1"/>
                  <w:sz w:val="22"/>
                  <w:szCs w:val="22"/>
                  <w:rPrChange w:id="548" w:author="Garrick W Bruening" w:date="2020-10-06T11:56:00Z">
                    <w:rPr/>
                  </w:rPrChange>
                </w:rPr>
                <w:fldChar w:fldCharType="begin"/>
              </w:r>
              <w:r w:rsidRPr="009802F2">
                <w:rPr>
                  <w:i w:val="0"/>
                  <w:iCs w:val="0"/>
                  <w:color w:val="000000" w:themeColor="text1"/>
                  <w:sz w:val="22"/>
                  <w:szCs w:val="22"/>
                  <w:rPrChange w:id="549" w:author="Garrick W Bruening" w:date="2020-10-06T11:56:00Z">
                    <w:rPr/>
                  </w:rPrChange>
                </w:rPr>
                <w:instrText xml:space="preserve"> SEQ Equation \* ARABIC </w:instrText>
              </w:r>
              <w:r w:rsidRPr="009802F2">
                <w:rPr>
                  <w:i w:val="0"/>
                  <w:iCs w:val="0"/>
                  <w:color w:val="000000" w:themeColor="text1"/>
                  <w:sz w:val="22"/>
                  <w:szCs w:val="22"/>
                  <w:rPrChange w:id="550" w:author="Garrick W Bruening" w:date="2020-10-06T11:56:00Z">
                    <w:rPr/>
                  </w:rPrChange>
                </w:rPr>
                <w:fldChar w:fldCharType="separate"/>
              </w:r>
            </w:ins>
            <w:r w:rsidR="005B369E" w:rsidRPr="009802F2">
              <w:rPr>
                <w:i w:val="0"/>
                <w:iCs w:val="0"/>
                <w:noProof/>
                <w:color w:val="000000" w:themeColor="text1"/>
                <w:sz w:val="22"/>
                <w:szCs w:val="22"/>
              </w:rPr>
              <w:t>2</w:t>
            </w:r>
            <w:ins w:id="551" w:author="Garrick W Bruening" w:date="2020-10-06T11:56:00Z">
              <w:r w:rsidRPr="009802F2">
                <w:rPr>
                  <w:i w:val="0"/>
                  <w:iCs w:val="0"/>
                  <w:color w:val="000000" w:themeColor="text1"/>
                  <w:sz w:val="22"/>
                  <w:szCs w:val="22"/>
                  <w:rPrChange w:id="552" w:author="Garrick W Bruening" w:date="2020-10-06T11:56:00Z">
                    <w:rPr/>
                  </w:rPrChange>
                </w:rPr>
                <w:fldChar w:fldCharType="end"/>
              </w:r>
              <w:r w:rsidRPr="009802F2">
                <w:rPr>
                  <w:i w:val="0"/>
                  <w:iCs w:val="0"/>
                  <w:color w:val="000000" w:themeColor="text1"/>
                  <w:sz w:val="22"/>
                  <w:szCs w:val="22"/>
                </w:rPr>
                <w:t>)</w:t>
              </w:r>
            </w:ins>
            <w:ins w:id="553" w:author="Alaa Ahmed" w:date="2020-07-27T13:05:00Z">
              <w:del w:id="554" w:author="Garrick W Bruening" w:date="2020-10-06T11:54:00Z">
                <w:r w:rsidR="002A6DEB" w:rsidRPr="009802F2" w:rsidDel="00F3246C">
                  <w:rPr>
                    <w:i w:val="0"/>
                    <w:iCs w:val="0"/>
                    <w:color w:val="auto"/>
                    <w:sz w:val="22"/>
                    <w:szCs w:val="22"/>
                    <w:rPrChange w:id="555" w:author="Garrick W Bruening" w:date="2020-10-06T11:56:00Z">
                      <w:rPr>
                        <w:i w:val="0"/>
                        <w:iCs w:val="0"/>
                        <w:color w:val="auto"/>
                        <w:sz w:val="24"/>
                        <w:szCs w:val="24"/>
                      </w:rPr>
                    </w:rPrChange>
                  </w:rPr>
                  <w:delText>(</w:delText>
                </w:r>
                <w:r w:rsidR="008834C0" w:rsidRPr="009802F2" w:rsidDel="00F3246C">
                  <w:rPr>
                    <w:i w:val="0"/>
                    <w:iCs w:val="0"/>
                    <w:color w:val="auto"/>
                    <w:sz w:val="22"/>
                    <w:szCs w:val="22"/>
                    <w:rPrChange w:id="556" w:author="Garrick W Bruening" w:date="2020-10-06T11:56:00Z">
                      <w:rPr>
                        <w:i w:val="0"/>
                        <w:iCs w:val="0"/>
                        <w:color w:val="auto"/>
                        <w:sz w:val="24"/>
                        <w:szCs w:val="24"/>
                      </w:rPr>
                    </w:rPrChange>
                  </w:rPr>
                  <w:delText>2</w:delText>
                </w:r>
                <w:r w:rsidR="002A6DEB" w:rsidRPr="009802F2" w:rsidDel="00F3246C">
                  <w:rPr>
                    <w:i w:val="0"/>
                    <w:iCs w:val="0"/>
                    <w:color w:val="auto"/>
                    <w:sz w:val="22"/>
                    <w:szCs w:val="22"/>
                    <w:rPrChange w:id="557" w:author="Garrick W Bruening" w:date="2020-10-06T11:56:00Z">
                      <w:rPr>
                        <w:i w:val="0"/>
                        <w:iCs w:val="0"/>
                        <w:color w:val="auto"/>
                        <w:sz w:val="24"/>
                        <w:szCs w:val="24"/>
                      </w:rPr>
                    </w:rPrChange>
                  </w:rPr>
                  <w:delText>)</w:delText>
                </w:r>
              </w:del>
            </w:ins>
          </w:p>
        </w:tc>
      </w:tr>
    </w:tbl>
    <w:p w14:paraId="44FE9B96" w14:textId="04299EFB" w:rsidR="009C03DF" w:rsidRPr="009802F2" w:rsidDel="007D35C3" w:rsidRDefault="001F1F7E">
      <w:pPr>
        <w:pStyle w:val="MTDisplayEquation"/>
        <w:jc w:val="right"/>
        <w:rPr>
          <w:del w:id="558" w:author="Garrick W Bruening" w:date="2020-10-02T13:35:00Z"/>
        </w:rPr>
        <w:pPrChange w:id="559" w:author="Alaa Ahmed" w:date="2020-07-27T13:03:00Z">
          <w:pPr/>
        </w:pPrChange>
      </w:pPr>
      <w:ins w:id="560" w:author="Alaa Ahmed" w:date="2020-07-27T13:01:00Z">
        <w:r w:rsidRPr="009802F2">
          <w:tab/>
        </w:r>
      </w:ins>
      <w:ins w:id="561" w:author="Alaa Ahmed" w:date="2020-07-27T13:02:00Z">
        <w:r w:rsidR="00B8480E" w:rsidRPr="009802F2">
          <w:tab/>
        </w:r>
      </w:ins>
    </w:p>
    <w:p w14:paraId="607016A3" w14:textId="77777777" w:rsidR="00316D25" w:rsidRPr="009802F2" w:rsidRDefault="00316D25">
      <w:pPr>
        <w:pStyle w:val="MTDisplayEquation"/>
        <w:jc w:val="right"/>
        <w:rPr>
          <w:ins w:id="562" w:author="Alaa Ahmed" w:date="2020-07-27T13:06:00Z"/>
        </w:rPr>
        <w:pPrChange w:id="563" w:author="Garrick W Bruening" w:date="2020-10-02T13:35:00Z">
          <w:pPr/>
        </w:pPrChange>
      </w:pPr>
    </w:p>
    <w:p w14:paraId="26BE8A33" w14:textId="1ADA1EC9" w:rsidR="001777ED" w:rsidRPr="009802F2" w:rsidRDefault="00900893" w:rsidP="00ED1E1A">
      <w:pPr>
        <w:rPr>
          <w:ins w:id="564" w:author="Alaa Ahmed" w:date="2020-07-27T13:09:00Z"/>
        </w:rPr>
      </w:pPr>
      <w:ins w:id="565" w:author="Alaa Ahmed" w:date="2020-07-27T13:07:00Z">
        <w:r w:rsidRPr="009802F2">
          <w:t>This fitted value for k</w:t>
        </w:r>
        <w:r w:rsidR="0033048E" w:rsidRPr="009802F2">
          <w:t xml:space="preserve"> was </w:t>
        </w:r>
        <w:r w:rsidR="008C1CAE" w:rsidRPr="009802F2">
          <w:t>not different</w:t>
        </w:r>
        <w:r w:rsidR="005976E1" w:rsidRPr="009802F2">
          <w:t xml:space="preserve"> from</w:t>
        </w:r>
        <w:r w:rsidR="00063223" w:rsidRPr="009802F2">
          <w:t xml:space="preserve"> zero</w:t>
        </w:r>
      </w:ins>
      <w:ins w:id="566" w:author="Alaa Ahmed" w:date="2020-07-27T13:11:00Z">
        <w:r w:rsidR="00810A74" w:rsidRPr="009802F2">
          <w:t xml:space="preserve"> </w:t>
        </w:r>
      </w:ins>
      <w:ins w:id="567" w:author="Alaa Ahmed" w:date="2020-07-27T13:10:00Z">
        <w:r w:rsidR="0026540A" w:rsidRPr="009802F2">
          <w:t xml:space="preserve">and the model </w:t>
        </w:r>
        <w:r w:rsidR="00416482" w:rsidRPr="009802F2">
          <w:t>performed</w:t>
        </w:r>
        <w:r w:rsidR="00F27328" w:rsidRPr="009802F2">
          <w:t xml:space="preserve"> </w:t>
        </w:r>
        <w:del w:id="568" w:author="Garrick W Bruening" w:date="2020-09-22T11:18:00Z">
          <w:r w:rsidR="00F27328" w:rsidRPr="009802F2" w:rsidDel="00EA52D5">
            <w:delText>poorly</w:delText>
          </w:r>
        </w:del>
      </w:ins>
      <w:ins w:id="569" w:author="Garrick W Bruening" w:date="2020-09-22T11:18:00Z">
        <w:r w:rsidR="00EA52D5" w:rsidRPr="009802F2">
          <w:t>similarly</w:t>
        </w:r>
      </w:ins>
      <w:ins w:id="570" w:author="Alaa Ahmed" w:date="2020-07-27T13:10:00Z">
        <w:r w:rsidR="00F27328" w:rsidRPr="009802F2">
          <w:t xml:space="preserve"> compared to Eq. </w:t>
        </w:r>
      </w:ins>
      <w:ins w:id="571" w:author="Alaa Ahmed" w:date="2020-07-27T13:11:00Z">
        <w:r w:rsidR="00F27328" w:rsidRPr="009802F2">
          <w:t>(1) (</w:t>
        </w:r>
        <w:r w:rsidR="00810A74" w:rsidRPr="009802F2">
          <w:t xml:space="preserve">k = </w:t>
        </w:r>
        <w:r w:rsidR="00E52B06" w:rsidRPr="009802F2">
          <w:t>-0.02</w:t>
        </w:r>
      </w:ins>
      <w:ins w:id="572" w:author="Alaa Ahmed" w:date="2020-07-27T13:12:00Z">
        <w:r w:rsidR="008F3C32" w:rsidRPr="009802F2">
          <w:t xml:space="preserve"> +/- 0.04,</w:t>
        </w:r>
      </w:ins>
      <w:ins w:id="573" w:author="Alaa Ahmed" w:date="2020-07-27T13:11:00Z">
        <w:r w:rsidR="00E52B06" w:rsidRPr="009802F2">
          <w:t xml:space="preserve"> </w:t>
        </w:r>
        <w:r w:rsidR="00E52B06" w:rsidRPr="009802F2">
          <w:softHyphen/>
        </w:r>
      </w:ins>
      <w:ins w:id="574" w:author="Alaa Ahmed" w:date="2020-07-30T17:05:00Z">
        <w:r w:rsidR="00CD733F" w:rsidRPr="009802F2">
          <w:t>SSE = 120743</w:t>
        </w:r>
        <w:r w:rsidR="001A6335" w:rsidRPr="009802F2">
          <w:t xml:space="preserve">.07, </w:t>
        </w:r>
      </w:ins>
      <w:ins w:id="575" w:author="Alaa Ahmed" w:date="2020-07-27T13:11:00Z">
        <w:r w:rsidR="00F27328" w:rsidRPr="009802F2">
          <w:t xml:space="preserve">AIC = </w:t>
        </w:r>
        <w:r w:rsidR="00810A74" w:rsidRPr="009802F2">
          <w:t>1752.63)</w:t>
        </w:r>
      </w:ins>
      <w:ins w:id="576" w:author="Alaa Ahmed" w:date="2020-07-27T13:08:00Z">
        <w:r w:rsidR="00045CFD" w:rsidRPr="009802F2">
          <w:t xml:space="preserve">, </w:t>
        </w:r>
        <w:r w:rsidR="00297E07" w:rsidRPr="009802F2">
          <w:t>ind</w:t>
        </w:r>
      </w:ins>
      <w:ins w:id="577" w:author="Alaa Ahmed" w:date="2020-07-27T13:09:00Z">
        <w:r w:rsidR="00045CFD" w:rsidRPr="009802F2">
          <w:t>i</w:t>
        </w:r>
      </w:ins>
      <w:ins w:id="578" w:author="Alaa Ahmed" w:date="2020-07-27T13:08:00Z">
        <w:r w:rsidR="00297E07" w:rsidRPr="009802F2">
          <w:t xml:space="preserve">cating that the time-invariant component </w:t>
        </w:r>
      </w:ins>
      <w:ins w:id="579" w:author="Alaa Ahmed" w:date="2020-07-27T13:12:00Z">
        <w:r w:rsidR="002B184D" w:rsidRPr="009802F2">
          <w:t>o</w:t>
        </w:r>
      </w:ins>
      <w:ins w:id="580" w:author="Alaa Ahmed" w:date="2020-07-27T13:09:00Z">
        <w:r w:rsidR="00045CFD" w:rsidRPr="009802F2">
          <w:t xml:space="preserve">f metabolic power </w:t>
        </w:r>
      </w:ins>
      <w:ins w:id="581" w:author="Alaa Ahmed" w:date="2020-07-27T13:08:00Z">
        <w:r w:rsidR="00297E07" w:rsidRPr="009802F2">
          <w:t xml:space="preserve">did not </w:t>
        </w:r>
      </w:ins>
      <w:ins w:id="582" w:author="Alaa Ahmed" w:date="2020-07-27T13:09:00Z">
        <w:r w:rsidR="00045CFD" w:rsidRPr="009802F2">
          <w:t>change with added mass</w:t>
        </w:r>
        <w:r w:rsidR="001777ED" w:rsidRPr="009802F2">
          <w:t>. Thus</w:t>
        </w:r>
      </w:ins>
      <w:ins w:id="583" w:author="Alaa Ahmed" w:date="2020-08-03T15:09:00Z">
        <w:r w:rsidR="00EB6C05" w:rsidRPr="009802F2">
          <w:t>,</w:t>
        </w:r>
      </w:ins>
      <w:ins w:id="584" w:author="Alaa Ahmed" w:date="2020-07-27T13:09:00Z">
        <w:r w:rsidR="001777ED" w:rsidRPr="009802F2">
          <w:t xml:space="preserve"> we moved forward with Equation 1. </w:t>
        </w:r>
      </w:ins>
    </w:p>
    <w:p w14:paraId="2776E74C" w14:textId="09386C0D" w:rsidR="00AB1361" w:rsidRPr="009802F2" w:rsidRDefault="00E70D6F" w:rsidP="00ED1E1A">
      <w:pPr>
        <w:rPr>
          <w:rFonts w:eastAsiaTheme="minorEastAsia"/>
        </w:rPr>
      </w:pPr>
      <w:r w:rsidRPr="009802F2">
        <w:t>Equation</w:t>
      </w:r>
      <w:r w:rsidR="003A6E11" w:rsidRPr="009802F2">
        <w:t xml:space="preserve"> </w:t>
      </w:r>
      <w:r w:rsidR="003A6E11" w:rsidRPr="009802F2">
        <w:fldChar w:fldCharType="begin"/>
      </w:r>
      <w:r w:rsidR="003A6E11" w:rsidRPr="009802F2">
        <w:instrText xml:space="preserve"> REF _Ref46674355 \h  \* MERGEFORMAT </w:instrText>
      </w:r>
      <w:r w:rsidR="003A6E11" w:rsidRPr="009802F2">
        <w:fldChar w:fldCharType="separate"/>
      </w:r>
      <w:ins w:id="585" w:author="Garrick W Bruening" w:date="2020-07-25T15:11:00Z">
        <w:r w:rsidR="005B369E" w:rsidRPr="009802F2">
          <w:rPr>
            <w:noProof/>
            <w:sz w:val="24"/>
            <w:szCs w:val="24"/>
            <w:rPrChange w:id="586" w:author="Garrick W Bruening" w:date="2020-07-25T15:11:00Z">
              <w:rPr/>
            </w:rPrChange>
          </w:rPr>
          <w:t>(</w:t>
        </w:r>
      </w:ins>
      <w:r w:rsidR="005B369E" w:rsidRPr="009802F2">
        <w:rPr>
          <w:noProof/>
          <w:sz w:val="24"/>
          <w:szCs w:val="24"/>
        </w:rPr>
        <w:t>1</w:t>
      </w:r>
      <w:ins w:id="587" w:author="Garrick W Bruening" w:date="2020-07-25T15:11:00Z">
        <w:r w:rsidR="005B369E" w:rsidRPr="009802F2">
          <w:rPr>
            <w:sz w:val="24"/>
            <w:szCs w:val="24"/>
            <w:rPrChange w:id="588" w:author="Garrick W Bruening" w:date="2020-07-25T15:11:00Z">
              <w:rPr/>
            </w:rPrChange>
          </w:rPr>
          <w:t>)</w:t>
        </w:r>
      </w:ins>
      <w:r w:rsidR="003A6E11" w:rsidRPr="009802F2">
        <w:fldChar w:fldCharType="end"/>
      </w:r>
      <w:r w:rsidRPr="009802F2">
        <w:t xml:space="preserve"> represents the average</w:t>
      </w:r>
      <w:ins w:id="589" w:author="Garrick W Bruening" w:date="2020-07-26T16:49:00Z">
        <w:r w:rsidR="00E07538" w:rsidRPr="009802F2">
          <w:t xml:space="preserve"> </w:t>
        </w:r>
        <w:del w:id="590" w:author="Alaa Ahmed" w:date="2020-07-28T09:01:00Z">
          <w:r w:rsidR="00E07538" w:rsidRPr="009802F2" w:rsidDel="007F2360">
            <w:delText>gross</w:delText>
          </w:r>
        </w:del>
      </w:ins>
      <w:del w:id="591" w:author="Alaa Ahmed" w:date="2020-07-28T09:01:00Z">
        <w:r w:rsidRPr="009802F2" w:rsidDel="007F2360">
          <w:delText xml:space="preserve"> </w:delText>
        </w:r>
        <w:r w:rsidR="00005268" w:rsidRPr="009802F2" w:rsidDel="007F2360">
          <w:delText xml:space="preserve">metabolic power, or </w:delText>
        </w:r>
      </w:del>
      <w:r w:rsidRPr="009802F2">
        <w:t xml:space="preserve">rate of </w:t>
      </w:r>
      <w:ins w:id="592" w:author="Garrick W Bruening" w:date="2020-07-26T16:49:00Z">
        <w:r w:rsidR="00E07538" w:rsidRPr="009802F2">
          <w:t xml:space="preserve">gross </w:t>
        </w:r>
      </w:ins>
      <w:r w:rsidRPr="009802F2">
        <w:t>metabolic energy expenditure</w:t>
      </w:r>
      <w:ins w:id="593" w:author="Alaa Ahmed" w:date="2020-07-28T09:01:00Z">
        <w:r w:rsidR="00C329A1" w:rsidRPr="009802F2">
          <w:t xml:space="preserve"> (joules/s)</w:t>
        </w:r>
      </w:ins>
      <w:r w:rsidR="00005268" w:rsidRPr="009802F2">
        <w:t>,</w:t>
      </w:r>
      <w:r w:rsidRPr="009802F2">
        <w:t xml:space="preserve"> over the course of a reach of a given duration and mass. To obtain the total</w:t>
      </w:r>
      <w:ins w:id="594" w:author="Garrick W Bruening" w:date="2020-07-26T16:49:00Z">
        <w:r w:rsidR="00355168" w:rsidRPr="009802F2">
          <w:t xml:space="preserve"> gross</w:t>
        </w:r>
      </w:ins>
      <w:r w:rsidRPr="009802F2">
        <w:t xml:space="preserve"> metabolic cost of that reach in </w:t>
      </w:r>
      <w:r w:rsidR="00E52278" w:rsidRPr="009802F2">
        <w:t>j</w:t>
      </w:r>
      <w:r w:rsidRPr="009802F2">
        <w:t xml:space="preserve">oules, </w:t>
      </w:r>
      <m:oMath>
        <m:sSub>
          <m:sSubPr>
            <m:ctrlPr>
              <w:rPr>
                <w:rFonts w:ascii="Cambria Math" w:hAnsi="Cambria Math" w:cstheme="minorHAnsi"/>
              </w:rPr>
            </m:ctrlPr>
          </m:sSubPr>
          <m:e>
            <m:r>
              <m:rPr>
                <m:nor/>
              </m:rPr>
              <w:rPr>
                <w:rFonts w:cstheme="minorHAnsi"/>
              </w:rPr>
              <m:t>e</m:t>
            </m:r>
          </m:e>
          <m:sub>
            <m:r>
              <m:rPr>
                <m:nor/>
              </m:rPr>
              <w:rPr>
                <w:rFonts w:cstheme="minorHAnsi"/>
              </w:rPr>
              <m:t>m</m:t>
            </m:r>
          </m:sub>
        </m:sSub>
      </m:oMath>
      <w:r w:rsidRPr="009802F2">
        <w:t xml:space="preserve">, </w:t>
      </w:r>
      <w:r w:rsidR="00667E5F" w:rsidRPr="009802F2">
        <w:t>Eq.</w:t>
      </w:r>
      <w:r w:rsidR="003A6E11" w:rsidRPr="009802F2">
        <w:t xml:space="preserve"> </w:t>
      </w:r>
      <w:ins w:id="595" w:author="Garrick W Bruening" w:date="2020-07-26T16:46:00Z">
        <w:r w:rsidR="003A6E11" w:rsidRPr="009802F2">
          <w:fldChar w:fldCharType="begin"/>
        </w:r>
        <w:r w:rsidR="003A6E11" w:rsidRPr="009802F2">
          <w:instrText xml:space="preserve"> REF _Ref46674355 \h </w:instrText>
        </w:r>
      </w:ins>
      <w:r w:rsidR="003A6E11" w:rsidRPr="009802F2">
        <w:rPr>
          <w:rPrChange w:id="596" w:author="Garrick W Bruening" w:date="2020-07-26T16:46:00Z">
            <w:rPr>
              <w:i/>
              <w:iCs/>
            </w:rPr>
          </w:rPrChange>
        </w:rPr>
        <w:instrText xml:space="preserve"> \* MERGEFORMAT </w:instrText>
      </w:r>
      <w:r w:rsidR="003A6E11" w:rsidRPr="009802F2">
        <w:fldChar w:fldCharType="separate"/>
      </w:r>
      <w:ins w:id="597" w:author="Garrick W Bruening" w:date="2020-07-25T15:11:00Z">
        <w:r w:rsidR="005B369E" w:rsidRPr="009802F2">
          <w:rPr>
            <w:noProof/>
            <w:sz w:val="24"/>
            <w:szCs w:val="24"/>
            <w:rPrChange w:id="598" w:author="Garrick W Bruening" w:date="2020-07-25T15:11:00Z">
              <w:rPr/>
            </w:rPrChange>
          </w:rPr>
          <w:t>(</w:t>
        </w:r>
      </w:ins>
      <w:r w:rsidR="005B369E" w:rsidRPr="009802F2">
        <w:rPr>
          <w:noProof/>
          <w:sz w:val="24"/>
          <w:szCs w:val="24"/>
        </w:rPr>
        <w:t>1</w:t>
      </w:r>
      <w:ins w:id="599" w:author="Garrick W Bruening" w:date="2020-07-25T15:11:00Z">
        <w:r w:rsidR="005B369E" w:rsidRPr="009802F2">
          <w:rPr>
            <w:sz w:val="24"/>
            <w:szCs w:val="24"/>
            <w:rPrChange w:id="600" w:author="Garrick W Bruening" w:date="2020-07-25T15:11:00Z">
              <w:rPr/>
            </w:rPrChange>
          </w:rPr>
          <w:t>)</w:t>
        </w:r>
      </w:ins>
      <w:ins w:id="601" w:author="Garrick W Bruening" w:date="2020-07-26T16:46:00Z">
        <w:r w:rsidR="003A6E11" w:rsidRPr="009802F2">
          <w:fldChar w:fldCharType="end"/>
        </w:r>
      </w:ins>
      <w:r w:rsidRPr="009802F2">
        <w:t xml:space="preserve"> is multiplied by the movement duration:</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AB1361" w:rsidRPr="009802F2" w14:paraId="7EB6DA4A" w14:textId="77777777" w:rsidTr="003857B1">
        <w:trPr>
          <w:ins w:id="602" w:author="Garrick W Bruening" w:date="2020-07-25T15:12:00Z"/>
        </w:trPr>
        <w:tc>
          <w:tcPr>
            <w:tcW w:w="500" w:type="pct"/>
          </w:tcPr>
          <w:p w14:paraId="276F7034" w14:textId="77777777" w:rsidR="00AB1361" w:rsidRPr="009802F2" w:rsidRDefault="00AB1361" w:rsidP="003857B1"/>
          <w:p w14:paraId="79304E82" w14:textId="77777777" w:rsidR="00AB1361" w:rsidRPr="009802F2" w:rsidRDefault="00AB1361" w:rsidP="003857B1">
            <w:pPr>
              <w:rPr>
                <w:ins w:id="603" w:author="Garrick W Bruening" w:date="2020-07-25T15:12:00Z"/>
              </w:rPr>
            </w:pPr>
          </w:p>
        </w:tc>
        <w:bookmarkStart w:id="604" w:name="_Hlk52883606"/>
        <w:tc>
          <w:tcPr>
            <w:tcW w:w="4000" w:type="pct"/>
            <w:vAlign w:val="center"/>
          </w:tcPr>
          <w:p w14:paraId="7607F5D8" w14:textId="337F764E" w:rsidR="00AB1361" w:rsidRPr="009802F2" w:rsidDel="00475269" w:rsidRDefault="002E6FCC" w:rsidP="003857B1">
            <w:pPr>
              <w:jc w:val="center"/>
              <w:rPr>
                <w:del w:id="605" w:author="Alaa Ahmed" w:date="2020-08-05T11:44:00Z"/>
                <w:rFonts w:eastAsiaTheme="minorEastAsia" w:cstheme="minorHAnsi"/>
              </w:rPr>
            </w:pPr>
            <m:oMathPara>
              <m:oMathParaPr>
                <m:jc m:val="center"/>
              </m:oMathParaPr>
              <m:oMath>
                <m:sSub>
                  <m:sSubPr>
                    <m:ctrlPr>
                      <w:rPr>
                        <w:rFonts w:ascii="Cambria Math" w:hAnsi="Cambria Math" w:cstheme="minorHAnsi"/>
                      </w:rPr>
                    </m:ctrlPr>
                  </m:sSubPr>
                  <m:e>
                    <m:r>
                      <m:rPr>
                        <m:nor/>
                      </m:rPr>
                      <w:rPr>
                        <w:rFonts w:cstheme="minorHAnsi"/>
                      </w:rPr>
                      <m:t>e</m:t>
                    </m:r>
                  </m:e>
                  <m:sub>
                    <m:r>
                      <m:rPr>
                        <m:nor/>
                      </m:rPr>
                      <w:rPr>
                        <w:rFonts w:cstheme="minorHAnsi"/>
                      </w:rPr>
                      <m:t>m</m:t>
                    </m:r>
                  </m:sub>
                </m:sSub>
                <w:bookmarkEnd w:id="604"/>
                <m:r>
                  <m:rPr>
                    <m:nor/>
                  </m:rPr>
                  <w:rPr>
                    <w:rFonts w:cstheme="minorHAnsi"/>
                  </w:rPr>
                  <m:t> =a</m:t>
                </m:r>
                <m:sSub>
                  <m:sSubPr>
                    <m:ctrlPr>
                      <w:rPr>
                        <w:rFonts w:ascii="Cambria Math" w:hAnsi="Cambria Math" w:cstheme="minorHAnsi"/>
                      </w:rPr>
                    </m:ctrlPr>
                  </m:sSubPr>
                  <m:e>
                    <m:r>
                      <m:rPr>
                        <m:nor/>
                      </m:rPr>
                      <w:rPr>
                        <w:rFonts w:cstheme="minorHAnsi"/>
                      </w:rPr>
                      <m:t>t</m:t>
                    </m:r>
                  </m:e>
                  <m:sub>
                    <m:r>
                      <m:rPr>
                        <m:nor/>
                      </m:rPr>
                      <w:rPr>
                        <w:rFonts w:cstheme="minorHAnsi"/>
                      </w:rPr>
                      <m:t>m</m:t>
                    </m:r>
                  </m:sub>
                </m:sSub>
                <m:r>
                  <m:rPr>
                    <m:nor/>
                  </m:rPr>
                  <w:rPr>
                    <w:rFonts w:cstheme="minorHAnsi"/>
                  </w:rPr>
                  <m:t>+</m:t>
                </m:r>
                <m:f>
                  <m:fPr>
                    <m:ctrlPr>
                      <w:rPr>
                        <w:rFonts w:ascii="Cambria Math" w:hAnsi="Cambria Math" w:cstheme="minorHAnsi"/>
                      </w:rPr>
                    </m:ctrlPr>
                  </m:fPr>
                  <m:num>
                    <m:r>
                      <m:rPr>
                        <m:nor/>
                      </m:rPr>
                      <w:rPr>
                        <w:rFonts w:cstheme="minorHAnsi"/>
                      </w:rPr>
                      <m:t>b</m:t>
                    </m:r>
                    <m:sSup>
                      <m:sSupPr>
                        <m:ctrlPr>
                          <w:rPr>
                            <w:rFonts w:ascii="Cambria Math" w:hAnsi="Cambria Math" w:cstheme="minorHAnsi"/>
                          </w:rPr>
                        </m:ctrlPr>
                      </m:sSupPr>
                      <m:e>
                        <m:r>
                          <m:rPr>
                            <m:nor/>
                          </m:rPr>
                          <w:rPr>
                            <w:rFonts w:cstheme="minorHAnsi"/>
                          </w:rPr>
                          <m:t>m</m:t>
                        </m:r>
                      </m:e>
                      <m:sup>
                        <m:r>
                          <m:rPr>
                            <m:nor/>
                          </m:rPr>
                          <w:rPr>
                            <w:rFonts w:cstheme="minorHAnsi"/>
                          </w:rPr>
                          <m:t>i</m:t>
                        </m:r>
                      </m:sup>
                    </m:sSup>
                  </m:num>
                  <m:den>
                    <m:sSubSup>
                      <m:sSubSupPr>
                        <m:ctrlPr>
                          <w:rPr>
                            <w:rFonts w:ascii="Cambria Math" w:hAnsi="Cambria Math" w:cstheme="minorHAnsi"/>
                          </w:rPr>
                        </m:ctrlPr>
                      </m:sSubSupPr>
                      <m:e>
                        <m:r>
                          <m:rPr>
                            <m:nor/>
                          </m:rPr>
                          <w:rPr>
                            <w:rFonts w:cstheme="minorHAnsi"/>
                          </w:rPr>
                          <m:t>t</m:t>
                        </m:r>
                      </m:e>
                      <m:sub>
                        <m:r>
                          <m:rPr>
                            <m:nor/>
                          </m:rPr>
                          <w:rPr>
                            <w:rFonts w:cstheme="minorHAnsi"/>
                          </w:rPr>
                          <m:t>m</m:t>
                        </m:r>
                      </m:sub>
                      <m:sup>
                        <m:r>
                          <m:rPr>
                            <m:nor/>
                          </m:rPr>
                          <w:rPr>
                            <w:rFonts w:cstheme="minorHAnsi"/>
                          </w:rPr>
                          <m:t>j-1</m:t>
                        </m:r>
                      </m:sup>
                    </m:sSubSup>
                  </m:den>
                </m:f>
              </m:oMath>
            </m:oMathPara>
          </w:p>
          <w:p w14:paraId="4D40C657" w14:textId="7ED45476" w:rsidR="00AB1361" w:rsidRPr="009802F2" w:rsidRDefault="00B24814">
            <w:pPr>
              <w:jc w:val="center"/>
              <w:rPr>
                <w:ins w:id="606" w:author="Garrick W Bruening" w:date="2020-07-25T15:12:00Z"/>
              </w:rPr>
            </w:pPr>
            <w:del w:id="607" w:author="Alaa Ahmed" w:date="2020-08-05T11:41:00Z">
              <w:r w:rsidRPr="009802F2">
                <w:rPr>
                  <w:noProof/>
                  <w:position w:val="-32"/>
                </w:rPr>
                <w:object w:dxaOrig="1580" w:dyaOrig="760" w14:anchorId="4B20DFBE">
                  <v:shape id="_x0000_i1029" type="#_x0000_t75" style="width:79.45pt;height:36pt" o:ole="">
                    <v:imagedata r:id="rId23" o:title=""/>
                  </v:shape>
                  <o:OLEObject Type="Embed" ProgID="Equation.DSMT4" ShapeID="_x0000_i1029" DrawAspect="Content" ObjectID="_1663576617" r:id="rId24"/>
                </w:object>
              </w:r>
            </w:del>
          </w:p>
        </w:tc>
        <w:tc>
          <w:tcPr>
            <w:tcW w:w="500" w:type="pct"/>
            <w:vAlign w:val="center"/>
          </w:tcPr>
          <w:p w14:paraId="4905CDD9" w14:textId="7F3B002B" w:rsidR="00AB1361" w:rsidRPr="009802F2" w:rsidRDefault="00AB1361">
            <w:pPr>
              <w:pStyle w:val="Caption"/>
              <w:keepNext/>
              <w:jc w:val="right"/>
              <w:rPr>
                <w:ins w:id="608" w:author="Garrick W Bruening" w:date="2020-07-25T15:12:00Z"/>
                <w:i w:val="0"/>
                <w:iCs w:val="0"/>
                <w:sz w:val="22"/>
                <w:szCs w:val="22"/>
                <w:rPrChange w:id="609" w:author="Garrick W Bruening" w:date="2020-07-27T23:34:00Z">
                  <w:rPr>
                    <w:ins w:id="610" w:author="Garrick W Bruening" w:date="2020-07-25T15:12:00Z"/>
                    <w:i w:val="0"/>
                    <w:sz w:val="24"/>
                    <w:szCs w:val="24"/>
                  </w:rPr>
                </w:rPrChange>
              </w:rPr>
            </w:pPr>
            <w:bookmarkStart w:id="611" w:name="_Ref52877866"/>
            <w:ins w:id="612" w:author="Garrick W Bruening" w:date="2020-07-25T15:14:00Z">
              <w:r w:rsidRPr="009802F2">
                <w:rPr>
                  <w:i w:val="0"/>
                  <w:iCs w:val="0"/>
                  <w:color w:val="auto"/>
                  <w:sz w:val="22"/>
                  <w:szCs w:val="22"/>
                  <w:rPrChange w:id="613" w:author="Garrick W Bruening" w:date="2020-07-25T15:14:00Z">
                    <w:rPr/>
                  </w:rPrChange>
                </w:rPr>
                <w:t>(</w:t>
              </w:r>
            </w:ins>
            <w:ins w:id="614" w:author="Garrick W Bruening" w:date="2020-07-25T15:13:00Z">
              <w:r w:rsidRPr="009802F2">
                <w:rPr>
                  <w:i w:val="0"/>
                  <w:iCs w:val="0"/>
                  <w:color w:val="auto"/>
                  <w:sz w:val="22"/>
                  <w:szCs w:val="22"/>
                  <w:rPrChange w:id="615" w:author="Garrick W Bruening" w:date="2020-07-25T15:14:00Z">
                    <w:rPr/>
                  </w:rPrChange>
                </w:rPr>
                <w:fldChar w:fldCharType="begin"/>
              </w:r>
              <w:r w:rsidRPr="009802F2">
                <w:rPr>
                  <w:i w:val="0"/>
                  <w:iCs w:val="0"/>
                  <w:color w:val="auto"/>
                  <w:sz w:val="22"/>
                  <w:szCs w:val="22"/>
                  <w:rPrChange w:id="616" w:author="Garrick W Bruening" w:date="2020-07-25T15:14:00Z">
                    <w:rPr/>
                  </w:rPrChange>
                </w:rPr>
                <w:instrText xml:space="preserve"> SEQ Equation \* ARABIC </w:instrText>
              </w:r>
              <w:r w:rsidRPr="009802F2">
                <w:rPr>
                  <w:i w:val="0"/>
                  <w:iCs w:val="0"/>
                  <w:color w:val="auto"/>
                  <w:sz w:val="22"/>
                  <w:szCs w:val="22"/>
                  <w:rPrChange w:id="617" w:author="Garrick W Bruening" w:date="2020-07-25T15:14:00Z">
                    <w:rPr/>
                  </w:rPrChange>
                </w:rPr>
                <w:fldChar w:fldCharType="separate"/>
              </w:r>
            </w:ins>
            <w:r w:rsidR="005B369E" w:rsidRPr="009802F2">
              <w:rPr>
                <w:i w:val="0"/>
                <w:iCs w:val="0"/>
                <w:noProof/>
                <w:color w:val="auto"/>
                <w:sz w:val="22"/>
                <w:szCs w:val="22"/>
              </w:rPr>
              <w:t>3</w:t>
            </w:r>
            <w:ins w:id="618" w:author="Garrick W Bruening" w:date="2020-07-25T15:13:00Z">
              <w:r w:rsidRPr="009802F2">
                <w:rPr>
                  <w:i w:val="0"/>
                  <w:iCs w:val="0"/>
                  <w:color w:val="auto"/>
                  <w:sz w:val="22"/>
                  <w:szCs w:val="22"/>
                  <w:rPrChange w:id="619" w:author="Garrick W Bruening" w:date="2020-07-25T15:14:00Z">
                    <w:rPr/>
                  </w:rPrChange>
                </w:rPr>
                <w:fldChar w:fldCharType="end"/>
              </w:r>
            </w:ins>
            <w:ins w:id="620" w:author="Garrick W Bruening" w:date="2020-07-25T15:14:00Z">
              <w:r w:rsidRPr="009802F2">
                <w:rPr>
                  <w:i w:val="0"/>
                  <w:iCs w:val="0"/>
                  <w:color w:val="auto"/>
                  <w:sz w:val="22"/>
                  <w:szCs w:val="22"/>
                  <w:rPrChange w:id="621" w:author="Garrick W Bruening" w:date="2020-07-25T15:14:00Z">
                    <w:rPr/>
                  </w:rPrChange>
                </w:rPr>
                <w:t>)</w:t>
              </w:r>
            </w:ins>
            <w:bookmarkEnd w:id="611"/>
          </w:p>
        </w:tc>
      </w:tr>
    </w:tbl>
    <w:p w14:paraId="463437E7" w14:textId="77777777" w:rsidR="00AB1361" w:rsidRPr="009802F2" w:rsidRDefault="00AB1361" w:rsidP="004B27FE">
      <w:pPr>
        <w:rPr>
          <w:noProof/>
          <w:sz w:val="24"/>
          <w:szCs w:val="24"/>
        </w:rPr>
      </w:pPr>
    </w:p>
    <w:p w14:paraId="421C3785" w14:textId="52EF6441" w:rsidR="004B27FE" w:rsidRPr="009802F2" w:rsidRDefault="00271E85" w:rsidP="004B27FE">
      <w:r w:rsidRPr="009802F2">
        <w:t xml:space="preserve">The metabolic cost of a </w:t>
      </w:r>
      <w:r w:rsidR="003A1D15" w:rsidRPr="009802F2">
        <w:t xml:space="preserve">very fast reach is quite high, </w:t>
      </w:r>
      <w:del w:id="622" w:author="Garrick W Bruening" w:date="2020-07-26T16:50:00Z">
        <w:r w:rsidR="003A1D15" w:rsidRPr="009802F2" w:rsidDel="00B74644">
          <w:delText>is reduced</w:delText>
        </w:r>
      </w:del>
      <w:ins w:id="623" w:author="Garrick W Bruening" w:date="2020-07-26T16:50:00Z">
        <w:r w:rsidR="00B74644" w:rsidRPr="009802F2">
          <w:t>reduces</w:t>
        </w:r>
      </w:ins>
      <w:r w:rsidR="003A1D15" w:rsidRPr="009802F2">
        <w:t xml:space="preserve"> as the </w:t>
      </w:r>
      <w:r w:rsidR="00796200" w:rsidRPr="009802F2">
        <w:t>movement slow</w:t>
      </w:r>
      <w:r w:rsidR="005217A6" w:rsidRPr="009802F2">
        <w:t xml:space="preserve">s </w:t>
      </w:r>
      <w:r w:rsidR="00796200" w:rsidRPr="009802F2">
        <w:t>do</w:t>
      </w:r>
      <w:r w:rsidR="005217A6" w:rsidRPr="009802F2">
        <w:t>w</w:t>
      </w:r>
      <w:r w:rsidR="00796200" w:rsidRPr="009802F2">
        <w:t>n, but then increases again at slower speeds</w:t>
      </w:r>
      <w:r w:rsidR="00E2773F" w:rsidRPr="009802F2">
        <w:t xml:space="preserve"> (Fig. </w:t>
      </w:r>
      <w:del w:id="624" w:author="Garrick" w:date="2020-10-02T14:42:00Z">
        <w:r w:rsidR="00E2773F" w:rsidRPr="009802F2">
          <w:delText>X</w:delText>
        </w:r>
        <w:r w:rsidR="001209B3" w:rsidRPr="009802F2">
          <w:delText>X</w:delText>
        </w:r>
      </w:del>
      <w:ins w:id="625" w:author="Garrick" w:date="2020-10-02T14:42:00Z">
        <w:r w:rsidR="00DA48C7" w:rsidRPr="009802F2">
          <w:t>2B</w:t>
        </w:r>
      </w:ins>
      <w:r w:rsidR="00E2773F" w:rsidRPr="009802F2">
        <w:t>)</w:t>
      </w:r>
      <w:r w:rsidR="00796200" w:rsidRPr="009802F2">
        <w:t>.</w:t>
      </w:r>
      <w:r w:rsidR="00650855" w:rsidRPr="009802F2">
        <w:t xml:space="preserve"> T</w:t>
      </w:r>
      <w:r w:rsidR="00D83184" w:rsidRPr="009802F2">
        <w:t xml:space="preserve">he </w:t>
      </w:r>
      <w:r w:rsidR="00796200" w:rsidRPr="009802F2">
        <w:t xml:space="preserve">minimum of this curve represents the movement duration that would minimize the </w:t>
      </w:r>
      <w:r w:rsidR="00E2773F" w:rsidRPr="009802F2">
        <w:t xml:space="preserve">metabolic </w:t>
      </w:r>
      <w:r w:rsidR="00796200" w:rsidRPr="009802F2">
        <w:t>cost</w:t>
      </w:r>
      <w:r w:rsidR="00231450" w:rsidRPr="009802F2">
        <w:t xml:space="preserve"> of the reach</w:t>
      </w:r>
      <w:ins w:id="626" w:author="Alaa Ahmed" w:date="2020-08-03T15:28:00Z">
        <w:r w:rsidR="004850B6" w:rsidRPr="009802F2">
          <w:t xml:space="preserve">, i.e. </w:t>
        </w:r>
        <w:r w:rsidR="0082261B" w:rsidRPr="009802F2">
          <w:t>the duration that minimizes</w:t>
        </w:r>
        <w:r w:rsidR="004850B6" w:rsidRPr="009802F2">
          <w:t xml:space="preserve"> cost of transport</w:t>
        </w:r>
      </w:ins>
      <w:r w:rsidR="00262760" w:rsidRPr="009802F2">
        <w:t xml:space="preserve">. From Fig. </w:t>
      </w:r>
      <w:del w:id="627" w:author="Garrick" w:date="2020-10-02T15:15:00Z">
        <w:r w:rsidR="00262760" w:rsidRPr="009802F2">
          <w:delText>XX</w:delText>
        </w:r>
      </w:del>
      <w:ins w:id="628" w:author="Garrick" w:date="2020-10-02T15:15:00Z">
        <w:r w:rsidR="00572707" w:rsidRPr="009802F2">
          <w:t>2B</w:t>
        </w:r>
      </w:ins>
      <w:r w:rsidR="00262760" w:rsidRPr="009802F2">
        <w:t xml:space="preserve">, we can see that this </w:t>
      </w:r>
      <w:r w:rsidR="00183C01" w:rsidRPr="009802F2">
        <w:t>duration increases with added mass.</w:t>
      </w:r>
      <w:r w:rsidR="00EB06DC" w:rsidRPr="009802F2">
        <w:t xml:space="preserve"> We will return to this finding later. </w:t>
      </w:r>
    </w:p>
    <w:p w14:paraId="36A39068" w14:textId="44909735" w:rsidR="00B34856" w:rsidRPr="009802F2" w:rsidRDefault="00025869" w:rsidP="00E049FB">
      <w:pPr>
        <w:rPr>
          <w:del w:id="629" w:author="Garrick" w:date="2020-10-02T15:15:00Z"/>
        </w:rPr>
      </w:pPr>
      <w:del w:id="630" w:author="Garrick" w:date="2020-10-02T15:15:00Z">
        <w:r w:rsidRPr="009802F2">
          <w:lastRenderedPageBreak/>
          <w:delText xml:space="preserve">One can </w:delText>
        </w:r>
        <w:r w:rsidR="00EB1119" w:rsidRPr="009802F2">
          <w:delText xml:space="preserve">also consider the cost of reaching </w:delText>
        </w:r>
        <w:r w:rsidR="002802E6" w:rsidRPr="009802F2">
          <w:delText>alone</w:delText>
        </w:r>
      </w:del>
      <w:ins w:id="631" w:author="Garrick W Bruening" w:date="2020-09-22T11:20:00Z">
        <w:del w:id="632" w:author="Garrick" w:date="2020-10-02T15:15:00Z">
          <w:r w:rsidR="00DB43D3" w:rsidRPr="009802F2">
            <w:delText xml:space="preserve"> (no base metabolic rate)</w:delText>
          </w:r>
        </w:del>
      </w:ins>
      <w:del w:id="633" w:author="Garrick" w:date="2020-10-02T15:15:00Z">
        <w:r w:rsidR="00EB1119" w:rsidRPr="009802F2">
          <w:delText xml:space="preserve">, </w:delText>
        </w:r>
        <w:r w:rsidR="0091471A" w:rsidRPr="009802F2">
          <w:delText>referred to as the net metabolic cost, as opposed to the gross metabolic cost reported above. Net metabolic rate is calculated as the gross metabolic rate</w:delText>
        </w:r>
      </w:del>
      <m:oMath>
        <m:r>
          <w:ins w:id="634" w:author="Garrick W Bruening" w:date="2020-10-02T13:36:00Z">
            <w:del w:id="635" w:author="Garrick" w:date="2020-10-02T15:15:00Z">
              <m:rPr>
                <m:sty m:val="p"/>
              </m:rPr>
              <w:rPr>
                <w:rFonts w:ascii="Cambria Math" w:hAnsi="Cambria Math"/>
              </w:rPr>
              <m:t>,</m:t>
            </w:del>
          </w:ins>
        </m:r>
      </m:oMath>
      <w:del w:id="636" w:author="Garrick" w:date="2020-10-02T15:15:00Z">
        <w:r w:rsidR="00FF2E5A" w:rsidRPr="009802F2" w:rsidDel="00D02A87">
          <w:delText>,</w:delText>
        </w:r>
      </w:del>
      <m:oMath>
        <m:acc>
          <m:accPr>
            <m:chr m:val="̇"/>
            <m:ctrlPr>
              <w:del w:id="637" w:author="Garrick" w:date="2020-10-02T15:15:00Z">
                <w:rPr>
                  <w:rFonts w:ascii="Cambria Math" w:hAnsi="Cambria Math"/>
                </w:rPr>
              </w:del>
            </m:ctrlPr>
          </m:accPr>
          <m:e>
            <m:r>
              <w:del w:id="638" w:author="Garrick" w:date="2020-10-02T15:15:00Z">
                <m:rPr>
                  <m:sty m:val="p"/>
                </m:rPr>
                <w:rPr>
                  <w:rFonts w:ascii="Cambria Math" w:hAnsi="Cambria Math"/>
                </w:rPr>
                <m:t>e</m:t>
              </w:del>
            </m:r>
          </m:e>
        </m:acc>
        <m:sSub>
          <m:sSubPr>
            <m:ctrlPr>
              <w:del w:id="639" w:author="Garrick" w:date="2020-10-02T15:15:00Z">
                <w:rPr>
                  <w:rFonts w:ascii="Cambria Math" w:hAnsi="Cambria Math"/>
                </w:rPr>
              </w:del>
            </m:ctrlPr>
          </m:sSubPr>
          <m:e>
            <m:r>
              <w:del w:id="640" w:author="Garrick" w:date="2020-10-02T15:15:00Z">
                <m:rPr>
                  <m:sty m:val="p"/>
                </m:rPr>
                <w:rPr>
                  <w:rFonts w:ascii="Cambria Math" w:hAnsi="Cambria Math"/>
                </w:rPr>
                <m:t> </m:t>
              </w:del>
            </m:r>
          </m:e>
          <m:sub>
            <m:r>
              <w:del w:id="641" w:author="Garrick" w:date="2020-10-02T15:15:00Z">
                <m:rPr>
                  <m:sty m:val="p"/>
                </m:rPr>
                <w:rPr>
                  <w:rFonts w:ascii="Cambria Math" w:hAnsi="Cambria Math"/>
                </w:rPr>
                <m:t>m</m:t>
              </w:del>
            </m:r>
          </m:sub>
        </m:sSub>
        <m:r>
          <w:del w:id="642" w:author="Garrick" w:date="2020-10-02T15:15:00Z">
            <m:rPr>
              <m:sty m:val="p"/>
            </m:rPr>
            <w:rPr>
              <w:rFonts w:ascii="Cambria Math" w:hAnsi="Cambria Math"/>
              <w:rPrChange w:id="643" w:author="Garrick W Bruening" w:date="2020-10-02T13:36:00Z">
                <w:rPr>
                  <w:rFonts w:ascii="Cambria Math" w:hAnsi="Cambria Math"/>
                </w:rPr>
              </w:rPrChange>
            </w:rPr>
            <m:t xml:space="preserve"> </m:t>
          </w:del>
        </m:r>
      </m:oMath>
      <w:del w:id="644" w:author="Garrick" w:date="2020-10-02T15:15:00Z">
        <w:r w:rsidR="00B24814" w:rsidRPr="009802F2" w:rsidDel="00D02A87">
          <w:rPr>
            <w:noProof/>
            <w:position w:val="-12"/>
          </w:rPr>
          <w:object w:dxaOrig="320" w:dyaOrig="380" w14:anchorId="458F5736">
            <v:shape id="_x0000_i1030" type="#_x0000_t75" style="width:14.25pt;height:21.75pt" o:ole="">
              <v:imagedata r:id="rId25" o:title=""/>
            </v:shape>
            <o:OLEObject Type="Embed" ProgID="Equation.DSMT4" ShapeID="_x0000_i1030" DrawAspect="Content" ObjectID="_1663576618" r:id="rId26"/>
          </w:object>
        </w:r>
      </w:del>
      <w:ins w:id="645" w:author="Garrick W Bruening" w:date="2020-10-02T13:36:00Z">
        <w:del w:id="646" w:author="Garrick" w:date="2020-10-02T15:15:00Z">
          <w:r w:rsidR="00D02A87" w:rsidRPr="009802F2">
            <w:rPr>
              <w:noProof/>
            </w:rPr>
            <w:delText xml:space="preserve"> </w:delText>
          </w:r>
        </w:del>
      </w:ins>
      <m:oMath>
        <m:sSub>
          <m:sSubPr>
            <m:ctrlPr>
              <w:ins w:id="647" w:author="Garrick W Bruening" w:date="2020-10-02T13:36:00Z">
                <w:del w:id="648" w:author="Garrick" w:date="2020-10-02T15:15:00Z">
                  <w:rPr>
                    <w:rFonts w:ascii="Cambria Math" w:hAnsi="Cambria Math" w:cstheme="minorHAnsi"/>
                  </w:rPr>
                </w:del>
              </w:ins>
            </m:ctrlPr>
          </m:sSubPr>
          <m:e>
            <m:acc>
              <m:accPr>
                <m:chr m:val="̇"/>
                <m:ctrlPr>
                  <w:ins w:id="649" w:author="Garrick W Bruening" w:date="2020-10-02T13:36:00Z">
                    <w:del w:id="650" w:author="Garrick" w:date="2020-10-02T15:15:00Z">
                      <w:rPr>
                        <w:rFonts w:ascii="Cambria Math" w:hAnsi="Cambria Math" w:cstheme="minorHAnsi"/>
                      </w:rPr>
                    </w:del>
                  </w:ins>
                </m:ctrlPr>
              </m:accPr>
              <m:e>
                <m:r>
                  <w:ins w:id="651" w:author="Garrick W Bruening" w:date="2020-10-02T13:36:00Z">
                    <w:del w:id="652" w:author="Garrick" w:date="2020-10-02T15:15:00Z">
                      <m:rPr>
                        <m:nor/>
                      </m:rPr>
                      <w:rPr>
                        <w:rFonts w:cstheme="minorHAnsi"/>
                        <w:rPrChange w:id="653" w:author="Garrick W Bruening" w:date="2020-10-02T13:37:00Z">
                          <w:rPr>
                            <w:rFonts w:ascii="Cambria Math" w:hAnsi="Cambria Math" w:cstheme="minorHAnsi"/>
                            <w:i/>
                            <w:iCs/>
                          </w:rPr>
                        </w:rPrChange>
                      </w:rPr>
                      <m:t>e</m:t>
                    </w:del>
                  </w:ins>
                </m:r>
              </m:e>
            </m:acc>
          </m:e>
          <m:sub>
            <m:r>
              <w:ins w:id="654" w:author="Garrick W Bruening" w:date="2020-10-02T13:36:00Z">
                <w:del w:id="655" w:author="Garrick" w:date="2020-10-02T15:15:00Z">
                  <m:rPr>
                    <m:nor/>
                  </m:rPr>
                  <w:rPr>
                    <w:rFonts w:cstheme="minorHAnsi"/>
                    <w:rPrChange w:id="656" w:author="Garrick W Bruening" w:date="2020-10-02T13:37:00Z">
                      <w:rPr>
                        <w:rFonts w:ascii="Cambria Math" w:hAnsi="Cambria Math" w:cstheme="minorHAnsi"/>
                        <w:i/>
                      </w:rPr>
                    </w:rPrChange>
                  </w:rPr>
                  <m:t>m</m:t>
                </w:del>
              </w:ins>
            </m:r>
          </m:sub>
        </m:sSub>
      </m:oMath>
      <w:del w:id="657" w:author="Garrick" w:date="2020-10-02T15:15:00Z">
        <w:r w:rsidR="00FF2E5A" w:rsidRPr="009802F2">
          <w:delText>,</w:delText>
        </w:r>
        <w:r w:rsidR="00F239EE" w:rsidRPr="009802F2">
          <w:delText xml:space="preserve"> </w:delText>
        </w:r>
        <w:r w:rsidR="00820FDE" w:rsidRPr="009802F2">
          <w:delText>minus the resting metabolic rate</w:delText>
        </w:r>
        <w:r w:rsidR="00054D9F" w:rsidRPr="009802F2">
          <w:delText>:</w:delText>
        </w:r>
      </w:del>
      <w:ins w:id="658" w:author="Garrick W Bruening" w:date="2020-10-02T13:37:00Z">
        <w:del w:id="659" w:author="Garrick" w:date="2020-10-02T15:15:00Z">
          <w:r w:rsidR="00D02A87" w:rsidRPr="009802F2">
            <w:delText xml:space="preserve"> </w:delText>
          </w:r>
        </w:del>
      </w:ins>
      <m:oMath>
        <m:sSub>
          <m:sSubPr>
            <m:ctrlPr>
              <w:ins w:id="660" w:author="Garrick W Bruening" w:date="2020-10-02T13:39:00Z">
                <w:del w:id="661" w:author="Garrick" w:date="2020-10-02T15:15:00Z">
                  <w:rPr>
                    <w:rFonts w:ascii="Cambria Math" w:hAnsi="Cambria Math" w:cstheme="minorHAnsi"/>
                  </w:rPr>
                </w:del>
              </w:ins>
            </m:ctrlPr>
          </m:sSubPr>
          <m:e>
            <m:acc>
              <m:accPr>
                <m:chr m:val="̇"/>
                <m:ctrlPr>
                  <w:ins w:id="662" w:author="Garrick W Bruening" w:date="2020-10-02T13:39:00Z">
                    <w:del w:id="663" w:author="Garrick" w:date="2020-10-02T15:15:00Z">
                      <w:rPr>
                        <w:rFonts w:ascii="Cambria Math" w:hAnsi="Cambria Math" w:cstheme="minorHAnsi"/>
                      </w:rPr>
                    </w:del>
                  </w:ins>
                </m:ctrlPr>
              </m:accPr>
              <m:e>
                <m:r>
                  <w:ins w:id="664" w:author="Garrick W Bruening" w:date="2020-10-02T13:39:00Z">
                    <w:del w:id="665" w:author="Garrick" w:date="2020-10-02T15:15:00Z">
                      <m:rPr>
                        <m:nor/>
                      </m:rPr>
                      <w:rPr>
                        <w:rFonts w:cstheme="minorHAnsi"/>
                        <w:rPrChange w:id="666" w:author="Garrick W Bruening" w:date="2020-10-02T13:40:00Z">
                          <w:rPr>
                            <w:rFonts w:ascii="Cambria Math" w:hAnsi="Cambria Math"/>
                            <w:i/>
                          </w:rPr>
                        </w:rPrChange>
                      </w:rPr>
                      <m:t>e</m:t>
                    </w:del>
                  </w:ins>
                </m:r>
              </m:e>
            </m:acc>
          </m:e>
          <m:sub>
            <m:r>
              <w:ins w:id="667" w:author="Garrick W Bruening" w:date="2020-10-02T13:39:00Z">
                <w:del w:id="668" w:author="Garrick" w:date="2020-10-02T15:15:00Z">
                  <m:rPr>
                    <m:nor/>
                  </m:rPr>
                  <w:rPr>
                    <w:rFonts w:cstheme="minorHAnsi"/>
                    <w:rPrChange w:id="669" w:author="Garrick W Bruening" w:date="2020-10-02T13:40:00Z">
                      <w:rPr>
                        <w:rFonts w:ascii="Cambria Math" w:hAnsi="Cambria Math"/>
                        <w:i/>
                      </w:rPr>
                    </w:rPrChange>
                  </w:rPr>
                  <m:t>net</m:t>
                </w:del>
              </w:ins>
            </m:r>
          </m:sub>
        </m:sSub>
        <m:r>
          <w:ins w:id="670" w:author="Garrick W Bruening" w:date="2020-10-02T13:39:00Z">
            <w:del w:id="671" w:author="Garrick" w:date="2020-10-02T15:15:00Z">
              <m:rPr>
                <m:nor/>
              </m:rPr>
              <w:rPr>
                <w:rFonts w:cstheme="minorHAnsi"/>
                <w:rPrChange w:id="672" w:author="Garrick W Bruening" w:date="2020-10-02T13:40:00Z">
                  <w:rPr>
                    <w:rFonts w:ascii="Cambria Math" w:hAnsi="Cambria Math"/>
                    <w:i/>
                  </w:rPr>
                </w:rPrChange>
              </w:rPr>
              <m:t>=</m:t>
            </w:del>
          </w:ins>
        </m:r>
        <m:sSub>
          <m:sSubPr>
            <m:ctrlPr>
              <w:ins w:id="673" w:author="Garrick W Bruening" w:date="2020-10-02T13:39:00Z">
                <w:del w:id="674" w:author="Garrick" w:date="2020-10-02T15:15:00Z">
                  <w:rPr>
                    <w:rFonts w:ascii="Cambria Math" w:hAnsi="Cambria Math" w:cstheme="minorHAnsi"/>
                  </w:rPr>
                </w:del>
              </w:ins>
            </m:ctrlPr>
          </m:sSubPr>
          <m:e>
            <m:acc>
              <m:accPr>
                <m:chr m:val="̇"/>
                <m:ctrlPr>
                  <w:ins w:id="675" w:author="Garrick W Bruening" w:date="2020-10-02T13:39:00Z">
                    <w:del w:id="676" w:author="Garrick" w:date="2020-10-02T15:15:00Z">
                      <w:rPr>
                        <w:rFonts w:ascii="Cambria Math" w:hAnsi="Cambria Math" w:cstheme="minorHAnsi"/>
                      </w:rPr>
                    </w:del>
                  </w:ins>
                </m:ctrlPr>
              </m:accPr>
              <m:e>
                <m:r>
                  <w:ins w:id="677" w:author="Garrick W Bruening" w:date="2020-10-02T13:39:00Z">
                    <w:del w:id="678" w:author="Garrick" w:date="2020-10-02T15:15:00Z">
                      <m:rPr>
                        <m:nor/>
                      </m:rPr>
                      <w:rPr>
                        <w:rFonts w:cstheme="minorHAnsi"/>
                        <w:rPrChange w:id="679" w:author="Garrick W Bruening" w:date="2020-10-02T13:40:00Z">
                          <w:rPr>
                            <w:rFonts w:ascii="Cambria Math" w:hAnsi="Cambria Math"/>
                            <w:i/>
                          </w:rPr>
                        </w:rPrChange>
                      </w:rPr>
                      <m:t>e</m:t>
                    </w:del>
                  </w:ins>
                </m:r>
              </m:e>
            </m:acc>
          </m:e>
          <m:sub>
            <m:r>
              <w:ins w:id="680" w:author="Garrick W Bruening" w:date="2020-10-02T13:40:00Z">
                <w:del w:id="681" w:author="Garrick" w:date="2020-10-02T15:15:00Z">
                  <m:rPr>
                    <m:nor/>
                  </m:rPr>
                  <w:rPr>
                    <w:rFonts w:cstheme="minorHAnsi"/>
                    <w:rPrChange w:id="682" w:author="Garrick W Bruening" w:date="2020-10-02T13:40:00Z">
                      <w:rPr>
                        <w:rFonts w:ascii="Cambria Math" w:hAnsi="Cambria Math"/>
                        <w:i/>
                      </w:rPr>
                    </w:rPrChange>
                  </w:rPr>
                  <m:t>m</m:t>
                </w:del>
              </w:ins>
            </m:r>
          </m:sub>
        </m:sSub>
        <m:r>
          <w:ins w:id="683" w:author="Garrick W Bruening" w:date="2020-10-02T13:40:00Z">
            <w:del w:id="684" w:author="Garrick" w:date="2020-10-02T15:15:00Z">
              <m:rPr>
                <m:nor/>
              </m:rPr>
              <w:rPr>
                <w:rFonts w:cstheme="minorHAnsi"/>
                <w:rPrChange w:id="685" w:author="Garrick W Bruening" w:date="2020-10-02T13:40:00Z">
                  <w:rPr>
                    <w:rFonts w:ascii="Cambria Math" w:hAnsi="Cambria Math"/>
                    <w:i/>
                  </w:rPr>
                </w:rPrChange>
              </w:rPr>
              <m:t>-</m:t>
            </w:del>
          </w:ins>
        </m:r>
        <m:sSub>
          <m:sSubPr>
            <m:ctrlPr>
              <w:ins w:id="686" w:author="Garrick W Bruening" w:date="2020-10-02T13:40:00Z">
                <w:del w:id="687" w:author="Garrick" w:date="2020-10-02T15:15:00Z">
                  <w:rPr>
                    <w:rFonts w:ascii="Cambria Math" w:hAnsi="Cambria Math" w:cstheme="minorHAnsi"/>
                  </w:rPr>
                </w:del>
              </w:ins>
            </m:ctrlPr>
          </m:sSubPr>
          <m:e>
            <m:acc>
              <m:accPr>
                <m:chr m:val="̇"/>
                <m:ctrlPr>
                  <w:ins w:id="688" w:author="Garrick W Bruening" w:date="2020-10-02T13:40:00Z">
                    <w:del w:id="689" w:author="Garrick" w:date="2020-10-02T15:15:00Z">
                      <w:rPr>
                        <w:rFonts w:ascii="Cambria Math" w:hAnsi="Cambria Math" w:cstheme="minorHAnsi"/>
                      </w:rPr>
                    </w:del>
                  </w:ins>
                </m:ctrlPr>
              </m:accPr>
              <m:e>
                <m:r>
                  <w:ins w:id="690" w:author="Garrick W Bruening" w:date="2020-10-02T13:40:00Z">
                    <w:del w:id="691" w:author="Garrick" w:date="2020-10-02T15:15:00Z">
                      <m:rPr>
                        <m:nor/>
                      </m:rPr>
                      <w:rPr>
                        <w:rFonts w:cstheme="minorHAnsi"/>
                        <w:rPrChange w:id="692" w:author="Garrick W Bruening" w:date="2020-10-02T13:40:00Z">
                          <w:rPr>
                            <w:rFonts w:ascii="Cambria Math" w:hAnsi="Cambria Math"/>
                            <w:i/>
                          </w:rPr>
                        </w:rPrChange>
                      </w:rPr>
                      <m:t>e</m:t>
                    </w:del>
                  </w:ins>
                </m:r>
              </m:e>
            </m:acc>
          </m:e>
          <m:sub>
            <m:r>
              <w:ins w:id="693" w:author="Garrick W Bruening" w:date="2020-10-02T13:40:00Z">
                <w:del w:id="694" w:author="Garrick" w:date="2020-10-02T15:15:00Z">
                  <m:rPr>
                    <m:nor/>
                  </m:rPr>
                  <w:rPr>
                    <w:rFonts w:cstheme="minorHAnsi"/>
                    <w:rPrChange w:id="695" w:author="Garrick W Bruening" w:date="2020-10-02T13:40:00Z">
                      <w:rPr>
                        <w:rFonts w:ascii="Cambria Math" w:hAnsi="Cambria Math"/>
                        <w:i/>
                      </w:rPr>
                    </w:rPrChange>
                  </w:rPr>
                  <m:t>r</m:t>
                </w:del>
              </w:ins>
            </m:r>
          </m:sub>
        </m:sSub>
        <m:acc>
          <m:accPr>
            <m:chr m:val="̇"/>
            <m:ctrlPr>
              <w:del w:id="696" w:author="Garrick" w:date="2020-10-02T15:15:00Z">
                <w:rPr>
                  <w:rFonts w:ascii="Cambria Math" w:hAnsi="Cambria Math" w:cstheme="minorHAnsi"/>
                </w:rPr>
              </w:del>
            </m:ctrlPr>
          </m:accPr>
          <m:e>
            <m:sSub>
              <m:sSubPr>
                <m:ctrlPr>
                  <w:del w:id="697" w:author="Garrick" w:date="2020-10-02T15:15:00Z">
                    <w:rPr>
                      <w:rFonts w:ascii="Cambria Math" w:hAnsi="Cambria Math" w:cstheme="minorHAnsi"/>
                    </w:rPr>
                  </w:del>
                </m:ctrlPr>
              </m:sSubPr>
              <m:e>
                <m:r>
                  <w:del w:id="698" w:author="Garrick" w:date="2020-10-02T15:15:00Z">
                    <m:rPr>
                      <m:nor/>
                    </m:rPr>
                    <w:rPr>
                      <w:rFonts w:cstheme="minorHAnsi"/>
                      <w:rPrChange w:id="699" w:author="Garrick W Bruening" w:date="2020-10-02T13:40:00Z">
                        <w:rPr>
                          <w:rFonts w:ascii="Cambria Math" w:hAnsi="Cambria Math"/>
                        </w:rPr>
                      </w:rPrChange>
                    </w:rPr>
                    <m:t>e</m:t>
                  </w:del>
                </m:r>
              </m:e>
              <m:sub>
                <m:r>
                  <w:del w:id="700" w:author="Garrick" w:date="2020-10-02T15:15:00Z">
                    <m:rPr>
                      <m:nor/>
                    </m:rPr>
                    <w:rPr>
                      <w:rFonts w:cstheme="minorHAnsi"/>
                      <w:rPrChange w:id="701" w:author="Garrick W Bruening" w:date="2020-10-02T13:40:00Z">
                        <w:rPr>
                          <w:rFonts w:ascii="Cambria Math" w:hAnsi="Cambria Math"/>
                        </w:rPr>
                      </w:rPrChange>
                    </w:rPr>
                    <m:t>net</m:t>
                  </w:del>
                </m:r>
              </m:sub>
            </m:sSub>
          </m:e>
        </m:acc>
        <m:r>
          <w:del w:id="702" w:author="Garrick" w:date="2020-10-02T15:15:00Z">
            <m:rPr>
              <m:nor/>
            </m:rPr>
            <w:rPr>
              <w:rFonts w:cstheme="minorHAnsi"/>
              <w:rPrChange w:id="703" w:author="Garrick W Bruening" w:date="2020-10-02T13:40:00Z">
                <w:rPr>
                  <w:rFonts w:ascii="Cambria Math" w:hAnsi="Cambria Math"/>
                  <w:i/>
                </w:rPr>
              </w:rPrChange>
            </w:rPr>
            <m:t> = </m:t>
          </w:del>
        </m:r>
        <m:acc>
          <m:accPr>
            <m:chr m:val="̇"/>
            <m:ctrlPr>
              <w:del w:id="704" w:author="Garrick" w:date="2020-10-02T15:15:00Z">
                <w:rPr>
                  <w:rFonts w:ascii="Cambria Math" w:hAnsi="Cambria Math" w:cstheme="minorHAnsi"/>
                </w:rPr>
              </w:del>
            </m:ctrlPr>
          </m:accPr>
          <m:e>
            <m:sSub>
              <m:sSubPr>
                <m:ctrlPr>
                  <w:del w:id="705" w:author="Garrick" w:date="2020-10-02T15:15:00Z">
                    <w:rPr>
                      <w:rFonts w:ascii="Cambria Math" w:hAnsi="Cambria Math" w:cstheme="minorHAnsi"/>
                    </w:rPr>
                  </w:del>
                </m:ctrlPr>
              </m:sSubPr>
              <m:e>
                <m:r>
                  <w:del w:id="706" w:author="Garrick" w:date="2020-10-02T15:15:00Z">
                    <m:rPr>
                      <m:nor/>
                    </m:rPr>
                    <w:rPr>
                      <w:rFonts w:cstheme="minorHAnsi"/>
                      <w:rPrChange w:id="707" w:author="Garrick W Bruening" w:date="2020-10-02T13:40:00Z">
                        <w:rPr>
                          <w:rFonts w:ascii="Cambria Math" w:hAnsi="Cambria Math"/>
                        </w:rPr>
                      </w:rPrChange>
                    </w:rPr>
                    <m:t>e</m:t>
                  </w:del>
                </m:r>
              </m:e>
              <m:sub>
                <m:r>
                  <w:del w:id="708" w:author="Garrick" w:date="2020-10-02T15:15:00Z">
                    <m:rPr>
                      <m:nor/>
                    </m:rPr>
                    <w:rPr>
                      <w:rFonts w:cstheme="minorHAnsi"/>
                      <w:rPrChange w:id="709" w:author="Garrick W Bruening" w:date="2020-10-02T13:40:00Z">
                        <w:rPr>
                          <w:rFonts w:ascii="Cambria Math" w:hAnsi="Cambria Math"/>
                        </w:rPr>
                      </w:rPrChange>
                    </w:rPr>
                    <m:t>m</m:t>
                  </w:del>
                </m:r>
              </m:sub>
            </m:sSub>
          </m:e>
        </m:acc>
        <m:r>
          <w:del w:id="710" w:author="Garrick" w:date="2020-10-02T15:15:00Z">
            <m:rPr>
              <m:nor/>
            </m:rPr>
            <w:rPr>
              <w:rFonts w:cstheme="minorHAnsi"/>
              <w:rPrChange w:id="711" w:author="Garrick W Bruening" w:date="2020-10-02T13:40:00Z">
                <w:rPr>
                  <w:rFonts w:ascii="Cambria Math" w:hAnsi="Cambria Math"/>
                  <w:i/>
                </w:rPr>
              </w:rPrChange>
            </w:rPr>
            <m:t>-</m:t>
          </w:del>
        </m:r>
        <m:acc>
          <m:accPr>
            <m:chr m:val="̇"/>
            <m:ctrlPr>
              <w:del w:id="712" w:author="Garrick" w:date="2020-10-02T15:15:00Z">
                <w:rPr>
                  <w:rFonts w:ascii="Cambria Math" w:hAnsi="Cambria Math" w:cstheme="minorHAnsi"/>
                </w:rPr>
              </w:del>
            </m:ctrlPr>
          </m:accPr>
          <m:e>
            <m:sSub>
              <m:sSubPr>
                <m:ctrlPr>
                  <w:del w:id="713" w:author="Garrick" w:date="2020-10-02T15:15:00Z">
                    <w:rPr>
                      <w:rFonts w:ascii="Cambria Math" w:hAnsi="Cambria Math" w:cstheme="minorHAnsi"/>
                    </w:rPr>
                  </w:del>
                </m:ctrlPr>
              </m:sSubPr>
              <m:e>
                <m:r>
                  <w:del w:id="714" w:author="Garrick" w:date="2020-10-02T15:15:00Z">
                    <m:rPr>
                      <m:nor/>
                    </m:rPr>
                    <w:rPr>
                      <w:rFonts w:cstheme="minorHAnsi"/>
                      <w:rPrChange w:id="715" w:author="Garrick W Bruening" w:date="2020-10-02T13:40:00Z">
                        <w:rPr>
                          <w:rFonts w:ascii="Cambria Math" w:hAnsi="Cambria Math"/>
                        </w:rPr>
                      </w:rPrChange>
                    </w:rPr>
                    <m:t>e</m:t>
                  </w:del>
                </m:r>
              </m:e>
              <m:sub>
                <m:r>
                  <w:del w:id="716" w:author="Garrick" w:date="2020-10-02T15:15:00Z">
                    <m:rPr>
                      <m:nor/>
                    </m:rPr>
                    <w:rPr>
                      <w:rFonts w:cstheme="minorHAnsi"/>
                      <w:rPrChange w:id="717" w:author="Garrick W Bruening" w:date="2020-10-02T13:40:00Z">
                        <w:rPr>
                          <w:rFonts w:ascii="Cambria Math" w:hAnsi="Cambria Math"/>
                        </w:rPr>
                      </w:rPrChange>
                    </w:rPr>
                    <m:t>r</m:t>
                  </w:del>
                </m:r>
              </m:sub>
            </m:sSub>
          </m:e>
        </m:acc>
      </m:oMath>
      <w:del w:id="718" w:author="Garrick" w:date="2020-10-02T15:15:00Z">
        <w:r w:rsidR="00054D9F" w:rsidRPr="009802F2" w:rsidDel="00B96572">
          <w:delText xml:space="preserve"> </w:delText>
        </w:r>
        <w:r w:rsidR="00B24814" w:rsidRPr="009802F2" w:rsidDel="00B4239A">
          <w:rPr>
            <w:noProof/>
            <w:position w:val="-14"/>
          </w:rPr>
          <w:object w:dxaOrig="1360" w:dyaOrig="400" w14:anchorId="53C9CA91">
            <v:shape id="_x0000_i1031" type="#_x0000_t75" style="width:1in;height:21.75pt" o:ole="">
              <v:imagedata r:id="rId27" o:title=""/>
            </v:shape>
            <o:OLEObject Type="Embed" ProgID="Equation.DSMT4" ShapeID="_x0000_i1031" DrawAspect="Content" ObjectID="_1663576619" r:id="rId28"/>
          </w:object>
        </w:r>
        <w:r w:rsidR="00820FDE" w:rsidRPr="009802F2">
          <w:delText xml:space="preserve">. </w:delText>
        </w:r>
        <w:r w:rsidR="00E53C84" w:rsidRPr="009802F2">
          <w:delText>F</w:delText>
        </w:r>
        <w:r w:rsidR="00F05EC0" w:rsidRPr="009802F2">
          <w:delText xml:space="preserve">rom Eq. 2, </w:delText>
        </w:r>
        <w:r w:rsidR="00E53C84" w:rsidRPr="009802F2">
          <w:delText>we can</w:delText>
        </w:r>
        <w:r w:rsidR="00FF2E5A" w:rsidRPr="009802F2">
          <w:delText xml:space="preserve"> then</w:delText>
        </w:r>
        <w:r w:rsidR="00E53C84" w:rsidRPr="009802F2">
          <w:delText xml:space="preserve"> </w:delText>
        </w:r>
        <w:r w:rsidR="00F05EC0" w:rsidRPr="009802F2">
          <w:delText>derive an expression for</w:delText>
        </w:r>
        <w:r w:rsidR="00820FDE" w:rsidRPr="009802F2">
          <w:delText xml:space="preserve"> the net metabolic cost of a reach of a given mass and duration</w:delText>
        </w:r>
        <w:r w:rsidR="00B34856" w:rsidRPr="009802F2">
          <w:delText>:</w:delText>
        </w:r>
      </w:del>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7E16AD" w:rsidRPr="009802F2" w14:paraId="3789E1D6" w14:textId="77777777" w:rsidTr="003857B1">
        <w:trPr>
          <w:ins w:id="719" w:author="Garrick W Bruening" w:date="2020-07-25T15:14:00Z"/>
          <w:del w:id="720" w:author="Garrick" w:date="2020-10-02T15:15:00Z"/>
        </w:trPr>
        <w:tc>
          <w:tcPr>
            <w:tcW w:w="500" w:type="pct"/>
          </w:tcPr>
          <w:p w14:paraId="4BD4E464" w14:textId="1391321D" w:rsidR="007E16AD" w:rsidRPr="009802F2" w:rsidRDefault="007E16AD" w:rsidP="003857B1">
            <w:pPr>
              <w:rPr>
                <w:ins w:id="721" w:author="Garrick W Bruening" w:date="2020-07-25T15:14:00Z"/>
                <w:del w:id="722" w:author="Garrick" w:date="2020-10-02T15:15:00Z"/>
              </w:rPr>
            </w:pPr>
          </w:p>
        </w:tc>
        <w:tc>
          <w:tcPr>
            <w:tcW w:w="4000" w:type="pct"/>
            <w:vAlign w:val="center"/>
          </w:tcPr>
          <w:p w14:paraId="2FD48669" w14:textId="2B4BCBA0" w:rsidR="007E16AD" w:rsidRPr="009802F2" w:rsidDel="00475269" w:rsidRDefault="002E6FCC" w:rsidP="003857B1">
            <w:pPr>
              <w:jc w:val="center"/>
              <w:rPr>
                <w:del w:id="723" w:author="Garrick" w:date="2020-10-02T15:15:00Z"/>
                <w:rFonts w:eastAsiaTheme="minorEastAsia" w:cstheme="minorHAnsi"/>
              </w:rPr>
            </w:pPr>
            <m:oMathPara>
              <m:oMathParaPr>
                <m:jc m:val="center"/>
              </m:oMathParaPr>
              <m:oMath>
                <m:sSub>
                  <m:sSubPr>
                    <m:ctrlPr>
                      <w:ins w:id="724" w:author="Garrick W Bruening" w:date="2020-07-25T15:14:00Z">
                        <w:del w:id="725" w:author="Garrick" w:date="2020-10-02T15:15:00Z">
                          <w:rPr>
                            <w:rFonts w:ascii="Cambria Math" w:hAnsi="Cambria Math" w:cstheme="minorHAnsi"/>
                          </w:rPr>
                        </w:del>
                      </w:ins>
                    </m:ctrlPr>
                  </m:sSubPr>
                  <m:e>
                    <m:r>
                      <w:ins w:id="726" w:author="Garrick W Bruening" w:date="2020-07-25T15:14:00Z">
                        <w:del w:id="727" w:author="Garrick" w:date="2020-10-02T15:15:00Z">
                          <m:rPr>
                            <m:nor/>
                          </m:rPr>
                          <w:rPr>
                            <w:rFonts w:cstheme="minorHAnsi"/>
                          </w:rPr>
                          <m:t>e</m:t>
                        </w:del>
                      </w:ins>
                    </m:r>
                  </m:e>
                  <m:sub>
                    <m:r>
                      <w:ins w:id="728" w:author="Garrick W Bruening" w:date="2020-07-25T15:15:00Z">
                        <w:del w:id="729" w:author="Garrick" w:date="2020-10-02T15:15:00Z">
                          <m:rPr>
                            <m:nor/>
                          </m:rPr>
                          <w:rPr>
                            <w:rFonts w:cstheme="minorHAnsi"/>
                          </w:rPr>
                          <m:t>net</m:t>
                        </w:del>
                      </w:ins>
                    </m:r>
                  </m:sub>
                </m:sSub>
                <m:r>
                  <w:del w:id="730" w:author="Garrick" w:date="2020-10-02T15:15:00Z">
                    <m:rPr>
                      <m:nor/>
                    </m:rPr>
                    <w:rPr>
                      <w:rFonts w:cstheme="minorHAnsi"/>
                    </w:rPr>
                    <m:t> </m:t>
                  </w:del>
                </m:r>
                <m:r>
                  <w:ins w:id="731" w:author="Garrick W Bruening" w:date="2020-07-25T15:15:00Z">
                    <w:del w:id="732" w:author="Garrick" w:date="2020-10-02T15:15:00Z">
                      <m:rPr>
                        <m:nor/>
                      </m:rPr>
                      <w:rPr>
                        <w:rFonts w:cstheme="minorHAnsi"/>
                      </w:rPr>
                      <m:t>=</m:t>
                    </w:del>
                  </w:ins>
                </m:r>
                <m:d>
                  <m:dPr>
                    <m:ctrlPr>
                      <w:ins w:id="733" w:author="Garrick W Bruening" w:date="2020-07-25T15:15:00Z">
                        <w:del w:id="734" w:author="Garrick" w:date="2020-10-02T15:15:00Z">
                          <w:rPr>
                            <w:rFonts w:ascii="Cambria Math" w:hAnsi="Cambria Math" w:cstheme="minorHAnsi"/>
                          </w:rPr>
                        </w:del>
                      </w:ins>
                    </m:ctrlPr>
                  </m:dPr>
                  <m:e>
                    <m:r>
                      <w:del w:id="735" w:author="Garrick" w:date="2020-10-02T15:15:00Z">
                        <m:rPr>
                          <m:nor/>
                        </m:rPr>
                        <w:rPr>
                          <w:rFonts w:cstheme="minorHAnsi"/>
                        </w:rPr>
                        <m:t>a</m:t>
                      </w:del>
                    </m:r>
                    <m:r>
                      <w:ins w:id="736" w:author="Garrick W Bruening" w:date="2020-07-25T15:15:00Z">
                        <w:del w:id="737" w:author="Garrick" w:date="2020-10-02T15:15:00Z">
                          <m:rPr>
                            <m:nor/>
                          </m:rPr>
                          <w:rPr>
                            <w:rFonts w:cstheme="minorHAnsi"/>
                          </w:rPr>
                          <m:t>-</m:t>
                        </w:del>
                      </w:ins>
                    </m:r>
                    <m:sSub>
                      <m:sSubPr>
                        <m:ctrlPr>
                          <w:ins w:id="738" w:author="Garrick W Bruening" w:date="2020-07-25T15:15:00Z">
                            <w:del w:id="739" w:author="Garrick" w:date="2020-10-02T15:15:00Z">
                              <w:rPr>
                                <w:rFonts w:ascii="Cambria Math" w:hAnsi="Cambria Math" w:cstheme="minorHAnsi"/>
                              </w:rPr>
                            </w:del>
                          </w:ins>
                        </m:ctrlPr>
                      </m:sSubPr>
                      <m:e>
                        <m:acc>
                          <m:accPr>
                            <m:chr m:val="̇"/>
                            <m:ctrlPr>
                              <w:del w:id="740" w:author="Garrick" w:date="2020-10-02T15:15:00Z">
                                <w:rPr>
                                  <w:rFonts w:ascii="Cambria Math" w:hAnsi="Cambria Math" w:cstheme="minorHAnsi"/>
                                </w:rPr>
                              </w:del>
                            </m:ctrlPr>
                          </m:accPr>
                          <m:e>
                            <m:r>
                              <w:ins w:id="741" w:author="Garrick W Bruening" w:date="2020-07-25T15:15:00Z">
                                <w:del w:id="742" w:author="Garrick" w:date="2020-10-02T15:15:00Z">
                                  <m:rPr>
                                    <m:nor/>
                                  </m:rPr>
                                  <w:rPr>
                                    <w:rFonts w:cstheme="minorHAnsi"/>
                                  </w:rPr>
                                  <m:t>e</m:t>
                                </w:del>
                              </w:ins>
                            </m:r>
                          </m:e>
                        </m:acc>
                      </m:e>
                      <m:sub>
                        <m:r>
                          <w:ins w:id="743" w:author="Garrick W Bruening" w:date="2020-07-25T15:15:00Z">
                            <w:del w:id="744" w:author="Garrick" w:date="2020-10-02T15:15:00Z">
                              <m:rPr>
                                <m:nor/>
                              </m:rPr>
                              <w:rPr>
                                <w:rFonts w:cstheme="minorHAnsi"/>
                              </w:rPr>
                              <m:t>r</m:t>
                            </w:del>
                          </w:ins>
                        </m:r>
                      </m:sub>
                    </m:sSub>
                  </m:e>
                </m:d>
                <m:sSub>
                  <m:sSubPr>
                    <m:ctrlPr>
                      <w:ins w:id="745" w:author="Garrick W Bruening" w:date="2020-07-25T15:14:00Z">
                        <w:del w:id="746" w:author="Garrick" w:date="2020-10-02T15:15:00Z">
                          <w:rPr>
                            <w:rFonts w:ascii="Cambria Math" w:hAnsi="Cambria Math" w:cstheme="minorHAnsi"/>
                          </w:rPr>
                        </w:del>
                      </w:ins>
                    </m:ctrlPr>
                  </m:sSubPr>
                  <m:e>
                    <m:r>
                      <w:ins w:id="747" w:author="Garrick W Bruening" w:date="2020-07-25T15:14:00Z">
                        <w:del w:id="748" w:author="Garrick" w:date="2020-10-02T15:15:00Z">
                          <m:rPr>
                            <m:nor/>
                          </m:rPr>
                          <w:rPr>
                            <w:rFonts w:cstheme="minorHAnsi"/>
                          </w:rPr>
                          <m:t>t</m:t>
                        </w:del>
                      </w:ins>
                    </m:r>
                  </m:e>
                  <m:sub>
                    <m:r>
                      <w:ins w:id="749" w:author="Garrick W Bruening" w:date="2020-07-25T15:14:00Z">
                        <w:del w:id="750" w:author="Garrick" w:date="2020-10-02T15:15:00Z">
                          <m:rPr>
                            <m:nor/>
                          </m:rPr>
                          <w:rPr>
                            <w:rFonts w:cstheme="minorHAnsi"/>
                          </w:rPr>
                          <m:t>m</m:t>
                        </w:del>
                      </w:ins>
                    </m:r>
                  </m:sub>
                </m:sSub>
                <m:r>
                  <w:del w:id="751" w:author="Garrick" w:date="2020-10-02T15:15:00Z">
                    <m:rPr>
                      <m:nor/>
                    </m:rPr>
                    <w:rPr>
                      <w:rFonts w:cstheme="minorHAnsi"/>
                    </w:rPr>
                    <m:t>+</m:t>
                  </w:del>
                </m:r>
                <m:f>
                  <m:fPr>
                    <m:ctrlPr>
                      <w:del w:id="752" w:author="Garrick" w:date="2020-10-02T15:15:00Z">
                        <w:rPr>
                          <w:rFonts w:ascii="Cambria Math" w:hAnsi="Cambria Math" w:cstheme="minorHAnsi"/>
                        </w:rPr>
                      </w:del>
                    </m:ctrlPr>
                  </m:fPr>
                  <m:num>
                    <m:r>
                      <w:ins w:id="753" w:author="Garrick W Bruening" w:date="2020-07-25T15:14:00Z">
                        <w:del w:id="754" w:author="Garrick" w:date="2020-10-02T15:15:00Z">
                          <m:rPr>
                            <m:nor/>
                          </m:rPr>
                          <w:rPr>
                            <w:rFonts w:cstheme="minorHAnsi"/>
                          </w:rPr>
                          <m:t>b</m:t>
                        </w:del>
                      </w:ins>
                    </m:r>
                    <m:sSup>
                      <m:sSupPr>
                        <m:ctrlPr>
                          <w:ins w:id="755" w:author="Garrick W Bruening" w:date="2020-07-25T15:14:00Z">
                            <w:del w:id="756" w:author="Garrick" w:date="2020-10-02T15:15:00Z">
                              <w:rPr>
                                <w:rFonts w:ascii="Cambria Math" w:hAnsi="Cambria Math" w:cstheme="minorHAnsi"/>
                              </w:rPr>
                            </w:del>
                          </w:ins>
                        </m:ctrlPr>
                      </m:sSupPr>
                      <m:e>
                        <m:r>
                          <w:ins w:id="757" w:author="Garrick W Bruening" w:date="2020-07-25T15:14:00Z">
                            <w:del w:id="758" w:author="Garrick" w:date="2020-10-02T15:15:00Z">
                              <m:rPr>
                                <m:nor/>
                              </m:rPr>
                              <w:rPr>
                                <w:rFonts w:cstheme="minorHAnsi"/>
                              </w:rPr>
                              <m:t>m</m:t>
                            </w:del>
                          </w:ins>
                        </m:r>
                      </m:e>
                      <m:sup>
                        <m:r>
                          <w:ins w:id="759" w:author="Garrick W Bruening" w:date="2020-07-25T15:14:00Z">
                            <w:del w:id="760" w:author="Garrick" w:date="2020-10-02T15:15:00Z">
                              <m:rPr>
                                <m:nor/>
                              </m:rPr>
                              <w:rPr>
                                <w:rFonts w:cstheme="minorHAnsi"/>
                              </w:rPr>
                              <m:t>i</m:t>
                            </w:del>
                          </w:ins>
                        </m:r>
                      </m:sup>
                    </m:sSup>
                  </m:num>
                  <m:den>
                    <m:sSubSup>
                      <m:sSubSupPr>
                        <m:ctrlPr>
                          <w:ins w:id="761" w:author="Garrick W Bruening" w:date="2020-07-25T15:14:00Z">
                            <w:del w:id="762" w:author="Garrick" w:date="2020-10-02T15:15:00Z">
                              <w:rPr>
                                <w:rFonts w:ascii="Cambria Math" w:hAnsi="Cambria Math" w:cstheme="minorHAnsi"/>
                              </w:rPr>
                            </w:del>
                          </w:ins>
                        </m:ctrlPr>
                      </m:sSubSupPr>
                      <m:e>
                        <m:r>
                          <w:ins w:id="763" w:author="Garrick W Bruening" w:date="2020-07-25T15:14:00Z">
                            <w:del w:id="764" w:author="Garrick" w:date="2020-10-02T15:15:00Z">
                              <m:rPr>
                                <m:nor/>
                              </m:rPr>
                              <w:rPr>
                                <w:rFonts w:cstheme="minorHAnsi"/>
                              </w:rPr>
                              <m:t>t</m:t>
                            </w:del>
                          </w:ins>
                        </m:r>
                      </m:e>
                      <m:sub>
                        <m:r>
                          <w:ins w:id="765" w:author="Garrick W Bruening" w:date="2020-07-25T15:14:00Z">
                            <w:del w:id="766" w:author="Garrick" w:date="2020-10-02T15:15:00Z">
                              <m:rPr>
                                <m:nor/>
                              </m:rPr>
                              <w:rPr>
                                <w:rFonts w:cstheme="minorHAnsi"/>
                              </w:rPr>
                              <m:t>m</m:t>
                            </w:del>
                          </w:ins>
                        </m:r>
                      </m:sub>
                      <m:sup>
                        <m:r>
                          <w:ins w:id="767" w:author="Garrick W Bruening" w:date="2020-07-25T15:14:00Z">
                            <w:del w:id="768" w:author="Garrick" w:date="2020-10-02T15:15:00Z">
                              <m:rPr>
                                <m:nor/>
                              </m:rPr>
                              <w:rPr>
                                <w:rFonts w:cstheme="minorHAnsi"/>
                              </w:rPr>
                              <m:t>j-1</m:t>
                            </w:del>
                          </w:ins>
                        </m:r>
                      </m:sup>
                    </m:sSubSup>
                  </m:den>
                </m:f>
              </m:oMath>
            </m:oMathPara>
          </w:p>
          <w:p w14:paraId="414AA48C" w14:textId="5977CE80" w:rsidR="007E16AD" w:rsidRPr="009802F2" w:rsidRDefault="00B24814">
            <w:pPr>
              <w:jc w:val="center"/>
              <w:rPr>
                <w:ins w:id="769" w:author="Garrick W Bruening" w:date="2020-07-25T15:14:00Z"/>
                <w:del w:id="770" w:author="Garrick" w:date="2020-10-02T15:15:00Z"/>
              </w:rPr>
            </w:pPr>
            <w:del w:id="771" w:author="Garrick" w:date="2020-10-02T15:15:00Z">
              <w:r w:rsidRPr="009802F2">
                <w:rPr>
                  <w:noProof/>
                  <w:position w:val="-32"/>
                </w:rPr>
                <w:object w:dxaOrig="2240" w:dyaOrig="760" w14:anchorId="26F0E171">
                  <v:shape id="_x0000_i1032" type="#_x0000_t75" style="width:108pt;height:36pt" o:ole="">
                    <v:imagedata r:id="rId29" o:title=""/>
                  </v:shape>
                  <o:OLEObject Type="Embed" ProgID="Equation.DSMT4" ShapeID="_x0000_i1032" DrawAspect="Content" ObjectID="_1663576620" r:id="rId30"/>
                </w:object>
              </w:r>
            </w:del>
          </w:p>
        </w:tc>
        <w:tc>
          <w:tcPr>
            <w:tcW w:w="500" w:type="pct"/>
            <w:vAlign w:val="center"/>
          </w:tcPr>
          <w:p w14:paraId="67976EFE" w14:textId="02615456" w:rsidR="007E16AD" w:rsidRPr="009802F2" w:rsidRDefault="007E16AD">
            <w:pPr>
              <w:pStyle w:val="Caption"/>
              <w:keepNext/>
              <w:jc w:val="right"/>
              <w:rPr>
                <w:ins w:id="772" w:author="Garrick W Bruening" w:date="2020-07-25T15:14:00Z"/>
                <w:del w:id="773" w:author="Garrick" w:date="2020-10-02T15:15:00Z"/>
                <w:i w:val="0"/>
                <w:iCs w:val="0"/>
                <w:sz w:val="22"/>
                <w:szCs w:val="22"/>
                <w:rPrChange w:id="774" w:author="Garrick W Bruening" w:date="2020-07-27T23:34:00Z">
                  <w:rPr>
                    <w:ins w:id="775" w:author="Garrick W Bruening" w:date="2020-07-25T15:14:00Z"/>
                    <w:del w:id="776" w:author="Garrick" w:date="2020-10-02T15:15:00Z"/>
                    <w:i w:val="0"/>
                    <w:sz w:val="24"/>
                    <w:szCs w:val="24"/>
                  </w:rPr>
                </w:rPrChange>
              </w:rPr>
            </w:pPr>
            <w:bookmarkStart w:id="777" w:name="_Ref46584740"/>
            <w:ins w:id="778" w:author="Garrick W Bruening" w:date="2020-07-25T15:16:00Z">
              <w:del w:id="779" w:author="Garrick" w:date="2020-10-02T15:15:00Z">
                <w:r w:rsidRPr="009802F2">
                  <w:rPr>
                    <w:i w:val="0"/>
                    <w:iCs w:val="0"/>
                    <w:sz w:val="22"/>
                    <w:szCs w:val="22"/>
                    <w:rPrChange w:id="780" w:author="Garrick W Bruening" w:date="2020-07-27T23:34:00Z">
                      <w:rPr>
                        <w:i w:val="0"/>
                        <w:iCs w:val="0"/>
                        <w:sz w:val="24"/>
                        <w:szCs w:val="24"/>
                      </w:rPr>
                    </w:rPrChange>
                  </w:rPr>
                  <w:delText>(</w:delText>
                </w:r>
              </w:del>
            </w:ins>
            <w:ins w:id="781" w:author="Garrick W Bruening" w:date="2020-07-25T15:15:00Z">
              <w:del w:id="782" w:author="Garrick" w:date="2020-10-02T15:15:00Z">
                <w:r w:rsidRPr="009802F2">
                  <w:rPr>
                    <w:color w:val="auto"/>
                    <w:sz w:val="22"/>
                    <w:szCs w:val="22"/>
                    <w:rPrChange w:id="783" w:author="Garrick W Bruening" w:date="2020-07-25T15:16:00Z">
                      <w:rPr/>
                    </w:rPrChange>
                  </w:rPr>
                  <w:fldChar w:fldCharType="begin"/>
                </w:r>
                <w:r w:rsidRPr="009802F2">
                  <w:rPr>
                    <w:color w:val="auto"/>
                    <w:sz w:val="22"/>
                    <w:szCs w:val="22"/>
                    <w:rPrChange w:id="784" w:author="Garrick W Bruening" w:date="2020-07-25T15:16:00Z">
                      <w:rPr/>
                    </w:rPrChange>
                  </w:rPr>
                  <w:delInstrText xml:space="preserve"> SEQ Equation \* ARABIC </w:delInstrText>
                </w:r>
                <w:r w:rsidRPr="009802F2">
                  <w:rPr>
                    <w:color w:val="auto"/>
                    <w:sz w:val="22"/>
                    <w:szCs w:val="22"/>
                    <w:rPrChange w:id="785" w:author="Garrick W Bruening" w:date="2020-07-25T15:16:00Z">
                      <w:rPr/>
                    </w:rPrChange>
                  </w:rPr>
                  <w:fldChar w:fldCharType="separate"/>
                </w:r>
              </w:del>
            </w:ins>
            <w:del w:id="786" w:author="Garrick" w:date="2020-10-02T15:15:00Z">
              <w:r w:rsidR="00AB743E" w:rsidRPr="009802F2">
                <w:rPr>
                  <w:i w:val="0"/>
                  <w:iCs w:val="0"/>
                  <w:color w:val="auto"/>
                  <w:sz w:val="22"/>
                  <w:szCs w:val="22"/>
                </w:rPr>
                <w:delText>3</w:delText>
              </w:r>
            </w:del>
            <w:ins w:id="787" w:author="Garrick W Bruening" w:date="2020-07-25T15:15:00Z">
              <w:del w:id="788" w:author="Garrick" w:date="2020-10-02T15:15:00Z">
                <w:r w:rsidRPr="009802F2">
                  <w:rPr>
                    <w:color w:val="auto"/>
                    <w:sz w:val="22"/>
                    <w:szCs w:val="22"/>
                    <w:rPrChange w:id="789" w:author="Garrick W Bruening" w:date="2020-07-25T15:16:00Z">
                      <w:rPr/>
                    </w:rPrChange>
                  </w:rPr>
                  <w:fldChar w:fldCharType="end"/>
                </w:r>
              </w:del>
            </w:ins>
            <w:ins w:id="790" w:author="Garrick W Bruening" w:date="2020-07-25T15:16:00Z">
              <w:del w:id="791" w:author="Garrick" w:date="2020-10-02T15:15:00Z">
                <w:r w:rsidRPr="009802F2">
                  <w:rPr>
                    <w:i w:val="0"/>
                    <w:iCs w:val="0"/>
                    <w:sz w:val="22"/>
                    <w:szCs w:val="22"/>
                    <w:rPrChange w:id="792" w:author="Garrick W Bruening" w:date="2020-07-27T23:34:00Z">
                      <w:rPr>
                        <w:i w:val="0"/>
                        <w:iCs w:val="0"/>
                        <w:sz w:val="24"/>
                        <w:szCs w:val="24"/>
                      </w:rPr>
                    </w:rPrChange>
                  </w:rPr>
                  <w:delText>)</w:delText>
                </w:r>
              </w:del>
            </w:ins>
            <w:bookmarkEnd w:id="777"/>
          </w:p>
        </w:tc>
      </w:tr>
    </w:tbl>
    <w:p w14:paraId="0B2CFE31" w14:textId="2554D473" w:rsidR="007E16AD" w:rsidRPr="009802F2" w:rsidRDefault="007E16AD" w:rsidP="00E049FB">
      <w:pPr>
        <w:rPr>
          <w:del w:id="793" w:author="Garrick" w:date="2020-10-02T15:15:00Z"/>
          <w:noProof/>
          <w:sz w:val="24"/>
          <w:szCs w:val="24"/>
        </w:rPr>
      </w:pPr>
    </w:p>
    <w:p w14:paraId="5265D016" w14:textId="71F54AC8" w:rsidR="009F44FC" w:rsidRPr="009802F2" w:rsidRDefault="004123C1" w:rsidP="00E049FB">
      <w:pPr>
        <w:rPr>
          <w:del w:id="794" w:author="Garrick" w:date="2020-10-02T15:15:00Z"/>
        </w:rPr>
      </w:pPr>
      <w:ins w:id="795" w:author="Alaa Ahmed" w:date="2020-07-28T09:03:00Z">
        <w:del w:id="796" w:author="Garrick" w:date="2020-10-02T15:15:00Z">
          <w:r w:rsidRPr="009802F2">
            <w:delText xml:space="preserve">The relation between </w:delText>
          </w:r>
        </w:del>
      </w:ins>
      <w:del w:id="797" w:author="Garrick" w:date="2020-10-02T15:15:00Z">
        <w:r w:rsidR="00C55337" w:rsidRPr="009802F2" w:rsidDel="002D65CD">
          <w:delText>T</w:delText>
        </w:r>
        <w:r w:rsidR="003549B4" w:rsidRPr="009802F2" w:rsidDel="002D65CD">
          <w:delText>his relationship</w:delText>
        </w:r>
      </w:del>
      <w:ins w:id="798" w:author="Alaa Ahmed" w:date="2020-07-28T09:03:00Z">
        <w:del w:id="799" w:author="Garrick" w:date="2020-10-02T15:15:00Z">
          <w:r w:rsidRPr="009802F2">
            <w:delText>n</w:delText>
          </w:r>
          <w:r w:rsidR="002D65CD" w:rsidRPr="009802F2">
            <w:delText>et metabolic cost</w:delText>
          </w:r>
        </w:del>
      </w:ins>
      <w:del w:id="800" w:author="Garrick" w:date="2020-10-02T15:15:00Z">
        <w:r w:rsidR="003549B4" w:rsidRPr="009802F2">
          <w:delText xml:space="preserve"> </w:delText>
        </w:r>
      </w:del>
      <w:ins w:id="801" w:author="Alaa Ahmed" w:date="2020-07-28T09:03:00Z">
        <w:del w:id="802" w:author="Garrick" w:date="2020-10-02T15:15:00Z">
          <w:r w:rsidRPr="009802F2">
            <w:delText xml:space="preserve">and movement duration </w:delText>
          </w:r>
        </w:del>
      </w:ins>
      <w:del w:id="803" w:author="Garrick" w:date="2020-10-02T15:15:00Z">
        <w:r w:rsidR="003549B4" w:rsidRPr="009802F2">
          <w:delText xml:space="preserve">also exhibits a minimum, </w:delText>
        </w:r>
        <w:r w:rsidR="00F94E1A" w:rsidRPr="009802F2">
          <w:delText>representing the reach duration that would minimize net metabolic cost</w:delText>
        </w:r>
        <w:r w:rsidR="00C55337" w:rsidRPr="009802F2">
          <w:delText xml:space="preserve">, and this </w:delText>
        </w:r>
        <w:r w:rsidR="00E909F5" w:rsidRPr="009802F2">
          <w:delText xml:space="preserve">duration </w:delText>
        </w:r>
        <w:r w:rsidR="00262760" w:rsidRPr="009802F2">
          <w:delText xml:space="preserve">also </w:delText>
        </w:r>
        <w:r w:rsidR="00E909F5" w:rsidRPr="009802F2">
          <w:delText>increases with added mass</w:delText>
        </w:r>
        <w:r w:rsidR="00F94E1A" w:rsidRPr="009802F2">
          <w:delText>.</w:delText>
        </w:r>
        <w:r w:rsidR="00C55337" w:rsidRPr="009802F2">
          <w:delText xml:space="preserve"> However</w:delText>
        </w:r>
        <w:r w:rsidR="0044218D" w:rsidRPr="009802F2">
          <w:delText xml:space="preserve">, </w:delText>
        </w:r>
        <w:r w:rsidR="00C55337" w:rsidRPr="009802F2">
          <w:delText xml:space="preserve">the predicted durations are </w:delText>
        </w:r>
        <w:r w:rsidR="00E909F5" w:rsidRPr="009802F2">
          <w:delText xml:space="preserve">much </w:delText>
        </w:r>
        <w:r w:rsidR="00E909F5" w:rsidRPr="009802F2" w:rsidDel="00811480">
          <w:delText xml:space="preserve">slower </w:delText>
        </w:r>
      </w:del>
      <w:ins w:id="804" w:author="Garrick W Bruening" w:date="2020-07-26T16:52:00Z">
        <w:del w:id="805" w:author="Garrick" w:date="2020-10-02T15:15:00Z">
          <w:r w:rsidR="00811480" w:rsidRPr="009802F2">
            <w:delText xml:space="preserve">higher </w:delText>
          </w:r>
        </w:del>
      </w:ins>
      <w:del w:id="806" w:author="Garrick" w:date="2020-10-02T15:15:00Z">
        <w:r w:rsidR="00E909F5" w:rsidRPr="009802F2" w:rsidDel="00B07CAC">
          <w:delText xml:space="preserve">that </w:delText>
        </w:r>
      </w:del>
      <w:ins w:id="807" w:author="Garrick W Bruening" w:date="2020-09-22T11:21:00Z">
        <w:del w:id="808" w:author="Garrick" w:date="2020-10-02T15:15:00Z">
          <w:r w:rsidR="00B07CAC" w:rsidRPr="009802F2">
            <w:delText xml:space="preserve">than </w:delText>
          </w:r>
        </w:del>
      </w:ins>
      <w:del w:id="809" w:author="Garrick" w:date="2020-10-02T15:15:00Z">
        <w:r w:rsidR="00E909F5" w:rsidRPr="009802F2">
          <w:delText>th</w:delText>
        </w:r>
        <w:r w:rsidR="00A8453D" w:rsidRPr="009802F2">
          <w:delText xml:space="preserve">e durations that minimize gross metabolic cost. </w:delText>
        </w:r>
      </w:del>
      <w:ins w:id="810" w:author="Alaa Ahmed" w:date="2020-08-03T15:10:00Z">
        <w:del w:id="811" w:author="Garrick" w:date="2020-10-02T15:15:00Z">
          <w:r w:rsidR="009D58E3" w:rsidRPr="009802F2">
            <w:delText>The</w:delText>
          </w:r>
        </w:del>
      </w:ins>
      <w:ins w:id="812" w:author="Garrick W Bruening" w:date="2020-09-22T11:25:00Z">
        <w:del w:id="813" w:author="Garrick" w:date="2020-10-02T15:15:00Z">
          <w:r w:rsidR="0017748D" w:rsidRPr="009802F2">
            <w:delText xml:space="preserve"> coefficient </w:delText>
          </w:r>
        </w:del>
      </w:ins>
      <w:ins w:id="814" w:author="Garrick W Bruening" w:date="2020-09-22T11:26:00Z">
        <w:del w:id="815" w:author="Garrick" w:date="2020-10-02T15:15:00Z">
          <w:r w:rsidR="0017748D" w:rsidRPr="009802F2">
            <w:delText>(</w:delText>
          </w:r>
        </w:del>
      </w:ins>
      <w:ins w:id="816" w:author="Alaa Ahmed" w:date="2020-08-03T15:10:00Z">
        <w:del w:id="817" w:author="Garrick" w:date="2020-10-02T15:15:00Z">
          <w:r w:rsidR="009D58E3" w:rsidRPr="009802F2" w:rsidDel="000930C6">
            <w:delText xml:space="preserve"> </w:delText>
          </w:r>
        </w:del>
      </w:ins>
      <m:oMath>
        <m:r>
          <w:ins w:id="818" w:author="Garrick W Bruening" w:date="2020-09-22T11:26:00Z">
            <w:del w:id="819" w:author="Garrick" w:date="2020-10-02T15:15:00Z">
              <m:rPr>
                <m:nor/>
              </m:rPr>
              <w:rPr>
                <w:rFonts w:cstheme="minorHAnsi"/>
              </w:rPr>
              <m:t>a-</m:t>
            </w:del>
          </w:ins>
        </m:r>
        <m:sSub>
          <m:sSubPr>
            <m:ctrlPr>
              <w:ins w:id="820" w:author="Garrick W Bruening" w:date="2020-09-22T11:26:00Z">
                <w:del w:id="821" w:author="Garrick" w:date="2020-10-02T15:15:00Z">
                  <w:rPr>
                    <w:rFonts w:ascii="Cambria Math" w:hAnsi="Cambria Math" w:cstheme="minorHAnsi"/>
                  </w:rPr>
                </w:del>
              </w:ins>
            </m:ctrlPr>
          </m:sSubPr>
          <m:e>
            <m:acc>
              <m:accPr>
                <m:chr m:val="̇"/>
                <m:ctrlPr>
                  <w:ins w:id="822" w:author="Garrick W Bruening" w:date="2020-09-22T11:26:00Z">
                    <w:del w:id="823" w:author="Garrick" w:date="2020-10-02T15:15:00Z">
                      <w:rPr>
                        <w:rFonts w:ascii="Cambria Math" w:hAnsi="Cambria Math" w:cstheme="minorHAnsi"/>
                      </w:rPr>
                    </w:del>
                  </w:ins>
                </m:ctrlPr>
              </m:accPr>
              <m:e>
                <m:r>
                  <w:ins w:id="824" w:author="Garrick W Bruening" w:date="2020-09-22T11:26:00Z">
                    <w:del w:id="825" w:author="Garrick" w:date="2020-10-02T15:15:00Z">
                      <m:rPr>
                        <m:nor/>
                      </m:rPr>
                      <w:rPr>
                        <w:rFonts w:cstheme="minorHAnsi"/>
                      </w:rPr>
                      <m:t>e</m:t>
                    </w:del>
                  </w:ins>
                </m:r>
              </m:e>
            </m:acc>
          </m:e>
          <m:sub>
            <m:r>
              <w:ins w:id="826" w:author="Garrick W Bruening" w:date="2020-09-22T11:26:00Z">
                <w:del w:id="827" w:author="Garrick" w:date="2020-10-02T15:15:00Z">
                  <m:rPr>
                    <m:nor/>
                  </m:rPr>
                  <w:rPr>
                    <w:rFonts w:cstheme="minorHAnsi"/>
                  </w:rPr>
                  <m:t>r</m:t>
                </w:del>
              </w:ins>
            </m:r>
          </m:sub>
        </m:sSub>
      </m:oMath>
      <w:ins w:id="828" w:author="Garrick W Bruening" w:date="2020-09-22T11:26:00Z">
        <w:del w:id="829" w:author="Garrick" w:date="2020-10-02T15:15:00Z">
          <w:r w:rsidR="000930C6" w:rsidRPr="009802F2">
            <w:rPr>
              <w:rFonts w:eastAsiaTheme="minorEastAsia"/>
            </w:rPr>
            <w:delText xml:space="preserve">) </w:delText>
          </w:r>
          <w:r w:rsidR="0017748D" w:rsidRPr="009802F2">
            <w:delText xml:space="preserve">in </w:delText>
          </w:r>
        </w:del>
      </w:ins>
      <w:ins w:id="830" w:author="Alaa Ahmed" w:date="2020-08-03T15:10:00Z">
        <w:del w:id="831" w:author="Garrick" w:date="2020-10-02T15:15:00Z">
          <w:r w:rsidR="009D58E3" w:rsidRPr="009802F2">
            <w:delText>equation</w:delText>
          </w:r>
        </w:del>
      </w:ins>
      <w:ins w:id="832" w:author="Garrick W Bruening" w:date="2020-09-22T11:26:00Z">
        <w:del w:id="833" w:author="Garrick" w:date="2020-10-02T15:15:00Z">
          <w:r w:rsidR="0017748D" w:rsidRPr="009802F2">
            <w:delText xml:space="preserve"> 3</w:delText>
          </w:r>
        </w:del>
      </w:ins>
      <w:ins w:id="834" w:author="Alaa Ahmed" w:date="2020-08-03T15:10:00Z">
        <w:del w:id="835" w:author="Garrick" w:date="2020-10-02T15:15:00Z">
          <w:r w:rsidR="009D58E3" w:rsidRPr="009802F2">
            <w:delText xml:space="preserve"> tells </w:delText>
          </w:r>
          <w:r w:rsidR="009D58E3" w:rsidRPr="009802F2" w:rsidDel="007801A3">
            <w:delText xml:space="preserve">us this </w:delText>
          </w:r>
        </w:del>
      </w:ins>
      <w:del w:id="836" w:author="Garrick" w:date="2020-10-02T15:15:00Z">
        <w:r w:rsidR="00A8453D" w:rsidRPr="009802F2" w:rsidDel="007801A3">
          <w:delText xml:space="preserve">This is </w:delText>
        </w:r>
        <w:r w:rsidR="0044218D" w:rsidRPr="009802F2" w:rsidDel="007801A3">
          <w:delText>because</w:delText>
        </w:r>
      </w:del>
      <w:ins w:id="837" w:author="Alaa Ahmed" w:date="2020-08-03T15:10:00Z">
        <w:del w:id="838" w:author="Garrick" w:date="2020-10-02T15:15:00Z">
          <w:r w:rsidR="009D58E3" w:rsidRPr="009802F2" w:rsidDel="007801A3">
            <w:delText>results from</w:delText>
          </w:r>
        </w:del>
      </w:ins>
      <w:del w:id="839" w:author="Garrick" w:date="2020-10-02T15:15:00Z">
        <w:r w:rsidR="0044218D" w:rsidRPr="009802F2" w:rsidDel="007801A3">
          <w:delText xml:space="preserve"> the</w:delText>
        </w:r>
      </w:del>
      <w:ins w:id="840" w:author="Garrick W Bruening" w:date="2020-09-22T11:27:00Z">
        <w:del w:id="841" w:author="Garrick" w:date="2020-10-02T15:15:00Z">
          <w:r w:rsidR="007801A3" w:rsidRPr="009802F2">
            <w:delText xml:space="preserve">us that </w:delText>
          </w:r>
        </w:del>
      </w:ins>
      <w:del w:id="842" w:author="Garrick" w:date="2020-10-02T15:15:00Z">
        <w:r w:rsidR="0044218D" w:rsidRPr="009802F2" w:rsidDel="007801A3">
          <w:delText xml:space="preserve"> </w:delText>
        </w:r>
        <w:r w:rsidR="0044218D" w:rsidRPr="009802F2">
          <w:delText xml:space="preserve">net </w:delText>
        </w:r>
      </w:del>
      <w:ins w:id="843" w:author="Alaa Ahmed" w:date="2020-08-03T15:10:00Z">
        <w:del w:id="844" w:author="Garrick" w:date="2020-10-02T15:15:00Z">
          <w:r w:rsidR="00017387" w:rsidRPr="009802F2">
            <w:delText xml:space="preserve">metabolic </w:delText>
          </w:r>
        </w:del>
      </w:ins>
      <w:del w:id="845" w:author="Garrick" w:date="2020-10-02T15:15:00Z">
        <w:r w:rsidR="0044218D" w:rsidRPr="009802F2">
          <w:delText xml:space="preserve">cost </w:delText>
        </w:r>
        <w:r w:rsidR="0044218D" w:rsidRPr="009802F2" w:rsidDel="007801A3">
          <w:delText>of a reach ha</w:delText>
        </w:r>
      </w:del>
      <w:ins w:id="846" w:author="Alaa Ahmed" w:date="2020-08-03T15:10:00Z">
        <w:del w:id="847" w:author="Garrick" w:date="2020-10-02T15:15:00Z">
          <w:r w:rsidR="009D58E3" w:rsidRPr="009802F2" w:rsidDel="007801A3">
            <w:delText>ving</w:delText>
          </w:r>
        </w:del>
      </w:ins>
      <w:del w:id="848" w:author="Garrick" w:date="2020-10-02T15:15:00Z">
        <w:r w:rsidR="0044218D" w:rsidRPr="009802F2" w:rsidDel="007801A3">
          <w:delText>s</w:delText>
        </w:r>
      </w:del>
      <w:ins w:id="849" w:author="Garrick W Bruening" w:date="2020-09-22T11:27:00Z">
        <w:del w:id="850" w:author="Garrick" w:date="2020-10-02T15:15:00Z">
          <w:r w:rsidR="007801A3" w:rsidRPr="009802F2">
            <w:delText>has</w:delText>
          </w:r>
        </w:del>
      </w:ins>
      <w:del w:id="851" w:author="Garrick" w:date="2020-10-02T15:15:00Z">
        <w:r w:rsidR="0044218D" w:rsidRPr="009802F2">
          <w:delText xml:space="preserve"> a much lower cost of time</w:delText>
        </w:r>
        <w:r w:rsidR="003B2F58" w:rsidRPr="009802F2">
          <w:delText xml:space="preserve">, and </w:delText>
        </w:r>
      </w:del>
      <w:ins w:id="852" w:author="Alaa Ahmed" w:date="2020-08-03T15:10:00Z">
        <w:del w:id="853" w:author="Garrick" w:date="2020-10-02T15:15:00Z">
          <w:r w:rsidR="009D58E3" w:rsidRPr="009802F2">
            <w:delText>thus</w:delText>
          </w:r>
        </w:del>
      </w:ins>
      <w:ins w:id="854" w:author="Alaa Ahmed" w:date="2020-08-03T15:11:00Z">
        <w:del w:id="855" w:author="Garrick" w:date="2020-10-02T15:15:00Z">
          <w:r w:rsidR="00017387" w:rsidRPr="009802F2">
            <w:delText xml:space="preserve"> </w:delText>
          </w:r>
        </w:del>
      </w:ins>
      <w:del w:id="856" w:author="Garrick" w:date="2020-10-02T15:15:00Z">
        <w:r w:rsidR="003B2F58" w:rsidRPr="009802F2">
          <w:delText>longer duration movements are penalized less.</w:delText>
        </w:r>
      </w:del>
    </w:p>
    <w:p w14:paraId="705BA44F" w14:textId="476F512E" w:rsidR="003E46C4" w:rsidRPr="009802F2" w:rsidRDefault="003E46C4" w:rsidP="002E5B8A">
      <w:pPr>
        <w:pStyle w:val="Heading3"/>
      </w:pPr>
      <w:r w:rsidRPr="009802F2">
        <w:t>The effect of mass on movement</w:t>
      </w:r>
      <w:r w:rsidR="002E5B8A" w:rsidRPr="009802F2">
        <w:t xml:space="preserve"> accuracy</w:t>
      </w:r>
    </w:p>
    <w:p w14:paraId="4422F535" w14:textId="61E70C47" w:rsidR="00E70D6F" w:rsidRPr="009802F2" w:rsidRDefault="00E70D6F" w:rsidP="00ED1E1A">
      <w:r w:rsidRPr="009802F2">
        <w:t xml:space="preserve">Another aspect of movement that is affected by the speed of the movement is accuracy, i.e. the speed-accuracy tradeoff. We measured accuracy as the </w:t>
      </w:r>
      <w:r w:rsidR="00323A13" w:rsidRPr="009802F2">
        <w:t>Euclidean</w:t>
      </w:r>
      <w:r w:rsidRPr="009802F2">
        <w:t xml:space="preserve"> endpoint error at </w:t>
      </w:r>
      <w:r w:rsidR="0FAA4FC9" w:rsidRPr="009802F2">
        <w:t xml:space="preserve">movement offset </w:t>
      </w:r>
      <w:r w:rsidR="00F5128A" w:rsidRPr="009802F2">
        <w:t>(see M</w:t>
      </w:r>
      <w:r w:rsidR="0FAA4FC9" w:rsidRPr="009802F2">
        <w:t>ethods</w:t>
      </w:r>
      <w:r w:rsidR="00F5128A" w:rsidRPr="009802F2">
        <w:t>)</w:t>
      </w:r>
      <w:r w:rsidRPr="009802F2">
        <w:t>. As expected, endpoint error was reduced with longer movement durations (Est = -</w:t>
      </w:r>
      <w:ins w:id="857" w:author="Alaa Ahmed" w:date="2020-07-27T13:17:00Z">
        <w:r w:rsidR="0013111C" w:rsidRPr="009802F2">
          <w:t>9.</w:t>
        </w:r>
      </w:ins>
      <w:del w:id="858" w:author="Alaa Ahmed" w:date="2020-07-27T13:17:00Z">
        <w:r w:rsidRPr="009802F2" w:rsidDel="0013111C">
          <w:delText>0</w:delText>
        </w:r>
      </w:del>
      <w:del w:id="859" w:author="Garrick W Bruening" w:date="2020-09-22T11:33:00Z">
        <w:r w:rsidRPr="009802F2" w:rsidDel="000D032E">
          <w:delText>.</w:delText>
        </w:r>
      </w:del>
      <w:ins w:id="860" w:author="Alaa Ahmed" w:date="2020-07-27T13:17:00Z">
        <w:r w:rsidR="0013111C" w:rsidRPr="009802F2">
          <w:t>3</w:t>
        </w:r>
      </w:ins>
      <w:ins w:id="861" w:author="Alaa Ahmed" w:date="2020-07-27T13:18:00Z">
        <w:r w:rsidR="0013111C" w:rsidRPr="009802F2">
          <w:t>7e</w:t>
        </w:r>
        <w:r w:rsidR="00285E65" w:rsidRPr="009802F2">
          <w:rPr>
            <w:vertAlign w:val="superscript"/>
          </w:rPr>
          <w:t>-1</w:t>
        </w:r>
      </w:ins>
      <w:del w:id="862" w:author="Alaa Ahmed" w:date="2020-07-27T13:17:00Z">
        <w:r w:rsidR="00D738FC" w:rsidRPr="009802F2" w:rsidDel="0013111C">
          <w:delText>9</w:delText>
        </w:r>
        <w:r w:rsidR="00DF0BE7" w:rsidRPr="009802F2" w:rsidDel="0013111C">
          <w:delText>4</w:delText>
        </w:r>
      </w:del>
      <w:r w:rsidRPr="009802F2">
        <w:t>, p &lt; 2e</w:t>
      </w:r>
      <w:r w:rsidRPr="009802F2">
        <w:rPr>
          <w:vertAlign w:val="superscript"/>
        </w:rPr>
        <w:t>-16</w:t>
      </w:r>
      <w:r w:rsidRPr="009802F2">
        <w:t>). We also asked the analogous question of whether mass affects movement accuracy. Indeed</w:t>
      </w:r>
      <w:r w:rsidR="00323A13" w:rsidRPr="009802F2">
        <w:t>,</w:t>
      </w:r>
      <w:r w:rsidRPr="009802F2">
        <w:t xml:space="preserve"> we found that mass slightly increased endpoint error (Est = </w:t>
      </w:r>
      <w:r w:rsidR="00D27082" w:rsidRPr="009802F2">
        <w:t>2.16</w:t>
      </w:r>
      <w:r w:rsidRPr="009802F2">
        <w:t>e</w:t>
      </w:r>
      <w:r w:rsidRPr="009802F2">
        <w:rPr>
          <w:vertAlign w:val="superscript"/>
          <w:rPrChange w:id="863" w:author="Alaa Ahmed" w:date="2020-07-27T13:18:00Z">
            <w:rPr/>
          </w:rPrChange>
        </w:rPr>
        <w:t>-2</w:t>
      </w:r>
      <w:r w:rsidRPr="009802F2">
        <w:t xml:space="preserve">, </w:t>
      </w:r>
      <w:r w:rsidR="00D27082" w:rsidRPr="009802F2">
        <w:t>p &lt; 2e</w:t>
      </w:r>
      <w:r w:rsidR="00D27082" w:rsidRPr="009802F2">
        <w:rPr>
          <w:vertAlign w:val="superscript"/>
        </w:rPr>
        <w:t>-</w:t>
      </w:r>
      <w:r w:rsidR="003740AA" w:rsidRPr="009802F2">
        <w:rPr>
          <w:vertAlign w:val="superscript"/>
        </w:rPr>
        <w:t>16</w:t>
      </w:r>
      <w:r w:rsidRPr="009802F2">
        <w:t>)</w:t>
      </w:r>
      <w:r w:rsidRPr="009802F2">
        <w:rPr>
          <w:vertAlign w:val="superscript"/>
        </w:rPr>
        <w:t>,</w:t>
      </w:r>
      <w:r w:rsidRPr="009802F2">
        <w:t xml:space="preserve"> with the strongest effects seen at the fastest speeds</w:t>
      </w:r>
      <w:r w:rsidR="00596CE7" w:rsidRPr="009802F2">
        <w:t xml:space="preserve"> (Fig. </w:t>
      </w:r>
      <w:del w:id="864" w:author="Garrick W Bruening" w:date="2020-10-02T13:41:00Z">
        <w:r w:rsidR="00596CE7" w:rsidRPr="009802F2" w:rsidDel="009E6CDA">
          <w:delText>XX</w:delText>
        </w:r>
      </w:del>
      <w:ins w:id="865" w:author="Garrick W Bruening" w:date="2020-10-02T13:41:00Z">
        <w:r w:rsidR="009E6CDA" w:rsidRPr="009802F2">
          <w:t>2C</w:t>
        </w:r>
      </w:ins>
      <w:r w:rsidR="00596CE7" w:rsidRPr="009802F2">
        <w:t>)</w:t>
      </w:r>
      <w:r w:rsidRPr="009802F2">
        <w:t xml:space="preserve">. </w:t>
      </w:r>
    </w:p>
    <w:p w14:paraId="1E6D24EA" w14:textId="221B9FC2" w:rsidR="00E70D6F" w:rsidRPr="009802F2" w:rsidRDefault="00E70D6F" w:rsidP="00ED1E1A">
      <w:r w:rsidRPr="009802F2">
        <w:t>Accuracy can also be reflected in the consistency of the movement, defined as the variability in endpoint position, independent of the actual target error. We split consistency into two metrics,</w:t>
      </w:r>
      <w:ins w:id="866" w:author="Garrick W Bruening" w:date="2020-09-30T14:13:00Z">
        <w:r w:rsidRPr="009802F2">
          <w:t xml:space="preserve"> </w:t>
        </w:r>
        <w:r w:rsidR="00BF1144" w:rsidRPr="009802F2">
          <w:t>angular endpoint variability and</w:t>
        </w:r>
      </w:ins>
      <w:r w:rsidRPr="009802F2">
        <w:t xml:space="preserve"> radial endpoint variability</w:t>
      </w:r>
      <w:del w:id="867" w:author="Garrick W Bruening" w:date="2020-09-30T14:13:00Z">
        <w:r w:rsidRPr="009802F2">
          <w:delText xml:space="preserve"> and angular endpoint variability</w:delText>
        </w:r>
      </w:del>
      <w:r w:rsidRPr="009802F2">
        <w:t xml:space="preserve">. Radial endpoint is how far from the home circle </w:t>
      </w:r>
      <w:r w:rsidR="00FD01AD" w:rsidRPr="009802F2">
        <w:t>participants</w:t>
      </w:r>
      <w:r w:rsidRPr="009802F2">
        <w:t xml:space="preserve"> ended their movement, and angular endpoint is the angle between the target vector and endpoint vector measured from the home circle. </w:t>
      </w:r>
      <w:commentRangeStart w:id="868"/>
      <w:r w:rsidRPr="009802F2">
        <w:t xml:space="preserve">Both radial and angular variability </w:t>
      </w:r>
      <w:r w:rsidR="00C65341" w:rsidRPr="009802F2">
        <w:t>decreased</w:t>
      </w:r>
      <w:r w:rsidRPr="009802F2">
        <w:t xml:space="preserve"> with movement duration (</w:t>
      </w:r>
      <w:ins w:id="869" w:author="Alaa Ahmed" w:date="2020-07-27T13:25:00Z">
        <w:r w:rsidR="00476CF7" w:rsidRPr="009802F2">
          <w:rPr>
            <w:rPrChange w:id="870" w:author="Garrick W Bruening" w:date="2020-09-22T11:35:00Z">
              <w:rPr>
                <w:highlight w:val="yellow"/>
              </w:rPr>
            </w:rPrChange>
          </w:rPr>
          <w:t>Est = -1.</w:t>
        </w:r>
        <w:del w:id="871" w:author="Garrick W Bruening" w:date="2020-09-22T11:35:00Z">
          <w:r w:rsidR="00476CF7" w:rsidRPr="009802F2" w:rsidDel="004B30EF">
            <w:rPr>
              <w:rPrChange w:id="872" w:author="Garrick W Bruening" w:date="2020-09-22T11:35:00Z">
                <w:rPr>
                  <w:highlight w:val="yellow"/>
                </w:rPr>
              </w:rPrChange>
            </w:rPr>
            <w:delText>1</w:delText>
          </w:r>
          <w:r w:rsidR="003456FB" w:rsidRPr="009802F2" w:rsidDel="004B30EF">
            <w:rPr>
              <w:rPrChange w:id="873" w:author="Garrick W Bruening" w:date="2020-09-22T11:35:00Z">
                <w:rPr>
                  <w:highlight w:val="yellow"/>
                </w:rPr>
              </w:rPrChange>
            </w:rPr>
            <w:delText>4</w:delText>
          </w:r>
        </w:del>
      </w:ins>
      <w:ins w:id="874" w:author="Garrick W Bruening" w:date="2020-09-22T11:35:00Z">
        <w:r w:rsidR="004B30EF" w:rsidRPr="009802F2">
          <w:t>00</w:t>
        </w:r>
      </w:ins>
      <w:ins w:id="875" w:author="Alaa Ahmed" w:date="2020-07-27T13:25:00Z">
        <w:r w:rsidR="00476CF7" w:rsidRPr="009802F2">
          <w:rPr>
            <w:rPrChange w:id="876" w:author="Garrick W Bruening" w:date="2020-09-22T11:35:00Z">
              <w:rPr>
                <w:highlight w:val="yellow"/>
              </w:rPr>
            </w:rPrChange>
          </w:rPr>
          <w:t xml:space="preserve">, p </w:t>
        </w:r>
        <w:r w:rsidR="003B4C8A" w:rsidRPr="009802F2">
          <w:t>&lt; 2e</w:t>
        </w:r>
        <w:r w:rsidR="003B4C8A" w:rsidRPr="009802F2">
          <w:rPr>
            <w:vertAlign w:val="superscript"/>
          </w:rPr>
          <w:t>-16</w:t>
        </w:r>
        <w:r w:rsidR="0081768A" w:rsidRPr="009802F2">
          <w:t xml:space="preserve">, </w:t>
        </w:r>
      </w:ins>
      <w:r w:rsidRPr="009802F2">
        <w:t xml:space="preserve">Est = </w:t>
      </w:r>
      <w:del w:id="877" w:author="Garrick W Bruening" w:date="2020-09-22T11:36:00Z">
        <w:r w:rsidRPr="009802F2" w:rsidDel="00C4402E">
          <w:delText>-</w:delText>
        </w:r>
      </w:del>
      <w:ins w:id="878" w:author="Alaa Ahmed" w:date="2020-07-27T13:22:00Z">
        <w:del w:id="879" w:author="Garrick W Bruening" w:date="2020-09-22T11:36:00Z">
          <w:r w:rsidR="0042190C" w:rsidRPr="009802F2" w:rsidDel="00C4402E">
            <w:delText>8.8</w:delText>
          </w:r>
          <w:r w:rsidR="007D70AF" w:rsidRPr="009802F2" w:rsidDel="00C4402E">
            <w:delText>8</w:delText>
          </w:r>
        </w:del>
      </w:ins>
      <w:ins w:id="880" w:author="Garrick W Bruening" w:date="2020-09-22T11:36:00Z">
        <w:r w:rsidR="00C4402E" w:rsidRPr="009802F2">
          <w:t>-1.14</w:t>
        </w:r>
      </w:ins>
      <w:ins w:id="881" w:author="Alaa Ahmed" w:date="2020-07-27T13:22:00Z">
        <w:del w:id="882" w:author="Garrick W Bruening" w:date="2020-09-22T11:36:00Z">
          <w:r w:rsidR="007D70AF" w:rsidRPr="009802F2" w:rsidDel="00953358">
            <w:delText>e</w:delText>
          </w:r>
          <w:r w:rsidR="00995951" w:rsidRPr="009802F2" w:rsidDel="00953358">
            <w:rPr>
              <w:vertAlign w:val="superscript"/>
            </w:rPr>
            <w:delText>-1</w:delText>
          </w:r>
        </w:del>
      </w:ins>
      <w:del w:id="883" w:author="Alaa Ahmed" w:date="2020-07-27T13:20:00Z">
        <w:r w:rsidRPr="009802F2" w:rsidDel="00242C34">
          <w:delText>0.87</w:delText>
        </w:r>
      </w:del>
      <w:r w:rsidRPr="009802F2">
        <w:t xml:space="preserve">, p </w:t>
      </w:r>
      <w:ins w:id="884" w:author="Alaa Ahmed" w:date="2020-07-27T13:23:00Z">
        <w:del w:id="885" w:author="Garrick W Bruening" w:date="2020-09-22T11:36:00Z">
          <w:r w:rsidR="00F743C2" w:rsidRPr="009802F2" w:rsidDel="00953358">
            <w:delText>=</w:delText>
          </w:r>
        </w:del>
      </w:ins>
      <w:ins w:id="886" w:author="Garrick W Bruening" w:date="2020-09-22T11:36:00Z">
        <w:r w:rsidR="00953358" w:rsidRPr="009802F2">
          <w:t>&lt;</w:t>
        </w:r>
      </w:ins>
      <w:del w:id="887" w:author="Alaa Ahmed" w:date="2020-07-27T13:20:00Z">
        <w:r w:rsidRPr="009802F2" w:rsidDel="0027649D">
          <w:delText>=</w:delText>
        </w:r>
      </w:del>
      <w:r w:rsidRPr="009802F2">
        <w:t xml:space="preserve"> </w:t>
      </w:r>
      <w:ins w:id="888" w:author="Alaa Ahmed" w:date="2020-07-27T13:23:00Z">
        <w:del w:id="889" w:author="Garrick W Bruening" w:date="2020-09-22T11:36:00Z">
          <w:r w:rsidR="00F743C2" w:rsidRPr="009802F2" w:rsidDel="00953358">
            <w:delText>5.19</w:delText>
          </w:r>
        </w:del>
      </w:ins>
      <w:ins w:id="890" w:author="Garrick W Bruening" w:date="2020-09-22T11:36:00Z">
        <w:r w:rsidR="00953358" w:rsidRPr="009802F2">
          <w:t>2</w:t>
        </w:r>
      </w:ins>
      <w:del w:id="891" w:author="Alaa Ahmed" w:date="2020-07-27T13:20:00Z">
        <w:r w:rsidRPr="009802F2" w:rsidDel="0027649D">
          <w:delText>9.81</w:delText>
        </w:r>
      </w:del>
      <w:r w:rsidRPr="009802F2">
        <w:t>e</w:t>
      </w:r>
      <w:r w:rsidRPr="009802F2">
        <w:rPr>
          <w:vertAlign w:val="superscript"/>
        </w:rPr>
        <w:t>-</w:t>
      </w:r>
      <w:ins w:id="892" w:author="Alaa Ahmed" w:date="2020-07-27T13:23:00Z">
        <w:del w:id="893" w:author="Garrick W Bruening" w:date="2020-09-22T11:36:00Z">
          <w:r w:rsidR="00F743C2" w:rsidRPr="009802F2" w:rsidDel="00953358">
            <w:rPr>
              <w:vertAlign w:val="superscript"/>
            </w:rPr>
            <w:delText>9</w:delText>
          </w:r>
        </w:del>
      </w:ins>
      <w:ins w:id="894" w:author="Garrick W Bruening" w:date="2020-09-22T11:36:00Z">
        <w:r w:rsidR="00953358" w:rsidRPr="009802F2">
          <w:rPr>
            <w:vertAlign w:val="superscript"/>
          </w:rPr>
          <w:t>16</w:t>
        </w:r>
      </w:ins>
      <w:del w:id="895" w:author="Alaa Ahmed" w:date="2020-07-27T13:20:00Z">
        <w:r w:rsidRPr="009802F2" w:rsidDel="0027649D">
          <w:rPr>
            <w:vertAlign w:val="superscript"/>
          </w:rPr>
          <w:delText>9</w:delText>
        </w:r>
      </w:del>
      <w:del w:id="896" w:author="Alaa Ahmed" w:date="2020-07-27T13:25:00Z">
        <w:r w:rsidRPr="009802F2" w:rsidDel="00476CF7">
          <w:delText>, Est = -1.16, p = 6.84</w:delText>
        </w:r>
        <w:r w:rsidRPr="009802F2" w:rsidDel="00476CF7">
          <w:rPr>
            <w:vertAlign w:val="superscript"/>
          </w:rPr>
          <w:delText>e</w:delText>
        </w:r>
        <w:r w:rsidR="007A49AD" w:rsidRPr="009802F2" w:rsidDel="00476CF7">
          <w:rPr>
            <w:vertAlign w:val="superscript"/>
          </w:rPr>
          <w:delText>-</w:delText>
        </w:r>
        <w:r w:rsidRPr="009802F2" w:rsidDel="00476CF7">
          <w:rPr>
            <w:vertAlign w:val="superscript"/>
          </w:rPr>
          <w:delText>13</w:delText>
        </w:r>
      </w:del>
      <w:r w:rsidRPr="009802F2">
        <w:t>), while mass did not affect either (</w:t>
      </w:r>
      <w:ins w:id="897" w:author="Alaa Ahmed" w:date="2020-07-27T13:25:00Z">
        <w:r w:rsidR="0081768A" w:rsidRPr="009802F2">
          <w:rPr>
            <w:rPrChange w:id="898" w:author="Garrick W Bruening" w:date="2020-09-22T11:35:00Z">
              <w:rPr>
                <w:highlight w:val="yellow"/>
              </w:rPr>
            </w:rPrChange>
          </w:rPr>
          <w:t xml:space="preserve">Est = </w:t>
        </w:r>
        <w:del w:id="899" w:author="Garrick W Bruening" w:date="2020-09-22T11:35:00Z">
          <w:r w:rsidR="0081768A" w:rsidRPr="009802F2" w:rsidDel="00C4402E">
            <w:rPr>
              <w:rPrChange w:id="900" w:author="Garrick W Bruening" w:date="2020-09-22T11:35:00Z">
                <w:rPr>
                  <w:highlight w:val="yellow"/>
                </w:rPr>
              </w:rPrChange>
            </w:rPr>
            <w:delText>1.</w:delText>
          </w:r>
        </w:del>
      </w:ins>
      <w:ins w:id="901" w:author="Alaa Ahmed" w:date="2020-07-27T13:26:00Z">
        <w:del w:id="902" w:author="Garrick W Bruening" w:date="2020-09-22T11:35:00Z">
          <w:r w:rsidR="00520FE1" w:rsidRPr="009802F2" w:rsidDel="00C4402E">
            <w:rPr>
              <w:rPrChange w:id="903" w:author="Garrick W Bruening" w:date="2020-09-22T11:35:00Z">
                <w:rPr>
                  <w:highlight w:val="yellow"/>
                </w:rPr>
              </w:rPrChange>
            </w:rPr>
            <w:delText>74</w:delText>
          </w:r>
        </w:del>
      </w:ins>
      <w:ins w:id="904" w:author="Garrick W Bruening" w:date="2020-09-22T11:35:00Z">
        <w:r w:rsidR="00C4402E" w:rsidRPr="009802F2">
          <w:t>-6.92</w:t>
        </w:r>
      </w:ins>
      <w:ins w:id="905" w:author="Alaa Ahmed" w:date="2020-07-27T13:25:00Z">
        <w:r w:rsidR="0081768A" w:rsidRPr="009802F2">
          <w:rPr>
            <w:rPrChange w:id="906" w:author="Garrick W Bruening" w:date="2020-09-22T11:35:00Z">
              <w:rPr>
                <w:highlight w:val="yellow"/>
              </w:rPr>
            </w:rPrChange>
          </w:rPr>
          <w:t>e</w:t>
        </w:r>
        <w:r w:rsidR="0081768A" w:rsidRPr="009802F2">
          <w:rPr>
            <w:vertAlign w:val="superscript"/>
            <w:rPrChange w:id="907" w:author="Garrick W Bruening" w:date="2020-09-22T11:35:00Z">
              <w:rPr>
                <w:highlight w:val="yellow"/>
                <w:vertAlign w:val="superscript"/>
              </w:rPr>
            </w:rPrChange>
          </w:rPr>
          <w:t>-</w:t>
        </w:r>
        <w:del w:id="908" w:author="Garrick W Bruening" w:date="2020-09-22T11:35:00Z">
          <w:r w:rsidR="0081768A" w:rsidRPr="009802F2" w:rsidDel="00C4402E">
            <w:rPr>
              <w:vertAlign w:val="superscript"/>
              <w:rPrChange w:id="909" w:author="Garrick W Bruening" w:date="2020-09-22T11:35:00Z">
                <w:rPr>
                  <w:highlight w:val="yellow"/>
                  <w:vertAlign w:val="superscript"/>
                </w:rPr>
              </w:rPrChange>
            </w:rPr>
            <w:delText>2</w:delText>
          </w:r>
        </w:del>
      </w:ins>
      <w:ins w:id="910" w:author="Garrick W Bruening" w:date="2020-09-22T11:35:00Z">
        <w:r w:rsidR="00C4402E" w:rsidRPr="009802F2">
          <w:rPr>
            <w:vertAlign w:val="superscript"/>
          </w:rPr>
          <w:t>3</w:t>
        </w:r>
      </w:ins>
      <w:ins w:id="911" w:author="Alaa Ahmed" w:date="2020-07-27T13:25:00Z">
        <w:r w:rsidR="0081768A" w:rsidRPr="009802F2">
          <w:rPr>
            <w:rPrChange w:id="912" w:author="Garrick W Bruening" w:date="2020-09-22T11:35:00Z">
              <w:rPr>
                <w:highlight w:val="yellow"/>
              </w:rPr>
            </w:rPrChange>
          </w:rPr>
          <w:t xml:space="preserve">, </w:t>
        </w:r>
        <w:commentRangeStart w:id="913"/>
        <w:commentRangeStart w:id="914"/>
        <w:commentRangeStart w:id="915"/>
        <w:r w:rsidR="0081768A" w:rsidRPr="009802F2">
          <w:rPr>
            <w:rPrChange w:id="916" w:author="Garrick W Bruening" w:date="2020-09-22T11:35:00Z">
              <w:rPr>
                <w:highlight w:val="yellow"/>
              </w:rPr>
            </w:rPrChange>
          </w:rPr>
          <w:t xml:space="preserve">p = </w:t>
        </w:r>
        <w:del w:id="917" w:author="Garrick W Bruening" w:date="2020-09-22T11:35:00Z">
          <w:r w:rsidR="0081768A" w:rsidRPr="009802F2" w:rsidDel="00C4402E">
            <w:rPr>
              <w:rPrChange w:id="918" w:author="Garrick W Bruening" w:date="2020-09-22T11:35:00Z">
                <w:rPr>
                  <w:highlight w:val="yellow"/>
                </w:rPr>
              </w:rPrChange>
            </w:rPr>
            <w:delText>0.</w:delText>
          </w:r>
        </w:del>
      </w:ins>
      <w:ins w:id="919" w:author="Alaa Ahmed" w:date="2020-07-27T13:26:00Z">
        <w:del w:id="920" w:author="Garrick W Bruening" w:date="2020-09-22T11:35:00Z">
          <w:r w:rsidR="008B785F" w:rsidRPr="009802F2" w:rsidDel="00C4402E">
            <w:delText>01</w:delText>
          </w:r>
        </w:del>
      </w:ins>
      <w:ins w:id="921" w:author="Garrick W Bruening" w:date="2020-09-22T11:35:00Z">
        <w:r w:rsidR="00C4402E" w:rsidRPr="009802F2">
          <w:rPr>
            <w:rPrChange w:id="922" w:author="Garrick W Bruening" w:date="2020-09-22T11:35:00Z">
              <w:rPr>
                <w:highlight w:val="yellow"/>
              </w:rPr>
            </w:rPrChange>
          </w:rPr>
          <w:t>0.287</w:t>
        </w:r>
      </w:ins>
      <w:ins w:id="923" w:author="Alaa Ahmed" w:date="2020-07-27T13:25:00Z">
        <w:r w:rsidR="0081768A" w:rsidRPr="009802F2">
          <w:t xml:space="preserve">, </w:t>
        </w:r>
      </w:ins>
      <w:commentRangeEnd w:id="913"/>
      <w:ins w:id="924" w:author="Alaa Ahmed" w:date="2020-07-27T13:27:00Z">
        <w:r w:rsidR="008B785F" w:rsidRPr="009802F2">
          <w:rPr>
            <w:rStyle w:val="CommentReference"/>
          </w:rPr>
          <w:commentReference w:id="913"/>
        </w:r>
      </w:ins>
      <w:commentRangeEnd w:id="914"/>
      <w:r w:rsidR="00BD0D16" w:rsidRPr="009802F2">
        <w:rPr>
          <w:rStyle w:val="CommentReference"/>
        </w:rPr>
        <w:commentReference w:id="914"/>
      </w:r>
      <w:commentRangeEnd w:id="915"/>
      <w:r w:rsidR="00953358" w:rsidRPr="009802F2">
        <w:rPr>
          <w:rStyle w:val="CommentReference"/>
        </w:rPr>
        <w:commentReference w:id="915"/>
      </w:r>
      <w:r w:rsidRPr="009802F2">
        <w:t xml:space="preserve">Est = </w:t>
      </w:r>
      <w:ins w:id="925" w:author="Alaa Ahmed" w:date="2020-07-27T13:20:00Z">
        <w:r w:rsidR="00BF1F15" w:rsidRPr="009802F2">
          <w:t>1.7</w:t>
        </w:r>
      </w:ins>
      <w:ins w:id="926" w:author="Garrick W Bruening" w:date="2020-09-22T11:37:00Z">
        <w:r w:rsidR="00953358" w:rsidRPr="009802F2">
          <w:t>4</w:t>
        </w:r>
      </w:ins>
      <w:ins w:id="927" w:author="Alaa Ahmed" w:date="2020-07-27T13:23:00Z">
        <w:del w:id="928" w:author="Garrick W Bruening" w:date="2020-09-22T11:37:00Z">
          <w:r w:rsidR="0069152D" w:rsidRPr="009802F2" w:rsidDel="00953358">
            <w:delText>6</w:delText>
          </w:r>
        </w:del>
      </w:ins>
      <w:del w:id="929" w:author="Alaa Ahmed" w:date="2020-07-27T13:20:00Z">
        <w:r w:rsidRPr="009802F2" w:rsidDel="00BF1F15">
          <w:delText>-9.52</w:delText>
        </w:r>
      </w:del>
      <w:r w:rsidRPr="009802F2">
        <w:t>e</w:t>
      </w:r>
      <w:r w:rsidRPr="009802F2">
        <w:rPr>
          <w:vertAlign w:val="superscript"/>
        </w:rPr>
        <w:t>-</w:t>
      </w:r>
      <w:ins w:id="930" w:author="Alaa Ahmed" w:date="2020-07-27T13:20:00Z">
        <w:r w:rsidR="004809D1" w:rsidRPr="009802F2">
          <w:rPr>
            <w:vertAlign w:val="superscript"/>
          </w:rPr>
          <w:t>2</w:t>
        </w:r>
      </w:ins>
      <w:del w:id="931" w:author="Alaa Ahmed" w:date="2020-07-27T13:20:00Z">
        <w:r w:rsidRPr="009802F2" w:rsidDel="004809D1">
          <w:rPr>
            <w:vertAlign w:val="superscript"/>
          </w:rPr>
          <w:delText>3</w:delText>
        </w:r>
      </w:del>
      <w:r w:rsidRPr="009802F2">
        <w:t>, p = 0.</w:t>
      </w:r>
      <w:ins w:id="932" w:author="Alaa Ahmed" w:date="2020-07-27T13:23:00Z">
        <w:del w:id="933" w:author="Garrick W Bruening" w:date="2020-09-22T11:37:00Z">
          <w:r w:rsidR="00463D6E" w:rsidRPr="009802F2" w:rsidDel="00953358">
            <w:delText>41</w:delText>
          </w:r>
        </w:del>
      </w:ins>
      <w:ins w:id="934" w:author="Garrick W Bruening" w:date="2020-09-22T11:37:00Z">
        <w:r w:rsidR="00953358" w:rsidRPr="009802F2">
          <w:t>0114</w:t>
        </w:r>
      </w:ins>
      <w:del w:id="935" w:author="Alaa Ahmed" w:date="2020-07-27T13:21:00Z">
        <w:r w:rsidRPr="009802F2" w:rsidDel="00E0123E">
          <w:delText>1</w:delText>
        </w:r>
        <w:r w:rsidR="00DF0BE7" w:rsidRPr="009802F2" w:rsidDel="00E0123E">
          <w:delText>9</w:delText>
        </w:r>
      </w:del>
      <w:r w:rsidRPr="009802F2">
        <w:t xml:space="preserve">, </w:t>
      </w:r>
      <w:del w:id="936" w:author="Alaa Ahmed" w:date="2020-07-27T13:25:00Z">
        <w:r w:rsidRPr="009802F2" w:rsidDel="0081768A">
          <w:delText>Est = -1.184e</w:delText>
        </w:r>
        <w:r w:rsidRPr="009802F2" w:rsidDel="0081768A">
          <w:rPr>
            <w:vertAlign w:val="superscript"/>
          </w:rPr>
          <w:delText>-2</w:delText>
        </w:r>
        <w:r w:rsidRPr="009802F2" w:rsidDel="0081768A">
          <w:delText>, p = 0.38</w:delText>
        </w:r>
        <w:r w:rsidR="00EE4468" w:rsidRPr="009802F2" w:rsidDel="0081768A">
          <w:delText>,</w:delText>
        </w:r>
      </w:del>
      <w:r w:rsidR="00EE4468" w:rsidRPr="009802F2">
        <w:t xml:space="preserve"> respectively</w:t>
      </w:r>
      <w:r w:rsidR="00CF1413" w:rsidRPr="009802F2">
        <w:t xml:space="preserve">; </w:t>
      </w:r>
      <w:r w:rsidRPr="009802F2">
        <w:t xml:space="preserve">Fig. </w:t>
      </w:r>
      <w:r w:rsidR="00552630" w:rsidRPr="009802F2">
        <w:t>2</w:t>
      </w:r>
      <w:r w:rsidRPr="009802F2">
        <w:t>E).</w:t>
      </w:r>
      <w:commentRangeEnd w:id="868"/>
      <w:r w:rsidR="00953358" w:rsidRPr="009802F2">
        <w:rPr>
          <w:rStyle w:val="CommentReference"/>
        </w:rPr>
        <w:commentReference w:id="868"/>
      </w:r>
    </w:p>
    <w:p w14:paraId="157A5049" w14:textId="77777777" w:rsidR="001E52EF" w:rsidRPr="009802F2" w:rsidRDefault="001E52EF" w:rsidP="001E52EF">
      <w:pPr>
        <w:pStyle w:val="Heading3"/>
      </w:pPr>
      <w:r w:rsidRPr="009802F2">
        <w:t>Slower reaction times with added mass</w:t>
      </w:r>
    </w:p>
    <w:p w14:paraId="67CB0837" w14:textId="585FE390" w:rsidR="00E70D6F" w:rsidRPr="009802F2" w:rsidRDefault="00E70D6F" w:rsidP="00ED1E1A">
      <w:r w:rsidRPr="009802F2">
        <w:t xml:space="preserve">An interesting question is how </w:t>
      </w:r>
      <w:del w:id="937" w:author="Garrick W Bruening" w:date="2020-09-22T11:38:00Z">
        <w:r w:rsidRPr="009802F2" w:rsidDel="00953358">
          <w:delText xml:space="preserve">increasing </w:delText>
        </w:r>
      </w:del>
      <w:r w:rsidRPr="009802F2">
        <w:t xml:space="preserve">effort affects reaction time. While we enforced the </w:t>
      </w:r>
      <w:del w:id="938" w:author="Garrick W Bruening" w:date="2020-09-30T14:19:00Z">
        <w:r w:rsidRPr="009802F2">
          <w:delText xml:space="preserve">speed </w:delText>
        </w:r>
      </w:del>
      <w:ins w:id="939" w:author="Garrick W Bruening" w:date="2020-09-30T14:19:00Z">
        <w:r w:rsidR="00A713E8" w:rsidRPr="009802F2">
          <w:t>d</w:t>
        </w:r>
      </w:ins>
      <w:ins w:id="940" w:author="Garrick W Bruening" w:date="2020-09-30T14:20:00Z">
        <w:r w:rsidR="00A713E8" w:rsidRPr="009802F2">
          <w:t>uration</w:t>
        </w:r>
      </w:ins>
      <w:ins w:id="941" w:author="Garrick W Bruening" w:date="2020-09-30T14:19:00Z">
        <w:r w:rsidR="00A713E8" w:rsidRPr="009802F2">
          <w:t xml:space="preserve"> </w:t>
        </w:r>
      </w:ins>
      <w:r w:rsidRPr="009802F2">
        <w:t xml:space="preserve">with which </w:t>
      </w:r>
      <w:del w:id="942" w:author="Garrick W Bruening" w:date="2020-09-30T14:19:00Z">
        <w:r w:rsidRPr="009802F2">
          <w:delText xml:space="preserve">they </w:delText>
        </w:r>
      </w:del>
      <w:ins w:id="943" w:author="Garrick W Bruening" w:date="2020-09-30T14:19:00Z">
        <w:r w:rsidR="000D2379" w:rsidRPr="009802F2">
          <w:t xml:space="preserve">subjects </w:t>
        </w:r>
      </w:ins>
      <w:r w:rsidRPr="009802F2">
        <w:t xml:space="preserve">had to </w:t>
      </w:r>
      <w:del w:id="944" w:author="Garrick W Bruening" w:date="2020-09-30T14:20:00Z">
        <w:r w:rsidRPr="009802F2">
          <w:delText>reach</w:delText>
        </w:r>
      </w:del>
      <w:ins w:id="945" w:author="Garrick W Bruening" w:date="2020-09-30T14:20:00Z">
        <w:r w:rsidR="00A713E8" w:rsidRPr="009802F2">
          <w:t>complete a reach</w:t>
        </w:r>
      </w:ins>
      <w:r w:rsidRPr="009802F2">
        <w:t xml:space="preserve">, participants were </w:t>
      </w:r>
      <w:commentRangeStart w:id="946"/>
      <w:r w:rsidRPr="009802F2">
        <w:t>free to select the</w:t>
      </w:r>
      <w:del w:id="947" w:author="Garrick W Bruening" w:date="2020-09-30T14:20:00Z">
        <w:r w:rsidRPr="009802F2">
          <w:delText>ir</w:delText>
        </w:r>
      </w:del>
      <w:r w:rsidRPr="009802F2">
        <w:t xml:space="preserve"> </w:t>
      </w:r>
      <w:ins w:id="948" w:author="Garrick W Bruening" w:date="2020-09-30T14:20:00Z">
        <w:r w:rsidR="00A713E8" w:rsidRPr="009802F2">
          <w:t xml:space="preserve">combination of </w:t>
        </w:r>
      </w:ins>
      <w:r w:rsidRPr="009802F2">
        <w:t>reaction time</w:t>
      </w:r>
      <w:ins w:id="949" w:author="Garrick W Bruening" w:date="2020-09-30T14:20:00Z">
        <w:r w:rsidR="00A713E8" w:rsidRPr="009802F2">
          <w:t xml:space="preserve"> and movement duration</w:t>
        </w:r>
      </w:ins>
      <w:r w:rsidRPr="009802F2">
        <w:t xml:space="preserve">. </w:t>
      </w:r>
      <w:commentRangeEnd w:id="946"/>
      <w:r w:rsidR="00716AE9" w:rsidRPr="009802F2">
        <w:rPr>
          <w:rStyle w:val="CommentReference"/>
        </w:rPr>
        <w:commentReference w:id="946"/>
      </w:r>
      <w:r w:rsidRPr="009802F2">
        <w:t xml:space="preserve">The choice of reaction time has been related to the process of planning the upcoming movement, suggesting that the predictable mass in this experiment should have little effect. Moreover, one might predict that reaction time </w:t>
      </w:r>
      <w:del w:id="950" w:author="Garrick W Bruening" w:date="2020-10-02T12:05:00Z">
        <w:r w:rsidRPr="009802F2" w:rsidDel="00851F6E">
          <w:delText>shouldn't</w:delText>
        </w:r>
      </w:del>
      <w:ins w:id="951" w:author="Garrick W Bruening" w:date="2020-10-02T12:05:00Z">
        <w:r w:rsidR="00851F6E" w:rsidRPr="009802F2">
          <w:t>should not</w:t>
        </w:r>
      </w:ins>
      <w:r w:rsidRPr="009802F2">
        <w:t xml:space="preserve"> be affected by mass because participants </w:t>
      </w:r>
      <w:del w:id="952" w:author="Garrick W Bruening" w:date="2020-10-02T13:42:00Z">
        <w:r w:rsidRPr="009802F2" w:rsidDel="00755623">
          <w:delText>aren't</w:delText>
        </w:r>
      </w:del>
      <w:ins w:id="953" w:author="Garrick W Bruening" w:date="2020-10-02T13:42:00Z">
        <w:r w:rsidR="00755623" w:rsidRPr="009802F2">
          <w:t>are not</w:t>
        </w:r>
      </w:ins>
      <w:r w:rsidRPr="009802F2">
        <w:t xml:space="preserve"> moving while preparing the </w:t>
      </w:r>
      <w:r w:rsidR="00FE1EA4" w:rsidRPr="009802F2">
        <w:t>action</w:t>
      </w:r>
      <w:r w:rsidRPr="009802F2">
        <w:t xml:space="preserve">. </w:t>
      </w:r>
      <w:del w:id="954" w:author="Garrick W Bruening" w:date="2020-09-22T11:38:00Z">
        <w:r w:rsidRPr="009802F2" w:rsidDel="00564A87">
          <w:delText>In contrast, h</w:delText>
        </w:r>
      </w:del>
      <w:ins w:id="955" w:author="Garrick W Bruening" w:date="2020-09-22T11:38:00Z">
        <w:r w:rsidR="00564A87" w:rsidRPr="009802F2">
          <w:t xml:space="preserve">Here </w:t>
        </w:r>
      </w:ins>
      <w:del w:id="956" w:author="Garrick W Bruening" w:date="2020-09-22T11:39:00Z">
        <w:r w:rsidRPr="009802F2" w:rsidDel="00C66351">
          <w:delText xml:space="preserve">ere </w:delText>
        </w:r>
      </w:del>
      <w:r w:rsidRPr="009802F2">
        <w:t>we found that reaction time increased with mass (Est = 2.</w:t>
      </w:r>
      <w:ins w:id="957" w:author="Alaa Ahmed" w:date="2020-07-27T13:28:00Z">
        <w:r w:rsidR="00943FC2" w:rsidRPr="009802F2">
          <w:t>40</w:t>
        </w:r>
      </w:ins>
      <w:del w:id="958" w:author="Alaa Ahmed" w:date="2020-07-27T13:28:00Z">
        <w:r w:rsidRPr="009802F2" w:rsidDel="00943FC2">
          <w:delText>95</w:delText>
        </w:r>
      </w:del>
      <w:r w:rsidRPr="009802F2">
        <w:t>e</w:t>
      </w:r>
      <w:r w:rsidRPr="009802F2">
        <w:rPr>
          <w:vertAlign w:val="superscript"/>
        </w:rPr>
        <w:t>-3</w:t>
      </w:r>
      <w:r w:rsidRPr="009802F2">
        <w:t>, p = &lt;2e</w:t>
      </w:r>
      <w:r w:rsidRPr="009802F2">
        <w:rPr>
          <w:vertAlign w:val="superscript"/>
        </w:rPr>
        <w:t>-16</w:t>
      </w:r>
      <w:r w:rsidRPr="009802F2">
        <w:t xml:space="preserve">) and movement </w:t>
      </w:r>
      <w:commentRangeStart w:id="959"/>
      <w:commentRangeStart w:id="960"/>
      <w:r w:rsidRPr="009802F2">
        <w:t>duration</w:t>
      </w:r>
      <w:commentRangeEnd w:id="959"/>
      <w:r w:rsidR="00A522BB" w:rsidRPr="009802F2">
        <w:rPr>
          <w:rStyle w:val="CommentReference"/>
        </w:rPr>
        <w:commentReference w:id="959"/>
      </w:r>
      <w:commentRangeEnd w:id="960"/>
      <w:r w:rsidR="00FF6AFE" w:rsidRPr="009802F2">
        <w:rPr>
          <w:rStyle w:val="CommentReference"/>
        </w:rPr>
        <w:commentReference w:id="960"/>
      </w:r>
      <w:r w:rsidRPr="009802F2">
        <w:t xml:space="preserve"> (Est = </w:t>
      </w:r>
      <w:ins w:id="961" w:author="Alaa Ahmed" w:date="2020-07-27T13:29:00Z">
        <w:r w:rsidR="00E5486D" w:rsidRPr="009802F2">
          <w:rPr>
            <w:rPrChange w:id="962" w:author="Garrick W Bruening" w:date="2020-10-02T13:30:00Z">
              <w:rPr>
                <w:highlight w:val="yellow"/>
              </w:rPr>
            </w:rPrChange>
          </w:rPr>
          <w:t>6.43</w:t>
        </w:r>
      </w:ins>
      <w:del w:id="963" w:author="Alaa Ahmed" w:date="2020-07-27T13:29:00Z">
        <w:r w:rsidRPr="009802F2" w:rsidDel="005C657E">
          <w:delText>3.48</w:delText>
        </w:r>
      </w:del>
      <w:r w:rsidRPr="009802F2">
        <w:t>e</w:t>
      </w:r>
      <w:r w:rsidRPr="009802F2">
        <w:rPr>
          <w:vertAlign w:val="superscript"/>
        </w:rPr>
        <w:t>-2</w:t>
      </w:r>
      <w:r w:rsidRPr="009802F2">
        <w:t>, p &lt; 2e</w:t>
      </w:r>
      <w:r w:rsidRPr="009802F2">
        <w:rPr>
          <w:vertAlign w:val="superscript"/>
        </w:rPr>
        <w:t>-16</w:t>
      </w:r>
      <w:r w:rsidR="00297AC6" w:rsidRPr="009802F2">
        <w:t>;</w:t>
      </w:r>
      <w:r w:rsidRPr="009802F2">
        <w:t xml:space="preserve"> </w:t>
      </w:r>
      <w:r w:rsidR="00297AC6" w:rsidRPr="009802F2">
        <w:t>Fig. 2</w:t>
      </w:r>
      <w:r w:rsidRPr="009802F2">
        <w:t xml:space="preserve">F). Thus, slower movements had longer reaction times, and for two movements of the same duration, the movement with the greater mass elicited a longer reaction time. </w:t>
      </w:r>
    </w:p>
    <w:p w14:paraId="3E50E8F8" w14:textId="2C769FA0" w:rsidR="0095424F" w:rsidRPr="009802F2" w:rsidRDefault="00E70D6F" w:rsidP="00ED1E1A">
      <w:r w:rsidRPr="009802F2">
        <w:t>To summarize the results of Experiment 1, we found that it is more energetically costly to make reaching movements with greater mass. This increase in metabolic cost is not proportional to the increase in mass, but rather diminishes with additional mass. Mass also led to an unexpected increase in reaction times, with participants reacting slower with added mass, even though the subsequent movements were of the same duration.</w:t>
      </w:r>
    </w:p>
    <w:p w14:paraId="4EC0A580" w14:textId="415A9011" w:rsidR="0095424F" w:rsidRPr="009802F2" w:rsidRDefault="0095424F" w:rsidP="0095424F">
      <w:pPr>
        <w:pStyle w:val="Heading2"/>
      </w:pPr>
      <w:r w:rsidRPr="009802F2">
        <w:t>Study 2 - The effect of mass on preferred reach duration</w:t>
      </w:r>
    </w:p>
    <w:p w14:paraId="4E48D1D0" w14:textId="119421D7" w:rsidR="00F36892" w:rsidRPr="009802F2" w:rsidRDefault="0095424F" w:rsidP="0095424F">
      <w:pPr>
        <w:rPr>
          <w:ins w:id="964" w:author="Garrick W Bruening" w:date="2020-10-02T11:04:00Z"/>
        </w:rPr>
      </w:pPr>
      <w:r w:rsidRPr="009802F2">
        <w:t xml:space="preserve">Given that mass leads to an increase in the metabolic </w:t>
      </w:r>
      <w:r w:rsidR="00070554" w:rsidRPr="009802F2">
        <w:t>power</w:t>
      </w:r>
      <w:r w:rsidRPr="009802F2">
        <w:t xml:space="preserve"> of reaching, how will this increased effort cost influence an individual's preferred movement speed? The second study was designed to answer this question. </w:t>
      </w:r>
      <w:proofErr w:type="gramStart"/>
      <w:r w:rsidRPr="009802F2">
        <w:t>Similar to</w:t>
      </w:r>
      <w:proofErr w:type="gramEnd"/>
      <w:r w:rsidRPr="009802F2">
        <w:t xml:space="preserve"> the previous experiment, participants made goal-directed reaching movements with added mass at the hand</w:t>
      </w:r>
      <w:ins w:id="965" w:author="Garrick W Bruening" w:date="2020-10-02T12:09:00Z">
        <w:r w:rsidR="00D200AC" w:rsidRPr="009802F2">
          <w:t xml:space="preserve"> (Fig. 3)</w:t>
        </w:r>
      </w:ins>
      <w:r w:rsidRPr="009802F2">
        <w:t>. However, rather than reaching at a prescribed speed, participants were free to reach at a self-selected speed. At the beginning of each trial, one of four targets would appear</w:t>
      </w:r>
      <w:r w:rsidR="00196C36" w:rsidRPr="009802F2">
        <w:t xml:space="preserve"> centered</w:t>
      </w:r>
      <w:r w:rsidRPr="009802F2">
        <w:t xml:space="preserve"> on the circumference of a 10cm circle and participants were asked to reach to the target to complete the trial. To control for any confounding effects of accuracy on mass-related changes in preferred movement speed, three separate experiments were run each with a different target size or stopping requirement. In </w:t>
      </w:r>
      <w:r w:rsidR="00417793" w:rsidRPr="009802F2">
        <w:t>E</w:t>
      </w:r>
      <w:r w:rsidRPr="009802F2">
        <w:t xml:space="preserve">xperiment 2a, the target configuration was identical to </w:t>
      </w:r>
      <w:r w:rsidR="00417793" w:rsidRPr="009802F2">
        <w:t>E</w:t>
      </w:r>
      <w:r w:rsidRPr="009802F2">
        <w:t xml:space="preserve">xperiment 1 and participants were required to stop in the target. In </w:t>
      </w:r>
      <w:r w:rsidR="00417793" w:rsidRPr="009802F2">
        <w:t>E</w:t>
      </w:r>
      <w:r w:rsidRPr="009802F2">
        <w:t>xperiment 2b, accuracy requirements were increased. The target size was reduced to a thin</w:t>
      </w:r>
      <w:ins w:id="966" w:author="Alaa Ahmed" w:date="2020-08-03T15:29:00Z">
        <w:r w:rsidR="00A15DDE" w:rsidRPr="009802F2">
          <w:t>, narrow</w:t>
        </w:r>
      </w:ins>
      <w:r w:rsidRPr="009802F2">
        <w:t xml:space="preserve"> arc, where again participants were required to come to a stop. In the third experiment, </w:t>
      </w:r>
      <w:r w:rsidR="00417793" w:rsidRPr="009802F2">
        <w:t>E</w:t>
      </w:r>
      <w:r w:rsidRPr="009802F2">
        <w:t xml:space="preserve">xperiment 2c, accuracy requirements were reduced </w:t>
      </w:r>
      <w:r w:rsidR="006D6551" w:rsidRPr="009802F2">
        <w:t xml:space="preserve">to nearly </w:t>
      </w:r>
      <w:r w:rsidR="006D6551" w:rsidRPr="009802F2">
        <w:lastRenderedPageBreak/>
        <w:t xml:space="preserve">nothing </w:t>
      </w:r>
      <w:r w:rsidRPr="009802F2">
        <w:t>and target stopping requirements were removed altogether. Participants had to make an out and back movement in the direction of the target</w:t>
      </w:r>
      <w:r w:rsidR="00914CCE" w:rsidRPr="009802F2">
        <w:t xml:space="preserve"> where the</w:t>
      </w:r>
      <w:r w:rsidRPr="009802F2">
        <w:t xml:space="preserve"> only requirement was to cross the outer 10cm circle, in the quadrant of the indicated target. All experiments consisted of 1600 total trial</w:t>
      </w:r>
      <w:ins w:id="967" w:author="Garrick W Bruening" w:date="2020-10-02T12:10:00Z">
        <w:r w:rsidR="00AB08D4" w:rsidRPr="009802F2">
          <w:t xml:space="preserve"> in the added mass conditions</w:t>
        </w:r>
      </w:ins>
      <w:del w:id="968" w:author="Garrick W Bruening" w:date="2020-10-02T12:10:00Z">
        <w:r w:rsidRPr="009802F2" w:rsidDel="00AB08D4">
          <w:delText>s</w:delText>
        </w:r>
      </w:del>
      <w:r w:rsidRPr="009802F2">
        <w:t>, divided into four sets of 400 trials each. In each set of 400 trials, a different mass would be added to the robot handle. The amount of added mass was hidden from the participant using an opaque container and could be 0</w:t>
      </w:r>
      <w:r w:rsidR="008930B3" w:rsidRPr="009802F2">
        <w:t>kg</w:t>
      </w:r>
      <w:r w:rsidRPr="009802F2">
        <w:t>,</w:t>
      </w:r>
      <w:r w:rsidR="00B312DF" w:rsidRPr="009802F2">
        <w:t xml:space="preserve"> </w:t>
      </w:r>
      <w:r w:rsidR="008930B3" w:rsidRPr="009802F2">
        <w:t>1.36kg</w:t>
      </w:r>
      <w:r w:rsidR="0073301B" w:rsidRPr="009802F2">
        <w:t xml:space="preserve"> (3lbs)</w:t>
      </w:r>
      <w:r w:rsidRPr="009802F2">
        <w:t>,</w:t>
      </w:r>
      <w:r w:rsidR="00B312DF" w:rsidRPr="009802F2">
        <w:t xml:space="preserve"> </w:t>
      </w:r>
      <w:r w:rsidR="008930B3" w:rsidRPr="009802F2">
        <w:t>2.27kg</w:t>
      </w:r>
      <w:r w:rsidR="0073301B" w:rsidRPr="009802F2">
        <w:t xml:space="preserve"> (5lbs)</w:t>
      </w:r>
      <w:r w:rsidRPr="009802F2">
        <w:t xml:space="preserve"> or </w:t>
      </w:r>
      <w:r w:rsidR="008930B3" w:rsidRPr="009802F2">
        <w:t>3.63kg</w:t>
      </w:r>
      <w:r w:rsidR="0073301B" w:rsidRPr="009802F2">
        <w:t xml:space="preserve"> (8lbs)</w:t>
      </w:r>
      <w:r w:rsidR="00502065" w:rsidRPr="009802F2">
        <w:t xml:space="preserve"> (Fig. </w:t>
      </w:r>
      <w:del w:id="969" w:author="Garrick W Bruening" w:date="2020-10-02T12:11:00Z">
        <w:r w:rsidR="00502065" w:rsidRPr="009802F2" w:rsidDel="00AB08D4">
          <w:delText>XX</w:delText>
        </w:r>
      </w:del>
      <w:ins w:id="970" w:author="Garrick W Bruening" w:date="2020-10-02T12:11:00Z">
        <w:r w:rsidR="00AB08D4" w:rsidRPr="009802F2">
          <w:t>3</w:t>
        </w:r>
      </w:ins>
      <w:r w:rsidR="00502065" w:rsidRPr="009802F2">
        <w:t>)</w:t>
      </w:r>
      <w:r w:rsidR="00C86848" w:rsidRPr="009802F2">
        <w:t xml:space="preserve">. </w:t>
      </w:r>
      <w:r w:rsidRPr="009802F2">
        <w:t>All participants experienced each mass condition</w:t>
      </w:r>
      <w:r w:rsidR="00382399" w:rsidRPr="009802F2">
        <w:t xml:space="preserve"> once</w:t>
      </w:r>
      <w:r w:rsidRPr="009802F2">
        <w:t>, and the order was randomized across participants.</w:t>
      </w:r>
    </w:p>
    <w:tbl>
      <w:tblPr>
        <w:tblStyle w:val="TableGrid"/>
        <w:tblW w:w="0" w:type="auto"/>
        <w:tblLook w:val="04A0" w:firstRow="1" w:lastRow="0" w:firstColumn="1" w:lastColumn="0" w:noHBand="0" w:noVBand="1"/>
      </w:tblPr>
      <w:tblGrid>
        <w:gridCol w:w="9350"/>
      </w:tblGrid>
      <w:tr w:rsidR="00C5044A" w:rsidRPr="009802F2" w14:paraId="7C423D45" w14:textId="77777777" w:rsidTr="00F52AC4">
        <w:trPr>
          <w:ins w:id="971" w:author="Garrick W Bruening" w:date="2020-10-02T11:04:00Z"/>
        </w:trPr>
        <w:tc>
          <w:tcPr>
            <w:tcW w:w="9350" w:type="dxa"/>
          </w:tcPr>
          <w:p w14:paraId="334BC145" w14:textId="3729837C" w:rsidR="00C5044A" w:rsidRPr="009802F2" w:rsidRDefault="00246BDE" w:rsidP="00F52AC4">
            <w:pPr>
              <w:rPr>
                <w:ins w:id="972" w:author="Garrick W Bruening" w:date="2020-10-02T11:04:00Z"/>
              </w:rPr>
            </w:pPr>
            <w:ins w:id="973" w:author="Garrick W Bruening" w:date="2020-10-02T11:44:00Z">
              <w:r w:rsidRPr="009802F2">
                <w:rPr>
                  <w:noProof/>
                </w:rPr>
                <w:drawing>
                  <wp:inline distT="0" distB="0" distL="0" distR="0" wp14:anchorId="4EA5EA89" wp14:editId="5D0D0F92">
                    <wp:extent cx="4397353" cy="6058894"/>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399738" cy="6062181"/>
                            </a:xfrm>
                            <a:prstGeom prst="rect">
                              <a:avLst/>
                            </a:prstGeom>
                          </pic:spPr>
                        </pic:pic>
                      </a:graphicData>
                    </a:graphic>
                  </wp:inline>
                </w:drawing>
              </w:r>
            </w:ins>
          </w:p>
        </w:tc>
      </w:tr>
      <w:tr w:rsidR="00C5044A" w:rsidRPr="009802F2" w14:paraId="60702C4D" w14:textId="77777777" w:rsidTr="00F52AC4">
        <w:trPr>
          <w:ins w:id="974" w:author="Garrick W Bruening" w:date="2020-10-02T11:04:00Z"/>
        </w:trPr>
        <w:tc>
          <w:tcPr>
            <w:tcW w:w="9350" w:type="dxa"/>
          </w:tcPr>
          <w:p w14:paraId="4CC22933" w14:textId="32926363" w:rsidR="00D200AC" w:rsidRPr="009802F2" w:rsidRDefault="00D200AC" w:rsidP="00F52AC4">
            <w:pPr>
              <w:rPr>
                <w:ins w:id="975" w:author="Garrick W Bruening" w:date="2020-10-02T12:08:00Z"/>
              </w:rPr>
            </w:pPr>
            <w:ins w:id="976" w:author="Garrick W Bruening" w:date="2020-10-02T12:08:00Z">
              <w:r w:rsidRPr="009802F2">
                <w:t>Figure 3</w:t>
              </w:r>
            </w:ins>
          </w:p>
          <w:p w14:paraId="14356BAB" w14:textId="2E6AA82A" w:rsidR="00C5044A" w:rsidRPr="009802F2" w:rsidRDefault="00CB047B" w:rsidP="00F52AC4">
            <w:pPr>
              <w:rPr>
                <w:ins w:id="977" w:author="Garrick W Bruening" w:date="2020-10-02T11:04:00Z"/>
              </w:rPr>
            </w:pPr>
            <w:ins w:id="978" w:author="Garrick W Bruening" w:date="2020-10-02T11:21:00Z">
              <w:r w:rsidRPr="009802F2">
                <w:t xml:space="preserve">Experiment 2 </w:t>
              </w:r>
            </w:ins>
            <w:ins w:id="979" w:author="Garrick W Bruening" w:date="2020-10-02T11:44:00Z">
              <w:r w:rsidR="0081727F" w:rsidRPr="009802F2">
                <w:t xml:space="preserve">protocol. </w:t>
              </w:r>
            </w:ins>
            <w:ins w:id="980" w:author="Garrick W Bruening" w:date="2020-10-02T11:52:00Z">
              <w:r w:rsidR="00D2458E" w:rsidRPr="009802F2">
                <w:t xml:space="preserve">Subjects underwent five blocks of reaching movements including a familiarization block and four added mass blocks. </w:t>
              </w:r>
            </w:ins>
            <w:ins w:id="981" w:author="Garrick W Bruening" w:date="2020-10-02T11:53:00Z">
              <w:r w:rsidR="00427EF5" w:rsidRPr="009802F2">
                <w:t xml:space="preserve">The order of mass conditions </w:t>
              </w:r>
              <w:proofErr w:type="gramStart"/>
              <w:r w:rsidR="00427EF5" w:rsidRPr="009802F2">
                <w:t>were</w:t>
              </w:r>
              <w:proofErr w:type="gramEnd"/>
              <w:r w:rsidR="00427EF5" w:rsidRPr="009802F2">
                <w:t xml:space="preserve"> </w:t>
              </w:r>
              <w:r w:rsidR="008A089A" w:rsidRPr="009802F2">
                <w:t>randomized for each subject. The setup and subject position are the same as experiment 1.</w:t>
              </w:r>
            </w:ins>
            <w:ins w:id="982" w:author="Garrick W Bruening" w:date="2020-10-02T11:52:00Z">
              <w:r w:rsidR="00D2458E" w:rsidRPr="009802F2">
                <w:t xml:space="preserve"> </w:t>
              </w:r>
            </w:ins>
            <w:ins w:id="983" w:author="Garrick W Bruening" w:date="2020-10-02T11:44:00Z">
              <w:r w:rsidR="0081727F" w:rsidRPr="009802F2">
                <w:t xml:space="preserve">(A) Experiment 2a block </w:t>
              </w:r>
              <w:r w:rsidR="0081727F" w:rsidRPr="009802F2">
                <w:lastRenderedPageBreak/>
                <w:t xml:space="preserve">setup. Subjects completed 400 trials in familiarization and each </w:t>
              </w:r>
            </w:ins>
            <w:ins w:id="984" w:author="Garrick W Bruening" w:date="2020-10-02T11:45:00Z">
              <w:r w:rsidR="0081727F" w:rsidRPr="009802F2">
                <w:t xml:space="preserve">mass condition. Subjects made reaching movements from a home circle and stopped at one of four targets, 10 cm away from the home circle. </w:t>
              </w:r>
            </w:ins>
            <w:ins w:id="985" w:author="Garrick W Bruening" w:date="2020-10-02T11:50:00Z">
              <w:r w:rsidR="0056010E" w:rsidRPr="009802F2">
                <w:t>The tar</w:t>
              </w:r>
            </w:ins>
            <w:ins w:id="986" w:author="Garrick W Bruening" w:date="2020-10-02T11:51:00Z">
              <w:r w:rsidR="0056010E" w:rsidRPr="009802F2">
                <w:t xml:space="preserve">get and home circle would switch positions, and subjects would complete another movement back towards the center of the screen. </w:t>
              </w:r>
            </w:ins>
            <w:ins w:id="987" w:author="Garrick W Bruening" w:date="2020-10-02T11:45:00Z">
              <w:r w:rsidR="0081727F" w:rsidRPr="009802F2">
                <w:t xml:space="preserve">(B) Experiment 2b </w:t>
              </w:r>
              <w:r w:rsidR="004B010D" w:rsidRPr="009802F2">
                <w:t xml:space="preserve">block setup. Subjects complete 400 trials of familiarization </w:t>
              </w:r>
            </w:ins>
            <w:ins w:id="988" w:author="Garrick W Bruening" w:date="2020-10-02T11:46:00Z">
              <w:r w:rsidR="00307444" w:rsidRPr="009802F2">
                <w:t>and 200 trials for each added mass condition. Subjects would make 10 cm reaching movements from a home circle to a small arc shaped target</w:t>
              </w:r>
              <w:r w:rsidR="00080C89" w:rsidRPr="009802F2">
                <w:t>.</w:t>
              </w:r>
            </w:ins>
            <w:ins w:id="989" w:author="Garrick W Bruening" w:date="2020-10-02T11:51:00Z">
              <w:r w:rsidR="00E00D0D" w:rsidRPr="009802F2">
                <w:t xml:space="preserve"> After stopping at the target, subjects would move back towards the home circle</w:t>
              </w:r>
              <w:r w:rsidR="00D2458E" w:rsidRPr="009802F2">
                <w:t>.</w:t>
              </w:r>
            </w:ins>
            <w:ins w:id="990" w:author="Garrick W Bruening" w:date="2020-10-02T11:47:00Z">
              <w:r w:rsidR="00080C89" w:rsidRPr="009802F2">
                <w:t xml:space="preserve"> (C) </w:t>
              </w:r>
            </w:ins>
            <w:ins w:id="991" w:author="Garrick W Bruening" w:date="2020-10-02T11:48:00Z">
              <w:r w:rsidR="00F3187E" w:rsidRPr="009802F2">
                <w:t>Experiment 2c block setup. Subjects complete 100 familiarization trials, and 200 out and back reaching movements for each mass. Subjects started in a home circle, and reached in o</w:t>
              </w:r>
            </w:ins>
            <w:ins w:id="992" w:author="Garrick W Bruening" w:date="2020-10-02T11:49:00Z">
              <w:r w:rsidR="00F3187E" w:rsidRPr="009802F2">
                <w:t>ne of four directions with the only criteria that they move at least 10 cm. After moving at least 10 cm, subjects would reach back towards the home circle.</w:t>
              </w:r>
            </w:ins>
          </w:p>
        </w:tc>
      </w:tr>
    </w:tbl>
    <w:p w14:paraId="35767AB1" w14:textId="77777777" w:rsidR="00C5044A" w:rsidRPr="009802F2" w:rsidRDefault="00C5044A" w:rsidP="0095424F">
      <w:pPr>
        <w:rPr>
          <w:ins w:id="993" w:author="Garrick W Bruening" w:date="2020-09-30T13:41:00Z"/>
        </w:rPr>
      </w:pPr>
    </w:p>
    <w:p w14:paraId="18E641E4" w14:textId="5FA9967B" w:rsidR="005D213C" w:rsidRPr="009802F2" w:rsidDel="005D213C" w:rsidRDefault="005D213C" w:rsidP="0095424F">
      <w:pPr>
        <w:rPr>
          <w:ins w:id="994" w:author="Alaa Ahmed" w:date="2020-08-07T10:45:00Z"/>
          <w:del w:id="995" w:author="Garrick W Bruening" w:date="2020-09-30T13:41:00Z"/>
        </w:rPr>
      </w:pPr>
    </w:p>
    <w:tbl>
      <w:tblPr>
        <w:tblStyle w:val="TableGrid"/>
        <w:tblW w:w="0" w:type="auto"/>
        <w:tblLook w:val="04A0" w:firstRow="1" w:lastRow="0" w:firstColumn="1" w:lastColumn="0" w:noHBand="0" w:noVBand="1"/>
      </w:tblPr>
      <w:tblGrid>
        <w:gridCol w:w="9350"/>
      </w:tblGrid>
      <w:tr w:rsidR="00877577" w:rsidRPr="009802F2" w:rsidDel="00ED4EC6" w14:paraId="26E9206E" w14:textId="1F39ECC2" w:rsidTr="00C934EC">
        <w:trPr>
          <w:ins w:id="996" w:author="Alaa Ahmed" w:date="2020-08-07T10:45:00Z"/>
          <w:del w:id="997" w:author="Garrick W Bruening" w:date="2020-10-02T11:55:00Z"/>
        </w:trPr>
        <w:tc>
          <w:tcPr>
            <w:tcW w:w="9350" w:type="dxa"/>
          </w:tcPr>
          <w:p w14:paraId="704BCC4A" w14:textId="627003AB" w:rsidR="00877577" w:rsidRPr="009802F2" w:rsidDel="00ED4EC6" w:rsidRDefault="009954B6" w:rsidP="00C934EC">
            <w:pPr>
              <w:rPr>
                <w:ins w:id="998" w:author="Alaa Ahmed" w:date="2020-08-07T10:45:00Z"/>
                <w:del w:id="999" w:author="Garrick W Bruening" w:date="2020-10-02T11:55:00Z"/>
              </w:rPr>
            </w:pPr>
            <w:ins w:id="1000" w:author="Alaa Ahmed" w:date="2020-08-07T11:42:00Z">
              <w:del w:id="1001" w:author="Garrick W Bruening" w:date="2020-09-22T11:46:00Z">
                <w:r w:rsidRPr="009802F2" w:rsidDel="00D25331">
                  <w:rPr>
                    <w:noProof/>
                  </w:rPr>
                  <w:drawing>
                    <wp:inline distT="0" distB="0" distL="0" distR="0" wp14:anchorId="40D64B46" wp14:editId="56459A4F">
                      <wp:extent cx="5943600" cy="3630099"/>
                      <wp:effectExtent l="0" t="0" r="0" b="254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b="51644"/>
                              <a:stretch/>
                            </pic:blipFill>
                            <pic:spPr bwMode="auto">
                              <a:xfrm>
                                <a:off x="0" y="0"/>
                                <a:ext cx="5943600" cy="3630099"/>
                              </a:xfrm>
                              <a:prstGeom prst="rect">
                                <a:avLst/>
                              </a:prstGeom>
                              <a:ln>
                                <a:noFill/>
                              </a:ln>
                              <a:extLst>
                                <a:ext uri="{53640926-AAD7-44D8-BBD7-CCE9431645EC}">
                                  <a14:shadowObscured xmlns:a14="http://schemas.microsoft.com/office/drawing/2010/main"/>
                                </a:ext>
                              </a:extLst>
                            </pic:spPr>
                          </pic:pic>
                        </a:graphicData>
                      </a:graphic>
                    </wp:inline>
                  </w:drawing>
                </w:r>
              </w:del>
            </w:ins>
          </w:p>
        </w:tc>
      </w:tr>
      <w:tr w:rsidR="00877577" w:rsidRPr="009802F2" w:rsidDel="00ED4EC6" w14:paraId="5697A81D" w14:textId="0BB3CF14" w:rsidTr="00C934EC">
        <w:trPr>
          <w:ins w:id="1002" w:author="Alaa Ahmed" w:date="2020-08-07T10:45:00Z"/>
          <w:del w:id="1003" w:author="Garrick W Bruening" w:date="2020-10-02T11:55:00Z"/>
        </w:trPr>
        <w:tc>
          <w:tcPr>
            <w:tcW w:w="9350" w:type="dxa"/>
          </w:tcPr>
          <w:p w14:paraId="588DE504" w14:textId="27B0C662" w:rsidR="007D5BB3" w:rsidRPr="009802F2" w:rsidDel="00ED4EC6" w:rsidRDefault="00877577">
            <w:pPr>
              <w:rPr>
                <w:ins w:id="1004" w:author="Alaa Ahmed" w:date="2020-08-07T10:45:00Z"/>
                <w:del w:id="1005" w:author="Garrick W Bruening" w:date="2020-10-02T11:55:00Z"/>
              </w:rPr>
            </w:pPr>
            <w:ins w:id="1006" w:author="Alaa Ahmed" w:date="2020-08-07T10:45:00Z">
              <w:del w:id="1007" w:author="Garrick W Bruening" w:date="2020-10-02T11:55:00Z">
                <w:r w:rsidRPr="009802F2" w:rsidDel="00ED4EC6">
                  <w:delText>Figure 3 Caption</w:delText>
                </w:r>
              </w:del>
            </w:ins>
          </w:p>
        </w:tc>
      </w:tr>
      <w:tr w:rsidR="00116EE0" w:rsidRPr="009802F2" w:rsidDel="00264D0C" w14:paraId="35B71E59" w14:textId="695309A6" w:rsidTr="00C934EC">
        <w:trPr>
          <w:ins w:id="1008" w:author="Alaa Ahmed" w:date="2020-08-07T11:44:00Z"/>
          <w:del w:id="1009" w:author="Garrick W Bruening" w:date="2020-09-24T21:11:00Z"/>
        </w:trPr>
        <w:tc>
          <w:tcPr>
            <w:tcW w:w="9350" w:type="dxa"/>
          </w:tcPr>
          <w:p w14:paraId="77EF6308" w14:textId="4AF6637A" w:rsidR="00116EE0" w:rsidRPr="009802F2" w:rsidDel="00264D0C" w:rsidRDefault="00560C67" w:rsidP="00C934EC">
            <w:pPr>
              <w:rPr>
                <w:ins w:id="1010" w:author="Alaa Ahmed" w:date="2020-08-07T11:44:00Z"/>
                <w:del w:id="1011" w:author="Garrick W Bruening" w:date="2020-09-24T21:11:00Z"/>
              </w:rPr>
            </w:pPr>
            <w:ins w:id="1012" w:author="Alaa Ahmed" w:date="2020-08-07T11:45:00Z">
              <w:del w:id="1013" w:author="Garrick W Bruening" w:date="2020-09-22T11:47:00Z">
                <w:r w:rsidRPr="009802F2" w:rsidDel="00BC45F2">
                  <w:rPr>
                    <w:noProof/>
                  </w:rPr>
                  <w:drawing>
                    <wp:inline distT="0" distB="0" distL="0" distR="0" wp14:anchorId="0482321A" wp14:editId="789FE1F8">
                      <wp:extent cx="5943600" cy="4571546"/>
                      <wp:effectExtent l="0" t="0" r="0" b="63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3"/>
                              <a:srcRect t="38599"/>
                              <a:stretch/>
                            </pic:blipFill>
                            <pic:spPr bwMode="auto">
                              <a:xfrm>
                                <a:off x="0" y="0"/>
                                <a:ext cx="5943600" cy="4571546"/>
                              </a:xfrm>
                              <a:prstGeom prst="rect">
                                <a:avLst/>
                              </a:prstGeom>
                              <a:ln>
                                <a:noFill/>
                              </a:ln>
                              <a:extLst>
                                <a:ext uri="{53640926-AAD7-44D8-BBD7-CCE9431645EC}">
                                  <a14:shadowObscured xmlns:a14="http://schemas.microsoft.com/office/drawing/2010/main"/>
                                </a:ext>
                              </a:extLst>
                            </pic:spPr>
                          </pic:pic>
                        </a:graphicData>
                      </a:graphic>
                    </wp:inline>
                  </w:drawing>
                </w:r>
              </w:del>
            </w:ins>
          </w:p>
        </w:tc>
      </w:tr>
      <w:tr w:rsidR="00116EE0" w:rsidRPr="009802F2" w:rsidDel="00264D0C" w14:paraId="127617C5" w14:textId="4E8AE76D" w:rsidTr="00C934EC">
        <w:trPr>
          <w:ins w:id="1014" w:author="Alaa Ahmed" w:date="2020-08-07T11:44:00Z"/>
          <w:del w:id="1015" w:author="Garrick W Bruening" w:date="2020-09-24T21:11:00Z"/>
        </w:trPr>
        <w:tc>
          <w:tcPr>
            <w:tcW w:w="9350" w:type="dxa"/>
          </w:tcPr>
          <w:p w14:paraId="4D13FA4C" w14:textId="494DF3B3" w:rsidR="00116EE0" w:rsidRPr="009802F2" w:rsidDel="00264D0C" w:rsidRDefault="00116EE0" w:rsidP="00C934EC">
            <w:pPr>
              <w:rPr>
                <w:ins w:id="1016" w:author="Alaa Ahmed" w:date="2020-08-07T11:44:00Z"/>
                <w:del w:id="1017" w:author="Garrick W Bruening" w:date="2020-09-24T21:11:00Z"/>
              </w:rPr>
            </w:pPr>
            <w:ins w:id="1018" w:author="Alaa Ahmed" w:date="2020-08-07T11:44:00Z">
              <w:del w:id="1019" w:author="Garrick W Bruening" w:date="2020-09-24T21:11:00Z">
                <w:r w:rsidRPr="009802F2" w:rsidDel="00264D0C">
                  <w:delText>Figure 4 Caption Reaction Time</w:delText>
                </w:r>
              </w:del>
            </w:ins>
          </w:p>
        </w:tc>
      </w:tr>
    </w:tbl>
    <w:p w14:paraId="7F8B8C40" w14:textId="41DD32CA" w:rsidR="00116EE0" w:rsidRPr="009802F2" w:rsidDel="00264D0C" w:rsidRDefault="00116EE0" w:rsidP="0095424F">
      <w:pPr>
        <w:rPr>
          <w:del w:id="1020" w:author="Garrick W Bruening" w:date="2020-09-24T21:11:00Z"/>
        </w:rPr>
      </w:pPr>
    </w:p>
    <w:p w14:paraId="692C13F5" w14:textId="67EB3EC5" w:rsidR="0095424F" w:rsidRPr="009802F2" w:rsidRDefault="0095424F" w:rsidP="00F36892">
      <w:pPr>
        <w:pStyle w:val="Heading3"/>
      </w:pPr>
      <w:r w:rsidRPr="009802F2">
        <w:t>Mass led to slower movements</w:t>
      </w:r>
    </w:p>
    <w:p w14:paraId="24751105" w14:textId="67333145" w:rsidR="00896666" w:rsidRPr="009802F2" w:rsidRDefault="0095424F" w:rsidP="0095424F">
      <w:commentRangeStart w:id="1021"/>
      <w:r w:rsidRPr="009802F2">
        <w:t>In each of the three experiments, added mass led participants to make significantly slower movements. This is reflected in significantly longer movement durations and lower peak velocities across the three experiments (</w:t>
      </w:r>
      <w:commentRangeEnd w:id="1021"/>
      <w:r w:rsidR="005D5B17" w:rsidRPr="009802F2">
        <w:t>Moveme</w:t>
      </w:r>
      <w:r w:rsidR="00FC26CA" w:rsidRPr="009802F2">
        <w:t>n</w:t>
      </w:r>
      <w:r w:rsidR="005D5B17" w:rsidRPr="009802F2">
        <w:t xml:space="preserve">t Duration: </w:t>
      </w:r>
      <w:r w:rsidRPr="009802F2">
        <w:t xml:space="preserve">Est = </w:t>
      </w:r>
      <w:r w:rsidR="003569BC" w:rsidRPr="009802F2">
        <w:t>3.</w:t>
      </w:r>
      <w:del w:id="1022" w:author="Garrick W Bruening" w:date="2020-09-22T11:49:00Z">
        <w:r w:rsidR="003569BC" w:rsidRPr="009802F2" w:rsidDel="009823BE">
          <w:delText>16</w:delText>
        </w:r>
        <w:r w:rsidR="00B5171A" w:rsidRPr="009802F2" w:rsidDel="009823BE">
          <w:delText>e</w:delText>
        </w:r>
      </w:del>
      <w:ins w:id="1023" w:author="Garrick W Bruening" w:date="2020-09-22T11:49:00Z">
        <w:r w:rsidR="009823BE" w:rsidRPr="009802F2">
          <w:t>76e</w:t>
        </w:r>
      </w:ins>
      <w:r w:rsidRPr="009802F2">
        <w:rPr>
          <w:vertAlign w:val="superscript"/>
        </w:rPr>
        <w:t>-2</w:t>
      </w:r>
      <w:r w:rsidRPr="009802F2">
        <w:t>, p &lt; 2e</w:t>
      </w:r>
      <w:r w:rsidRPr="009802F2">
        <w:rPr>
          <w:vertAlign w:val="superscript"/>
        </w:rPr>
        <w:t>-16</w:t>
      </w:r>
      <w:r w:rsidR="00FC26CA" w:rsidRPr="009802F2">
        <w:t>, Peak Velocity:</w:t>
      </w:r>
      <w:r w:rsidR="003569BC" w:rsidRPr="009802F2">
        <w:t xml:space="preserve"> Est = -1.</w:t>
      </w:r>
      <w:del w:id="1024" w:author="Garrick W Bruening" w:date="2020-09-22T11:50:00Z">
        <w:r w:rsidR="003569BC" w:rsidRPr="009802F2" w:rsidDel="009823BE">
          <w:delText>54e</w:delText>
        </w:r>
      </w:del>
      <w:ins w:id="1025" w:author="Garrick W Bruening" w:date="2020-09-22T11:50:00Z">
        <w:r w:rsidR="009823BE" w:rsidRPr="009802F2">
          <w:t>61e</w:t>
        </w:r>
      </w:ins>
      <w:r w:rsidR="00E207B8" w:rsidRPr="009802F2">
        <w:rPr>
          <w:vertAlign w:val="superscript"/>
        </w:rPr>
        <w:t>-2</w:t>
      </w:r>
      <w:r w:rsidR="00E207B8" w:rsidRPr="009802F2">
        <w:t>, p &lt; 2e</w:t>
      </w:r>
      <w:r w:rsidR="00E207B8" w:rsidRPr="009802F2">
        <w:rPr>
          <w:vertAlign w:val="superscript"/>
        </w:rPr>
        <w:t>-16</w:t>
      </w:r>
      <w:r w:rsidR="00E207B8" w:rsidRPr="009802F2">
        <w:t xml:space="preserve">; </w:t>
      </w:r>
      <w:r w:rsidR="00FC26CA" w:rsidRPr="009802F2">
        <w:t xml:space="preserve">Fig. </w:t>
      </w:r>
      <w:del w:id="1026" w:author="Garrick W Bruening" w:date="2020-10-01T15:39:00Z">
        <w:r w:rsidR="00FC26CA" w:rsidRPr="009802F2" w:rsidDel="008010B2">
          <w:delText>XX</w:delText>
        </w:r>
      </w:del>
      <w:ins w:id="1027" w:author="Garrick W Bruening" w:date="2020-10-02T12:14:00Z">
        <w:r w:rsidR="00F313D7" w:rsidRPr="009802F2">
          <w:t>4</w:t>
        </w:r>
      </w:ins>
      <w:ins w:id="1028" w:author="Garrick W Bruening" w:date="2020-10-01T15:39:00Z">
        <w:r w:rsidR="008010B2" w:rsidRPr="009802F2">
          <w:t xml:space="preserve"> </w:t>
        </w:r>
      </w:ins>
      <w:ins w:id="1029" w:author="Garrick W Bruening" w:date="2020-10-02T12:13:00Z">
        <w:r w:rsidR="00F54D11" w:rsidRPr="009802F2">
          <w:t>D</w:t>
        </w:r>
      </w:ins>
      <w:ins w:id="1030" w:author="Garrick W Bruening" w:date="2020-10-01T15:39:00Z">
        <w:r w:rsidR="008010B2" w:rsidRPr="009802F2">
          <w:t xml:space="preserve">, </w:t>
        </w:r>
      </w:ins>
      <w:ins w:id="1031" w:author="Garrick W Bruening" w:date="2020-10-02T12:13:00Z">
        <w:r w:rsidR="00F54D11" w:rsidRPr="009802F2">
          <w:t>E</w:t>
        </w:r>
      </w:ins>
      <w:ins w:id="1032" w:author="Garrick W Bruening" w:date="2020-10-01T15:39:00Z">
        <w:r w:rsidR="008010B2" w:rsidRPr="009802F2">
          <w:t xml:space="preserve">, </w:t>
        </w:r>
      </w:ins>
      <w:ins w:id="1033" w:author="Garrick W Bruening" w:date="2020-10-02T12:13:00Z">
        <w:r w:rsidR="00F54D11" w:rsidRPr="009802F2">
          <w:t>F</w:t>
        </w:r>
      </w:ins>
      <w:r w:rsidRPr="009802F2">
        <w:t xml:space="preserve">). </w:t>
      </w:r>
      <w:r w:rsidR="00056F59" w:rsidRPr="009802F2">
        <w:rPr>
          <w:rStyle w:val="CommentReference"/>
        </w:rPr>
        <w:commentReference w:id="1021"/>
      </w:r>
    </w:p>
    <w:p w14:paraId="51A4ED3B" w14:textId="4EBBA8CC" w:rsidR="00F36892" w:rsidRPr="009802F2" w:rsidRDefault="00D92983" w:rsidP="00ED1E1A">
      <w:r w:rsidRPr="009802F2">
        <w:t>W</w:t>
      </w:r>
      <w:r w:rsidR="0095424F" w:rsidRPr="009802F2">
        <w:t xml:space="preserve">e also found that in each of these experiments, the change in movement duration due to mass was relatively the same (Fig. </w:t>
      </w:r>
      <w:del w:id="1034" w:author="Garrick W Bruening" w:date="2020-10-02T12:14:00Z">
        <w:r w:rsidR="002B7F80" w:rsidRPr="009802F2" w:rsidDel="00F313D7">
          <w:delText>4</w:delText>
        </w:r>
        <w:r w:rsidR="0095424F" w:rsidRPr="009802F2" w:rsidDel="00F313D7">
          <w:delText>B</w:delText>
        </w:r>
      </w:del>
      <w:ins w:id="1035" w:author="Garrick W Bruening" w:date="2020-10-02T12:14:00Z">
        <w:r w:rsidR="00F313D7" w:rsidRPr="009802F2">
          <w:t>4G</w:t>
        </w:r>
      </w:ins>
      <w:r w:rsidR="0095424F" w:rsidRPr="009802F2">
        <w:t xml:space="preserve">). </w:t>
      </w:r>
      <w:commentRangeStart w:id="1036"/>
      <w:commentRangeStart w:id="1037"/>
      <w:commentRangeStart w:id="1038"/>
      <w:r w:rsidR="0095424F" w:rsidRPr="009802F2">
        <w:t>We fit an individual linear mixed effects model predicting the effect of mass on movement duration for each experiment and compared the magnitude of the effect</w:t>
      </w:r>
      <w:r w:rsidR="00436D5F" w:rsidRPr="009802F2">
        <w:t xml:space="preserve"> across experiments</w:t>
      </w:r>
      <w:r w:rsidR="0095424F" w:rsidRPr="009802F2">
        <w:t xml:space="preserve">. All experiments showed a significant effect of mass, with similar slope estimates, suggesting that the effect of mass was conserved across experiments. This is </w:t>
      </w:r>
      <w:r w:rsidR="00412707" w:rsidRPr="009802F2">
        <w:t>further demonstrated</w:t>
      </w:r>
      <w:r w:rsidR="0095424F" w:rsidRPr="009802F2">
        <w:t xml:space="preserve"> in Figure </w:t>
      </w:r>
      <w:del w:id="1039" w:author="Garrick W Bruening" w:date="2020-10-02T12:14:00Z">
        <w:r w:rsidR="00412707" w:rsidRPr="009802F2" w:rsidDel="00F313D7">
          <w:delText>XX</w:delText>
        </w:r>
        <w:r w:rsidR="00FC0448" w:rsidRPr="009802F2" w:rsidDel="00F313D7">
          <w:delText xml:space="preserve"> </w:delText>
        </w:r>
      </w:del>
      <w:ins w:id="1040" w:author="Garrick W Bruening" w:date="2020-10-02T12:14:00Z">
        <w:r w:rsidR="00F313D7" w:rsidRPr="009802F2">
          <w:t xml:space="preserve">4G </w:t>
        </w:r>
      </w:ins>
      <w:r w:rsidR="0095424F" w:rsidRPr="009802F2">
        <w:t>where the normalized movement durations (</w:t>
      </w:r>
      <w:r w:rsidR="00412707" w:rsidRPr="009802F2">
        <w:t xml:space="preserve">normalized </w:t>
      </w:r>
      <w:r w:rsidR="0095424F" w:rsidRPr="009802F2">
        <w:t>to 0 added</w:t>
      </w:r>
      <w:r w:rsidR="00412707" w:rsidRPr="009802F2">
        <w:t xml:space="preserve"> mass</w:t>
      </w:r>
      <w:r w:rsidR="0095424F" w:rsidRPr="009802F2">
        <w:t>) are plotted</w:t>
      </w:r>
      <w:r w:rsidR="00412707" w:rsidRPr="009802F2">
        <w:t>.</w:t>
      </w:r>
      <w:r w:rsidR="0095424F" w:rsidRPr="009802F2">
        <w:t xml:space="preserve"> We see that across experiments, the changes in movement duration </w:t>
      </w:r>
      <w:r w:rsidR="002F1868" w:rsidRPr="009802F2">
        <w:t xml:space="preserve">with added mass </w:t>
      </w:r>
      <w:r w:rsidR="0095424F" w:rsidRPr="009802F2">
        <w:t>were relatively similar</w:t>
      </w:r>
      <w:commentRangeEnd w:id="1036"/>
      <w:r w:rsidR="002E348C" w:rsidRPr="009802F2">
        <w:rPr>
          <w:rStyle w:val="CommentReference"/>
        </w:rPr>
        <w:commentReference w:id="1036"/>
      </w:r>
      <w:commentRangeEnd w:id="1037"/>
      <w:r w:rsidR="000966DE" w:rsidRPr="009802F2">
        <w:rPr>
          <w:rStyle w:val="CommentReference"/>
        </w:rPr>
        <w:commentReference w:id="1037"/>
      </w:r>
      <w:commentRangeEnd w:id="1038"/>
      <w:r w:rsidR="00667FCE" w:rsidRPr="009802F2">
        <w:rPr>
          <w:rStyle w:val="CommentReference"/>
        </w:rPr>
        <w:commentReference w:id="1038"/>
      </w:r>
      <w:r w:rsidR="0095424F" w:rsidRPr="009802F2">
        <w:t>.</w:t>
      </w:r>
    </w:p>
    <w:p w14:paraId="4812EE09" w14:textId="5BC12E74" w:rsidR="005D630C" w:rsidRPr="009802F2" w:rsidDel="00264D0C" w:rsidRDefault="005D630C">
      <w:pPr>
        <w:rPr>
          <w:ins w:id="1041" w:author="Alaa Ahmed" w:date="2020-08-07T10:45:00Z"/>
          <w:del w:id="1042" w:author="Garrick W Bruening" w:date="2020-09-24T21:11:00Z"/>
        </w:rPr>
      </w:pPr>
      <w:r w:rsidRPr="009802F2">
        <w:t>As expected, we observed a</w:t>
      </w:r>
      <w:ins w:id="1043" w:author="Garrick W Bruening" w:date="2020-10-02T11:55:00Z">
        <w:r w:rsidR="00A432E5" w:rsidRPr="009802F2">
          <w:t>n</w:t>
        </w:r>
      </w:ins>
      <w:r w:rsidRPr="009802F2">
        <w:t xml:space="preserve"> </w:t>
      </w:r>
      <w:del w:id="1044" w:author="Garrick W Bruening" w:date="2020-10-02T11:55:00Z">
        <w:r w:rsidRPr="009802F2" w:rsidDel="00FB0D48">
          <w:delText xml:space="preserve">significant </w:delText>
        </w:r>
      </w:del>
      <w:r w:rsidRPr="009802F2">
        <w:t>effect of an experiment's accuracy requirements on the preferred movement duration</w:t>
      </w:r>
      <w:del w:id="1045" w:author="Garrick W Bruening" w:date="2020-10-02T11:55:00Z">
        <w:r w:rsidRPr="009802F2" w:rsidDel="00A432E5">
          <w:delText xml:space="preserve"> (</w:delText>
        </w:r>
        <w:commentRangeStart w:id="1046"/>
        <w:r w:rsidR="001E08B2" w:rsidRPr="009802F2" w:rsidDel="00A432E5">
          <w:rPr>
            <w:highlight w:val="yellow"/>
          </w:rPr>
          <w:delText>add stats</w:delText>
        </w:r>
        <w:commentRangeEnd w:id="1046"/>
        <w:r w:rsidR="00A70117" w:rsidRPr="009802F2" w:rsidDel="00A432E5">
          <w:rPr>
            <w:rStyle w:val="CommentReference"/>
          </w:rPr>
          <w:commentReference w:id="1046"/>
        </w:r>
        <w:r w:rsidRPr="009802F2" w:rsidDel="00A432E5">
          <w:delText>)</w:delText>
        </w:r>
      </w:del>
      <w:r w:rsidRPr="009802F2">
        <w:t xml:space="preserve">. Experiment 2b, with the smallest target exhibited the longest movement durations and lowest peak velocities. Experiment 2c, which had no stopping requirements, led to the shortest movement durations and highest peak velocities (Fig. </w:t>
      </w:r>
      <w:del w:id="1047" w:author="Garrick W Bruening" w:date="2020-10-02T12:16:00Z">
        <w:r w:rsidRPr="009802F2" w:rsidDel="00A60F10">
          <w:delText>XX</w:delText>
        </w:r>
      </w:del>
      <w:ins w:id="1048" w:author="Garrick W Bruening" w:date="2020-10-02T12:16:00Z">
        <w:r w:rsidR="00A60F10" w:rsidRPr="009802F2">
          <w:t>4 D, E</w:t>
        </w:r>
      </w:ins>
      <w:r w:rsidRPr="009802F2">
        <w:t xml:space="preserve">). Thus, even when accuracy costs are negligible, mass leads to a significant increase in movement duration and reduction in speed. This suggests that mass-related reductions in accuracy are not driving these changes in selected movement speed. </w:t>
      </w:r>
    </w:p>
    <w:tbl>
      <w:tblPr>
        <w:tblStyle w:val="TableGrid"/>
        <w:tblW w:w="0" w:type="auto"/>
        <w:tblLook w:val="04A0" w:firstRow="1" w:lastRow="0" w:firstColumn="1" w:lastColumn="0" w:noHBand="0" w:noVBand="1"/>
      </w:tblPr>
      <w:tblGrid>
        <w:gridCol w:w="9350"/>
      </w:tblGrid>
      <w:tr w:rsidR="00877577" w:rsidRPr="009802F2" w:rsidDel="00264D0C" w14:paraId="59E0B42C" w14:textId="04639510" w:rsidTr="00C934EC">
        <w:trPr>
          <w:ins w:id="1049" w:author="Alaa Ahmed" w:date="2020-08-07T10:45:00Z"/>
          <w:del w:id="1050" w:author="Garrick W Bruening" w:date="2020-09-24T21:11:00Z"/>
        </w:trPr>
        <w:tc>
          <w:tcPr>
            <w:tcW w:w="9350" w:type="dxa"/>
          </w:tcPr>
          <w:p w14:paraId="46AC4505" w14:textId="0C6E73F7" w:rsidR="00877577" w:rsidRPr="009802F2" w:rsidDel="00264D0C" w:rsidRDefault="00ED62C1">
            <w:pPr>
              <w:rPr>
                <w:ins w:id="1051" w:author="Alaa Ahmed" w:date="2020-08-07T10:45:00Z"/>
                <w:del w:id="1052" w:author="Garrick W Bruening" w:date="2020-09-24T21:11:00Z"/>
              </w:rPr>
            </w:pPr>
            <w:ins w:id="1053" w:author="Alaa Ahmed" w:date="2020-08-07T11:43:00Z">
              <w:del w:id="1054" w:author="Garrick W Bruening" w:date="2020-09-24T21:11:00Z">
                <w:r w:rsidRPr="009802F2" w:rsidDel="00264D0C">
                  <w:rPr>
                    <w:noProof/>
                  </w:rPr>
                  <w:drawing>
                    <wp:inline distT="0" distB="0" distL="0" distR="0" wp14:anchorId="339BC784" wp14:editId="69DED723">
                      <wp:extent cx="5943600" cy="3733227"/>
                      <wp:effectExtent l="0" t="0" r="0" b="63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51791"/>
                              <a:stretch/>
                            </pic:blipFill>
                            <pic:spPr bwMode="auto">
                              <a:xfrm>
                                <a:off x="0" y="0"/>
                                <a:ext cx="5943600" cy="3733227"/>
                              </a:xfrm>
                              <a:prstGeom prst="rect">
                                <a:avLst/>
                              </a:prstGeom>
                              <a:ln>
                                <a:noFill/>
                              </a:ln>
                              <a:extLst>
                                <a:ext uri="{53640926-AAD7-44D8-BBD7-CCE9431645EC}">
                                  <a14:shadowObscured xmlns:a14="http://schemas.microsoft.com/office/drawing/2010/main"/>
                                </a:ext>
                              </a:extLst>
                            </pic:spPr>
                          </pic:pic>
                        </a:graphicData>
                      </a:graphic>
                    </wp:inline>
                  </w:drawing>
                </w:r>
              </w:del>
            </w:ins>
          </w:p>
        </w:tc>
      </w:tr>
      <w:tr w:rsidR="00877577" w:rsidRPr="009802F2" w:rsidDel="00264D0C" w14:paraId="157F1AE6" w14:textId="508EEE24" w:rsidTr="00C934EC">
        <w:trPr>
          <w:ins w:id="1055" w:author="Alaa Ahmed" w:date="2020-08-07T10:45:00Z"/>
          <w:del w:id="1056" w:author="Garrick W Bruening" w:date="2020-09-24T21:11:00Z"/>
        </w:trPr>
        <w:tc>
          <w:tcPr>
            <w:tcW w:w="9350" w:type="dxa"/>
          </w:tcPr>
          <w:p w14:paraId="1C6CD048" w14:textId="7B5A417A" w:rsidR="00877577" w:rsidRPr="009802F2" w:rsidDel="00264D0C" w:rsidRDefault="00877577">
            <w:pPr>
              <w:rPr>
                <w:ins w:id="1057" w:author="Alaa Ahmed" w:date="2020-08-07T10:45:00Z"/>
                <w:del w:id="1058" w:author="Garrick W Bruening" w:date="2020-09-24T21:11:00Z"/>
              </w:rPr>
            </w:pPr>
            <w:ins w:id="1059" w:author="Alaa Ahmed" w:date="2020-08-07T10:45:00Z">
              <w:del w:id="1060" w:author="Garrick W Bruening" w:date="2020-09-24T21:11:00Z">
                <w:r w:rsidRPr="009802F2" w:rsidDel="00264D0C">
                  <w:delText xml:space="preserve">Figure </w:delText>
                </w:r>
              </w:del>
            </w:ins>
            <w:ins w:id="1061" w:author="Alaa Ahmed" w:date="2020-08-07T10:46:00Z">
              <w:del w:id="1062" w:author="Garrick W Bruening" w:date="2020-09-24T21:11:00Z">
                <w:r w:rsidRPr="009802F2" w:rsidDel="00264D0C">
                  <w:delText>4</w:delText>
                </w:r>
              </w:del>
            </w:ins>
            <w:ins w:id="1063" w:author="Alaa Ahmed" w:date="2020-08-07T10:45:00Z">
              <w:del w:id="1064" w:author="Garrick W Bruening" w:date="2020-09-24T21:11:00Z">
                <w:r w:rsidRPr="009802F2" w:rsidDel="00264D0C">
                  <w:delText xml:space="preserve"> Caption</w:delText>
                </w:r>
              </w:del>
            </w:ins>
            <w:ins w:id="1065" w:author="Alaa Ahmed" w:date="2020-08-07T11:43:00Z">
              <w:del w:id="1066" w:author="Garrick W Bruening" w:date="2020-09-24T21:11:00Z">
                <w:r w:rsidR="00ED62C1" w:rsidRPr="009802F2" w:rsidDel="00264D0C">
                  <w:delText xml:space="preserve"> </w:delText>
                </w:r>
              </w:del>
              <w:del w:id="1067" w:author="Garrick W Bruening" w:date="2020-09-23T10:49:00Z">
                <w:r w:rsidR="00ED62C1" w:rsidRPr="009802F2" w:rsidDel="00BB2EBB">
                  <w:delText>Reaction Time</w:delText>
                </w:r>
              </w:del>
            </w:ins>
          </w:p>
        </w:tc>
      </w:tr>
    </w:tbl>
    <w:p w14:paraId="3C74F152" w14:textId="5C40F86F" w:rsidR="00877577" w:rsidRPr="009802F2" w:rsidRDefault="00877577">
      <w:pPr>
        <w:rPr>
          <w:ins w:id="1068" w:author="Garrick W Bruening" w:date="2020-10-02T12:20:00Z"/>
        </w:rPr>
      </w:pPr>
    </w:p>
    <w:p w14:paraId="7CC8095C" w14:textId="762B450B" w:rsidR="006964CD" w:rsidRPr="009802F2" w:rsidRDefault="006964CD" w:rsidP="006964CD">
      <w:pPr>
        <w:pStyle w:val="Heading3"/>
        <w:rPr>
          <w:ins w:id="1069" w:author="Garrick W Bruening" w:date="2020-10-02T12:24:00Z"/>
        </w:rPr>
      </w:pPr>
      <w:ins w:id="1070" w:author="Garrick W Bruening" w:date="2020-10-02T12:20:00Z">
        <w:r w:rsidRPr="009802F2">
          <w:t>Mass Increased Reaction Time</w:t>
        </w:r>
      </w:ins>
    </w:p>
    <w:p w14:paraId="7504A07E" w14:textId="418DE4C0" w:rsidR="008A3975" w:rsidRPr="009802F2" w:rsidRDefault="00ED45D8">
      <w:pPr>
        <w:rPr>
          <w:ins w:id="1071" w:author="Garrick W Bruening" w:date="2020-10-02T12:20:00Z"/>
          <w:rPrChange w:id="1072" w:author="Garrick W Bruening" w:date="2020-10-02T12:24:00Z">
            <w:rPr>
              <w:ins w:id="1073" w:author="Garrick W Bruening" w:date="2020-10-02T12:20:00Z"/>
            </w:rPr>
          </w:rPrChange>
        </w:rPr>
        <w:pPrChange w:id="1074" w:author="Garrick W Bruening" w:date="2020-10-02T12:39:00Z">
          <w:pPr>
            <w:pStyle w:val="Heading3"/>
          </w:pPr>
        </w:pPrChange>
      </w:pPr>
      <w:ins w:id="1075" w:author="Garrick W Bruening" w:date="2020-10-02T12:40:00Z">
        <w:r w:rsidRPr="009802F2">
          <w:t>Like</w:t>
        </w:r>
      </w:ins>
      <w:ins w:id="1076" w:author="Garrick W Bruening" w:date="2020-10-02T12:25:00Z">
        <w:r w:rsidR="004706C0" w:rsidRPr="009802F2">
          <w:t xml:space="preserve"> to experiment 1, we investigated how mass affected reaction time</w:t>
        </w:r>
      </w:ins>
      <w:ins w:id="1077" w:author="Garrick W Bruening" w:date="2020-10-02T12:24:00Z">
        <w:r w:rsidR="008A3975" w:rsidRPr="009802F2">
          <w:t xml:space="preserve">. One might predict that reaction time </w:t>
        </w:r>
      </w:ins>
      <w:ins w:id="1078" w:author="Garrick W Bruening" w:date="2020-10-02T12:25:00Z">
        <w:r w:rsidR="008A3975" w:rsidRPr="009802F2">
          <w:t>should not</w:t>
        </w:r>
      </w:ins>
      <w:ins w:id="1079" w:author="Garrick W Bruening" w:date="2020-10-02T12:24:00Z">
        <w:r w:rsidR="008A3975" w:rsidRPr="009802F2">
          <w:t xml:space="preserve"> be affected by mass because subjects </w:t>
        </w:r>
      </w:ins>
      <w:ins w:id="1080" w:author="Garrick W Bruening" w:date="2020-10-02T12:25:00Z">
        <w:r w:rsidR="004706C0" w:rsidRPr="009802F2">
          <w:t>are not</w:t>
        </w:r>
      </w:ins>
      <w:ins w:id="1081" w:author="Garrick W Bruening" w:date="2020-10-02T12:24:00Z">
        <w:r w:rsidR="008A3975" w:rsidRPr="009802F2">
          <w:t xml:space="preserve"> moving while preparing the movement. </w:t>
        </w:r>
      </w:ins>
      <w:ins w:id="1082" w:author="Garrick W Bruening" w:date="2020-10-02T12:37:00Z">
        <w:r w:rsidR="002137F6" w:rsidRPr="009802F2">
          <w:t>In these experiments, subjects were free to choose both movement duration and reaction time with no restrictions.</w:t>
        </w:r>
      </w:ins>
      <w:ins w:id="1083" w:author="Garrick W Bruening" w:date="2020-10-02T12:41:00Z">
        <w:r w:rsidR="006F646F" w:rsidRPr="009802F2">
          <w:t xml:space="preserve"> Across all three experiments, mass increased reaction time (Est = 5.461e-3, p &lt; 2e-16</w:t>
        </w:r>
      </w:ins>
      <w:ins w:id="1084" w:author="Garrick W Bruening" w:date="2020-10-02T13:05:00Z">
        <w:r w:rsidR="0029515E" w:rsidRPr="009802F2">
          <w:t xml:space="preserve">; </w:t>
        </w:r>
      </w:ins>
      <w:ins w:id="1085" w:author="Garrick W Bruening" w:date="2020-10-02T12:41:00Z">
        <w:r w:rsidR="006F646F" w:rsidRPr="009802F2">
          <w:t>Fig. 4G). The average reaction times</w:t>
        </w:r>
      </w:ins>
      <w:ins w:id="1086" w:author="Garrick W Bruening" w:date="2020-10-02T12:42:00Z">
        <w:r w:rsidR="00FA6C9A" w:rsidRPr="009802F2">
          <w:t xml:space="preserve"> in experiment 2a</w:t>
        </w:r>
        <w:r w:rsidR="007A40B9" w:rsidRPr="009802F2">
          <w:t>,</w:t>
        </w:r>
      </w:ins>
      <w:ins w:id="1087" w:author="Garrick W Bruening" w:date="2020-10-02T12:41:00Z">
        <w:r w:rsidR="006F646F" w:rsidRPr="009802F2">
          <w:t xml:space="preserve"> for 0, 3, 5, and 8 </w:t>
        </w:r>
        <w:proofErr w:type="spellStart"/>
        <w:r w:rsidR="006F646F" w:rsidRPr="009802F2">
          <w:t>lbs</w:t>
        </w:r>
      </w:ins>
      <w:proofErr w:type="spellEnd"/>
      <w:ins w:id="1088" w:author="Garrick W Bruening" w:date="2020-10-02T12:42:00Z">
        <w:r w:rsidR="007A40B9" w:rsidRPr="009802F2">
          <w:t>,</w:t>
        </w:r>
      </w:ins>
      <w:ins w:id="1089" w:author="Garrick W Bruening" w:date="2020-10-02T12:41:00Z">
        <w:r w:rsidR="006F646F" w:rsidRPr="009802F2">
          <w:t xml:space="preserve"> were 0.</w:t>
        </w:r>
      </w:ins>
      <w:ins w:id="1090" w:author="Garrick W Bruening" w:date="2020-10-02T12:42:00Z">
        <w:r w:rsidR="00FA6C9A" w:rsidRPr="009802F2">
          <w:t>180</w:t>
        </w:r>
      </w:ins>
      <w:ins w:id="1091" w:author="Garrick W Bruening" w:date="2020-10-02T12:41:00Z">
        <w:r w:rsidR="006F646F" w:rsidRPr="009802F2">
          <w:t>s, 0.18</w:t>
        </w:r>
      </w:ins>
      <w:ins w:id="1092" w:author="Garrick W Bruening" w:date="2020-10-02T12:42:00Z">
        <w:r w:rsidR="00FA6C9A" w:rsidRPr="009802F2">
          <w:t>6</w:t>
        </w:r>
      </w:ins>
      <w:ins w:id="1093" w:author="Garrick W Bruening" w:date="2020-10-02T12:41:00Z">
        <w:r w:rsidR="006F646F" w:rsidRPr="009802F2">
          <w:t>s, 0.189s, and 0.</w:t>
        </w:r>
        <w:proofErr w:type="gramStart"/>
        <w:r w:rsidR="006F646F" w:rsidRPr="009802F2">
          <w:t>19</w:t>
        </w:r>
      </w:ins>
      <w:ins w:id="1094" w:author="Garrick W Bruening" w:date="2020-10-02T12:42:00Z">
        <w:r w:rsidR="00FA6C9A" w:rsidRPr="009802F2">
          <w:t>7</w:t>
        </w:r>
      </w:ins>
      <w:ins w:id="1095" w:author="Garrick W Bruening" w:date="2020-10-02T12:41:00Z">
        <w:r w:rsidR="006F646F" w:rsidRPr="009802F2">
          <w:t>s</w:t>
        </w:r>
        <w:proofErr w:type="gramEnd"/>
        <w:r w:rsidR="006F646F" w:rsidRPr="009802F2">
          <w:t xml:space="preserve"> respectively. </w:t>
        </w:r>
      </w:ins>
      <w:ins w:id="1096" w:author="Garrick W Bruening" w:date="2020-10-02T12:24:00Z">
        <w:r w:rsidR="008A3975" w:rsidRPr="009802F2">
          <w:t xml:space="preserve">We found that increasing mass increased reaction time </w:t>
        </w:r>
      </w:ins>
      <w:ins w:id="1097" w:author="Garrick W Bruening" w:date="2020-10-02T12:27:00Z">
        <w:r w:rsidR="00FA6A5E" w:rsidRPr="009802F2">
          <w:t>in</w:t>
        </w:r>
      </w:ins>
      <w:ins w:id="1098" w:author="Garrick W Bruening" w:date="2020-10-02T12:28:00Z">
        <w:r w:rsidR="009E20CB" w:rsidRPr="009802F2">
          <w:t xml:space="preserve"> all three experiments</w:t>
        </w:r>
      </w:ins>
      <w:ins w:id="1099" w:author="Garrick W Bruening" w:date="2020-10-02T12:27:00Z">
        <w:r w:rsidR="00FA6A5E" w:rsidRPr="009802F2">
          <w:t xml:space="preserve"> </w:t>
        </w:r>
      </w:ins>
      <w:ins w:id="1100" w:author="Garrick W Bruening" w:date="2020-10-02T12:28:00Z">
        <w:r w:rsidR="009E20CB" w:rsidRPr="009802F2">
          <w:t>(</w:t>
        </w:r>
      </w:ins>
      <w:ins w:id="1101" w:author="Garrick W Bruening" w:date="2020-10-02T12:27:00Z">
        <w:r w:rsidR="00FA6A5E" w:rsidRPr="009802F2">
          <w:t>2a Est = 4.645e</w:t>
        </w:r>
        <w:r w:rsidR="00FA6A5E" w:rsidRPr="009802F2">
          <w:rPr>
            <w:vertAlign w:val="superscript"/>
          </w:rPr>
          <w:t>-3</w:t>
        </w:r>
        <w:r w:rsidR="00FA6A5E" w:rsidRPr="009802F2">
          <w:t>, p &lt; 2e</w:t>
        </w:r>
        <w:r w:rsidR="00FA6A5E" w:rsidRPr="009802F2">
          <w:rPr>
            <w:vertAlign w:val="superscript"/>
          </w:rPr>
          <w:t>-16</w:t>
        </w:r>
      </w:ins>
      <w:ins w:id="1102" w:author="Garrick W Bruening" w:date="2020-10-02T12:28:00Z">
        <w:r w:rsidR="009E20CB" w:rsidRPr="009802F2">
          <w:t>;</w:t>
        </w:r>
      </w:ins>
      <w:ins w:id="1103" w:author="Garrick W Bruening" w:date="2020-10-02T12:27:00Z">
        <w:r w:rsidR="00FA6A5E" w:rsidRPr="009802F2">
          <w:t xml:space="preserve"> 2b Est = </w:t>
        </w:r>
      </w:ins>
      <w:ins w:id="1104" w:author="Garrick W Bruening" w:date="2020-10-02T12:28:00Z">
        <w:r w:rsidR="00FA6A5E" w:rsidRPr="009802F2">
          <w:t>5.313</w:t>
        </w:r>
      </w:ins>
      <w:ins w:id="1105" w:author="Garrick W Bruening" w:date="2020-10-02T12:27:00Z">
        <w:r w:rsidR="00FA6A5E" w:rsidRPr="009802F2">
          <w:t>e</w:t>
        </w:r>
        <w:r w:rsidR="00FA6A5E" w:rsidRPr="009802F2">
          <w:rPr>
            <w:vertAlign w:val="superscript"/>
          </w:rPr>
          <w:t>-3</w:t>
        </w:r>
        <w:r w:rsidR="00FA6A5E" w:rsidRPr="009802F2">
          <w:t>, p &lt; 2e</w:t>
        </w:r>
        <w:r w:rsidR="00FA6A5E" w:rsidRPr="009802F2">
          <w:rPr>
            <w:vertAlign w:val="superscript"/>
          </w:rPr>
          <w:t>-16</w:t>
        </w:r>
      </w:ins>
      <w:ins w:id="1106" w:author="Garrick W Bruening" w:date="2020-10-02T12:28:00Z">
        <w:r w:rsidR="009E20CB" w:rsidRPr="009802F2">
          <w:t>;</w:t>
        </w:r>
      </w:ins>
      <w:ins w:id="1107" w:author="Garrick W Bruening" w:date="2020-10-02T12:27:00Z">
        <w:r w:rsidR="00FA6A5E" w:rsidRPr="009802F2">
          <w:t xml:space="preserve"> 2c Est = </w:t>
        </w:r>
      </w:ins>
      <w:ins w:id="1108" w:author="Garrick W Bruening" w:date="2020-10-02T12:28:00Z">
        <w:r w:rsidR="00FA6A5E" w:rsidRPr="009802F2">
          <w:t>6.401</w:t>
        </w:r>
      </w:ins>
      <w:ins w:id="1109" w:author="Garrick W Bruening" w:date="2020-10-02T12:27:00Z">
        <w:r w:rsidR="00FA6A5E" w:rsidRPr="009802F2">
          <w:t>e</w:t>
        </w:r>
        <w:r w:rsidR="00FA6A5E" w:rsidRPr="009802F2">
          <w:rPr>
            <w:vertAlign w:val="superscript"/>
          </w:rPr>
          <w:t>-3</w:t>
        </w:r>
        <w:r w:rsidR="00FA6A5E" w:rsidRPr="009802F2">
          <w:t>, p &lt; 2e</w:t>
        </w:r>
        <w:r w:rsidR="00FA6A5E" w:rsidRPr="009802F2">
          <w:rPr>
            <w:vertAlign w:val="superscript"/>
          </w:rPr>
          <w:t>-16</w:t>
        </w:r>
      </w:ins>
      <w:ins w:id="1110" w:author="Garrick W Bruening" w:date="2020-10-02T12:28:00Z">
        <w:r w:rsidR="009E20CB" w:rsidRPr="009802F2">
          <w:t>;</w:t>
        </w:r>
      </w:ins>
      <w:ins w:id="1111" w:author="Garrick W Bruening" w:date="2020-10-02T12:29:00Z">
        <w:r w:rsidR="009E20CB" w:rsidRPr="009802F2">
          <w:t xml:space="preserve"> Fig. 4F</w:t>
        </w:r>
      </w:ins>
      <w:ins w:id="1112" w:author="Garrick W Bruening" w:date="2020-10-02T12:27:00Z">
        <w:r w:rsidR="00FA6A5E" w:rsidRPr="009802F2">
          <w:t>).</w:t>
        </w:r>
      </w:ins>
      <w:ins w:id="1113" w:author="Garrick W Bruening" w:date="2020-10-02T12:37:00Z">
        <w:r w:rsidR="002137F6" w:rsidRPr="009802F2">
          <w:t xml:space="preserve"> </w:t>
        </w:r>
      </w:ins>
      <w:ins w:id="1114" w:author="Garrick W Bruening" w:date="2020-10-02T12:38:00Z">
        <w:r w:rsidR="002137F6" w:rsidRPr="009802F2">
          <w:t xml:space="preserve">The effect of mass is conserved across experiments as seen in the linear estimates and in Fig. 4I. </w:t>
        </w:r>
      </w:ins>
      <w:ins w:id="1115" w:author="Garrick W Bruening" w:date="2020-10-02T12:24:00Z">
        <w:r w:rsidR="008A3975" w:rsidRPr="009802F2">
          <w:t>The</w:t>
        </w:r>
      </w:ins>
      <w:ins w:id="1116" w:author="Garrick W Bruening" w:date="2020-10-02T12:39:00Z">
        <w:r w:rsidR="009A7DF7" w:rsidRPr="009802F2">
          <w:t>se</w:t>
        </w:r>
      </w:ins>
      <w:ins w:id="1117" w:author="Garrick W Bruening" w:date="2020-10-02T12:24:00Z">
        <w:r w:rsidR="008A3975" w:rsidRPr="009802F2">
          <w:t xml:space="preserve"> results from experiment two solidify the finding that mass increases reaction time.</w:t>
        </w:r>
      </w:ins>
    </w:p>
    <w:p w14:paraId="4387A612" w14:textId="77777777" w:rsidR="006964CD" w:rsidRPr="009802F2" w:rsidRDefault="006964CD">
      <w:pPr>
        <w:rPr>
          <w:ins w:id="1118" w:author="Garrick W Bruening" w:date="2020-10-02T11:55:00Z"/>
        </w:rPr>
      </w:pPr>
    </w:p>
    <w:tbl>
      <w:tblPr>
        <w:tblStyle w:val="TableGrid"/>
        <w:tblW w:w="0" w:type="auto"/>
        <w:tblLook w:val="04A0" w:firstRow="1" w:lastRow="0" w:firstColumn="1" w:lastColumn="0" w:noHBand="0" w:noVBand="1"/>
      </w:tblPr>
      <w:tblGrid>
        <w:gridCol w:w="9350"/>
      </w:tblGrid>
      <w:tr w:rsidR="00ED4EC6" w:rsidRPr="009802F2" w14:paraId="1F7CEA6E" w14:textId="77777777" w:rsidTr="00F52AC4">
        <w:trPr>
          <w:ins w:id="1119" w:author="Garrick W Bruening" w:date="2020-10-02T11:55:00Z"/>
        </w:trPr>
        <w:tc>
          <w:tcPr>
            <w:tcW w:w="9350" w:type="dxa"/>
          </w:tcPr>
          <w:p w14:paraId="5081D2B3" w14:textId="55409BB4" w:rsidR="00ED4EC6" w:rsidRPr="009802F2" w:rsidRDefault="004159C3" w:rsidP="00F52AC4">
            <w:pPr>
              <w:rPr>
                <w:ins w:id="1120" w:author="Garrick W Bruening" w:date="2020-10-02T11:55:00Z"/>
              </w:rPr>
            </w:pPr>
            <w:r>
              <w:rPr>
                <w:noProof/>
              </w:rPr>
              <w:lastRenderedPageBreak/>
              <w:drawing>
                <wp:inline distT="0" distB="0" distL="0" distR="0" wp14:anchorId="2AA22215" wp14:editId="2902435E">
                  <wp:extent cx="5943600" cy="45104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43600" cy="4510405"/>
                          </a:xfrm>
                          <a:prstGeom prst="rect">
                            <a:avLst/>
                          </a:prstGeom>
                        </pic:spPr>
                      </pic:pic>
                    </a:graphicData>
                  </a:graphic>
                </wp:inline>
              </w:drawing>
            </w:r>
          </w:p>
        </w:tc>
      </w:tr>
      <w:tr w:rsidR="00ED4EC6" w:rsidRPr="009802F2" w14:paraId="6B2184AF" w14:textId="77777777" w:rsidTr="00F52AC4">
        <w:trPr>
          <w:ins w:id="1121" w:author="Garrick W Bruening" w:date="2020-10-02T11:55:00Z"/>
        </w:trPr>
        <w:tc>
          <w:tcPr>
            <w:tcW w:w="9350" w:type="dxa"/>
          </w:tcPr>
          <w:p w14:paraId="163A49CB" w14:textId="0981F41C" w:rsidR="00ED4EC6" w:rsidRPr="009802F2" w:rsidRDefault="00ED4EC6" w:rsidP="00F52AC4">
            <w:pPr>
              <w:rPr>
                <w:ins w:id="1122" w:author="Garrick W Bruening" w:date="2020-10-02T11:55:00Z"/>
              </w:rPr>
            </w:pPr>
            <w:ins w:id="1123" w:author="Garrick W Bruening" w:date="2020-10-02T11:55:00Z">
              <w:r w:rsidRPr="009802F2">
                <w:t xml:space="preserve">Figure </w:t>
              </w:r>
            </w:ins>
            <w:ins w:id="1124" w:author="Garrick W Bruening" w:date="2020-10-02T12:11:00Z">
              <w:r w:rsidR="00C2219A" w:rsidRPr="009802F2">
                <w:t>4</w:t>
              </w:r>
            </w:ins>
          </w:p>
          <w:p w14:paraId="763E7304" w14:textId="77777777" w:rsidR="00430E41" w:rsidRPr="009802F2" w:rsidRDefault="00D151B5" w:rsidP="00F52AC4">
            <w:pPr>
              <w:rPr>
                <w:ins w:id="1125" w:author="Garrick W Bruening" w:date="2020-10-02T12:47:00Z"/>
              </w:rPr>
            </w:pPr>
            <w:ins w:id="1126" w:author="Garrick W Bruening" w:date="2020-10-02T12:45:00Z">
              <w:r w:rsidRPr="009802F2">
                <w:t xml:space="preserve">Experiment 2 results. </w:t>
              </w:r>
            </w:ins>
          </w:p>
          <w:p w14:paraId="7C8E6203" w14:textId="3A65F231" w:rsidR="00430E41" w:rsidRPr="009802F2" w:rsidRDefault="00430E41" w:rsidP="00F52AC4">
            <w:pPr>
              <w:rPr>
                <w:ins w:id="1127" w:author="Garrick W Bruening" w:date="2020-10-02T12:57:00Z"/>
              </w:rPr>
            </w:pPr>
          </w:p>
          <w:p w14:paraId="51F97C47" w14:textId="221BC053" w:rsidR="00ED4EC6" w:rsidRPr="009802F2" w:rsidRDefault="00D62AD7">
            <w:pPr>
              <w:rPr>
                <w:ins w:id="1128" w:author="Garrick W Bruening" w:date="2020-10-02T11:55:00Z"/>
              </w:rPr>
            </w:pPr>
            <w:ins w:id="1129" w:author="Garrick W Bruening" w:date="2020-10-02T12:57:00Z">
              <w:r w:rsidRPr="009802F2">
                <w:t xml:space="preserve">Average velocity traces shown for experiment 2a (A), experiment 2b (B), and experiment 2c (C). Each line represents the average for one mass condition, </w:t>
              </w:r>
            </w:ins>
            <w:ins w:id="1130" w:author="Garrick W Bruening" w:date="2020-10-02T12:58:00Z">
              <w:r w:rsidRPr="009802F2">
                <w:t>with the peak velocity indicated by a dot. We see that added mass reduced peak velocity</w:t>
              </w:r>
              <w:r w:rsidR="007248E6" w:rsidRPr="009802F2">
                <w:t xml:space="preserve">, also causing </w:t>
              </w:r>
            </w:ins>
            <w:ins w:id="1131" w:author="Garrick W Bruening" w:date="2020-10-02T12:59:00Z">
              <w:r w:rsidR="00D82701" w:rsidRPr="009802F2">
                <w:t xml:space="preserve">the peak velocity to occur later in the movement. </w:t>
              </w:r>
            </w:ins>
            <w:ins w:id="1132" w:author="Garrick W Bruening" w:date="2020-10-02T13:02:00Z">
              <w:r w:rsidR="00815955" w:rsidRPr="009802F2">
                <w:t xml:space="preserve">In panel D-I, </w:t>
              </w:r>
            </w:ins>
            <w:ins w:id="1133" w:author="Garrick W Bruening" w:date="2020-10-02T13:03:00Z">
              <w:r w:rsidR="00067F37" w:rsidRPr="009802F2">
                <w:t xml:space="preserve">each point represents the average of the </w:t>
              </w:r>
              <w:r w:rsidR="00584444" w:rsidRPr="009802F2">
                <w:t xml:space="preserve">subjects’ average for a specific mass condition. Error bars show standard error across subject averages. Horizontal dashed lines show </w:t>
              </w:r>
            </w:ins>
            <w:ins w:id="1134" w:author="Garrick W Bruening" w:date="2020-10-02T13:04:00Z">
              <w:r w:rsidR="00584444" w:rsidRPr="009802F2">
                <w:t xml:space="preserve">the </w:t>
              </w:r>
              <w:r w:rsidR="00ED1CEE" w:rsidRPr="009802F2">
                <w:t xml:space="preserve">average value for 2.47 kg of effective mass. </w:t>
              </w:r>
            </w:ins>
            <w:ins w:id="1135" w:author="Garrick W Bruening" w:date="2020-10-02T13:05:00Z">
              <w:r w:rsidR="0045642F" w:rsidRPr="009802F2">
                <w:t xml:space="preserve"> </w:t>
              </w:r>
            </w:ins>
            <w:ins w:id="1136" w:author="Garrick W Bruening" w:date="2020-10-02T12:47:00Z">
              <w:r w:rsidR="00430E41" w:rsidRPr="009802F2">
                <w:t xml:space="preserve">(D) </w:t>
              </w:r>
            </w:ins>
            <w:ins w:id="1137" w:author="Garrick W Bruening" w:date="2020-10-02T12:49:00Z">
              <w:r w:rsidR="00C15E44" w:rsidRPr="009802F2">
                <w:t xml:space="preserve">Mass increased </w:t>
              </w:r>
              <w:r w:rsidR="006F2CE2" w:rsidRPr="009802F2">
                <w:t>movement duration across all three experiments</w:t>
              </w:r>
            </w:ins>
            <w:ins w:id="1138" w:author="Garrick W Bruening" w:date="2020-10-02T12:51:00Z">
              <w:r w:rsidR="00573933" w:rsidRPr="009802F2">
                <w:t>, reciprocal to movement duration</w:t>
              </w:r>
            </w:ins>
            <w:ins w:id="1139" w:author="Garrick W Bruening" w:date="2020-10-02T13:01:00Z">
              <w:r w:rsidR="006A0BBD" w:rsidRPr="009802F2">
                <w:t>,</w:t>
              </w:r>
            </w:ins>
            <w:ins w:id="1140" w:author="Garrick W Bruening" w:date="2020-10-02T12:51:00Z">
              <w:r w:rsidR="00573933" w:rsidRPr="009802F2">
                <w:t xml:space="preserve"> </w:t>
              </w:r>
            </w:ins>
            <w:ins w:id="1141" w:author="Garrick W Bruening" w:date="2020-10-02T12:50:00Z">
              <w:r w:rsidR="00437934" w:rsidRPr="009802F2">
                <w:t xml:space="preserve">(E) </w:t>
              </w:r>
            </w:ins>
            <w:ins w:id="1142" w:author="Garrick W Bruening" w:date="2020-10-02T12:51:00Z">
              <w:r w:rsidR="00573933" w:rsidRPr="009802F2">
                <w:t>mass</w:t>
              </w:r>
            </w:ins>
            <w:ins w:id="1143" w:author="Garrick W Bruening" w:date="2020-10-02T12:50:00Z">
              <w:r w:rsidR="00F74007" w:rsidRPr="009802F2">
                <w:t xml:space="preserve"> reduced peak velocity across all three experiments.</w:t>
              </w:r>
            </w:ins>
            <w:ins w:id="1144" w:author="Garrick W Bruening" w:date="2020-10-02T12:51:00Z">
              <w:r w:rsidR="00D63B6B" w:rsidRPr="009802F2">
                <w:t xml:space="preserve"> (F) Reaction time was increased by </w:t>
              </w:r>
            </w:ins>
            <w:ins w:id="1145" w:author="Garrick W Bruening" w:date="2020-10-02T12:52:00Z">
              <w:r w:rsidR="00D63B6B" w:rsidRPr="009802F2">
                <w:t xml:space="preserve">increased mass across all three experiments. </w:t>
              </w:r>
            </w:ins>
            <w:ins w:id="1146" w:author="Garrick W Bruening" w:date="2020-10-02T12:56:00Z">
              <w:r w:rsidR="001D682F" w:rsidRPr="009802F2">
                <w:t xml:space="preserve">(G) Movement duration, (H) peak velocity, and (I) reaction time were affected by mass </w:t>
              </w:r>
              <w:r w:rsidRPr="009802F2">
                <w:t>in a similar manner</w:t>
              </w:r>
            </w:ins>
            <w:ins w:id="1147" w:author="Garrick W Bruening" w:date="2020-10-02T12:57:00Z">
              <w:r w:rsidRPr="009802F2">
                <w:t xml:space="preserve"> across all three variations of experiment 2. </w:t>
              </w:r>
            </w:ins>
          </w:p>
        </w:tc>
      </w:tr>
    </w:tbl>
    <w:p w14:paraId="273D654C" w14:textId="77777777" w:rsidR="00ED4EC6" w:rsidRPr="009802F2" w:rsidRDefault="00ED4EC6"/>
    <w:p w14:paraId="526BDB8A" w14:textId="3533C1B1" w:rsidR="0095424F" w:rsidRPr="009802F2" w:rsidRDefault="0095424F" w:rsidP="00896666">
      <w:pPr>
        <w:pStyle w:val="Heading3"/>
      </w:pPr>
      <w:r w:rsidRPr="009802F2">
        <w:t xml:space="preserve">Mass </w:t>
      </w:r>
      <w:ins w:id="1148" w:author="Garrick W Bruening" w:date="2020-10-02T13:07:00Z">
        <w:r w:rsidR="007F6EF0" w:rsidRPr="009802F2">
          <w:t>may affect endpoint error</w:t>
        </w:r>
      </w:ins>
      <w:del w:id="1149" w:author="Garrick W Bruening" w:date="2020-10-02T13:06:00Z">
        <w:r w:rsidRPr="009802F2" w:rsidDel="00F7714E">
          <w:delText>had no effect on the movement endpoint</w:delText>
        </w:r>
      </w:del>
    </w:p>
    <w:p w14:paraId="749DA987" w14:textId="1C27AB0E" w:rsidR="00486849" w:rsidRPr="009802F2" w:rsidRDefault="0095424F" w:rsidP="00486849">
      <w:pPr>
        <w:rPr>
          <w:ins w:id="1150" w:author="Garrick W Bruening" w:date="2020-09-23T11:06:00Z"/>
        </w:rPr>
      </w:pPr>
      <w:r w:rsidRPr="009802F2">
        <w:t>Did the added mass also influence characteristics of how the movement ended?</w:t>
      </w:r>
      <w:ins w:id="1151" w:author="Garrick W Bruening" w:date="2020-09-23T11:11:00Z">
        <w:r w:rsidR="003356F2" w:rsidRPr="009802F2">
          <w:t xml:space="preserve"> Experiment 2a and 2b had imposed stopping requirements</w:t>
        </w:r>
        <w:r w:rsidR="004E648B" w:rsidRPr="009802F2">
          <w:t>, described in detail in the methods.</w:t>
        </w:r>
      </w:ins>
      <w:r w:rsidRPr="009802F2">
        <w:t xml:space="preserve"> </w:t>
      </w:r>
      <w:ins w:id="1152" w:author="Garrick W Bruening" w:date="2020-09-23T11:11:00Z">
        <w:r w:rsidR="003356F2" w:rsidRPr="009802F2">
          <w:t xml:space="preserve">Experiment 2c had no stopping requirement. Rather, participants were asked to make a shooting movement through the target and return to the home circle. Thus, as a measure of endpoint behavior we looked at the maximum excursion of their movements, taken as the point at which they turned around to return to the home </w:t>
        </w:r>
        <w:r w:rsidR="003356F2" w:rsidRPr="009802F2">
          <w:lastRenderedPageBreak/>
          <w:t>circle.</w:t>
        </w:r>
        <w:del w:id="1153" w:author="Garrick W Bruening" w:date="2020-09-23T11:11:00Z">
          <w:r w:rsidR="003356F2" w:rsidRPr="009802F2" w:rsidDel="003356F2">
            <w:delText xml:space="preserve"> </w:delText>
          </w:r>
        </w:del>
      </w:ins>
      <w:r w:rsidRPr="009802F2">
        <w:t xml:space="preserve"> For </w:t>
      </w:r>
      <w:del w:id="1154" w:author="Garrick W Bruening" w:date="2020-09-23T10:55:00Z">
        <w:r w:rsidRPr="009802F2" w:rsidDel="0092644D">
          <w:delText xml:space="preserve">the experiments where there was a target stopping requirement, </w:delText>
        </w:r>
        <w:r w:rsidR="00420A32" w:rsidRPr="009802F2" w:rsidDel="0092644D">
          <w:delText>E</w:delText>
        </w:r>
      </w:del>
      <w:ins w:id="1155" w:author="Garrick W Bruening" w:date="2020-09-23T10:56:00Z">
        <w:r w:rsidR="0092644D" w:rsidRPr="009802F2">
          <w:t>e</w:t>
        </w:r>
      </w:ins>
      <w:r w:rsidR="00420A32" w:rsidRPr="009802F2">
        <w:t xml:space="preserve">xperiments </w:t>
      </w:r>
      <w:del w:id="1156" w:author="Garrick W Bruening" w:date="2020-09-23T10:52:00Z">
        <w:r w:rsidRPr="009802F2" w:rsidDel="00CF5AD3">
          <w:delText xml:space="preserve">2a </w:delText>
        </w:r>
      </w:del>
      <w:ins w:id="1157" w:author="Garrick W Bruening" w:date="2020-09-23T10:52:00Z">
        <w:r w:rsidR="00CF5AD3" w:rsidRPr="009802F2">
          <w:t xml:space="preserve">2b </w:t>
        </w:r>
      </w:ins>
      <w:r w:rsidRPr="009802F2">
        <w:t xml:space="preserve">and </w:t>
      </w:r>
      <w:del w:id="1158" w:author="Garrick W Bruening" w:date="2020-09-23T10:52:00Z">
        <w:r w:rsidRPr="009802F2" w:rsidDel="00CF5AD3">
          <w:delText>2b</w:delText>
        </w:r>
      </w:del>
      <w:ins w:id="1159" w:author="Garrick W Bruening" w:date="2020-09-23T10:52:00Z">
        <w:r w:rsidR="00CF5AD3" w:rsidRPr="009802F2">
          <w:t>2c</w:t>
        </w:r>
      </w:ins>
      <w:r w:rsidRPr="009802F2">
        <w:t xml:space="preserve">, we found that mass did </w:t>
      </w:r>
      <w:del w:id="1160" w:author="Garrick W Bruening" w:date="2020-09-23T10:52:00Z">
        <w:r w:rsidRPr="009802F2" w:rsidDel="00CF5AD3">
          <w:delText xml:space="preserve">not </w:delText>
        </w:r>
      </w:del>
      <w:ins w:id="1161" w:author="Garrick W Bruening" w:date="2020-09-23T10:52:00Z">
        <w:r w:rsidR="00CF5AD3" w:rsidRPr="009802F2">
          <w:t xml:space="preserve"> </w:t>
        </w:r>
      </w:ins>
      <w:r w:rsidRPr="009802F2">
        <w:t xml:space="preserve">have an effect on endpoint error </w:t>
      </w:r>
      <w:r w:rsidRPr="009802F2">
        <w:rPr>
          <w:rPrChange w:id="1162" w:author="Garrick W Bruening" w:date="2020-09-23T11:09:00Z">
            <w:rPr>
              <w:highlight w:val="yellow"/>
            </w:rPr>
          </w:rPrChange>
        </w:rPr>
        <w:t>(</w:t>
      </w:r>
      <w:ins w:id="1163" w:author="Garrick W Bruening" w:date="2020-09-23T10:53:00Z">
        <w:r w:rsidR="00CF5AD3" w:rsidRPr="009802F2">
          <w:rPr>
            <w:rPrChange w:id="1164" w:author="Garrick W Bruening" w:date="2020-09-23T11:09:00Z">
              <w:rPr>
                <w:highlight w:val="yellow"/>
              </w:rPr>
            </w:rPrChange>
          </w:rPr>
          <w:t xml:space="preserve">2b </w:t>
        </w:r>
      </w:ins>
      <w:r w:rsidRPr="009802F2">
        <w:rPr>
          <w:rPrChange w:id="1165" w:author="Garrick W Bruening" w:date="2020-09-23T11:09:00Z">
            <w:rPr>
              <w:highlight w:val="yellow"/>
            </w:rPr>
          </w:rPrChange>
        </w:rPr>
        <w:t xml:space="preserve">Est = </w:t>
      </w:r>
      <w:del w:id="1166" w:author="Garrick W Bruening" w:date="2020-09-23T10:53:00Z">
        <w:r w:rsidRPr="009802F2" w:rsidDel="00CF5AD3">
          <w:rPr>
            <w:rPrChange w:id="1167" w:author="Garrick W Bruening" w:date="2020-09-23T11:09:00Z">
              <w:rPr>
                <w:highlight w:val="yellow"/>
              </w:rPr>
            </w:rPrChange>
          </w:rPr>
          <w:delText>1.790e-4</w:delText>
        </w:r>
      </w:del>
      <w:ins w:id="1168" w:author="Garrick W Bruening" w:date="2020-09-23T10:53:00Z">
        <w:r w:rsidR="00CF5AD3" w:rsidRPr="009802F2">
          <w:rPr>
            <w:rPrChange w:id="1169" w:author="Garrick W Bruening" w:date="2020-09-23T11:09:00Z">
              <w:rPr>
                <w:highlight w:val="yellow"/>
              </w:rPr>
            </w:rPrChange>
          </w:rPr>
          <w:t>-</w:t>
        </w:r>
      </w:ins>
      <w:ins w:id="1170" w:author="Garrick W Bruening" w:date="2020-10-02T12:20:00Z">
        <w:r w:rsidR="00496D77" w:rsidRPr="009802F2">
          <w:t>1</w:t>
        </w:r>
      </w:ins>
      <w:ins w:id="1171" w:author="Garrick W Bruening" w:date="2020-09-23T10:53:00Z">
        <w:r w:rsidR="00CF5AD3" w:rsidRPr="009802F2">
          <w:rPr>
            <w:rPrChange w:id="1172" w:author="Garrick W Bruening" w:date="2020-09-23T11:09:00Z">
              <w:rPr>
                <w:highlight w:val="yellow"/>
              </w:rPr>
            </w:rPrChange>
          </w:rPr>
          <w:t>.389e</w:t>
        </w:r>
        <w:r w:rsidR="00CF5AD3" w:rsidRPr="009802F2">
          <w:rPr>
            <w:vertAlign w:val="superscript"/>
            <w:rPrChange w:id="1173" w:author="Garrick W Bruening" w:date="2020-09-23T11:09:00Z">
              <w:rPr>
                <w:highlight w:val="yellow"/>
                <w:vertAlign w:val="superscript"/>
              </w:rPr>
            </w:rPrChange>
          </w:rPr>
          <w:t>-4</w:t>
        </w:r>
      </w:ins>
      <w:r w:rsidRPr="009802F2">
        <w:rPr>
          <w:rPrChange w:id="1174" w:author="Garrick W Bruening" w:date="2020-09-23T11:09:00Z">
            <w:rPr>
              <w:highlight w:val="yellow"/>
            </w:rPr>
          </w:rPrChange>
        </w:rPr>
        <w:t>, p = 0.</w:t>
      </w:r>
      <w:del w:id="1175" w:author="Garrick W Bruening" w:date="2020-09-23T10:53:00Z">
        <w:r w:rsidRPr="009802F2" w:rsidDel="00817F1D">
          <w:rPr>
            <w:rPrChange w:id="1176" w:author="Garrick W Bruening" w:date="2020-09-23T11:09:00Z">
              <w:rPr>
                <w:highlight w:val="yellow"/>
              </w:rPr>
            </w:rPrChange>
          </w:rPr>
          <w:delText>19</w:delText>
        </w:r>
        <w:r w:rsidRPr="009802F2" w:rsidDel="00817F1D">
          <w:delText>4</w:delText>
        </w:r>
      </w:del>
      <w:ins w:id="1177" w:author="Garrick W Bruening" w:date="2020-09-23T10:53:00Z">
        <w:r w:rsidR="00817F1D" w:rsidRPr="009802F2">
          <w:rPr>
            <w:rPrChange w:id="1178" w:author="Garrick W Bruening" w:date="2020-09-23T11:09:00Z">
              <w:rPr>
                <w:highlight w:val="yellow"/>
              </w:rPr>
            </w:rPrChange>
          </w:rPr>
          <w:t>879e</w:t>
        </w:r>
        <w:r w:rsidR="00817F1D" w:rsidRPr="009802F2">
          <w:rPr>
            <w:vertAlign w:val="superscript"/>
            <w:rPrChange w:id="1179" w:author="Garrick W Bruening" w:date="2020-09-23T11:09:00Z">
              <w:rPr>
                <w:highlight w:val="yellow"/>
                <w:vertAlign w:val="superscript"/>
              </w:rPr>
            </w:rPrChange>
          </w:rPr>
          <w:t>-5</w:t>
        </w:r>
        <w:r w:rsidR="00817F1D" w:rsidRPr="009802F2">
          <w:rPr>
            <w:rPrChange w:id="1180" w:author="Garrick W Bruening" w:date="2020-09-23T11:09:00Z">
              <w:rPr>
                <w:highlight w:val="yellow"/>
              </w:rPr>
            </w:rPrChange>
          </w:rPr>
          <w:t xml:space="preserve">; 2c Est = </w:t>
        </w:r>
      </w:ins>
      <w:ins w:id="1181" w:author="Garrick W Bruening" w:date="2020-09-23T10:54:00Z">
        <w:r w:rsidR="00931C06" w:rsidRPr="009802F2">
          <w:rPr>
            <w:rPrChange w:id="1182" w:author="Garrick W Bruening" w:date="2020-09-23T11:09:00Z">
              <w:rPr>
                <w:highlight w:val="yellow"/>
              </w:rPr>
            </w:rPrChange>
          </w:rPr>
          <w:t>1.023e</w:t>
        </w:r>
        <w:r w:rsidR="00931C06" w:rsidRPr="009802F2">
          <w:rPr>
            <w:vertAlign w:val="superscript"/>
            <w:rPrChange w:id="1183" w:author="Garrick W Bruening" w:date="2020-09-23T11:09:00Z">
              <w:rPr>
                <w:highlight w:val="yellow"/>
                <w:vertAlign w:val="superscript"/>
              </w:rPr>
            </w:rPrChange>
          </w:rPr>
          <w:t>-3</w:t>
        </w:r>
        <w:r w:rsidR="00931C06" w:rsidRPr="009802F2">
          <w:rPr>
            <w:rPrChange w:id="1184" w:author="Garrick W Bruening" w:date="2020-09-23T11:09:00Z">
              <w:rPr>
                <w:highlight w:val="yellow"/>
              </w:rPr>
            </w:rPrChange>
          </w:rPr>
          <w:t xml:space="preserve">, p </w:t>
        </w:r>
      </w:ins>
      <w:ins w:id="1185" w:author="Garrick W Bruening" w:date="2020-09-23T10:55:00Z">
        <w:r w:rsidR="00931C06" w:rsidRPr="009802F2">
          <w:rPr>
            <w:rPrChange w:id="1186" w:author="Garrick W Bruening" w:date="2020-09-23T11:09:00Z">
              <w:rPr>
                <w:highlight w:val="yellow"/>
              </w:rPr>
            </w:rPrChange>
          </w:rPr>
          <w:t>&lt; 2e</w:t>
        </w:r>
        <w:r w:rsidR="00931C06" w:rsidRPr="009802F2">
          <w:rPr>
            <w:vertAlign w:val="superscript"/>
            <w:rPrChange w:id="1187" w:author="Garrick W Bruening" w:date="2020-09-23T11:09:00Z">
              <w:rPr>
                <w:highlight w:val="yellow"/>
                <w:vertAlign w:val="superscript"/>
              </w:rPr>
            </w:rPrChange>
          </w:rPr>
          <w:t>-16</w:t>
        </w:r>
      </w:ins>
      <w:del w:id="1188" w:author="Garrick W Bruening" w:date="2020-10-02T12:19:00Z">
        <w:r w:rsidR="00420A32" w:rsidRPr="009802F2" w:rsidDel="00E87492">
          <w:rPr>
            <w:rPrChange w:id="1189" w:author="Garrick W Bruening" w:date="2020-09-23T11:09:00Z">
              <w:rPr>
                <w:highlight w:val="yellow"/>
              </w:rPr>
            </w:rPrChange>
          </w:rPr>
          <w:delText>;</w:delText>
        </w:r>
        <w:r w:rsidR="00420A32" w:rsidRPr="009802F2" w:rsidDel="00E87492">
          <w:delText xml:space="preserve"> </w:delText>
        </w:r>
        <w:r w:rsidRPr="009802F2" w:rsidDel="00E87492">
          <w:rPr>
            <w:highlight w:val="yellow"/>
            <w:rPrChange w:id="1190" w:author="Garrick W Bruening" w:date="2020-09-23T11:09:00Z">
              <w:rPr/>
            </w:rPrChange>
          </w:rPr>
          <w:delText xml:space="preserve">Fig. </w:delText>
        </w:r>
        <w:r w:rsidR="00420A32" w:rsidRPr="009802F2" w:rsidDel="00E87492">
          <w:rPr>
            <w:highlight w:val="yellow"/>
            <w:rPrChange w:id="1191" w:author="Garrick W Bruening" w:date="2020-09-23T11:09:00Z">
              <w:rPr/>
            </w:rPrChange>
          </w:rPr>
          <w:delText>XX</w:delText>
        </w:r>
      </w:del>
      <w:r w:rsidRPr="009802F2">
        <w:t>)</w:t>
      </w:r>
      <w:ins w:id="1192" w:author="Garrick W Bruening" w:date="2020-09-23T10:56:00Z">
        <w:r w:rsidR="0092644D" w:rsidRPr="009802F2">
          <w:t xml:space="preserve">, though in opposite directions. Experiment 2a did not show an effect of mass (Est = </w:t>
        </w:r>
        <w:r w:rsidR="004B4301" w:rsidRPr="009802F2">
          <w:t>-3.925e</w:t>
        </w:r>
        <w:r w:rsidR="004B4301" w:rsidRPr="009802F2">
          <w:rPr>
            <w:vertAlign w:val="superscript"/>
          </w:rPr>
          <w:t>-5</w:t>
        </w:r>
        <w:r w:rsidR="004B4301" w:rsidRPr="009802F2">
          <w:t>, p = 0.</w:t>
        </w:r>
      </w:ins>
      <w:ins w:id="1193" w:author="Garrick W Bruening" w:date="2020-09-23T10:57:00Z">
        <w:r w:rsidR="004B4301" w:rsidRPr="009802F2">
          <w:t>149)</w:t>
        </w:r>
      </w:ins>
      <w:r w:rsidRPr="009802F2">
        <w:t xml:space="preserve">.  </w:t>
      </w:r>
    </w:p>
    <w:p w14:paraId="3EE73575" w14:textId="1F20D6A0" w:rsidR="00DA23E9" w:rsidRPr="009802F2" w:rsidDel="003356F2" w:rsidRDefault="00DE79E4">
      <w:pPr>
        <w:rPr>
          <w:del w:id="1194" w:author="Garrick W Bruening" w:date="2020-09-23T11:11:00Z"/>
        </w:rPr>
      </w:pPr>
      <w:ins w:id="1195" w:author="Garrick W Bruening" w:date="2020-09-23T11:03:00Z">
        <w:r w:rsidRPr="009802F2">
          <w:t>We also investigated subjects</w:t>
        </w:r>
      </w:ins>
      <w:ins w:id="1196" w:author="Garrick W Bruening" w:date="2020-09-23T11:04:00Z">
        <w:r w:rsidRPr="009802F2">
          <w:t xml:space="preserve">’ consistency and how it was affected by mass. Radial endpoint variability was </w:t>
        </w:r>
      </w:ins>
      <w:r w:rsidR="00B41D15" w:rsidRPr="009802F2">
        <w:t xml:space="preserve">not affected by mass in any of experiment 2 (2a </w:t>
      </w:r>
      <w:ins w:id="1197" w:author="Garrick W Bruening" w:date="2020-09-23T11:05:00Z">
        <w:r w:rsidR="008F1FEC" w:rsidRPr="009802F2">
          <w:t>Est = -4.307e</w:t>
        </w:r>
        <w:r w:rsidR="008F1FEC" w:rsidRPr="009802F2">
          <w:rPr>
            <w:vertAlign w:val="superscript"/>
          </w:rPr>
          <w:t>-3</w:t>
        </w:r>
        <w:r w:rsidR="008F1FEC" w:rsidRPr="009802F2">
          <w:t>, p = 0.275</w:t>
        </w:r>
      </w:ins>
      <w:r w:rsidR="00B41D15" w:rsidRPr="009802F2">
        <w:t xml:space="preserve">; 2b </w:t>
      </w:r>
      <w:ins w:id="1198" w:author="Garrick W Bruening" w:date="2020-09-23T11:05:00Z">
        <w:r w:rsidR="008F1FEC" w:rsidRPr="009802F2">
          <w:t xml:space="preserve">Est = </w:t>
        </w:r>
        <w:r w:rsidR="005B13EB" w:rsidRPr="009802F2">
          <w:t>-4.</w:t>
        </w:r>
      </w:ins>
      <w:ins w:id="1199" w:author="Garrick W Bruening" w:date="2020-09-23T11:06:00Z">
        <w:r w:rsidR="005B13EB" w:rsidRPr="009802F2">
          <w:t>993e</w:t>
        </w:r>
        <w:r w:rsidR="005B13EB" w:rsidRPr="009802F2">
          <w:rPr>
            <w:vertAlign w:val="superscript"/>
          </w:rPr>
          <w:t>-3</w:t>
        </w:r>
        <w:r w:rsidR="005B13EB" w:rsidRPr="009802F2">
          <w:t>, p = 0.080</w:t>
        </w:r>
      </w:ins>
      <w:r w:rsidR="000E7426" w:rsidRPr="009802F2">
        <w:t xml:space="preserve">; 2c </w:t>
      </w:r>
      <w:ins w:id="1200" w:author="Garrick W Bruening" w:date="2020-09-23T11:04:00Z">
        <w:r w:rsidR="000E7426" w:rsidRPr="009802F2">
          <w:t>Est = 0</w:t>
        </w:r>
      </w:ins>
      <w:ins w:id="1201" w:author="Garrick W Bruening" w:date="2020-09-23T11:05:00Z">
        <w:r w:rsidR="000E7426" w:rsidRPr="009802F2">
          <w:t>.258, p =</w:t>
        </w:r>
      </w:ins>
      <w:ins w:id="1202" w:author="Garrick W Bruening" w:date="2020-09-23T11:04:00Z">
        <w:r w:rsidR="000E7426" w:rsidRPr="009802F2">
          <w:t xml:space="preserve"> 3.343e</w:t>
        </w:r>
        <w:r w:rsidR="000E7426" w:rsidRPr="009802F2">
          <w:rPr>
            <w:vertAlign w:val="superscript"/>
          </w:rPr>
          <w:t>-3</w:t>
        </w:r>
      </w:ins>
      <w:ins w:id="1203" w:author="Garrick W Bruening" w:date="2020-09-23T11:06:00Z">
        <w:r w:rsidR="005B13EB" w:rsidRPr="009802F2">
          <w:t xml:space="preserve">). </w:t>
        </w:r>
        <w:r w:rsidR="00486849" w:rsidRPr="009802F2">
          <w:t xml:space="preserve">Angular endpoint variability </w:t>
        </w:r>
      </w:ins>
      <w:ins w:id="1204" w:author="Garrick W Bruening" w:date="2020-09-23T11:07:00Z">
        <w:r w:rsidR="00725A46" w:rsidRPr="009802F2">
          <w:t xml:space="preserve">was not affected by mass in any of experiment 2 </w:t>
        </w:r>
      </w:ins>
      <w:ins w:id="1205" w:author="Garrick W Bruening" w:date="2020-09-23T11:08:00Z">
        <w:r w:rsidR="00FC3521" w:rsidRPr="009802F2">
          <w:t xml:space="preserve">(2a Est = 0.090, p = </w:t>
        </w:r>
        <w:r w:rsidR="00666899" w:rsidRPr="009802F2">
          <w:t xml:space="preserve">0.233; 2b Est = </w:t>
        </w:r>
        <w:r w:rsidR="008E027E" w:rsidRPr="009802F2">
          <w:t>0.</w:t>
        </w:r>
      </w:ins>
      <w:ins w:id="1206" w:author="Garrick W Bruening" w:date="2020-09-23T11:09:00Z">
        <w:r w:rsidR="008E027E" w:rsidRPr="009802F2">
          <w:t>407, p = 0.526;</w:t>
        </w:r>
      </w:ins>
      <w:ins w:id="1207" w:author="Garrick W Bruening" w:date="2020-09-23T11:08:00Z">
        <w:r w:rsidR="00666899" w:rsidRPr="009802F2">
          <w:t xml:space="preserve"> 2c Est = 0.678, p = 0.750</w:t>
        </w:r>
      </w:ins>
      <w:ins w:id="1208" w:author="Garrick W Bruening" w:date="2020-09-23T11:09:00Z">
        <w:r w:rsidR="008E027E" w:rsidRPr="009802F2">
          <w:t xml:space="preserve">). </w:t>
        </w:r>
      </w:ins>
      <w:del w:id="1209" w:author="Garrick W Bruening" w:date="2020-09-23T11:06:00Z">
        <w:r w:rsidR="0095424F" w:rsidRPr="009802F2" w:rsidDel="00486849">
          <w:delText xml:space="preserve">There was no effect of mass on radial endpoint variability or angular endpoint variability </w:delText>
        </w:r>
        <w:r w:rsidR="00DD10EA" w:rsidRPr="009802F2" w:rsidDel="00486849">
          <w:delText>either</w:delText>
        </w:r>
        <w:r w:rsidR="0095424F" w:rsidRPr="009802F2" w:rsidDel="00486849">
          <w:delText xml:space="preserve"> (</w:delText>
        </w:r>
        <w:r w:rsidR="006E1F40" w:rsidRPr="009802F2" w:rsidDel="00486849">
          <w:rPr>
            <w:highlight w:val="yellow"/>
          </w:rPr>
          <w:delText>add stats</w:delText>
        </w:r>
        <w:r w:rsidR="006E1F40" w:rsidRPr="009802F2" w:rsidDel="00486849">
          <w:delText xml:space="preserve">; </w:delText>
        </w:r>
        <w:r w:rsidR="0095424F" w:rsidRPr="009802F2" w:rsidDel="00486849">
          <w:delText xml:space="preserve">Fig. </w:delText>
        </w:r>
        <w:r w:rsidR="00DD10EA" w:rsidRPr="009802F2" w:rsidDel="00486849">
          <w:delText>XX</w:delText>
        </w:r>
        <w:r w:rsidR="0095424F" w:rsidRPr="009802F2" w:rsidDel="00486849">
          <w:delText xml:space="preserve">). Therefore, as mass was added participants' reach accuracy and consistency did not change. </w:delText>
        </w:r>
      </w:del>
    </w:p>
    <w:p w14:paraId="54D0B5AC" w14:textId="560DCED8" w:rsidR="0095424F" w:rsidRPr="009802F2" w:rsidRDefault="0095424F">
      <w:del w:id="1210" w:author="Garrick W Bruening" w:date="2020-09-23T11:11:00Z">
        <w:r w:rsidRPr="009802F2" w:rsidDel="003356F2">
          <w:delText>Experiment 2c had no stopping requirement. Rather, participants were asked to make a shooting movement through the target and return to the home circle. Thus, as a measure of endpoint behavior we looked at the maximum excursion of their movements, taken as the point at which they turned around to return to the home circle. Here again, maximum excursion was not affected by added mass</w:delText>
        </w:r>
        <w:r w:rsidR="00DD10EA" w:rsidRPr="009802F2" w:rsidDel="003356F2">
          <w:delText xml:space="preserve"> (</w:delText>
        </w:r>
        <w:r w:rsidR="001E08B2" w:rsidRPr="009802F2" w:rsidDel="003356F2">
          <w:rPr>
            <w:highlight w:val="yellow"/>
          </w:rPr>
          <w:delText>add s</w:delText>
        </w:r>
        <w:r w:rsidR="00DD10EA" w:rsidRPr="009802F2" w:rsidDel="003356F2">
          <w:rPr>
            <w:highlight w:val="yellow"/>
          </w:rPr>
          <w:delText>tats</w:delText>
        </w:r>
        <w:r w:rsidR="00DD10EA" w:rsidRPr="009802F2" w:rsidDel="003356F2">
          <w:delText>)</w:delText>
        </w:r>
        <w:r w:rsidRPr="009802F2" w:rsidDel="003356F2">
          <w:delText>.</w:delText>
        </w:r>
      </w:del>
    </w:p>
    <w:p w14:paraId="65D657A8" w14:textId="7F0E7E9C" w:rsidR="0095424F" w:rsidRPr="009802F2" w:rsidDel="007A40B9" w:rsidRDefault="00C748AB" w:rsidP="00896666">
      <w:pPr>
        <w:pStyle w:val="Heading3"/>
        <w:rPr>
          <w:del w:id="1211" w:author="Garrick W Bruening" w:date="2020-10-02T12:43:00Z"/>
        </w:rPr>
      </w:pPr>
      <w:del w:id="1212" w:author="Garrick W Bruening" w:date="2020-10-02T12:43:00Z">
        <w:r w:rsidRPr="009802F2" w:rsidDel="007A40B9">
          <w:delText>Effect of mass on movement initiation</w:delText>
        </w:r>
      </w:del>
    </w:p>
    <w:p w14:paraId="534B0566" w14:textId="38BDABEA" w:rsidR="00575190" w:rsidRPr="009802F2" w:rsidDel="007A40B9" w:rsidRDefault="007712D9" w:rsidP="0095424F">
      <w:pPr>
        <w:rPr>
          <w:del w:id="1213" w:author="Garrick W Bruening" w:date="2020-10-02T12:43:00Z"/>
        </w:rPr>
      </w:pPr>
      <w:del w:id="1214" w:author="Garrick W Bruening" w:date="2020-10-02T12:41:00Z">
        <w:r w:rsidRPr="009802F2" w:rsidDel="006F646F">
          <w:delText>A</w:delText>
        </w:r>
        <w:r w:rsidR="0095424F" w:rsidRPr="009802F2" w:rsidDel="006F646F">
          <w:delText xml:space="preserve">cross all three experiments, mass increased reaction time (Est = </w:delText>
        </w:r>
      </w:del>
      <w:del w:id="1215" w:author="Garrick W Bruening" w:date="2020-09-23T11:12:00Z">
        <w:r w:rsidR="0095424F" w:rsidRPr="009802F2" w:rsidDel="005E4EF3">
          <w:delText>4.66</w:delText>
        </w:r>
      </w:del>
      <w:del w:id="1216" w:author="Garrick W Bruening" w:date="2020-10-02T12:41:00Z">
        <w:r w:rsidR="0095424F" w:rsidRPr="009802F2" w:rsidDel="006F646F">
          <w:delText xml:space="preserve">e-3, p &lt; 2e-16) (Fig. </w:delText>
        </w:r>
        <w:r w:rsidR="00A96A90" w:rsidRPr="009802F2" w:rsidDel="006F646F">
          <w:delText>4</w:delText>
        </w:r>
        <w:r w:rsidR="0095424F" w:rsidRPr="009802F2" w:rsidDel="006F646F">
          <w:delText xml:space="preserve">G). The average reaction times for 0, 3, 5, and 8 lbs were 0.178s, 0.185s, 0.189s, and 0.195s respectively. </w:delText>
        </w:r>
      </w:del>
      <w:del w:id="1217" w:author="Garrick W Bruening" w:date="2020-10-02T12:43:00Z">
        <w:r w:rsidR="00995936" w:rsidRPr="009802F2" w:rsidDel="007A40B9">
          <w:delText xml:space="preserve">However, </w:delText>
        </w:r>
        <w:r w:rsidR="00D361D7" w:rsidRPr="009802F2" w:rsidDel="007A40B9">
          <w:delText>the slower reaction times</w:delText>
        </w:r>
        <w:r w:rsidR="00995936" w:rsidRPr="009802F2" w:rsidDel="007A40B9">
          <w:delText xml:space="preserve"> </w:delText>
        </w:r>
        <w:r w:rsidR="0095424F" w:rsidRPr="009802F2" w:rsidDel="007A40B9">
          <w:delText xml:space="preserve">may be driven by the reductions in movement speed. </w:delText>
        </w:r>
        <w:r w:rsidR="00282A8D" w:rsidRPr="009802F2" w:rsidDel="007A40B9">
          <w:rPr>
            <w:highlight w:val="yellow"/>
          </w:rPr>
          <w:delText>(</w:delText>
        </w:r>
        <w:commentRangeStart w:id="1218"/>
        <w:commentRangeStart w:id="1219"/>
        <w:r w:rsidR="00282A8D" w:rsidRPr="009802F2" w:rsidDel="007A40B9">
          <w:rPr>
            <w:highlight w:val="yellow"/>
          </w:rPr>
          <w:delText>should we add a LME with an interaction here to show this).</w:delText>
        </w:r>
        <w:r w:rsidR="00282A8D" w:rsidRPr="009802F2" w:rsidDel="007A40B9">
          <w:delText xml:space="preserve"> </w:delText>
        </w:r>
        <w:commentRangeEnd w:id="1218"/>
        <w:r w:rsidR="00084174" w:rsidRPr="009802F2" w:rsidDel="007A40B9">
          <w:rPr>
            <w:rStyle w:val="CommentReference"/>
          </w:rPr>
          <w:commentReference w:id="1218"/>
        </w:r>
        <w:commentRangeEnd w:id="1219"/>
        <w:r w:rsidR="0053298D" w:rsidRPr="009802F2" w:rsidDel="007A40B9">
          <w:rPr>
            <w:rStyle w:val="CommentReference"/>
          </w:rPr>
          <w:commentReference w:id="1219"/>
        </w:r>
        <w:r w:rsidR="0095424F" w:rsidRPr="009802F2" w:rsidDel="007A40B9">
          <w:delText xml:space="preserve">In contrast, the results of </w:delText>
        </w:r>
        <w:r w:rsidR="00242CB4" w:rsidRPr="009802F2" w:rsidDel="007A40B9">
          <w:delText>E</w:delText>
        </w:r>
        <w:r w:rsidR="0095424F" w:rsidRPr="009802F2" w:rsidDel="007A40B9">
          <w:delText xml:space="preserve">xperiment 1 demonstrate that mass indeed leads to slower reaction times, independent of movement </w:delText>
        </w:r>
        <w:r w:rsidR="00242CB4" w:rsidRPr="009802F2" w:rsidDel="007A40B9">
          <w:delText>duration</w:delText>
        </w:r>
        <w:r w:rsidR="0095424F" w:rsidRPr="009802F2" w:rsidDel="007A40B9">
          <w:delText>.</w:delText>
        </w:r>
      </w:del>
    </w:p>
    <w:p w14:paraId="0EBDC210" w14:textId="7D7E6518" w:rsidR="00282A8D" w:rsidRPr="009802F2" w:rsidRDefault="00282A8D" w:rsidP="0095424F">
      <w:r w:rsidRPr="009802F2">
        <w:t xml:space="preserve">In summary, </w:t>
      </w:r>
      <w:r w:rsidR="00482F7A" w:rsidRPr="009802F2">
        <w:t>added mass led to a slowing of preferred movement speeds</w:t>
      </w:r>
      <w:r w:rsidR="00B947FA" w:rsidRPr="009802F2">
        <w:t xml:space="preserve">. </w:t>
      </w:r>
      <w:r w:rsidR="003E00C4" w:rsidRPr="009802F2">
        <w:t>Increasing accuracy requirements also led to general movement slowing, however the effects of mass</w:t>
      </w:r>
      <w:r w:rsidR="00DE487E" w:rsidRPr="009802F2">
        <w:t xml:space="preserve"> were </w:t>
      </w:r>
      <w:del w:id="1220" w:author="Garrick W Bruening" w:date="2020-09-23T11:17:00Z">
        <w:r w:rsidR="00DE487E" w:rsidRPr="009802F2" w:rsidDel="00774586">
          <w:delText>conserved</w:delText>
        </w:r>
      </w:del>
      <w:ins w:id="1221" w:author="Garrick W Bruening" w:date="2020-09-23T11:17:00Z">
        <w:r w:rsidR="00774586" w:rsidRPr="009802F2">
          <w:t>conserved,</w:t>
        </w:r>
      </w:ins>
      <w:r w:rsidR="00DE487E" w:rsidRPr="009802F2">
        <w:t xml:space="preserve"> and mass consistently led to reductions in movement speed independent of </w:t>
      </w:r>
      <w:r w:rsidR="00EB476F" w:rsidRPr="009802F2">
        <w:t xml:space="preserve">the task’s </w:t>
      </w:r>
      <w:r w:rsidR="00DE487E" w:rsidRPr="009802F2">
        <w:t>accuracy requirement.</w:t>
      </w:r>
    </w:p>
    <w:p w14:paraId="23FA5627" w14:textId="000A45A5" w:rsidR="00575190" w:rsidRPr="009802F2" w:rsidRDefault="000E02EE" w:rsidP="000E02EE">
      <w:pPr>
        <w:pStyle w:val="Heading2"/>
      </w:pPr>
      <w:r w:rsidRPr="009802F2">
        <w:t>Movement Utility</w:t>
      </w:r>
    </w:p>
    <w:p w14:paraId="134E7368" w14:textId="38EDC9F9" w:rsidR="003857B1" w:rsidRPr="009802F2" w:rsidRDefault="000E02EE" w:rsidP="000E02EE">
      <w:r w:rsidRPr="009802F2">
        <w:t xml:space="preserve">In Experiment 1, we observed that mass increases the effort cost of movement. In Experiment 2 we saw that mass also increases preferred movement durations. Can we explain these effort-based changes in movement preference in the context of a movement utility that is conserved across individuals? To investigate this question, we turned to the literature on optimal foraging theory, wherein animal behavior is theorized to agree with the goal of maximizing </w:t>
      </w:r>
      <w:del w:id="1222" w:author="Alaa Ahmed" w:date="2020-07-28T09:22:00Z">
        <w:r w:rsidRPr="009802F2" w:rsidDel="00661BA4">
          <w:delText xml:space="preserve">a net </w:delText>
        </w:r>
      </w:del>
      <w:r w:rsidRPr="009802F2">
        <w:t xml:space="preserve">capture rate, maximizing the net gains (rewards minus costs) per unit time. If we assume that the purpose of movement is to acquire reward as quickly as possible but with minimal effort, we can represent the utility of movements, J, similarly as a </w:t>
      </w:r>
      <w:del w:id="1223" w:author="Alaa Ahmed" w:date="2020-07-28T09:22:00Z">
        <w:r w:rsidRPr="009802F2" w:rsidDel="00661BA4">
          <w:delText xml:space="preserve">net </w:delText>
        </w:r>
      </w:del>
      <w:r w:rsidRPr="009802F2">
        <w:t>capture rate:</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DA1BD1" w:rsidRPr="009802F2" w14:paraId="37FE3B3F" w14:textId="77777777" w:rsidTr="003857B1">
        <w:trPr>
          <w:ins w:id="1224" w:author="Garrick W Bruening" w:date="2020-07-25T15:18:00Z"/>
        </w:trPr>
        <w:tc>
          <w:tcPr>
            <w:tcW w:w="500" w:type="pct"/>
          </w:tcPr>
          <w:p w14:paraId="0F7B9B85" w14:textId="77777777" w:rsidR="00DA1BD1" w:rsidRPr="009802F2" w:rsidRDefault="00DA1BD1" w:rsidP="003857B1">
            <w:pPr>
              <w:rPr>
                <w:ins w:id="1225" w:author="Garrick W Bruening" w:date="2020-07-25T15:18:00Z"/>
              </w:rPr>
            </w:pPr>
          </w:p>
        </w:tc>
        <w:tc>
          <w:tcPr>
            <w:tcW w:w="4000" w:type="pct"/>
            <w:vAlign w:val="center"/>
          </w:tcPr>
          <w:p w14:paraId="28F8D97A" w14:textId="363B384E" w:rsidR="00DA1BD1" w:rsidRPr="009802F2" w:rsidDel="00475269" w:rsidRDefault="004A1761" w:rsidP="003857B1">
            <w:pPr>
              <w:rPr>
                <w:del w:id="1226" w:author="Alaa Ahmed" w:date="2020-08-05T11:44:00Z"/>
                <w:rFonts w:eastAsiaTheme="minorEastAsia"/>
              </w:rPr>
            </w:pPr>
            <m:oMathPara>
              <m:oMathParaPr>
                <m:jc m:val="center"/>
              </m:oMathParaPr>
              <m:oMath>
                <m:r>
                  <w:ins w:id="1227" w:author="Garrick W Bruening" w:date="2020-07-25T15:18:00Z">
                    <m:rPr>
                      <m:nor/>
                    </m:rPr>
                    <w:rPr>
                      <w:rFonts w:cstheme="minorHAnsi"/>
                    </w:rPr>
                    <m:t>J=</m:t>
                  </w:ins>
                </m:r>
                <m:f>
                  <m:fPr>
                    <m:ctrlPr>
                      <w:rPr>
                        <w:rFonts w:ascii="Cambria Math" w:hAnsi="Cambria Math" w:cstheme="minorHAnsi"/>
                      </w:rPr>
                    </m:ctrlPr>
                  </m:fPr>
                  <m:num>
                    <m:r>
                      <m:rPr>
                        <m:nor/>
                      </m:rPr>
                      <w:rPr>
                        <w:rFonts w:cstheme="minorHAnsi"/>
                      </w:rPr>
                      <m:t>α</m:t>
                    </m:r>
                    <m:r>
                      <w:ins w:id="1228" w:author="Garrick W Bruening" w:date="2020-07-25T15:18:00Z">
                        <m:rPr>
                          <m:nor/>
                        </m:rPr>
                        <w:rPr>
                          <w:rFonts w:cstheme="minorHAnsi"/>
                        </w:rPr>
                        <m:t>-E</m:t>
                      </w:ins>
                    </m:r>
                  </m:num>
                  <m:den>
                    <m:r>
                      <w:ins w:id="1229" w:author="Garrick W Bruening" w:date="2020-07-25T15:18:00Z">
                        <m:rPr>
                          <m:nor/>
                        </m:rPr>
                        <w:rPr>
                          <w:rFonts w:cstheme="minorHAnsi"/>
                        </w:rPr>
                        <m:t>T</m:t>
                      </w:ins>
                    </m:r>
                  </m:den>
                </m:f>
              </m:oMath>
            </m:oMathPara>
          </w:p>
          <w:p w14:paraId="1409F4EB" w14:textId="1C83396C" w:rsidR="00DA1BD1" w:rsidRPr="009802F2" w:rsidRDefault="00B24814">
            <w:pPr>
              <w:rPr>
                <w:ins w:id="1230" w:author="Garrick W Bruening" w:date="2020-07-25T15:18:00Z"/>
              </w:rPr>
              <w:pPrChange w:id="1231" w:author="Garrick W Bruening" w:date="2020-08-05T11:44:00Z">
                <w:pPr>
                  <w:jc w:val="center"/>
                </w:pPr>
              </w:pPrChange>
            </w:pPr>
            <w:del w:id="1232" w:author="Alaa Ahmed" w:date="2020-08-05T11:41:00Z">
              <w:r w:rsidRPr="009802F2">
                <w:rPr>
                  <w:noProof/>
                  <w:position w:val="-24"/>
                </w:rPr>
                <w:object w:dxaOrig="1060" w:dyaOrig="660" w14:anchorId="3212CF3D">
                  <v:shape id="_x0000_i1033" type="#_x0000_t75" style="width:50.25pt;height:36pt" o:ole="">
                    <v:imagedata r:id="rId36" o:title=""/>
                  </v:shape>
                  <o:OLEObject Type="Embed" ProgID="Equation.DSMT4" ShapeID="_x0000_i1033" DrawAspect="Content" ObjectID="_1663576621" r:id="rId37"/>
                </w:object>
              </w:r>
            </w:del>
          </w:p>
        </w:tc>
        <w:tc>
          <w:tcPr>
            <w:tcW w:w="500" w:type="pct"/>
            <w:vAlign w:val="center"/>
          </w:tcPr>
          <w:p w14:paraId="5D05864E" w14:textId="5E5CE271" w:rsidR="00DA1BD1" w:rsidRPr="009802F2" w:rsidRDefault="00DA1BD1" w:rsidP="003857B1">
            <w:pPr>
              <w:pStyle w:val="Caption"/>
              <w:keepNext/>
              <w:jc w:val="right"/>
              <w:rPr>
                <w:ins w:id="1233" w:author="Garrick W Bruening" w:date="2020-07-25T15:18:00Z"/>
                <w:i w:val="0"/>
                <w:iCs w:val="0"/>
                <w:sz w:val="22"/>
                <w:szCs w:val="22"/>
                <w:rPrChange w:id="1234" w:author="Garrick W Bruening" w:date="2020-07-27T23:34:00Z">
                  <w:rPr>
                    <w:ins w:id="1235" w:author="Garrick W Bruening" w:date="2020-07-25T15:18:00Z"/>
                    <w:i w:val="0"/>
                    <w:sz w:val="24"/>
                    <w:szCs w:val="24"/>
                  </w:rPr>
                </w:rPrChange>
              </w:rPr>
            </w:pPr>
            <w:bookmarkStart w:id="1236" w:name="_Ref46587138"/>
            <w:ins w:id="1237" w:author="Garrick W Bruening" w:date="2020-07-25T15:19:00Z">
              <w:r w:rsidRPr="009802F2">
                <w:rPr>
                  <w:i w:val="0"/>
                  <w:iCs w:val="0"/>
                  <w:color w:val="auto"/>
                  <w:sz w:val="22"/>
                  <w:szCs w:val="22"/>
                  <w:rPrChange w:id="1238" w:author="Garrick W Bruening" w:date="2020-07-27T23:34:00Z">
                    <w:rPr>
                      <w:i w:val="0"/>
                      <w:iCs w:val="0"/>
                      <w:color w:val="auto"/>
                      <w:sz w:val="24"/>
                      <w:szCs w:val="24"/>
                    </w:rPr>
                  </w:rPrChange>
                </w:rPr>
                <w:t>(</w:t>
              </w:r>
            </w:ins>
            <w:ins w:id="1239" w:author="Garrick W Bruening" w:date="2020-07-25T15:18:00Z">
              <w:r w:rsidRPr="009802F2">
                <w:rPr>
                  <w:i w:val="0"/>
                  <w:iCs w:val="0"/>
                  <w:color w:val="auto"/>
                  <w:sz w:val="22"/>
                  <w:szCs w:val="22"/>
                  <w:rPrChange w:id="1240" w:author="Garrick W Bruening" w:date="2020-07-25T15:19:00Z">
                    <w:rPr/>
                  </w:rPrChange>
                </w:rPr>
                <w:fldChar w:fldCharType="begin"/>
              </w:r>
              <w:r w:rsidRPr="009802F2">
                <w:rPr>
                  <w:i w:val="0"/>
                  <w:iCs w:val="0"/>
                  <w:color w:val="auto"/>
                  <w:sz w:val="22"/>
                  <w:szCs w:val="22"/>
                  <w:rPrChange w:id="1241" w:author="Garrick W Bruening" w:date="2020-07-25T15:19:00Z">
                    <w:rPr/>
                  </w:rPrChange>
                </w:rPr>
                <w:instrText xml:space="preserve"> SEQ Equation \* ARABIC </w:instrText>
              </w:r>
              <w:r w:rsidRPr="009802F2">
                <w:rPr>
                  <w:i w:val="0"/>
                  <w:iCs w:val="0"/>
                  <w:color w:val="auto"/>
                  <w:sz w:val="22"/>
                  <w:szCs w:val="22"/>
                  <w:rPrChange w:id="1242" w:author="Garrick W Bruening" w:date="2020-07-25T15:19:00Z">
                    <w:rPr/>
                  </w:rPrChange>
                </w:rPr>
                <w:fldChar w:fldCharType="separate"/>
              </w:r>
            </w:ins>
            <w:r w:rsidR="005B369E" w:rsidRPr="009802F2">
              <w:rPr>
                <w:i w:val="0"/>
                <w:iCs w:val="0"/>
                <w:noProof/>
                <w:color w:val="auto"/>
                <w:sz w:val="22"/>
                <w:szCs w:val="22"/>
              </w:rPr>
              <w:t>4</w:t>
            </w:r>
            <w:ins w:id="1243" w:author="Garrick W Bruening" w:date="2020-07-25T15:18:00Z">
              <w:r w:rsidRPr="009802F2">
                <w:rPr>
                  <w:i w:val="0"/>
                  <w:iCs w:val="0"/>
                  <w:color w:val="auto"/>
                  <w:sz w:val="22"/>
                  <w:szCs w:val="22"/>
                  <w:rPrChange w:id="1244" w:author="Garrick W Bruening" w:date="2020-07-25T15:19:00Z">
                    <w:rPr/>
                  </w:rPrChange>
                </w:rPr>
                <w:fldChar w:fldCharType="end"/>
              </w:r>
            </w:ins>
            <w:ins w:id="1245" w:author="Garrick W Bruening" w:date="2020-07-25T15:19:00Z">
              <w:r w:rsidRPr="009802F2">
                <w:rPr>
                  <w:i w:val="0"/>
                  <w:iCs w:val="0"/>
                  <w:color w:val="auto"/>
                  <w:sz w:val="22"/>
                  <w:szCs w:val="22"/>
                  <w:rPrChange w:id="1246" w:author="Garrick W Bruening" w:date="2020-07-27T23:34:00Z">
                    <w:rPr>
                      <w:i w:val="0"/>
                      <w:iCs w:val="0"/>
                      <w:color w:val="auto"/>
                      <w:sz w:val="24"/>
                      <w:szCs w:val="24"/>
                    </w:rPr>
                  </w:rPrChange>
                </w:rPr>
                <w:t>)</w:t>
              </w:r>
            </w:ins>
            <w:bookmarkEnd w:id="1236"/>
          </w:p>
        </w:tc>
      </w:tr>
    </w:tbl>
    <w:p w14:paraId="57A560E0" w14:textId="77777777" w:rsidR="000E02EE" w:rsidRPr="009802F2" w:rsidRDefault="000E02EE" w:rsidP="000E02EE"/>
    <w:p w14:paraId="7E82649C" w14:textId="1A95010F" w:rsidR="000E02EE" w:rsidRPr="009802F2" w:rsidRDefault="000E02EE" w:rsidP="000E02EE">
      <w:r w:rsidRPr="009802F2">
        <w:t xml:space="preserve">Here </w:t>
      </w:r>
      <w:ins w:id="1247" w:author="Alaa Ahmed" w:date="2020-07-23T10:52:00Z">
        <w:r w:rsidR="00B24814" w:rsidRPr="009802F2">
          <w:rPr>
            <w:noProof/>
            <w:position w:val="-6"/>
          </w:rPr>
          <w:object w:dxaOrig="240" w:dyaOrig="220" w14:anchorId="1B774487">
            <v:shape id="_x0000_i1034" type="#_x0000_t75" style="width:14.25pt;height:14.25pt" o:ole="">
              <v:imagedata r:id="rId38" o:title=""/>
            </v:shape>
            <o:OLEObject Type="Embed" ProgID="Equation.DSMT4" ShapeID="_x0000_i1034" DrawAspect="Content" ObjectID="_1663576622" r:id="rId39"/>
          </w:object>
        </w:r>
      </w:ins>
      <w:r w:rsidRPr="009802F2">
        <w:t xml:space="preserve"> is the reward to be obtained, </w:t>
      </w:r>
      <w:r w:rsidR="00B24814" w:rsidRPr="009802F2">
        <w:rPr>
          <w:noProof/>
          <w:position w:val="-4"/>
        </w:rPr>
        <w:object w:dxaOrig="240" w:dyaOrig="260" w14:anchorId="33F5D1F9">
          <v:shape id="_x0000_i1035" type="#_x0000_t75" style="width:14.25pt;height:14.25pt" o:ole="">
            <v:imagedata r:id="rId40" o:title=""/>
          </v:shape>
          <o:OLEObject Type="Embed" ProgID="Equation.DSMT4" ShapeID="_x0000_i1035" DrawAspect="Content" ObjectID="_1663576623" r:id="rId41"/>
        </w:object>
      </w:r>
      <w:r w:rsidRPr="009802F2">
        <w:t xml:space="preserve"> is the cost of obtaining the reward, and </w:t>
      </w:r>
      <w:r w:rsidR="00B24814" w:rsidRPr="009802F2">
        <w:rPr>
          <w:noProof/>
          <w:position w:val="-4"/>
        </w:rPr>
        <w:object w:dxaOrig="220" w:dyaOrig="260" w14:anchorId="20FEBCC6">
          <v:shape id="_x0000_i1036" type="#_x0000_t75" style="width:14.25pt;height:14.25pt" o:ole="">
            <v:imagedata r:id="rId42" o:title=""/>
          </v:shape>
          <o:OLEObject Type="Embed" ProgID="Equation.DSMT4" ShapeID="_x0000_i1036" DrawAspect="Content" ObjectID="_1663576624" r:id="rId43"/>
        </w:object>
      </w:r>
      <w:r w:rsidRPr="009802F2">
        <w:t xml:space="preserve"> is the total time spent acquiring the reward. In the context of movement, the primary cost is effort, and we can represent the movement effort cost as the measured metabolic cost of a reach of a given mass and duration, </w:t>
      </w:r>
      <w:r w:rsidR="00B24814" w:rsidRPr="009802F2">
        <w:rPr>
          <w:noProof/>
          <w:position w:val="-12"/>
        </w:rPr>
        <w:object w:dxaOrig="320" w:dyaOrig="380" w14:anchorId="00180A14">
          <v:shape id="_x0000_i1037" type="#_x0000_t75" style="width:14.25pt;height:21.75pt" o:ole="">
            <v:imagedata r:id="rId44" o:title=""/>
          </v:shape>
          <o:OLEObject Type="Embed" ProgID="Equation.DSMT4" ShapeID="_x0000_i1037" DrawAspect="Content" ObjectID="_1663576625" r:id="rId45"/>
        </w:object>
      </w:r>
      <w:r w:rsidRPr="009802F2">
        <w:t xml:space="preserve">. However, there is also the time spent preparing the movement, i.e. the reaction time. </w:t>
      </w:r>
      <w:del w:id="1248" w:author="Garrick W Bruening" w:date="2020-09-23T11:19:00Z">
        <w:r w:rsidRPr="009802F2" w:rsidDel="00BC4542">
          <w:delText>There is an</w:delText>
        </w:r>
      </w:del>
      <w:ins w:id="1249" w:author="Garrick W Bruening" w:date="2020-09-23T11:19:00Z">
        <w:r w:rsidR="00BC4542" w:rsidRPr="009802F2">
          <w:t>The</w:t>
        </w:r>
      </w:ins>
      <w:r w:rsidRPr="009802F2">
        <w:t xml:space="preserve"> effort cost associated with reaction time</w:t>
      </w:r>
      <w:ins w:id="1250" w:author="Garrick W Bruening" w:date="2020-09-23T11:21:00Z">
        <w:r w:rsidR="005C7419" w:rsidRPr="009802F2">
          <w:t>,</w:t>
        </w:r>
      </w:ins>
      <w:ins w:id="1251" w:author="Garrick W Bruening" w:date="2020-09-23T11:22:00Z">
        <w:r w:rsidR="005C7419" w:rsidRPr="009802F2">
          <w:t xml:space="preserve"> </w:t>
        </w:r>
      </w:ins>
      <m:oMath>
        <m:sSub>
          <m:sSubPr>
            <m:ctrlPr>
              <w:ins w:id="1252" w:author="Garrick W Bruening" w:date="2020-09-23T11:22:00Z">
                <w:rPr>
                  <w:rFonts w:ascii="Cambria Math" w:hAnsi="Cambria Math"/>
                </w:rPr>
              </w:ins>
            </m:ctrlPr>
          </m:sSubPr>
          <m:e>
            <m:r>
              <w:ins w:id="1253" w:author="Garrick W Bruening" w:date="2020-09-23T11:22:00Z">
                <m:rPr>
                  <m:nor/>
                </m:rPr>
                <w:rPr>
                  <w:rFonts w:cstheme="minorHAnsi"/>
                </w:rPr>
                <m:t>e</m:t>
              </w:ins>
            </m:r>
          </m:e>
          <m:sub>
            <m:r>
              <w:ins w:id="1254" w:author="Garrick W Bruening" w:date="2020-09-23T11:22:00Z">
                <m:rPr>
                  <m:nor/>
                </m:rPr>
                <w:rPr>
                  <w:rFonts w:cstheme="minorHAnsi"/>
                </w:rPr>
                <m:t>r</m:t>
              </w:ins>
            </m:r>
          </m:sub>
        </m:sSub>
      </m:oMath>
      <w:ins w:id="1255" w:author="Garrick W Bruening" w:date="2020-09-23T11:22:00Z">
        <w:r w:rsidR="005C7419" w:rsidRPr="009802F2">
          <w:rPr>
            <w:rFonts w:eastAsiaTheme="minorEastAsia"/>
          </w:rPr>
          <w:t>,</w:t>
        </w:r>
      </w:ins>
      <w:ins w:id="1256" w:author="Garrick W Bruening" w:date="2020-09-23T11:21:00Z">
        <w:r w:rsidR="005C7419" w:rsidRPr="009802F2">
          <w:t xml:space="preserve"> </w:t>
        </w:r>
      </w:ins>
      <w:r w:rsidRPr="009802F2">
        <w:t xml:space="preserve"> </w:t>
      </w:r>
      <w:del w:id="1257" w:author="Garrick W Bruening" w:date="2020-09-23T11:19:00Z">
        <w:r w:rsidRPr="009802F2" w:rsidDel="005D78C4">
          <w:delText xml:space="preserve">that must also be included, which </w:delText>
        </w:r>
      </w:del>
      <w:r w:rsidRPr="009802F2">
        <w:t xml:space="preserve">is equal to the </w:t>
      </w:r>
      <w:del w:id="1258" w:author="Garrick W Bruening" w:date="2020-09-23T11:19:00Z">
        <w:r w:rsidRPr="009802F2" w:rsidDel="005D78C4">
          <w:delText xml:space="preserve">rate of </w:delText>
        </w:r>
      </w:del>
      <w:r w:rsidRPr="009802F2">
        <w:t xml:space="preserve">metabolic expenditure when not reaching, represented as </w:t>
      </w:r>
      <w:ins w:id="1259" w:author="Alaa Ahmed" w:date="2020-07-23T10:52:00Z">
        <w:r w:rsidR="00B24814" w:rsidRPr="009802F2">
          <w:rPr>
            <w:noProof/>
            <w:position w:val="-6"/>
          </w:rPr>
          <w:object w:dxaOrig="200" w:dyaOrig="240" w14:anchorId="0C850EF5">
            <v:shape id="_x0000_i1038" type="#_x0000_t75" style="width:7.45pt;height:14.25pt" o:ole="">
              <v:imagedata r:id="rId46" o:title=""/>
            </v:shape>
            <o:OLEObject Type="Embed" ProgID="Equation.DSMT4" ShapeID="_x0000_i1038" DrawAspect="Content" ObjectID="_1663576626" r:id="rId47"/>
          </w:object>
        </w:r>
      </w:ins>
      <w:r w:rsidRPr="009802F2">
        <w:t xml:space="preserve"> </w:t>
      </w:r>
      <w:del w:id="1260" w:author="Garrick W Bruening" w:date="2020-09-23T11:20:00Z">
        <w:r w:rsidRPr="009802F2" w:rsidDel="005D78C4">
          <w:delText xml:space="preserve">in Eq </w:delText>
        </w:r>
      </w:del>
      <w:ins w:id="1261" w:author="Alaa Ahmed" w:date="2020-07-27T13:06:00Z">
        <w:del w:id="1262" w:author="Garrick W Bruening" w:date="2020-09-23T11:20:00Z">
          <w:r w:rsidR="009F5780" w:rsidRPr="009802F2" w:rsidDel="005D78C4">
            <w:delText>(</w:delText>
          </w:r>
        </w:del>
      </w:ins>
      <w:del w:id="1263" w:author="Garrick W Bruening" w:date="2020-09-23T11:20:00Z">
        <w:r w:rsidRPr="009802F2" w:rsidDel="005D78C4">
          <w:delText>[1</w:delText>
        </w:r>
      </w:del>
      <w:ins w:id="1264" w:author="Alaa Ahmed" w:date="2020-07-27T13:06:00Z">
        <w:del w:id="1265" w:author="Garrick W Bruening" w:date="2020-09-23T11:20:00Z">
          <w:r w:rsidR="009F5780" w:rsidRPr="009802F2" w:rsidDel="005D78C4">
            <w:delText>)</w:delText>
          </w:r>
        </w:del>
      </w:ins>
      <w:del w:id="1266" w:author="Garrick W Bruening" w:date="2020-09-23T11:20:00Z">
        <w:r w:rsidRPr="009802F2" w:rsidDel="005D78C4">
          <w:delText xml:space="preserve">], </w:delText>
        </w:r>
      </w:del>
      <w:r w:rsidRPr="009802F2">
        <w:t>multiplied by the reaction time</w:t>
      </w:r>
      <w:ins w:id="1267" w:author="Garrick W Bruening" w:date="2020-09-23T11:20:00Z">
        <w:r w:rsidR="005D78C4" w:rsidRPr="009802F2">
          <w:t>,</w:t>
        </w:r>
      </w:ins>
      <w:del w:id="1268" w:author="Garrick W Bruening" w:date="2020-09-23T11:20:00Z">
        <w:r w:rsidRPr="009802F2" w:rsidDel="005D78C4">
          <w:delText>,</w:delText>
        </w:r>
      </w:del>
      <w:r w:rsidRPr="009802F2">
        <w:t xml:space="preserve"> </w:t>
      </w:r>
      <w:r w:rsidR="00B24814" w:rsidRPr="009802F2">
        <w:rPr>
          <w:noProof/>
          <w:position w:val="-12"/>
        </w:rPr>
        <w:object w:dxaOrig="200" w:dyaOrig="380" w14:anchorId="56D2DB5E">
          <v:shape id="_x0000_i1039" type="#_x0000_t75" style="width:7.45pt;height:21.75pt" o:ole="">
            <v:imagedata r:id="rId48" o:title=""/>
          </v:shape>
          <o:OLEObject Type="Embed" ProgID="Equation.DSMT4" ShapeID="_x0000_i1039" DrawAspect="Content" ObjectID="_1663576627" r:id="rId49"/>
        </w:object>
      </w:r>
      <w:ins w:id="1269" w:author="Garrick W Bruening" w:date="2020-09-23T11:20:00Z">
        <w:r w:rsidR="005D78C4" w:rsidRPr="009802F2">
          <w:rPr>
            <w:noProof/>
          </w:rPr>
          <w:t xml:space="preserve">, </w:t>
        </w:r>
        <w:r w:rsidR="005D78C4" w:rsidRPr="009802F2">
          <w:t>in Eq (1)</w:t>
        </w:r>
      </w:ins>
      <w:r w:rsidRPr="009802F2">
        <w:t xml:space="preserve">. The total time to reward, </w:t>
      </w:r>
      <w:r w:rsidR="00B24814" w:rsidRPr="009802F2">
        <w:rPr>
          <w:noProof/>
          <w:position w:val="-4"/>
        </w:rPr>
        <w:object w:dxaOrig="220" w:dyaOrig="260" w14:anchorId="31396FFF">
          <v:shape id="_x0000_i1040" type="#_x0000_t75" style="width:14.25pt;height:14.25pt" o:ole="">
            <v:imagedata r:id="rId50" o:title=""/>
          </v:shape>
          <o:OLEObject Type="Embed" ProgID="Equation.DSMT4" ShapeID="_x0000_i1040" DrawAspect="Content" ObjectID="_1663576628" r:id="rId51"/>
        </w:object>
      </w:r>
      <w:r w:rsidRPr="009802F2">
        <w:t xml:space="preserve">, then is the sum of the reaction time and movement duration. This leads to the following expression for a utility reflecting the </w:t>
      </w:r>
      <w:del w:id="1270" w:author="Alaa Ahmed" w:date="2020-07-28T09:22:00Z">
        <w:r w:rsidRPr="009802F2" w:rsidDel="00467F78">
          <w:delText xml:space="preserve">net </w:delText>
        </w:r>
      </w:del>
      <w:r w:rsidRPr="009802F2">
        <w:t>capture rate where effort is represented as metabolic cost:</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612B3A" w:rsidRPr="009802F2" w14:paraId="6AF7D216" w14:textId="77777777" w:rsidTr="00F2408B">
        <w:tc>
          <w:tcPr>
            <w:tcW w:w="500" w:type="pct"/>
          </w:tcPr>
          <w:p w14:paraId="6E36840B" w14:textId="77777777" w:rsidR="00612B3A" w:rsidRPr="009802F2" w:rsidRDefault="00612B3A" w:rsidP="003857B1"/>
        </w:tc>
        <w:tc>
          <w:tcPr>
            <w:tcW w:w="4000" w:type="pct"/>
            <w:vAlign w:val="center"/>
          </w:tcPr>
          <w:p w14:paraId="3CB71FD8" w14:textId="424DE782" w:rsidR="00612B3A" w:rsidRPr="009802F2" w:rsidDel="00475269" w:rsidRDefault="002E6FCC" w:rsidP="003857B1">
            <w:pPr>
              <w:jc w:val="both"/>
              <w:rPr>
                <w:del w:id="1271" w:author="Alaa Ahmed" w:date="2020-08-05T11:44:00Z"/>
                <w:rFonts w:eastAsiaTheme="minorEastAsia" w:cstheme="minorHAnsi"/>
                <w:sz w:val="24"/>
                <w:szCs w:val="24"/>
              </w:rPr>
            </w:pPr>
            <m:oMathPara>
              <m:oMathParaPr>
                <m:jc m:val="center"/>
              </m:oMathParaPr>
              <m:oMath>
                <m:m>
                  <m:mPr>
                    <m:mcs>
                      <m:mc>
                        <m:mcPr>
                          <m:count m:val="1"/>
                          <m:mcJc m:val="left"/>
                        </m:mcPr>
                      </m:mc>
                    </m:mcs>
                    <m:ctrlPr>
                      <w:rPr>
                        <w:rFonts w:ascii="Cambria Math" w:hAnsi="Cambria Math"/>
                      </w:rPr>
                    </m:ctrlPr>
                  </m:mPr>
                  <m:mr>
                    <m:e>
                      <m:r>
                        <m:rPr>
                          <m:nor/>
                        </m:rPr>
                        <w:rPr>
                          <w:rFonts w:cstheme="minorHAnsi"/>
                        </w:rPr>
                        <m:t xml:space="preserve">J = </m:t>
                      </m:r>
                      <m:f>
                        <m:fPr>
                          <m:ctrlPr>
                            <w:rPr>
                              <w:rFonts w:ascii="Cambria Math" w:hAnsi="Cambria Math"/>
                            </w:rPr>
                          </m:ctrlPr>
                        </m:fPr>
                        <m:num>
                          <m:r>
                            <m:rPr>
                              <m:nor/>
                            </m:rPr>
                            <w:rPr>
                              <w:rFonts w:cstheme="minorHAnsi"/>
                            </w:rPr>
                            <m:t>αP</m:t>
                          </m:r>
                          <m:d>
                            <m:dPr>
                              <m:ctrlPr>
                                <w:rPr>
                                  <w:rFonts w:ascii="Cambria Math" w:hAnsi="Cambria Math"/>
                                </w:rPr>
                              </m:ctrlPr>
                            </m:dPr>
                            <m:e>
                              <m:r>
                                <m:rPr>
                                  <m:nor/>
                                </m:rPr>
                                <w:rPr>
                                  <w:rFonts w:cstheme="minorHAnsi"/>
                                </w:rPr>
                                <m:t>α</m:t>
                              </m:r>
                            </m:e>
                            <m:e>
                              <m:sSub>
                                <m:sSubPr>
                                  <m:ctrlPr>
                                    <w:rPr>
                                      <w:rFonts w:ascii="Cambria Math" w:hAnsi="Cambria Math"/>
                                    </w:rPr>
                                  </m:ctrlPr>
                                </m:sSubPr>
                                <m:e>
                                  <m:r>
                                    <m:rPr>
                                      <m:nor/>
                                    </m:rPr>
                                    <w:rPr>
                                      <w:rFonts w:cstheme="minorHAnsi"/>
                                    </w:rPr>
                                    <m:t>t</m:t>
                                  </m:r>
                                </m:e>
                                <m:sub>
                                  <m:r>
                                    <m:rPr>
                                      <m:nor/>
                                    </m:rPr>
                                    <w:rPr>
                                      <w:rFonts w:cstheme="minorHAnsi"/>
                                    </w:rPr>
                                    <m:t>m</m:t>
                                  </m:r>
                                </m:sub>
                              </m:sSub>
                              <m:r>
                                <m:rPr>
                                  <m:nor/>
                                </m:rPr>
                                <w:rPr>
                                  <w:rFonts w:cstheme="minorHAnsi"/>
                                </w:rPr>
                                <m:t>,m</m:t>
                              </m:r>
                            </m:e>
                          </m:d>
                          <m:r>
                            <m:rPr>
                              <m:nor/>
                            </m:rPr>
                            <w:rPr>
                              <w:rFonts w:cstheme="minorHAnsi"/>
                            </w:rPr>
                            <m:t>-</m:t>
                          </m:r>
                          <m:sSub>
                            <m:sSubPr>
                              <m:ctrlPr>
                                <w:rPr>
                                  <w:rFonts w:ascii="Cambria Math" w:hAnsi="Cambria Math"/>
                                </w:rPr>
                              </m:ctrlPr>
                            </m:sSubPr>
                            <m:e>
                              <m:r>
                                <m:rPr>
                                  <m:nor/>
                                </m:rPr>
                                <w:rPr>
                                  <w:rFonts w:cstheme="minorHAnsi"/>
                                </w:rPr>
                                <m:t>e</m:t>
                              </m:r>
                            </m:e>
                            <m:sub>
                              <m:r>
                                <m:rPr>
                                  <m:nor/>
                                </m:rPr>
                                <w:rPr>
                                  <w:rFonts w:cstheme="minorHAnsi"/>
                                </w:rPr>
                                <m:t>r</m:t>
                              </m:r>
                            </m:sub>
                          </m:sSub>
                          <m:r>
                            <m:rPr>
                              <m:nor/>
                            </m:rPr>
                            <w:rPr>
                              <w:rFonts w:cstheme="minorHAnsi"/>
                            </w:rPr>
                            <m:t>-</m:t>
                          </m:r>
                          <m:sSub>
                            <m:sSubPr>
                              <m:ctrlPr>
                                <w:rPr>
                                  <w:rFonts w:ascii="Cambria Math" w:hAnsi="Cambria Math"/>
                                </w:rPr>
                              </m:ctrlPr>
                            </m:sSubPr>
                            <m:e>
                              <m:r>
                                <m:rPr>
                                  <m:nor/>
                                </m:rPr>
                                <w:rPr>
                                  <w:rFonts w:cstheme="minorHAnsi"/>
                                </w:rPr>
                                <m:t>e</m:t>
                              </m:r>
                            </m:e>
                            <m:sub>
                              <m:r>
                                <m:rPr>
                                  <m:nor/>
                                </m:rPr>
                                <w:rPr>
                                  <w:rFonts w:cstheme="minorHAnsi"/>
                                </w:rPr>
                                <m:t>m</m:t>
                              </m:r>
                            </m:sub>
                          </m:sSub>
                        </m:num>
                        <m:den>
                          <m:sSub>
                            <m:sSubPr>
                              <m:ctrlPr>
                                <w:rPr>
                                  <w:rFonts w:ascii="Cambria Math" w:hAnsi="Cambria Math"/>
                                </w:rPr>
                              </m:ctrlPr>
                            </m:sSubPr>
                            <m:e>
                              <m:r>
                                <m:rPr>
                                  <m:nor/>
                                </m:rPr>
                                <w:rPr>
                                  <w:rFonts w:cstheme="minorHAnsi"/>
                                </w:rPr>
                                <m:t>t</m:t>
                              </m:r>
                            </m:e>
                            <m:sub>
                              <m:r>
                                <m:rPr>
                                  <m:nor/>
                                </m:rPr>
                                <w:rPr>
                                  <w:rFonts w:cstheme="minorHAnsi"/>
                                </w:rPr>
                                <m:t>r</m:t>
                              </m:r>
                            </m:sub>
                          </m:sSub>
                          <m:r>
                            <m:rPr>
                              <m:nor/>
                            </m:rPr>
                            <w:rPr>
                              <w:rFonts w:cstheme="minorHAnsi"/>
                            </w:rPr>
                            <m:t>+</m:t>
                          </m:r>
                          <m:sSub>
                            <m:sSubPr>
                              <m:ctrlPr>
                                <w:rPr>
                                  <w:rFonts w:ascii="Cambria Math" w:hAnsi="Cambria Math"/>
                                </w:rPr>
                              </m:ctrlPr>
                            </m:sSubPr>
                            <m:e>
                              <m:r>
                                <m:rPr>
                                  <m:nor/>
                                </m:rPr>
                                <w:rPr>
                                  <w:rFonts w:cstheme="minorHAnsi"/>
                                </w:rPr>
                                <m:t>t</m:t>
                              </m:r>
                            </m:e>
                            <m:sub>
                              <m:r>
                                <m:rPr>
                                  <m:nor/>
                                </m:rPr>
                                <w:rPr>
                                  <w:rFonts w:cstheme="minorHAnsi"/>
                                </w:rPr>
                                <m:t>m</m:t>
                              </m:r>
                            </m:sub>
                          </m:sSub>
                        </m:den>
                      </m:f>
                    </m:e>
                  </m:mr>
                  <m:mr>
                    <m:e>
                      <m:sSub>
                        <m:sSubPr>
                          <m:ctrlPr>
                            <w:rPr>
                              <w:rFonts w:ascii="Cambria Math" w:hAnsi="Cambria Math"/>
                            </w:rPr>
                          </m:ctrlPr>
                        </m:sSubPr>
                        <m:e>
                          <m:r>
                            <m:rPr>
                              <m:nor/>
                            </m:rPr>
                            <w:rPr>
                              <w:rFonts w:cstheme="minorHAnsi"/>
                            </w:rPr>
                            <m:t>e</m:t>
                          </m:r>
                        </m:e>
                        <m:sub>
                          <m:r>
                            <m:rPr>
                              <m:nor/>
                            </m:rPr>
                            <w:rPr>
                              <w:rFonts w:cstheme="minorHAnsi"/>
                            </w:rPr>
                            <m:t>r</m:t>
                          </m:r>
                        </m:sub>
                      </m:sSub>
                      <m:r>
                        <m:rPr>
                          <m:nor/>
                        </m:rPr>
                        <w:rPr>
                          <w:rFonts w:cstheme="minorHAnsi"/>
                        </w:rPr>
                        <m:t>=</m:t>
                      </m:r>
                      <m:sSub>
                        <m:sSubPr>
                          <m:ctrlPr>
                            <w:rPr>
                              <w:rFonts w:ascii="Cambria Math" w:hAnsi="Cambria Math"/>
                            </w:rPr>
                          </m:ctrlPr>
                        </m:sSubPr>
                        <m:e>
                          <m:acc>
                            <m:accPr>
                              <m:chr m:val="̇"/>
                              <m:ctrlPr>
                                <w:rPr>
                                  <w:rFonts w:ascii="Cambria Math" w:hAnsi="Cambria Math"/>
                                </w:rPr>
                              </m:ctrlPr>
                            </m:accPr>
                            <m:e>
                              <m:r>
                                <m:rPr>
                                  <m:nor/>
                                </m:rPr>
                                <w:rPr>
                                  <w:rFonts w:cstheme="minorHAnsi"/>
                                </w:rPr>
                                <m:t>e</m:t>
                              </m:r>
                            </m:e>
                          </m:acc>
                        </m:e>
                        <m:sub>
                          <m:r>
                            <m:rPr>
                              <m:nor/>
                            </m:rPr>
                            <w:rPr>
                              <w:rFonts w:cstheme="minorHAnsi"/>
                            </w:rPr>
                            <m:t>r</m:t>
                          </m:r>
                        </m:sub>
                      </m:sSub>
                      <m:sSub>
                        <m:sSubPr>
                          <m:ctrlPr>
                            <w:rPr>
                              <w:rFonts w:ascii="Cambria Math" w:hAnsi="Cambria Math"/>
                            </w:rPr>
                          </m:ctrlPr>
                        </m:sSubPr>
                        <m:e>
                          <m:r>
                            <m:rPr>
                              <m:nor/>
                            </m:rPr>
                            <w:rPr>
                              <w:rFonts w:cstheme="minorHAnsi"/>
                            </w:rPr>
                            <m:t>t</m:t>
                          </m:r>
                        </m:e>
                        <m:sub>
                          <m:r>
                            <m:rPr>
                              <m:nor/>
                            </m:rPr>
                            <w:rPr>
                              <w:rFonts w:cstheme="minorHAnsi"/>
                            </w:rPr>
                            <m:t>r</m:t>
                          </m:r>
                        </m:sub>
                      </m:sSub>
                    </m:e>
                  </m:mr>
                  <m:mr>
                    <m:e>
                      <m:sSub>
                        <m:sSubPr>
                          <m:ctrlPr>
                            <w:rPr>
                              <w:rFonts w:ascii="Cambria Math" w:hAnsi="Cambria Math"/>
                            </w:rPr>
                          </m:ctrlPr>
                        </m:sSubPr>
                        <m:e>
                          <m:r>
                            <m:rPr>
                              <m:nor/>
                            </m:rPr>
                            <w:rPr>
                              <w:rFonts w:cstheme="minorHAnsi"/>
                            </w:rPr>
                            <m:t>e</m:t>
                          </m:r>
                        </m:e>
                        <m:sub>
                          <m:r>
                            <m:rPr>
                              <m:nor/>
                            </m:rPr>
                            <w:rPr>
                              <w:rFonts w:cstheme="minorHAnsi"/>
                            </w:rPr>
                            <m:t>m</m:t>
                          </m:r>
                        </m:sub>
                      </m:sSub>
                      <m:r>
                        <m:rPr>
                          <m:nor/>
                        </m:rPr>
                        <w:rPr>
                          <w:rFonts w:cstheme="minorHAnsi"/>
                        </w:rPr>
                        <m:t>=a</m:t>
                      </m:r>
                      <m:sSub>
                        <m:sSubPr>
                          <m:ctrlPr>
                            <w:rPr>
                              <w:rFonts w:ascii="Cambria Math" w:hAnsi="Cambria Math"/>
                            </w:rPr>
                          </m:ctrlPr>
                        </m:sSubPr>
                        <m:e>
                          <m:r>
                            <m:rPr>
                              <m:nor/>
                            </m:rPr>
                            <w:rPr>
                              <w:rFonts w:cstheme="minorHAnsi"/>
                            </w:rPr>
                            <m:t>t</m:t>
                          </m:r>
                        </m:e>
                        <m:sub>
                          <m:r>
                            <m:rPr>
                              <m:nor/>
                            </m:rPr>
                            <w:rPr>
                              <w:rFonts w:cstheme="minorHAnsi"/>
                            </w:rPr>
                            <m:t>m</m:t>
                          </m:r>
                        </m:sub>
                      </m:sSub>
                      <m:r>
                        <m:rPr>
                          <m:nor/>
                        </m:rPr>
                        <w:rPr>
                          <w:rFonts w:cstheme="minorHAnsi"/>
                        </w:rPr>
                        <m:t>+</m:t>
                      </m:r>
                      <m:f>
                        <m:fPr>
                          <m:ctrlPr>
                            <w:rPr>
                              <w:rFonts w:ascii="Cambria Math" w:hAnsi="Cambria Math"/>
                            </w:rPr>
                          </m:ctrlPr>
                        </m:fPr>
                        <m:num>
                          <m:r>
                            <m:rPr>
                              <m:nor/>
                            </m:rPr>
                            <w:rPr>
                              <w:rFonts w:cstheme="minorHAnsi"/>
                            </w:rPr>
                            <m:t>b</m:t>
                          </m:r>
                          <m:sSup>
                            <m:sSupPr>
                              <m:ctrlPr>
                                <w:rPr>
                                  <w:rFonts w:ascii="Cambria Math" w:hAnsi="Cambria Math"/>
                                </w:rPr>
                              </m:ctrlPr>
                            </m:sSupPr>
                            <m:e>
                              <m:r>
                                <m:rPr>
                                  <m:nor/>
                                </m:rPr>
                                <w:rPr>
                                  <w:rFonts w:cstheme="minorHAnsi"/>
                                </w:rPr>
                                <m:t>m</m:t>
                              </m:r>
                            </m:e>
                            <m:sup>
                              <m:r>
                                <m:rPr>
                                  <m:nor/>
                                </m:rPr>
                                <w:rPr>
                                  <w:rFonts w:cstheme="minorHAnsi"/>
                                </w:rPr>
                                <m:t>i</m:t>
                              </m:r>
                            </m:sup>
                          </m:sSup>
                        </m:num>
                        <m:den>
                          <m:sSubSup>
                            <m:sSubSupPr>
                              <m:ctrlPr>
                                <w:rPr>
                                  <w:rFonts w:ascii="Cambria Math" w:hAnsi="Cambria Math"/>
                                </w:rPr>
                              </m:ctrlPr>
                            </m:sSubSupPr>
                            <m:e>
                              <m:r>
                                <m:rPr>
                                  <m:nor/>
                                </m:rPr>
                                <w:rPr>
                                  <w:rFonts w:cstheme="minorHAnsi"/>
                                </w:rPr>
                                <m:t>t</m:t>
                              </m:r>
                            </m:e>
                            <m:sub>
                              <m:r>
                                <m:rPr>
                                  <m:nor/>
                                </m:rPr>
                                <w:rPr>
                                  <w:rFonts w:cstheme="minorHAnsi"/>
                                </w:rPr>
                                <m:t>m</m:t>
                              </m:r>
                            </m:sub>
                            <m:sup>
                              <m:r>
                                <m:rPr>
                                  <m:nor/>
                                </m:rPr>
                                <w:rPr>
                                  <w:rFonts w:cstheme="minorHAnsi"/>
                                </w:rPr>
                                <m:t>j-1</m:t>
                              </m:r>
                            </m:sup>
                          </m:sSubSup>
                        </m:den>
                      </m:f>
                    </m:e>
                  </m:mr>
                </m:m>
              </m:oMath>
            </m:oMathPara>
          </w:p>
          <w:p w14:paraId="3C748153" w14:textId="0A91D62A" w:rsidR="00612B3A" w:rsidRPr="009802F2" w:rsidRDefault="00B24814">
            <w:pPr>
              <w:jc w:val="both"/>
              <w:pPrChange w:id="1272" w:author="Garrick W Bruening" w:date="2020-08-05T11:44:00Z">
                <w:pPr>
                  <w:jc w:val="center"/>
                </w:pPr>
              </w:pPrChange>
            </w:pPr>
            <w:del w:id="1273" w:author="Alaa Ahmed" w:date="2020-08-05T11:40:00Z">
              <w:r w:rsidRPr="009802F2">
                <w:rPr>
                  <w:noProof/>
                  <w:position w:val="-62"/>
                </w:rPr>
                <w:object w:dxaOrig="2680" w:dyaOrig="1620" w14:anchorId="51167B11">
                  <v:shape id="_x0000_i1041" type="#_x0000_t75" style="width:136.55pt;height:79.45pt" o:ole="">
                    <v:imagedata r:id="rId52" o:title=""/>
                  </v:shape>
                  <o:OLEObject Type="Embed" ProgID="Equation.DSMT4" ShapeID="_x0000_i1041" DrawAspect="Content" ObjectID="_1663576629" r:id="rId53"/>
                </w:object>
              </w:r>
            </w:del>
          </w:p>
        </w:tc>
        <w:tc>
          <w:tcPr>
            <w:tcW w:w="500" w:type="pct"/>
            <w:vAlign w:val="center"/>
          </w:tcPr>
          <w:p w14:paraId="5C921335" w14:textId="246F9B64" w:rsidR="00612B3A" w:rsidRPr="009802F2" w:rsidRDefault="00612B3A" w:rsidP="00AB743E">
            <w:pPr>
              <w:pStyle w:val="Caption"/>
              <w:keepNext/>
              <w:jc w:val="right"/>
              <w:rPr>
                <w:i w:val="0"/>
                <w:iCs w:val="0"/>
                <w:sz w:val="22"/>
                <w:szCs w:val="22"/>
                <w:rPrChange w:id="1274" w:author="Garrick W Bruening" w:date="2020-07-25T15:10:00Z">
                  <w:rPr>
                    <w:sz w:val="24"/>
                    <w:szCs w:val="24"/>
                  </w:rPr>
                </w:rPrChange>
              </w:rPr>
            </w:pPr>
            <w:bookmarkStart w:id="1275" w:name="_Ref46584719"/>
            <w:r w:rsidRPr="009802F2">
              <w:rPr>
                <w:i w:val="0"/>
                <w:iCs w:val="0"/>
                <w:color w:val="auto"/>
                <w:sz w:val="22"/>
                <w:szCs w:val="22"/>
                <w:rPrChange w:id="1276" w:author="Garrick W Bruening" w:date="2020-07-25T15:10:00Z">
                  <w:rPr/>
                </w:rPrChange>
              </w:rPr>
              <w:t>(</w:t>
            </w:r>
            <w:r w:rsidRPr="009802F2">
              <w:rPr>
                <w:i w:val="0"/>
                <w:iCs w:val="0"/>
                <w:color w:val="auto"/>
                <w:sz w:val="22"/>
                <w:szCs w:val="22"/>
                <w:rPrChange w:id="1277" w:author="Garrick W Bruening" w:date="2020-07-25T15:10:00Z">
                  <w:rPr/>
                </w:rPrChange>
              </w:rPr>
              <w:fldChar w:fldCharType="begin"/>
            </w:r>
            <w:r w:rsidRPr="009802F2">
              <w:rPr>
                <w:i w:val="0"/>
                <w:iCs w:val="0"/>
                <w:color w:val="auto"/>
                <w:sz w:val="22"/>
                <w:szCs w:val="22"/>
                <w:rPrChange w:id="1278" w:author="Garrick W Bruening" w:date="2020-07-25T15:10:00Z">
                  <w:rPr/>
                </w:rPrChange>
              </w:rPr>
              <w:instrText xml:space="preserve"> SEQ Equation \* ARABIC </w:instrText>
            </w:r>
            <w:r w:rsidRPr="009802F2">
              <w:rPr>
                <w:i w:val="0"/>
                <w:iCs w:val="0"/>
                <w:color w:val="auto"/>
                <w:sz w:val="22"/>
                <w:szCs w:val="22"/>
                <w:rPrChange w:id="1279" w:author="Garrick W Bruening" w:date="2020-07-25T15:10:00Z">
                  <w:rPr/>
                </w:rPrChange>
              </w:rPr>
              <w:fldChar w:fldCharType="separate"/>
            </w:r>
            <w:r w:rsidR="005B369E" w:rsidRPr="009802F2">
              <w:rPr>
                <w:i w:val="0"/>
                <w:iCs w:val="0"/>
                <w:noProof/>
                <w:color w:val="auto"/>
                <w:sz w:val="22"/>
                <w:szCs w:val="22"/>
              </w:rPr>
              <w:t>5</w:t>
            </w:r>
            <w:r w:rsidRPr="009802F2">
              <w:rPr>
                <w:i w:val="0"/>
                <w:iCs w:val="0"/>
                <w:color w:val="auto"/>
                <w:sz w:val="22"/>
                <w:szCs w:val="22"/>
                <w:rPrChange w:id="1280" w:author="Garrick W Bruening" w:date="2020-07-25T15:10:00Z">
                  <w:rPr/>
                </w:rPrChange>
              </w:rPr>
              <w:fldChar w:fldCharType="end"/>
            </w:r>
            <w:r w:rsidRPr="009802F2">
              <w:rPr>
                <w:i w:val="0"/>
                <w:iCs w:val="0"/>
                <w:color w:val="auto"/>
                <w:sz w:val="22"/>
                <w:szCs w:val="22"/>
                <w:rPrChange w:id="1281" w:author="Garrick W Bruening" w:date="2020-07-25T15:10:00Z">
                  <w:rPr/>
                </w:rPrChange>
              </w:rPr>
              <w:t>)</w:t>
            </w:r>
            <w:bookmarkEnd w:id="1275"/>
          </w:p>
        </w:tc>
      </w:tr>
    </w:tbl>
    <w:p w14:paraId="09E1C05D" w14:textId="77777777" w:rsidR="000E02EE" w:rsidRPr="009802F2" w:rsidRDefault="000E02EE" w:rsidP="000E02EE"/>
    <w:p w14:paraId="55B9228E" w14:textId="36919C66" w:rsidR="006C71A2" w:rsidRPr="009802F2" w:rsidRDefault="000E02EE" w:rsidP="000E02EE">
      <w:r w:rsidRPr="009802F2">
        <w:t xml:space="preserve">We have included the term, </w:t>
      </w:r>
      <m:oMath>
        <m:r>
          <m:rPr>
            <m:nor/>
          </m:rPr>
          <w:rPr>
            <w:rFonts w:cstheme="minorHAnsi"/>
          </w:rPr>
          <m:t>P</m:t>
        </m:r>
        <m:d>
          <m:dPr>
            <m:ctrlPr>
              <w:rPr>
                <w:rFonts w:ascii="Cambria Math" w:hAnsi="Cambria Math"/>
              </w:rPr>
            </m:ctrlPr>
          </m:dPr>
          <m:e>
            <m:r>
              <m:rPr>
                <m:nor/>
              </m:rPr>
              <w:rPr>
                <w:rFonts w:cstheme="minorHAnsi"/>
              </w:rPr>
              <m:t>α</m:t>
            </m:r>
          </m:e>
          <m:e>
            <m:sSub>
              <m:sSubPr>
                <m:ctrlPr>
                  <w:rPr>
                    <w:rFonts w:ascii="Cambria Math" w:hAnsi="Cambria Math"/>
                  </w:rPr>
                </m:ctrlPr>
              </m:sSubPr>
              <m:e>
                <m:r>
                  <m:rPr>
                    <m:nor/>
                  </m:rPr>
                  <w:rPr>
                    <w:rFonts w:cstheme="minorHAnsi"/>
                  </w:rPr>
                  <m:t>t</m:t>
                </m:r>
              </m:e>
              <m:sub>
                <m:r>
                  <m:rPr>
                    <m:nor/>
                  </m:rPr>
                  <w:rPr>
                    <w:rFonts w:cstheme="minorHAnsi"/>
                  </w:rPr>
                  <m:t>m</m:t>
                </m:r>
              </m:sub>
            </m:sSub>
            <m:r>
              <m:rPr>
                <m:nor/>
              </m:rPr>
              <w:rPr>
                <w:rFonts w:cstheme="minorHAnsi"/>
              </w:rPr>
              <m:t>,m</m:t>
            </m:r>
          </m:e>
        </m:d>
      </m:oMath>
      <w:r w:rsidR="00C17ADF" w:rsidRPr="009802F2">
        <w:t>,</w:t>
      </w:r>
      <w:r w:rsidRPr="009802F2">
        <w:t xml:space="preserve"> to reflect the probability of reward and its dependence on the duration of the movement, i.e.  the speed-accuracy tradeoff</w:t>
      </w:r>
      <w:r w:rsidR="00C17ADF" w:rsidRPr="009802F2">
        <w:t xml:space="preserve"> and mass</w:t>
      </w:r>
      <w:r w:rsidRPr="009802F2">
        <w:t xml:space="preserve">. We used a logistic function fit to </w:t>
      </w:r>
      <w:r w:rsidRPr="009802F2">
        <w:lastRenderedPageBreak/>
        <w:t xml:space="preserve">endpoint accuracy data from </w:t>
      </w:r>
      <w:del w:id="1282" w:author="Garrick W Bruening" w:date="2020-09-23T11:26:00Z">
        <w:r w:rsidRPr="009802F2" w:rsidDel="005C2426">
          <w:delText xml:space="preserve">Experiment </w:delText>
        </w:r>
      </w:del>
      <w:ins w:id="1283" w:author="Garrick W Bruening" w:date="2020-09-23T11:26:00Z">
        <w:r w:rsidR="005C2426" w:rsidRPr="009802F2">
          <w:t xml:space="preserve">experiment </w:t>
        </w:r>
      </w:ins>
      <w:r w:rsidRPr="009802F2">
        <w:t>1 to capture the relationship between movement duration, mass, and the probability of ending the movement within a target of a given size:</w:t>
      </w:r>
    </w:p>
    <w:tbl>
      <w:tblPr>
        <w:tblStyle w:val="TableGrid"/>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70"/>
        <w:gridCol w:w="7020"/>
        <w:gridCol w:w="1160"/>
      </w:tblGrid>
      <w:tr w:rsidR="009A1372" w:rsidRPr="009802F2" w14:paraId="6A1D51E9" w14:textId="77777777" w:rsidTr="003857B1">
        <w:trPr>
          <w:ins w:id="1284" w:author="Garrick W Bruening" w:date="2020-07-25T14:54:00Z"/>
        </w:trPr>
        <w:tc>
          <w:tcPr>
            <w:tcW w:w="1170" w:type="dxa"/>
          </w:tcPr>
          <w:p w14:paraId="3AA45088" w14:textId="77777777" w:rsidR="009A1372" w:rsidRPr="009802F2" w:rsidRDefault="009A1372" w:rsidP="003857B1">
            <w:pPr>
              <w:rPr>
                <w:ins w:id="1285" w:author="Garrick W Bruening" w:date="2020-07-25T14:54:00Z"/>
              </w:rPr>
            </w:pPr>
          </w:p>
        </w:tc>
        <w:tc>
          <w:tcPr>
            <w:tcW w:w="7020" w:type="dxa"/>
            <w:vAlign w:val="center"/>
          </w:tcPr>
          <w:p w14:paraId="4CB235D1" w14:textId="73CFCBC6" w:rsidR="009A1372" w:rsidRPr="009802F2" w:rsidRDefault="004A1761">
            <w:pPr>
              <w:jc w:val="center"/>
              <w:rPr>
                <w:ins w:id="1286" w:author="Garrick W Bruening" w:date="2020-07-25T14:55:00Z"/>
                <w:rFonts w:ascii="Cambria Math" w:eastAsiaTheme="minorEastAsia" w:hAnsi="Cambria Math" w:cstheme="minorHAnsi"/>
                <w:oMath/>
              </w:rPr>
              <w:pPrChange w:id="1287" w:author="Unknown" w:date="2020-07-25T14:59:00Z">
                <w:pPr/>
              </w:pPrChange>
            </w:pPr>
            <m:oMathPara>
              <m:oMathParaPr>
                <m:jc m:val="center"/>
              </m:oMathParaPr>
              <m:oMath>
                <m:r>
                  <w:ins w:id="1288" w:author="Garrick W Bruening" w:date="2020-07-25T14:55:00Z">
                    <m:rPr>
                      <m:nor/>
                    </m:rPr>
                    <w:rPr>
                      <w:rFonts w:cstheme="minorHAnsi"/>
                    </w:rPr>
                    <m:t>ln</m:t>
                  </w:ins>
                </m:r>
                <m:d>
                  <m:dPr>
                    <m:ctrlPr>
                      <w:ins w:id="1289" w:author="Garrick W Bruening" w:date="2020-07-25T14:55:00Z">
                        <w:rPr>
                          <w:rFonts w:ascii="Cambria Math" w:hAnsi="Cambria Math"/>
                        </w:rPr>
                      </w:ins>
                    </m:ctrlPr>
                  </m:dPr>
                  <m:e>
                    <m:f>
                      <m:fPr>
                        <m:ctrlPr>
                          <w:ins w:id="1290" w:author="Garrick W Bruening" w:date="2020-07-25T14:55:00Z">
                            <w:rPr>
                              <w:rFonts w:ascii="Cambria Math" w:hAnsi="Cambria Math"/>
                            </w:rPr>
                          </w:ins>
                        </m:ctrlPr>
                      </m:fPr>
                      <m:num>
                        <m:r>
                          <w:ins w:id="1291" w:author="Garrick W Bruening" w:date="2020-07-25T14:55:00Z">
                            <m:rPr>
                              <m:nor/>
                            </m:rPr>
                            <w:rPr>
                              <w:rFonts w:cstheme="minorHAnsi"/>
                            </w:rPr>
                            <m:t>P</m:t>
                          </w:ins>
                        </m:r>
                      </m:num>
                      <m:den>
                        <m:r>
                          <w:ins w:id="1292" w:author="Garrick W Bruening" w:date="2020-07-25T14:55:00Z">
                            <m:rPr>
                              <m:nor/>
                            </m:rPr>
                            <w:rPr>
                              <w:rFonts w:cstheme="minorHAnsi"/>
                            </w:rPr>
                            <m:t>1-P</m:t>
                          </w:ins>
                        </m:r>
                      </m:den>
                    </m:f>
                  </m:e>
                </m:d>
                <m:r>
                  <w:ins w:id="1293" w:author="Garrick W Bruening" w:date="2020-07-25T14:55:00Z">
                    <m:rPr>
                      <m:nor/>
                    </m:rPr>
                    <w:rPr>
                      <w:rFonts w:cstheme="minorHAnsi"/>
                    </w:rPr>
                    <m:t>=</m:t>
                  </w:ins>
                </m:r>
                <m:sSub>
                  <m:sSubPr>
                    <m:ctrlPr>
                      <w:ins w:id="1294" w:author="Garrick W Bruening" w:date="2020-07-25T14:55:00Z">
                        <w:rPr>
                          <w:rFonts w:ascii="Cambria Math" w:hAnsi="Cambria Math"/>
                        </w:rPr>
                      </w:ins>
                    </m:ctrlPr>
                  </m:sSubPr>
                  <m:e>
                    <m:r>
                      <w:ins w:id="1295" w:author="Garrick W Bruening" w:date="2020-07-25T14:55:00Z">
                        <m:rPr>
                          <m:nor/>
                        </m:rPr>
                        <w:rPr>
                          <w:rFonts w:cstheme="minorHAnsi"/>
                        </w:rPr>
                        <m:t>β</m:t>
                      </w:ins>
                    </m:r>
                  </m:e>
                  <m:sub>
                    <m:r>
                      <w:ins w:id="1296" w:author="Garrick W Bruening" w:date="2020-07-25T14:55:00Z">
                        <m:rPr>
                          <m:nor/>
                        </m:rPr>
                        <w:rPr>
                          <w:rFonts w:cstheme="minorHAnsi"/>
                        </w:rPr>
                        <m:t>0</m:t>
                      </w:ins>
                    </m:r>
                  </m:sub>
                </m:sSub>
                <m:r>
                  <w:ins w:id="1297" w:author="Garrick W Bruening" w:date="2020-07-25T14:55:00Z">
                    <m:rPr>
                      <m:nor/>
                    </m:rPr>
                    <w:rPr>
                      <w:rFonts w:cstheme="minorHAnsi"/>
                    </w:rPr>
                    <m:t>+</m:t>
                  </w:ins>
                </m:r>
                <m:sSub>
                  <m:sSubPr>
                    <m:ctrlPr>
                      <w:ins w:id="1298" w:author="Garrick W Bruening" w:date="2020-07-25T14:55:00Z">
                        <w:rPr>
                          <w:rFonts w:ascii="Cambria Math" w:hAnsi="Cambria Math"/>
                        </w:rPr>
                      </w:ins>
                    </m:ctrlPr>
                  </m:sSubPr>
                  <m:e>
                    <m:r>
                      <w:ins w:id="1299" w:author="Garrick W Bruening" w:date="2020-07-25T14:55:00Z">
                        <m:rPr>
                          <m:nor/>
                        </m:rPr>
                        <w:rPr>
                          <w:rFonts w:cstheme="minorHAnsi"/>
                        </w:rPr>
                        <m:t>β</m:t>
                      </w:ins>
                    </m:r>
                  </m:e>
                  <m:sub>
                    <m:r>
                      <w:ins w:id="1300" w:author="Garrick W Bruening" w:date="2020-07-25T14:55:00Z">
                        <m:rPr>
                          <m:nor/>
                        </m:rPr>
                        <w:rPr>
                          <w:rFonts w:cstheme="minorHAnsi"/>
                        </w:rPr>
                        <m:t>1</m:t>
                      </w:ins>
                    </m:r>
                  </m:sub>
                </m:sSub>
                <m:r>
                  <w:ins w:id="1301" w:author="Garrick W Bruening" w:date="2020-07-25T14:55:00Z">
                    <m:rPr>
                      <m:nor/>
                    </m:rPr>
                    <w:rPr>
                      <w:rFonts w:cstheme="minorHAnsi"/>
                    </w:rPr>
                    <m:t>t+</m:t>
                  </w:ins>
                </m:r>
                <m:sSub>
                  <m:sSubPr>
                    <m:ctrlPr>
                      <w:ins w:id="1302" w:author="Garrick W Bruening" w:date="2020-07-25T14:55:00Z">
                        <w:rPr>
                          <w:rFonts w:ascii="Cambria Math" w:hAnsi="Cambria Math"/>
                        </w:rPr>
                      </w:ins>
                    </m:ctrlPr>
                  </m:sSubPr>
                  <m:e>
                    <m:r>
                      <w:ins w:id="1303" w:author="Garrick W Bruening" w:date="2020-07-25T14:55:00Z">
                        <m:rPr>
                          <m:nor/>
                        </m:rPr>
                        <w:rPr>
                          <w:rFonts w:cstheme="minorHAnsi"/>
                        </w:rPr>
                        <m:t>β</m:t>
                      </w:ins>
                    </m:r>
                  </m:e>
                  <m:sub>
                    <m:r>
                      <w:ins w:id="1304" w:author="Garrick W Bruening" w:date="2020-07-25T14:55:00Z">
                        <m:rPr>
                          <m:nor/>
                        </m:rPr>
                        <w:rPr>
                          <w:rFonts w:cstheme="minorHAnsi"/>
                        </w:rPr>
                        <m:t>2</m:t>
                      </w:ins>
                    </m:r>
                  </m:sub>
                </m:sSub>
                <m:r>
                  <w:ins w:id="1305" w:author="Garrick W Bruening" w:date="2020-07-25T14:55:00Z">
                    <m:rPr>
                      <m:nor/>
                    </m:rPr>
                    <w:rPr>
                      <w:rFonts w:cstheme="minorHAnsi"/>
                    </w:rPr>
                    <m:t>m</m:t>
                  </w:ins>
                </m:r>
              </m:oMath>
            </m:oMathPara>
          </w:p>
          <w:p w14:paraId="1A287C06" w14:textId="2D458EE2" w:rsidR="009A1372" w:rsidRPr="009802F2" w:rsidDel="00475269" w:rsidRDefault="004A1761" w:rsidP="003857B1">
            <w:pPr>
              <w:jc w:val="center"/>
              <w:rPr>
                <w:del w:id="1306" w:author="Alaa Ahmed" w:date="2020-08-05T11:44:00Z"/>
                <w:rFonts w:eastAsiaTheme="minorEastAsia" w:cstheme="minorHAnsi"/>
              </w:rPr>
            </w:pPr>
            <m:oMathPara>
              <m:oMathParaPr>
                <m:jc m:val="center"/>
              </m:oMathParaPr>
              <m:oMath>
                <m:r>
                  <w:ins w:id="1307" w:author="Garrick W Bruening" w:date="2020-07-25T14:55:00Z">
                    <m:rPr>
                      <m:nor/>
                    </m:rPr>
                    <w:rPr>
                      <w:rFonts w:cstheme="minorHAnsi"/>
                    </w:rPr>
                    <m:t>P</m:t>
                  </w:ins>
                </m:r>
                <m:d>
                  <m:dPr>
                    <m:endChr m:val="|"/>
                    <m:ctrlPr>
                      <w:ins w:id="1308" w:author="Garrick W Bruening" w:date="2020-07-25T14:55:00Z">
                        <w:rPr>
                          <w:rFonts w:ascii="Cambria Math" w:hAnsi="Cambria Math" w:cstheme="minorHAnsi"/>
                        </w:rPr>
                      </w:ins>
                    </m:ctrlPr>
                  </m:dPr>
                  <m:e>
                    <m:r>
                      <w:ins w:id="1309" w:author="Garrick W Bruening" w:date="2020-07-25T14:55:00Z">
                        <m:rPr>
                          <m:nor/>
                        </m:rPr>
                        <w:rPr>
                          <w:rFonts w:cstheme="minorHAnsi"/>
                        </w:rPr>
                        <m:t>α</m:t>
                      </w:ins>
                    </m:r>
                  </m:e>
                </m:d>
                <m:sSub>
                  <m:sSubPr>
                    <m:ctrlPr>
                      <w:ins w:id="1310" w:author="Garrick W Bruening" w:date="2020-07-25T14:55:00Z">
                        <w:rPr>
                          <w:rFonts w:ascii="Cambria Math" w:hAnsi="Cambria Math" w:cstheme="minorHAnsi"/>
                        </w:rPr>
                      </w:ins>
                    </m:ctrlPr>
                  </m:sSubPr>
                  <m:e>
                    <m:r>
                      <w:ins w:id="1311" w:author="Garrick W Bruening" w:date="2020-07-25T14:55:00Z">
                        <m:rPr>
                          <m:nor/>
                        </m:rPr>
                        <w:rPr>
                          <w:rFonts w:cstheme="minorHAnsi"/>
                        </w:rPr>
                        <m:t>t</m:t>
                      </w:ins>
                    </m:r>
                  </m:e>
                  <m:sub>
                    <m:r>
                      <w:ins w:id="1312" w:author="Garrick W Bruening" w:date="2020-07-25T14:55:00Z">
                        <m:rPr>
                          <m:nor/>
                        </m:rPr>
                        <w:rPr>
                          <w:rFonts w:cstheme="minorHAnsi"/>
                        </w:rPr>
                        <m:t>m</m:t>
                      </w:ins>
                    </m:r>
                  </m:sub>
                </m:sSub>
                <m:r>
                  <w:ins w:id="1313" w:author="Garrick W Bruening" w:date="2020-07-25T14:55:00Z">
                    <m:rPr>
                      <m:nor/>
                    </m:rPr>
                    <w:rPr>
                      <w:rFonts w:cstheme="minorHAnsi"/>
                    </w:rPr>
                    <m:t>, m)</m:t>
                  </w:ins>
                </m:r>
                <m:r>
                  <w:ins w:id="1314" w:author="Garrick W Bruening" w:date="2020-07-25T14:55:00Z">
                    <m:rPr>
                      <m:nor/>
                    </m:rPr>
                    <w:rPr>
                      <w:rFonts w:eastAsiaTheme="minorEastAsia" w:cstheme="minorHAnsi"/>
                    </w:rPr>
                    <m:t>=</m:t>
                  </w:ins>
                </m:r>
                <m:f>
                  <m:fPr>
                    <m:ctrlPr>
                      <w:ins w:id="1315" w:author="Garrick W Bruening" w:date="2020-07-25T14:55:00Z">
                        <w:rPr>
                          <w:rFonts w:ascii="Cambria Math" w:eastAsiaTheme="minorEastAsia" w:hAnsi="Cambria Math" w:cstheme="minorHAnsi"/>
                        </w:rPr>
                      </w:ins>
                    </m:ctrlPr>
                  </m:fPr>
                  <m:num>
                    <m:r>
                      <w:ins w:id="1316" w:author="Garrick W Bruening" w:date="2020-07-25T14:55:00Z">
                        <m:rPr>
                          <m:nor/>
                        </m:rPr>
                        <w:rPr>
                          <w:rFonts w:eastAsiaTheme="minorEastAsia" w:cstheme="minorHAnsi"/>
                        </w:rPr>
                        <m:t>1</m:t>
                      </w:ins>
                    </m:r>
                  </m:num>
                  <m:den>
                    <m:r>
                      <w:ins w:id="1317" w:author="Garrick W Bruening" w:date="2020-07-25T14:55:00Z">
                        <m:rPr>
                          <m:nor/>
                        </m:rPr>
                        <w:rPr>
                          <w:rFonts w:eastAsiaTheme="minorEastAsia" w:cstheme="minorHAnsi"/>
                        </w:rPr>
                        <m:t>1+</m:t>
                      </w:ins>
                    </m:r>
                    <m:sSup>
                      <m:sSupPr>
                        <m:ctrlPr>
                          <w:ins w:id="1318" w:author="Garrick W Bruening" w:date="2020-07-25T14:55:00Z">
                            <w:rPr>
                              <w:rFonts w:ascii="Cambria Math" w:eastAsiaTheme="minorEastAsia" w:hAnsi="Cambria Math" w:cstheme="minorHAnsi"/>
                            </w:rPr>
                          </w:ins>
                        </m:ctrlPr>
                      </m:sSupPr>
                      <m:e>
                        <m:r>
                          <w:ins w:id="1319" w:author="Garrick W Bruening" w:date="2020-07-25T14:55:00Z">
                            <m:rPr>
                              <m:nor/>
                            </m:rPr>
                            <w:rPr>
                              <w:rFonts w:eastAsiaTheme="minorEastAsia" w:cstheme="minorHAnsi"/>
                            </w:rPr>
                            <m:t>e</m:t>
                          </w:ins>
                        </m:r>
                      </m:e>
                      <m:sup>
                        <m:r>
                          <w:ins w:id="1320" w:author="Garrick W Bruening" w:date="2020-07-25T14:55:00Z">
                            <m:rPr>
                              <m:nor/>
                            </m:rPr>
                            <w:rPr>
                              <w:rFonts w:eastAsiaTheme="minorEastAsia" w:cstheme="minorHAnsi"/>
                            </w:rPr>
                            <m:t>-</m:t>
                          </w:ins>
                        </m:r>
                        <m:sSub>
                          <m:sSubPr>
                            <m:ctrlPr>
                              <w:ins w:id="1321" w:author="Garrick W Bruening" w:date="2020-07-25T14:55:00Z">
                                <w:rPr>
                                  <w:rFonts w:ascii="Cambria Math" w:eastAsiaTheme="minorEastAsia" w:hAnsi="Cambria Math" w:cstheme="minorHAnsi"/>
                                </w:rPr>
                              </w:ins>
                            </m:ctrlPr>
                          </m:sSubPr>
                          <m:e>
                            <m:r>
                              <w:ins w:id="1322" w:author="Garrick W Bruening" w:date="2020-07-25T14:55:00Z">
                                <m:rPr>
                                  <m:nor/>
                                </m:rPr>
                                <w:rPr>
                                  <w:rFonts w:eastAsiaTheme="minorEastAsia" w:cstheme="minorHAnsi"/>
                                </w:rPr>
                                <m:t>β</m:t>
                              </w:ins>
                            </m:r>
                          </m:e>
                          <m:sub>
                            <m:r>
                              <w:ins w:id="1323" w:author="Garrick W Bruening" w:date="2020-07-25T14:55:00Z">
                                <m:rPr>
                                  <m:nor/>
                                </m:rPr>
                                <w:rPr>
                                  <w:rFonts w:eastAsiaTheme="minorEastAsia" w:cstheme="minorHAnsi"/>
                                </w:rPr>
                                <m:t>0</m:t>
                              </w:ins>
                            </m:r>
                          </m:sub>
                        </m:sSub>
                        <m:r>
                          <w:ins w:id="1324" w:author="Garrick W Bruening" w:date="2020-07-25T14:55:00Z">
                            <m:rPr>
                              <m:nor/>
                            </m:rPr>
                            <w:rPr>
                              <w:rFonts w:eastAsiaTheme="minorEastAsia" w:cstheme="minorHAnsi"/>
                            </w:rPr>
                            <m:t>-</m:t>
                          </w:ins>
                        </m:r>
                        <m:sSub>
                          <m:sSubPr>
                            <m:ctrlPr>
                              <w:ins w:id="1325" w:author="Garrick W Bruening" w:date="2020-07-25T14:55:00Z">
                                <w:rPr>
                                  <w:rFonts w:ascii="Cambria Math" w:eastAsiaTheme="minorEastAsia" w:hAnsi="Cambria Math" w:cstheme="minorHAnsi"/>
                                </w:rPr>
                              </w:ins>
                            </m:ctrlPr>
                          </m:sSubPr>
                          <m:e>
                            <m:r>
                              <w:ins w:id="1326" w:author="Garrick W Bruening" w:date="2020-07-25T14:55:00Z">
                                <m:rPr>
                                  <m:nor/>
                                </m:rPr>
                                <w:rPr>
                                  <w:rFonts w:eastAsiaTheme="minorEastAsia" w:cstheme="minorHAnsi"/>
                                </w:rPr>
                                <m:t>β</m:t>
                              </w:ins>
                            </m:r>
                          </m:e>
                          <m:sub>
                            <m:r>
                              <w:ins w:id="1327" w:author="Garrick W Bruening" w:date="2020-07-25T14:55:00Z">
                                <m:rPr>
                                  <m:nor/>
                                </m:rPr>
                                <w:rPr>
                                  <w:rFonts w:eastAsiaTheme="minorEastAsia" w:cstheme="minorHAnsi"/>
                                </w:rPr>
                                <m:t>1</m:t>
                              </w:ins>
                            </m:r>
                          </m:sub>
                        </m:sSub>
                        <m:sSub>
                          <m:sSubPr>
                            <m:ctrlPr>
                              <w:ins w:id="1328" w:author="Garrick W Bruening" w:date="2020-07-25T14:55:00Z">
                                <w:rPr>
                                  <w:rFonts w:ascii="Cambria Math" w:eastAsiaTheme="minorEastAsia" w:hAnsi="Cambria Math" w:cstheme="minorHAnsi"/>
                                </w:rPr>
                              </w:ins>
                            </m:ctrlPr>
                          </m:sSubPr>
                          <m:e>
                            <m:r>
                              <w:ins w:id="1329" w:author="Garrick W Bruening" w:date="2020-07-25T14:55:00Z">
                                <m:rPr>
                                  <m:nor/>
                                </m:rPr>
                                <w:rPr>
                                  <w:rFonts w:eastAsiaTheme="minorEastAsia" w:cstheme="minorHAnsi"/>
                                </w:rPr>
                                <m:t>t</m:t>
                              </w:ins>
                            </m:r>
                          </m:e>
                          <m:sub>
                            <m:r>
                              <w:ins w:id="1330" w:author="Garrick W Bruening" w:date="2020-07-25T14:55:00Z">
                                <m:rPr>
                                  <m:nor/>
                                </m:rPr>
                                <w:rPr>
                                  <w:rFonts w:eastAsiaTheme="minorEastAsia" w:cstheme="minorHAnsi"/>
                                </w:rPr>
                                <m:t>m</m:t>
                              </w:ins>
                            </m:r>
                          </m:sub>
                        </m:sSub>
                        <m:r>
                          <w:ins w:id="1331" w:author="Garrick W Bruening" w:date="2020-07-25T14:55:00Z">
                            <m:rPr>
                              <m:nor/>
                            </m:rPr>
                            <w:rPr>
                              <w:rFonts w:eastAsiaTheme="minorEastAsia" w:cstheme="minorHAnsi"/>
                            </w:rPr>
                            <m:t>-</m:t>
                          </w:ins>
                        </m:r>
                        <m:sSub>
                          <m:sSubPr>
                            <m:ctrlPr>
                              <w:ins w:id="1332" w:author="Garrick W Bruening" w:date="2020-07-25T14:55:00Z">
                                <w:rPr>
                                  <w:rFonts w:ascii="Cambria Math" w:eastAsiaTheme="minorEastAsia" w:hAnsi="Cambria Math" w:cstheme="minorHAnsi"/>
                                </w:rPr>
                              </w:ins>
                            </m:ctrlPr>
                          </m:sSubPr>
                          <m:e>
                            <m:r>
                              <w:ins w:id="1333" w:author="Garrick W Bruening" w:date="2020-07-25T14:55:00Z">
                                <m:rPr>
                                  <m:nor/>
                                </m:rPr>
                                <w:rPr>
                                  <w:rFonts w:eastAsiaTheme="minorEastAsia" w:cstheme="minorHAnsi"/>
                                </w:rPr>
                                <m:t>β</m:t>
                              </w:ins>
                            </m:r>
                          </m:e>
                          <m:sub>
                            <m:r>
                              <w:ins w:id="1334" w:author="Garrick W Bruening" w:date="2020-07-25T14:55:00Z">
                                <m:rPr>
                                  <m:nor/>
                                </m:rPr>
                                <w:rPr>
                                  <w:rFonts w:eastAsiaTheme="minorEastAsia" w:cstheme="minorHAnsi"/>
                                </w:rPr>
                                <m:t>2</m:t>
                              </w:ins>
                            </m:r>
                          </m:sub>
                        </m:sSub>
                        <m:r>
                          <w:ins w:id="1335" w:author="Garrick W Bruening" w:date="2020-07-25T14:55:00Z">
                            <m:rPr>
                              <m:nor/>
                            </m:rPr>
                            <w:rPr>
                              <w:rFonts w:eastAsiaTheme="minorEastAsia" w:cstheme="minorHAnsi"/>
                            </w:rPr>
                            <m:t>m</m:t>
                          </w:ins>
                        </m:r>
                      </m:sup>
                    </m:sSup>
                  </m:den>
                </m:f>
              </m:oMath>
            </m:oMathPara>
          </w:p>
          <w:p w14:paraId="6BC7668B" w14:textId="548B003F" w:rsidR="009A1372" w:rsidRPr="009802F2" w:rsidRDefault="00B24814">
            <w:pPr>
              <w:jc w:val="center"/>
              <w:rPr>
                <w:ins w:id="1336" w:author="Garrick W Bruening" w:date="2020-07-25T14:54:00Z"/>
              </w:rPr>
            </w:pPr>
            <w:del w:id="1337" w:author="Alaa Ahmed" w:date="2020-08-05T11:40:00Z">
              <w:r w:rsidRPr="009802F2">
                <w:rPr>
                  <w:noProof/>
                  <w:position w:val="-26"/>
                </w:rPr>
                <w:object w:dxaOrig="2840" w:dyaOrig="680" w14:anchorId="712EE423">
                  <v:shape id="_x0000_i1043" type="#_x0000_t75" style="width:2in;height:36pt" o:ole="">
                    <v:imagedata r:id="rId54" o:title=""/>
                  </v:shape>
                  <o:OLEObject Type="Embed" ProgID="Equation.DSMT4" ShapeID="_x0000_i1043" DrawAspect="Content" ObjectID="_1663576630" r:id="rId55"/>
                </w:object>
              </w:r>
            </w:del>
          </w:p>
        </w:tc>
        <w:tc>
          <w:tcPr>
            <w:tcW w:w="1160" w:type="dxa"/>
            <w:vAlign w:val="center"/>
          </w:tcPr>
          <w:p w14:paraId="5BB5D79C" w14:textId="6C2D4592" w:rsidR="009A1372" w:rsidRPr="009802F2" w:rsidRDefault="009A1372" w:rsidP="00AB743E">
            <w:pPr>
              <w:pStyle w:val="Caption"/>
              <w:keepNext/>
              <w:jc w:val="right"/>
              <w:rPr>
                <w:ins w:id="1338" w:author="Garrick W Bruening" w:date="2020-07-25T14:54:00Z"/>
                <w:i w:val="0"/>
                <w:iCs w:val="0"/>
                <w:sz w:val="22"/>
                <w:szCs w:val="22"/>
                <w:rPrChange w:id="1339" w:author="Garrick W Bruening" w:date="2020-07-25T14:59:00Z">
                  <w:rPr>
                    <w:ins w:id="1340" w:author="Garrick W Bruening" w:date="2020-07-25T14:54:00Z"/>
                  </w:rPr>
                </w:rPrChange>
              </w:rPr>
            </w:pPr>
            <w:ins w:id="1341" w:author="Garrick W Bruening" w:date="2020-07-25T15:10:00Z">
              <w:r w:rsidRPr="009802F2">
                <w:rPr>
                  <w:i w:val="0"/>
                  <w:iCs w:val="0"/>
                  <w:color w:val="auto"/>
                  <w:sz w:val="22"/>
                  <w:szCs w:val="22"/>
                  <w:rPrChange w:id="1342" w:author="Garrick W Bruening" w:date="2020-07-27T23:34:00Z">
                    <w:rPr>
                      <w:i w:val="0"/>
                      <w:iCs w:val="0"/>
                      <w:color w:val="auto"/>
                      <w:sz w:val="24"/>
                      <w:szCs w:val="24"/>
                    </w:rPr>
                  </w:rPrChange>
                </w:rPr>
                <w:t>(</w:t>
              </w:r>
            </w:ins>
            <w:ins w:id="1343" w:author="Garrick W Bruening" w:date="2020-07-25T14:55:00Z">
              <w:r w:rsidRPr="009802F2">
                <w:rPr>
                  <w:i w:val="0"/>
                  <w:iCs w:val="0"/>
                  <w:color w:val="auto"/>
                  <w:sz w:val="22"/>
                  <w:szCs w:val="22"/>
                  <w:rPrChange w:id="1344" w:author="Garrick W Bruening" w:date="2020-07-25T14:59:00Z">
                    <w:rPr/>
                  </w:rPrChange>
                </w:rPr>
                <w:fldChar w:fldCharType="begin"/>
              </w:r>
              <w:r w:rsidRPr="009802F2">
                <w:rPr>
                  <w:i w:val="0"/>
                  <w:iCs w:val="0"/>
                  <w:color w:val="auto"/>
                  <w:sz w:val="22"/>
                  <w:szCs w:val="22"/>
                  <w:rPrChange w:id="1345" w:author="Garrick W Bruening" w:date="2020-07-25T14:59:00Z">
                    <w:rPr/>
                  </w:rPrChange>
                </w:rPr>
                <w:instrText xml:space="preserve"> SEQ Equation \* ARABIC </w:instrText>
              </w:r>
              <w:r w:rsidRPr="009802F2">
                <w:rPr>
                  <w:i w:val="0"/>
                  <w:iCs w:val="0"/>
                  <w:color w:val="auto"/>
                  <w:sz w:val="22"/>
                  <w:szCs w:val="22"/>
                  <w:rPrChange w:id="1346" w:author="Garrick W Bruening" w:date="2020-07-25T14:59:00Z">
                    <w:rPr/>
                  </w:rPrChange>
                </w:rPr>
                <w:fldChar w:fldCharType="separate"/>
              </w:r>
            </w:ins>
            <w:r w:rsidR="005B369E" w:rsidRPr="009802F2">
              <w:rPr>
                <w:i w:val="0"/>
                <w:iCs w:val="0"/>
                <w:noProof/>
                <w:color w:val="auto"/>
                <w:sz w:val="22"/>
                <w:szCs w:val="22"/>
              </w:rPr>
              <w:t>6</w:t>
            </w:r>
            <w:ins w:id="1347" w:author="Garrick W Bruening" w:date="2020-07-25T14:55:00Z">
              <w:r w:rsidRPr="009802F2">
                <w:rPr>
                  <w:i w:val="0"/>
                  <w:iCs w:val="0"/>
                  <w:color w:val="auto"/>
                  <w:sz w:val="22"/>
                  <w:szCs w:val="22"/>
                  <w:rPrChange w:id="1348" w:author="Garrick W Bruening" w:date="2020-07-25T14:59:00Z">
                    <w:rPr/>
                  </w:rPrChange>
                </w:rPr>
                <w:fldChar w:fldCharType="end"/>
              </w:r>
            </w:ins>
            <w:ins w:id="1349" w:author="Garrick W Bruening" w:date="2020-07-25T15:10:00Z">
              <w:r w:rsidRPr="009802F2">
                <w:rPr>
                  <w:i w:val="0"/>
                  <w:iCs w:val="0"/>
                  <w:color w:val="auto"/>
                  <w:sz w:val="22"/>
                  <w:szCs w:val="22"/>
                  <w:rPrChange w:id="1350" w:author="Garrick W Bruening" w:date="2020-07-27T23:34:00Z">
                    <w:rPr>
                      <w:i w:val="0"/>
                      <w:iCs w:val="0"/>
                      <w:color w:val="auto"/>
                      <w:sz w:val="24"/>
                      <w:szCs w:val="24"/>
                    </w:rPr>
                  </w:rPrChange>
                </w:rPr>
                <w:t>)</w:t>
              </w:r>
            </w:ins>
          </w:p>
        </w:tc>
      </w:tr>
    </w:tbl>
    <w:p w14:paraId="6761BF61" w14:textId="77777777" w:rsidR="009A1372" w:rsidRPr="009802F2" w:rsidRDefault="009A1372" w:rsidP="000E02EE">
      <w:pPr>
        <w:rPr>
          <w:noProof/>
          <w:sz w:val="24"/>
          <w:szCs w:val="24"/>
        </w:rPr>
      </w:pPr>
    </w:p>
    <w:p w14:paraId="0C7782A4" w14:textId="3297F0BC" w:rsidR="003E7591" w:rsidRPr="009802F2" w:rsidDel="00237B83" w:rsidRDefault="000E02EE">
      <w:pPr>
        <w:rPr>
          <w:ins w:id="1351" w:author="Alaa Ahmed" w:date="2020-07-30T17:24:00Z"/>
          <w:del w:id="1352" w:author="Garrick W Bruening" w:date="2020-09-28T15:54:00Z"/>
        </w:rPr>
      </w:pPr>
      <w:r w:rsidRPr="009802F2">
        <w:t xml:space="preserve">Since experiments 2a and 2b had targets of different sizes, a separate function was fit </w:t>
      </w:r>
      <w:del w:id="1353" w:author="Garrick W Bruening" w:date="2020-09-23T11:27:00Z">
        <w:r w:rsidRPr="009802F2" w:rsidDel="009F70AF">
          <w:delText>to each</w:delText>
        </w:r>
      </w:del>
      <w:ins w:id="1354" w:author="Garrick W Bruening" w:date="2020-09-23T11:27:00Z">
        <w:r w:rsidR="009F70AF" w:rsidRPr="009802F2">
          <w:t>for each</w:t>
        </w:r>
      </w:ins>
      <w:r w:rsidRPr="009802F2">
        <w:t xml:space="preserve"> experiment, yielding two sets of </w:t>
      </w:r>
      <w:r w:rsidR="00790893" w:rsidRPr="009802F2">
        <w:t xml:space="preserve">parameters and resulting </w:t>
      </w:r>
      <w:r w:rsidRPr="009802F2">
        <w:t>curves reflecting the greater accuracy requirements enforced in Experiment 2b (</w:t>
      </w:r>
      <w:r w:rsidR="008735E6" w:rsidRPr="009802F2">
        <w:t xml:space="preserve">Experiment 2a: </w:t>
      </w:r>
      <w:r w:rsidR="00B24814" w:rsidRPr="009802F2">
        <w:rPr>
          <w:noProof/>
          <w:position w:val="-12"/>
        </w:rPr>
        <w:object w:dxaOrig="5300" w:dyaOrig="380" w14:anchorId="7C445D03">
          <v:shape id="_x0000_i1044" type="#_x0000_t75" style="width:266.25pt;height:21.75pt" o:ole="">
            <v:imagedata r:id="rId56" o:title=""/>
          </v:shape>
          <o:OLEObject Type="Embed" ProgID="Equation.DSMT4" ShapeID="_x0000_i1044" DrawAspect="Content" ObjectID="_1663576631" r:id="rId57"/>
        </w:object>
      </w:r>
      <w:r w:rsidR="00196008" w:rsidRPr="009802F2">
        <w:t>; Experiment 2b:</w:t>
      </w:r>
      <w:r w:rsidR="00B24814" w:rsidRPr="009802F2">
        <w:rPr>
          <w:noProof/>
          <w:position w:val="-12"/>
        </w:rPr>
        <w:object w:dxaOrig="5140" w:dyaOrig="380" w14:anchorId="3F8D3EAD">
          <v:shape id="_x0000_i1045" type="#_x0000_t75" style="width:259.45pt;height:21.75pt" o:ole="">
            <v:imagedata r:id="rId58" o:title=""/>
          </v:shape>
          <o:OLEObject Type="Embed" ProgID="Equation.DSMT4" ShapeID="_x0000_i1045" DrawAspect="Content" ObjectID="_1663576632" r:id="rId59"/>
        </w:object>
      </w:r>
      <w:r w:rsidR="002D03D2" w:rsidRPr="009802F2">
        <w:t xml:space="preserve">; </w:t>
      </w:r>
      <w:r w:rsidRPr="009802F2">
        <w:t xml:space="preserve">Fig. </w:t>
      </w:r>
      <w:r w:rsidR="006F5D9D" w:rsidRPr="009802F2">
        <w:t>5B</w:t>
      </w:r>
      <w:r w:rsidRPr="009802F2">
        <w:t xml:space="preserve">). As there were negligible accuracy requirements in Experiment 2c, </w:t>
      </w:r>
      <m:oMath>
        <m:r>
          <m:rPr>
            <m:nor/>
          </m:rPr>
          <w:rPr>
            <w:rFonts w:cstheme="minorHAnsi"/>
          </w:rPr>
          <m:t>P</m:t>
        </m:r>
        <m:d>
          <m:dPr>
            <m:ctrlPr>
              <w:rPr>
                <w:rFonts w:ascii="Cambria Math" w:hAnsi="Cambria Math"/>
              </w:rPr>
            </m:ctrlPr>
          </m:dPr>
          <m:e>
            <m:r>
              <m:rPr>
                <m:nor/>
              </m:rPr>
              <w:rPr>
                <w:rFonts w:cstheme="minorHAnsi"/>
              </w:rPr>
              <m:t>α</m:t>
            </m:r>
          </m:e>
          <m:e>
            <m:sSub>
              <m:sSubPr>
                <m:ctrlPr>
                  <w:rPr>
                    <w:rFonts w:ascii="Cambria Math" w:hAnsi="Cambria Math"/>
                  </w:rPr>
                </m:ctrlPr>
              </m:sSubPr>
              <m:e>
                <m:r>
                  <m:rPr>
                    <m:nor/>
                  </m:rPr>
                  <w:rPr>
                    <w:rFonts w:cstheme="minorHAnsi"/>
                  </w:rPr>
                  <m:t>t</m:t>
                </m:r>
              </m:e>
              <m:sub>
                <m:r>
                  <m:rPr>
                    <m:nor/>
                  </m:rPr>
                  <w:rPr>
                    <w:rFonts w:cstheme="minorHAnsi"/>
                  </w:rPr>
                  <m:t>m</m:t>
                </m:r>
              </m:sub>
            </m:sSub>
            <m:r>
              <m:rPr>
                <m:nor/>
              </m:rPr>
              <w:rPr>
                <w:rFonts w:cstheme="minorHAnsi"/>
              </w:rPr>
              <m:t>,m</m:t>
            </m:r>
          </m:e>
        </m:d>
        <m:r>
          <w:rPr>
            <w:rFonts w:ascii="Cambria Math" w:hAnsi="Cambria Math"/>
          </w:rPr>
          <m:t xml:space="preserve"> </m:t>
        </m:r>
      </m:oMath>
      <w:r w:rsidRPr="009802F2">
        <w:t>was set to 1.</w:t>
      </w:r>
      <w:r w:rsidR="00624855" w:rsidRPr="009802F2">
        <w:t xml:space="preserve"> </w:t>
      </w:r>
      <w:commentRangeStart w:id="1355"/>
      <w:del w:id="1356" w:author="Garrick W Bruening" w:date="2020-09-28T15:54:00Z">
        <w:r w:rsidR="00500E8D" w:rsidRPr="009802F2" w:rsidDel="00237B83">
          <w:rPr>
            <w:highlight w:val="yellow"/>
          </w:rPr>
          <w:delText>Although fit to data from a separate experiment</w:delText>
        </w:r>
      </w:del>
      <w:ins w:id="1357" w:author="Alaa Ahmed" w:date="2020-07-30T17:14:00Z">
        <w:del w:id="1358" w:author="Garrick W Bruening" w:date="2020-09-28T15:54:00Z">
          <w:r w:rsidR="005B0124" w:rsidRPr="009802F2" w:rsidDel="00237B83">
            <w:rPr>
              <w:highlight w:val="yellow"/>
            </w:rPr>
            <w:delText xml:space="preserve"> </w:delText>
          </w:r>
        </w:del>
      </w:ins>
      <w:ins w:id="1359" w:author="Alaa Ahmed" w:date="2020-07-30T17:15:00Z">
        <w:del w:id="1360" w:author="Garrick W Bruening" w:date="2020-09-28T15:54:00Z">
          <w:r w:rsidR="005B0124" w:rsidRPr="009802F2" w:rsidDel="00237B83">
            <w:rPr>
              <w:highlight w:val="yellow"/>
            </w:rPr>
            <w:delText>(Experiment 1)</w:delText>
          </w:r>
        </w:del>
      </w:ins>
      <w:del w:id="1361" w:author="Garrick W Bruening" w:date="2020-09-28T15:54:00Z">
        <w:r w:rsidR="00500E8D" w:rsidRPr="009802F2" w:rsidDel="00237B83">
          <w:rPr>
            <w:highlight w:val="yellow"/>
          </w:rPr>
          <w:delText>, Eq. 6 reasonabl</w:delText>
        </w:r>
        <w:r w:rsidR="00D53835" w:rsidRPr="009802F2" w:rsidDel="00237B83">
          <w:rPr>
            <w:highlight w:val="yellow"/>
          </w:rPr>
          <w:delText xml:space="preserve">y predicts accuracy levels in </w:delText>
        </w:r>
        <w:r w:rsidR="002B20A3" w:rsidRPr="009802F2" w:rsidDel="00237B83">
          <w:rPr>
            <w:highlight w:val="yellow"/>
          </w:rPr>
          <w:delText>the two experiments</w:delText>
        </w:r>
      </w:del>
      <w:ins w:id="1362" w:author="Alaa Ahmed" w:date="2020-07-30T17:15:00Z">
        <w:del w:id="1363" w:author="Garrick W Bruening" w:date="2020-09-28T15:54:00Z">
          <w:r w:rsidR="009518DD" w:rsidRPr="009802F2" w:rsidDel="00237B83">
            <w:rPr>
              <w:highlight w:val="yellow"/>
            </w:rPr>
            <w:delText>Experiments 2a and 2b</w:delText>
          </w:r>
          <w:r w:rsidR="005B0124" w:rsidRPr="009802F2" w:rsidDel="00237B83">
            <w:rPr>
              <w:highlight w:val="yellow"/>
            </w:rPr>
            <w:delText xml:space="preserve"> across mass conditions</w:delText>
          </w:r>
        </w:del>
      </w:ins>
      <w:del w:id="1364" w:author="Garrick W Bruening" w:date="2020-09-28T15:54:00Z">
        <w:r w:rsidR="002B20A3" w:rsidRPr="009802F2" w:rsidDel="00237B83">
          <w:rPr>
            <w:highlight w:val="yellow"/>
          </w:rPr>
          <w:delText xml:space="preserve"> (we need to plug in movement durations and calculate P(reward) and compare to actual dat</w:delText>
        </w:r>
      </w:del>
      <w:ins w:id="1365" w:author="Alaa Ahmed" w:date="2020-07-30T17:24:00Z">
        <w:del w:id="1366" w:author="Garrick W Bruening" w:date="2020-09-28T15:54:00Z">
          <w:r w:rsidR="003E7591" w:rsidRPr="009802F2" w:rsidDel="00237B83">
            <w:rPr>
              <w:highlight w:val="yellow"/>
            </w:rPr>
            <w:delText>(Table 1)</w:delText>
          </w:r>
        </w:del>
      </w:ins>
      <w:del w:id="1367" w:author="Garrick W Bruening" w:date="2020-09-28T15:54:00Z">
        <w:r w:rsidR="002B20A3" w:rsidRPr="009802F2" w:rsidDel="00237B83">
          <w:rPr>
            <w:highlight w:val="yellow"/>
          </w:rPr>
          <w:delText>a).</w:delText>
        </w:r>
        <w:commentRangeEnd w:id="1355"/>
        <w:r w:rsidR="0099059D" w:rsidRPr="009802F2" w:rsidDel="00237B83">
          <w:rPr>
            <w:rStyle w:val="CommentReference"/>
          </w:rPr>
          <w:commentReference w:id="1355"/>
        </w:r>
      </w:del>
    </w:p>
    <w:tbl>
      <w:tblPr>
        <w:tblStyle w:val="TableGrid"/>
        <w:tblW w:w="0" w:type="auto"/>
        <w:tblLook w:val="04A0" w:firstRow="1" w:lastRow="0" w:firstColumn="1" w:lastColumn="0" w:noHBand="0" w:noVBand="1"/>
      </w:tblPr>
      <w:tblGrid>
        <w:gridCol w:w="1870"/>
        <w:gridCol w:w="1870"/>
        <w:gridCol w:w="1870"/>
        <w:gridCol w:w="1870"/>
        <w:gridCol w:w="1870"/>
      </w:tblGrid>
      <w:tr w:rsidR="0055316C" w:rsidRPr="009802F2" w:rsidDel="00237B83" w14:paraId="71BA7BB0" w14:textId="6F08FDC1" w:rsidTr="00C934EC">
        <w:trPr>
          <w:ins w:id="1368" w:author="Alaa Ahmed" w:date="2020-07-30T17:26:00Z"/>
          <w:del w:id="1369" w:author="Garrick W Bruening" w:date="2020-09-28T15:54:00Z"/>
        </w:trPr>
        <w:tc>
          <w:tcPr>
            <w:tcW w:w="1870" w:type="dxa"/>
          </w:tcPr>
          <w:p w14:paraId="5C01B8BD" w14:textId="5EF0C8D1" w:rsidR="0055316C" w:rsidRPr="009802F2" w:rsidDel="00237B83" w:rsidRDefault="0055316C">
            <w:pPr>
              <w:rPr>
                <w:ins w:id="1370" w:author="Alaa Ahmed" w:date="2020-07-30T17:26:00Z"/>
                <w:del w:id="1371" w:author="Garrick W Bruening" w:date="2020-09-28T15:54:00Z"/>
              </w:rPr>
            </w:pPr>
          </w:p>
        </w:tc>
        <w:tc>
          <w:tcPr>
            <w:tcW w:w="3740" w:type="dxa"/>
            <w:gridSpan w:val="2"/>
          </w:tcPr>
          <w:p w14:paraId="6138A3E0" w14:textId="10274E0D" w:rsidR="0055316C" w:rsidRPr="009802F2" w:rsidDel="00237B83" w:rsidRDefault="0055316C">
            <w:pPr>
              <w:rPr>
                <w:ins w:id="1372" w:author="Alaa Ahmed" w:date="2020-07-30T17:26:00Z"/>
                <w:del w:id="1373" w:author="Garrick W Bruening" w:date="2020-09-28T15:54:00Z"/>
              </w:rPr>
            </w:pPr>
            <w:ins w:id="1374" w:author="Alaa Ahmed" w:date="2020-07-30T17:26:00Z">
              <w:del w:id="1375" w:author="Garrick W Bruening" w:date="2020-09-28T15:54:00Z">
                <w:r w:rsidRPr="009802F2" w:rsidDel="00237B83">
                  <w:delText>Experiment 2a</w:delText>
                </w:r>
              </w:del>
            </w:ins>
          </w:p>
        </w:tc>
        <w:tc>
          <w:tcPr>
            <w:tcW w:w="3740" w:type="dxa"/>
            <w:gridSpan w:val="2"/>
          </w:tcPr>
          <w:p w14:paraId="243DCBA7" w14:textId="007A4DD8" w:rsidR="0055316C" w:rsidRPr="009802F2" w:rsidDel="00237B83" w:rsidRDefault="0055316C">
            <w:pPr>
              <w:rPr>
                <w:ins w:id="1376" w:author="Alaa Ahmed" w:date="2020-07-30T17:26:00Z"/>
                <w:del w:id="1377" w:author="Garrick W Bruening" w:date="2020-09-28T15:54:00Z"/>
              </w:rPr>
            </w:pPr>
            <w:ins w:id="1378" w:author="Alaa Ahmed" w:date="2020-07-30T17:27:00Z">
              <w:del w:id="1379" w:author="Garrick W Bruening" w:date="2020-09-28T15:54:00Z">
                <w:r w:rsidRPr="009802F2" w:rsidDel="00237B83">
                  <w:delText>Experiment 2b</w:delText>
                </w:r>
              </w:del>
            </w:ins>
          </w:p>
        </w:tc>
      </w:tr>
      <w:tr w:rsidR="003E7591" w:rsidRPr="009802F2" w:rsidDel="00237B83" w14:paraId="6B220F93" w14:textId="5759C197" w:rsidTr="003E7591">
        <w:trPr>
          <w:ins w:id="1380" w:author="Alaa Ahmed" w:date="2020-07-30T17:25:00Z"/>
          <w:del w:id="1381" w:author="Garrick W Bruening" w:date="2020-09-28T15:54:00Z"/>
        </w:trPr>
        <w:tc>
          <w:tcPr>
            <w:tcW w:w="1870" w:type="dxa"/>
          </w:tcPr>
          <w:p w14:paraId="7DAD5BEC" w14:textId="45280DAA" w:rsidR="003E7591" w:rsidRPr="009802F2" w:rsidDel="00237B83" w:rsidRDefault="001E646A">
            <w:pPr>
              <w:rPr>
                <w:ins w:id="1382" w:author="Alaa Ahmed" w:date="2020-07-30T17:25:00Z"/>
                <w:del w:id="1383" w:author="Garrick W Bruening" w:date="2020-09-28T15:54:00Z"/>
              </w:rPr>
            </w:pPr>
            <w:ins w:id="1384" w:author="Alaa Ahmed" w:date="2020-07-30T17:25:00Z">
              <w:del w:id="1385" w:author="Garrick W Bruening" w:date="2020-09-28T15:54:00Z">
                <w:r w:rsidRPr="009802F2" w:rsidDel="00237B83">
                  <w:delText>Added Mass</w:delText>
                </w:r>
              </w:del>
            </w:ins>
          </w:p>
        </w:tc>
        <w:tc>
          <w:tcPr>
            <w:tcW w:w="1870" w:type="dxa"/>
          </w:tcPr>
          <w:p w14:paraId="7EAC7B52" w14:textId="39253E7D" w:rsidR="003E7591" w:rsidRPr="009802F2" w:rsidDel="00237B83" w:rsidRDefault="0055316C">
            <w:pPr>
              <w:rPr>
                <w:ins w:id="1386" w:author="Alaa Ahmed" w:date="2020-07-30T17:25:00Z"/>
                <w:del w:id="1387" w:author="Garrick W Bruening" w:date="2020-09-28T15:54:00Z"/>
              </w:rPr>
            </w:pPr>
            <w:ins w:id="1388" w:author="Alaa Ahmed" w:date="2020-07-30T17:27:00Z">
              <w:del w:id="1389" w:author="Garrick W Bruening" w:date="2020-09-28T15:54:00Z">
                <w:r w:rsidRPr="009802F2" w:rsidDel="00237B83">
                  <w:delText>Actual</w:delText>
                </w:r>
              </w:del>
            </w:ins>
          </w:p>
        </w:tc>
        <w:tc>
          <w:tcPr>
            <w:tcW w:w="1870" w:type="dxa"/>
          </w:tcPr>
          <w:p w14:paraId="3A03EC1B" w14:textId="42D12D85" w:rsidR="003E7591" w:rsidRPr="009802F2" w:rsidDel="00237B83" w:rsidRDefault="0055316C">
            <w:pPr>
              <w:rPr>
                <w:ins w:id="1390" w:author="Alaa Ahmed" w:date="2020-07-30T17:25:00Z"/>
                <w:del w:id="1391" w:author="Garrick W Bruening" w:date="2020-09-28T15:54:00Z"/>
              </w:rPr>
            </w:pPr>
            <w:ins w:id="1392" w:author="Alaa Ahmed" w:date="2020-07-30T17:27:00Z">
              <w:del w:id="1393" w:author="Garrick W Bruening" w:date="2020-09-28T15:54:00Z">
                <w:r w:rsidRPr="009802F2" w:rsidDel="00237B83">
                  <w:delText>Predicted</w:delText>
                </w:r>
              </w:del>
            </w:ins>
          </w:p>
        </w:tc>
        <w:tc>
          <w:tcPr>
            <w:tcW w:w="1870" w:type="dxa"/>
          </w:tcPr>
          <w:p w14:paraId="43859044" w14:textId="4AB671FD" w:rsidR="003E7591" w:rsidRPr="009802F2" w:rsidDel="00237B83" w:rsidRDefault="0055316C">
            <w:pPr>
              <w:rPr>
                <w:ins w:id="1394" w:author="Alaa Ahmed" w:date="2020-07-30T17:25:00Z"/>
                <w:del w:id="1395" w:author="Garrick W Bruening" w:date="2020-09-28T15:54:00Z"/>
              </w:rPr>
            </w:pPr>
            <w:ins w:id="1396" w:author="Alaa Ahmed" w:date="2020-07-30T17:27:00Z">
              <w:del w:id="1397" w:author="Garrick W Bruening" w:date="2020-09-28T15:54:00Z">
                <w:r w:rsidRPr="009802F2" w:rsidDel="00237B83">
                  <w:delText>Actual</w:delText>
                </w:r>
              </w:del>
            </w:ins>
          </w:p>
        </w:tc>
        <w:tc>
          <w:tcPr>
            <w:tcW w:w="1870" w:type="dxa"/>
          </w:tcPr>
          <w:p w14:paraId="75FC4CFA" w14:textId="2F0469C0" w:rsidR="003E7591" w:rsidRPr="009802F2" w:rsidDel="00237B83" w:rsidRDefault="0055316C">
            <w:pPr>
              <w:rPr>
                <w:ins w:id="1398" w:author="Alaa Ahmed" w:date="2020-07-30T17:25:00Z"/>
                <w:del w:id="1399" w:author="Garrick W Bruening" w:date="2020-09-28T15:54:00Z"/>
              </w:rPr>
            </w:pPr>
            <w:ins w:id="1400" w:author="Alaa Ahmed" w:date="2020-07-30T17:27:00Z">
              <w:del w:id="1401" w:author="Garrick W Bruening" w:date="2020-09-28T15:54:00Z">
                <w:r w:rsidRPr="009802F2" w:rsidDel="00237B83">
                  <w:delText>Predicted</w:delText>
                </w:r>
              </w:del>
            </w:ins>
          </w:p>
        </w:tc>
      </w:tr>
      <w:tr w:rsidR="004E1099" w:rsidRPr="009802F2" w:rsidDel="00237B83" w14:paraId="1FD403A4" w14:textId="07B0E2B8" w:rsidTr="003E7591">
        <w:trPr>
          <w:ins w:id="1402" w:author="Alaa Ahmed" w:date="2020-07-30T17:25:00Z"/>
          <w:del w:id="1403" w:author="Garrick W Bruening" w:date="2020-09-28T15:54:00Z"/>
        </w:trPr>
        <w:tc>
          <w:tcPr>
            <w:tcW w:w="1870" w:type="dxa"/>
          </w:tcPr>
          <w:p w14:paraId="149EE76B" w14:textId="161BD6CF" w:rsidR="004E1099" w:rsidRPr="009802F2" w:rsidDel="00237B83" w:rsidRDefault="004E1099">
            <w:pPr>
              <w:rPr>
                <w:ins w:id="1404" w:author="Alaa Ahmed" w:date="2020-07-30T17:25:00Z"/>
                <w:del w:id="1405" w:author="Garrick W Bruening" w:date="2020-09-28T15:54:00Z"/>
              </w:rPr>
            </w:pPr>
            <w:ins w:id="1406" w:author="Alaa Ahmed" w:date="2020-07-30T17:27:00Z">
              <w:del w:id="1407" w:author="Garrick W Bruening" w:date="2020-09-28T15:54:00Z">
                <w:r w:rsidRPr="009802F2" w:rsidDel="00237B83">
                  <w:delText>2.47</w:delText>
                </w:r>
              </w:del>
            </w:ins>
          </w:p>
        </w:tc>
        <w:tc>
          <w:tcPr>
            <w:tcW w:w="1870" w:type="dxa"/>
          </w:tcPr>
          <w:p w14:paraId="2F20BE5A" w14:textId="7804E1DE" w:rsidR="004E1099" w:rsidRPr="009802F2" w:rsidDel="00237B83" w:rsidRDefault="006D28BC">
            <w:pPr>
              <w:rPr>
                <w:ins w:id="1408" w:author="Alaa Ahmed" w:date="2020-07-30T17:25:00Z"/>
                <w:del w:id="1409" w:author="Garrick W Bruening" w:date="2020-09-28T15:54:00Z"/>
              </w:rPr>
            </w:pPr>
            <w:ins w:id="1410" w:author="Alaa Ahmed" w:date="2020-08-03T14:59:00Z">
              <w:del w:id="1411" w:author="Garrick W Bruening" w:date="2020-09-28T15:54:00Z">
                <w:r w:rsidRPr="009802F2" w:rsidDel="00237B83">
                  <w:delText>xxx</w:delText>
                </w:r>
              </w:del>
            </w:ins>
            <w:ins w:id="1412" w:author="Alaa Ahmed" w:date="2020-07-30T17:29:00Z">
              <w:del w:id="1413" w:author="Garrick W Bruening" w:date="2020-09-28T15:54:00Z">
                <w:r w:rsidR="004E1099" w:rsidRPr="009802F2" w:rsidDel="00237B83">
                  <w:delText xml:space="preserve"> [</w:delText>
                </w:r>
                <w:r w:rsidR="004E1099" w:rsidRPr="009802F2" w:rsidDel="00237B83">
                  <w:rPr>
                    <w:highlight w:val="yellow"/>
                    <w:rPrChange w:id="1414" w:author="Alaa Ahmed" w:date="2020-07-30T17:30:00Z">
                      <w:rPr/>
                    </w:rPrChange>
                  </w:rPr>
                  <w:delText>SEM</w:delText>
                </w:r>
                <w:r w:rsidR="004E1099" w:rsidRPr="009802F2" w:rsidDel="00237B83">
                  <w:delText>]</w:delText>
                </w:r>
              </w:del>
            </w:ins>
          </w:p>
        </w:tc>
        <w:tc>
          <w:tcPr>
            <w:tcW w:w="1870" w:type="dxa"/>
          </w:tcPr>
          <w:p w14:paraId="16334B4E" w14:textId="70B53978" w:rsidR="004E1099" w:rsidRPr="009802F2" w:rsidDel="00237B83" w:rsidRDefault="004E1099">
            <w:pPr>
              <w:rPr>
                <w:ins w:id="1415" w:author="Alaa Ahmed" w:date="2020-07-30T17:25:00Z"/>
                <w:del w:id="1416" w:author="Garrick W Bruening" w:date="2020-09-28T15:54:00Z"/>
              </w:rPr>
            </w:pPr>
            <w:commentRangeStart w:id="1417"/>
            <w:ins w:id="1418" w:author="Alaa Ahmed" w:date="2020-07-30T17:33:00Z">
              <w:del w:id="1419" w:author="Garrick W Bruening" w:date="2020-09-28T15:54:00Z">
                <w:r w:rsidRPr="009802F2" w:rsidDel="00237B83">
                  <w:delText xml:space="preserve">0.9438 </w:delText>
                </w:r>
                <w:commentRangeEnd w:id="1417"/>
                <w:r w:rsidRPr="009802F2" w:rsidDel="00237B83">
                  <w:rPr>
                    <w:rStyle w:val="CommentReference"/>
                  </w:rPr>
                  <w:commentReference w:id="1417"/>
                </w:r>
              </w:del>
            </w:ins>
          </w:p>
        </w:tc>
        <w:tc>
          <w:tcPr>
            <w:tcW w:w="1870" w:type="dxa"/>
          </w:tcPr>
          <w:p w14:paraId="48DCA330" w14:textId="5B392008" w:rsidR="004E1099" w:rsidRPr="009802F2" w:rsidDel="00237B83" w:rsidRDefault="006D28BC">
            <w:pPr>
              <w:rPr>
                <w:ins w:id="1420" w:author="Alaa Ahmed" w:date="2020-07-30T17:25:00Z"/>
                <w:del w:id="1421" w:author="Garrick W Bruening" w:date="2020-09-28T15:54:00Z"/>
              </w:rPr>
            </w:pPr>
            <w:ins w:id="1422" w:author="Alaa Ahmed" w:date="2020-08-03T15:00:00Z">
              <w:del w:id="1423" w:author="Garrick W Bruening" w:date="2020-09-28T15:54:00Z">
                <w:r w:rsidRPr="009802F2" w:rsidDel="00237B83">
                  <w:delText>xxx</w:delText>
                </w:r>
              </w:del>
            </w:ins>
          </w:p>
        </w:tc>
        <w:tc>
          <w:tcPr>
            <w:tcW w:w="1870" w:type="dxa"/>
          </w:tcPr>
          <w:p w14:paraId="536D3696" w14:textId="316EEE18" w:rsidR="004E1099" w:rsidRPr="009802F2" w:rsidDel="00237B83" w:rsidRDefault="004E1099">
            <w:pPr>
              <w:rPr>
                <w:ins w:id="1424" w:author="Alaa Ahmed" w:date="2020-07-30T17:25:00Z"/>
                <w:del w:id="1425" w:author="Garrick W Bruening" w:date="2020-09-28T15:54:00Z"/>
              </w:rPr>
            </w:pPr>
            <w:ins w:id="1426" w:author="Alaa Ahmed" w:date="2020-07-30T17:33:00Z">
              <w:del w:id="1427" w:author="Garrick W Bruening" w:date="2020-09-28T15:54:00Z">
                <w:r w:rsidRPr="009802F2" w:rsidDel="00237B83">
                  <w:delText>0.7777</w:delText>
                </w:r>
              </w:del>
            </w:ins>
          </w:p>
        </w:tc>
      </w:tr>
      <w:tr w:rsidR="004E1099" w:rsidRPr="009802F2" w:rsidDel="00237B83" w14:paraId="2D065701" w14:textId="1EB7B313" w:rsidTr="003E7591">
        <w:trPr>
          <w:ins w:id="1428" w:author="Alaa Ahmed" w:date="2020-07-30T17:25:00Z"/>
          <w:del w:id="1429" w:author="Garrick W Bruening" w:date="2020-09-28T15:54:00Z"/>
        </w:trPr>
        <w:tc>
          <w:tcPr>
            <w:tcW w:w="1870" w:type="dxa"/>
          </w:tcPr>
          <w:p w14:paraId="14BC64E1" w14:textId="2FA974AE" w:rsidR="004E1099" w:rsidRPr="009802F2" w:rsidDel="00237B83" w:rsidRDefault="004E1099">
            <w:pPr>
              <w:rPr>
                <w:ins w:id="1430" w:author="Alaa Ahmed" w:date="2020-07-30T17:25:00Z"/>
                <w:del w:id="1431" w:author="Garrick W Bruening" w:date="2020-09-28T15:54:00Z"/>
              </w:rPr>
            </w:pPr>
            <w:ins w:id="1432" w:author="Alaa Ahmed" w:date="2020-07-30T17:27:00Z">
              <w:del w:id="1433" w:author="Garrick W Bruening" w:date="2020-09-28T15:54:00Z">
                <w:r w:rsidRPr="009802F2" w:rsidDel="00237B83">
                  <w:delText>3.80</w:delText>
                </w:r>
              </w:del>
            </w:ins>
          </w:p>
        </w:tc>
        <w:tc>
          <w:tcPr>
            <w:tcW w:w="1870" w:type="dxa"/>
          </w:tcPr>
          <w:p w14:paraId="1A76C390" w14:textId="37F5E2B1" w:rsidR="004E1099" w:rsidRPr="009802F2" w:rsidDel="00237B83" w:rsidRDefault="006D28BC">
            <w:pPr>
              <w:rPr>
                <w:ins w:id="1434" w:author="Alaa Ahmed" w:date="2020-07-30T17:25:00Z"/>
                <w:del w:id="1435" w:author="Garrick W Bruening" w:date="2020-09-28T15:54:00Z"/>
              </w:rPr>
            </w:pPr>
            <w:ins w:id="1436" w:author="Alaa Ahmed" w:date="2020-08-03T15:00:00Z">
              <w:del w:id="1437" w:author="Garrick W Bruening" w:date="2020-09-28T15:54:00Z">
                <w:r w:rsidRPr="009802F2" w:rsidDel="00237B83">
                  <w:delText>xxx</w:delText>
                </w:r>
              </w:del>
            </w:ins>
            <w:ins w:id="1438" w:author="Alaa Ahmed" w:date="2020-07-30T17:29:00Z">
              <w:del w:id="1439" w:author="Garrick W Bruening" w:date="2020-09-28T15:54:00Z">
                <w:r w:rsidR="004E1099" w:rsidRPr="009802F2" w:rsidDel="00237B83">
                  <w:delText xml:space="preserve"> [SEM]</w:delText>
                </w:r>
              </w:del>
            </w:ins>
          </w:p>
        </w:tc>
        <w:tc>
          <w:tcPr>
            <w:tcW w:w="1870" w:type="dxa"/>
          </w:tcPr>
          <w:p w14:paraId="59392B26" w14:textId="62F0B222" w:rsidR="004E1099" w:rsidRPr="009802F2" w:rsidDel="00237B83" w:rsidRDefault="004E1099">
            <w:pPr>
              <w:rPr>
                <w:ins w:id="1440" w:author="Alaa Ahmed" w:date="2020-07-30T17:25:00Z"/>
                <w:del w:id="1441" w:author="Garrick W Bruening" w:date="2020-09-28T15:54:00Z"/>
              </w:rPr>
            </w:pPr>
            <w:ins w:id="1442" w:author="Alaa Ahmed" w:date="2020-07-30T17:33:00Z">
              <w:del w:id="1443" w:author="Garrick W Bruening" w:date="2020-09-28T15:54:00Z">
                <w:r w:rsidRPr="009802F2" w:rsidDel="00237B83">
                  <w:delText xml:space="preserve">0.9553 </w:delText>
                </w:r>
              </w:del>
            </w:ins>
          </w:p>
        </w:tc>
        <w:tc>
          <w:tcPr>
            <w:tcW w:w="1870" w:type="dxa"/>
          </w:tcPr>
          <w:p w14:paraId="013947B8" w14:textId="4D073D29" w:rsidR="004E1099" w:rsidRPr="009802F2" w:rsidDel="00237B83" w:rsidRDefault="006D28BC">
            <w:pPr>
              <w:rPr>
                <w:ins w:id="1444" w:author="Alaa Ahmed" w:date="2020-07-30T17:25:00Z"/>
                <w:del w:id="1445" w:author="Garrick W Bruening" w:date="2020-09-28T15:54:00Z"/>
              </w:rPr>
            </w:pPr>
            <w:ins w:id="1446" w:author="Alaa Ahmed" w:date="2020-08-03T15:00:00Z">
              <w:del w:id="1447" w:author="Garrick W Bruening" w:date="2020-09-28T15:54:00Z">
                <w:r w:rsidRPr="009802F2" w:rsidDel="00237B83">
                  <w:delText>xxx</w:delText>
                </w:r>
              </w:del>
            </w:ins>
          </w:p>
        </w:tc>
        <w:tc>
          <w:tcPr>
            <w:tcW w:w="1870" w:type="dxa"/>
          </w:tcPr>
          <w:p w14:paraId="0D811B70" w14:textId="174A76AE" w:rsidR="004E1099" w:rsidRPr="009802F2" w:rsidDel="00237B83" w:rsidRDefault="004E1099">
            <w:pPr>
              <w:rPr>
                <w:ins w:id="1448" w:author="Alaa Ahmed" w:date="2020-07-30T17:25:00Z"/>
                <w:del w:id="1449" w:author="Garrick W Bruening" w:date="2020-09-28T15:54:00Z"/>
              </w:rPr>
            </w:pPr>
            <w:ins w:id="1450" w:author="Alaa Ahmed" w:date="2020-07-30T17:33:00Z">
              <w:del w:id="1451" w:author="Garrick W Bruening" w:date="2020-09-28T15:54:00Z">
                <w:r w:rsidRPr="009802F2" w:rsidDel="00237B83">
                  <w:delText>0.8087</w:delText>
                </w:r>
              </w:del>
            </w:ins>
          </w:p>
        </w:tc>
      </w:tr>
      <w:tr w:rsidR="004E1099" w:rsidRPr="009802F2" w:rsidDel="00237B83" w14:paraId="551A5DFE" w14:textId="58627CC9" w:rsidTr="003E7591">
        <w:trPr>
          <w:ins w:id="1452" w:author="Alaa Ahmed" w:date="2020-07-30T17:25:00Z"/>
          <w:del w:id="1453" w:author="Garrick W Bruening" w:date="2020-09-28T15:54:00Z"/>
        </w:trPr>
        <w:tc>
          <w:tcPr>
            <w:tcW w:w="1870" w:type="dxa"/>
          </w:tcPr>
          <w:p w14:paraId="674492FF" w14:textId="0CBA3612" w:rsidR="004E1099" w:rsidRPr="009802F2" w:rsidDel="00237B83" w:rsidRDefault="004E1099">
            <w:pPr>
              <w:rPr>
                <w:ins w:id="1454" w:author="Alaa Ahmed" w:date="2020-07-30T17:25:00Z"/>
                <w:del w:id="1455" w:author="Garrick W Bruening" w:date="2020-09-28T15:54:00Z"/>
              </w:rPr>
            </w:pPr>
            <w:ins w:id="1456" w:author="Alaa Ahmed" w:date="2020-07-30T17:28:00Z">
              <w:del w:id="1457" w:author="Garrick W Bruening" w:date="2020-09-28T15:54:00Z">
                <w:r w:rsidRPr="009802F2" w:rsidDel="00237B83">
                  <w:delText>4.70</w:delText>
                </w:r>
              </w:del>
            </w:ins>
          </w:p>
        </w:tc>
        <w:tc>
          <w:tcPr>
            <w:tcW w:w="1870" w:type="dxa"/>
          </w:tcPr>
          <w:p w14:paraId="4CC829B9" w14:textId="7E26193B" w:rsidR="004E1099" w:rsidRPr="009802F2" w:rsidDel="00237B83" w:rsidRDefault="006D28BC">
            <w:pPr>
              <w:rPr>
                <w:ins w:id="1458" w:author="Alaa Ahmed" w:date="2020-07-30T17:25:00Z"/>
                <w:del w:id="1459" w:author="Garrick W Bruening" w:date="2020-09-28T15:54:00Z"/>
              </w:rPr>
            </w:pPr>
            <w:ins w:id="1460" w:author="Alaa Ahmed" w:date="2020-08-03T15:00:00Z">
              <w:del w:id="1461" w:author="Garrick W Bruening" w:date="2020-09-28T15:54:00Z">
                <w:r w:rsidRPr="009802F2" w:rsidDel="00237B83">
                  <w:delText>xxx</w:delText>
                </w:r>
              </w:del>
            </w:ins>
          </w:p>
        </w:tc>
        <w:tc>
          <w:tcPr>
            <w:tcW w:w="1870" w:type="dxa"/>
          </w:tcPr>
          <w:p w14:paraId="35F581B6" w14:textId="00913B3E" w:rsidR="004E1099" w:rsidRPr="009802F2" w:rsidDel="00237B83" w:rsidRDefault="004E1099">
            <w:pPr>
              <w:rPr>
                <w:ins w:id="1462" w:author="Alaa Ahmed" w:date="2020-07-30T17:25:00Z"/>
                <w:del w:id="1463" w:author="Garrick W Bruening" w:date="2020-09-28T15:54:00Z"/>
              </w:rPr>
            </w:pPr>
            <w:ins w:id="1464" w:author="Alaa Ahmed" w:date="2020-07-30T17:33:00Z">
              <w:del w:id="1465" w:author="Garrick W Bruening" w:date="2020-09-28T15:54:00Z">
                <w:r w:rsidRPr="009802F2" w:rsidDel="00237B83">
                  <w:delText>0.9578</w:delText>
                </w:r>
              </w:del>
            </w:ins>
          </w:p>
        </w:tc>
        <w:tc>
          <w:tcPr>
            <w:tcW w:w="1870" w:type="dxa"/>
          </w:tcPr>
          <w:p w14:paraId="267E055A" w14:textId="65E70413" w:rsidR="004E1099" w:rsidRPr="009802F2" w:rsidDel="00237B83" w:rsidRDefault="006D28BC">
            <w:pPr>
              <w:rPr>
                <w:ins w:id="1466" w:author="Alaa Ahmed" w:date="2020-07-30T17:25:00Z"/>
                <w:del w:id="1467" w:author="Garrick W Bruening" w:date="2020-09-28T15:54:00Z"/>
              </w:rPr>
            </w:pPr>
            <w:ins w:id="1468" w:author="Alaa Ahmed" w:date="2020-08-03T15:00:00Z">
              <w:del w:id="1469" w:author="Garrick W Bruening" w:date="2020-09-28T15:54:00Z">
                <w:r w:rsidRPr="009802F2" w:rsidDel="00237B83">
                  <w:delText>xxx</w:delText>
                </w:r>
              </w:del>
            </w:ins>
          </w:p>
        </w:tc>
        <w:tc>
          <w:tcPr>
            <w:tcW w:w="1870" w:type="dxa"/>
          </w:tcPr>
          <w:p w14:paraId="4BA00631" w14:textId="55452327" w:rsidR="004E1099" w:rsidRPr="009802F2" w:rsidDel="00237B83" w:rsidRDefault="004E1099">
            <w:pPr>
              <w:rPr>
                <w:ins w:id="1470" w:author="Alaa Ahmed" w:date="2020-07-30T17:25:00Z"/>
                <w:del w:id="1471" w:author="Garrick W Bruening" w:date="2020-09-28T15:54:00Z"/>
              </w:rPr>
            </w:pPr>
            <w:ins w:id="1472" w:author="Alaa Ahmed" w:date="2020-07-30T17:33:00Z">
              <w:del w:id="1473" w:author="Garrick W Bruening" w:date="2020-09-28T15:54:00Z">
                <w:r w:rsidRPr="009802F2" w:rsidDel="00237B83">
                  <w:delText>0.8175</w:delText>
                </w:r>
              </w:del>
            </w:ins>
          </w:p>
        </w:tc>
      </w:tr>
      <w:tr w:rsidR="004E1099" w:rsidRPr="009802F2" w:rsidDel="00237B83" w14:paraId="38D36C11" w14:textId="7524A96D" w:rsidTr="003E7591">
        <w:trPr>
          <w:ins w:id="1474" w:author="Alaa Ahmed" w:date="2020-07-30T17:25:00Z"/>
          <w:del w:id="1475" w:author="Garrick W Bruening" w:date="2020-09-28T15:54:00Z"/>
        </w:trPr>
        <w:tc>
          <w:tcPr>
            <w:tcW w:w="1870" w:type="dxa"/>
          </w:tcPr>
          <w:p w14:paraId="6F94AB18" w14:textId="7DBAAC93" w:rsidR="004E1099" w:rsidRPr="009802F2" w:rsidDel="00237B83" w:rsidRDefault="004E1099">
            <w:pPr>
              <w:rPr>
                <w:ins w:id="1476" w:author="Alaa Ahmed" w:date="2020-07-30T17:25:00Z"/>
                <w:del w:id="1477" w:author="Garrick W Bruening" w:date="2020-09-28T15:54:00Z"/>
              </w:rPr>
            </w:pPr>
            <w:ins w:id="1478" w:author="Alaa Ahmed" w:date="2020-07-30T17:28:00Z">
              <w:del w:id="1479" w:author="Garrick W Bruening" w:date="2020-09-28T15:54:00Z">
                <w:r w:rsidRPr="009802F2" w:rsidDel="00237B83">
                  <w:delText>6.10</w:delText>
                </w:r>
              </w:del>
            </w:ins>
          </w:p>
        </w:tc>
        <w:tc>
          <w:tcPr>
            <w:tcW w:w="1870" w:type="dxa"/>
          </w:tcPr>
          <w:p w14:paraId="35749F0C" w14:textId="0809F0C0" w:rsidR="004E1099" w:rsidRPr="009802F2" w:rsidDel="00237B83" w:rsidRDefault="006D28BC">
            <w:pPr>
              <w:rPr>
                <w:ins w:id="1480" w:author="Alaa Ahmed" w:date="2020-07-30T17:25:00Z"/>
                <w:del w:id="1481" w:author="Garrick W Bruening" w:date="2020-09-28T15:54:00Z"/>
              </w:rPr>
            </w:pPr>
            <w:ins w:id="1482" w:author="Alaa Ahmed" w:date="2020-08-03T15:00:00Z">
              <w:del w:id="1483" w:author="Garrick W Bruening" w:date="2020-09-28T15:54:00Z">
                <w:r w:rsidRPr="009802F2" w:rsidDel="00237B83">
                  <w:delText>xxx</w:delText>
                </w:r>
              </w:del>
            </w:ins>
          </w:p>
        </w:tc>
        <w:tc>
          <w:tcPr>
            <w:tcW w:w="1870" w:type="dxa"/>
          </w:tcPr>
          <w:p w14:paraId="5606556B" w14:textId="5633F216" w:rsidR="004E1099" w:rsidRPr="009802F2" w:rsidDel="00237B83" w:rsidRDefault="004E1099">
            <w:pPr>
              <w:rPr>
                <w:ins w:id="1484" w:author="Alaa Ahmed" w:date="2020-07-30T17:25:00Z"/>
                <w:del w:id="1485" w:author="Garrick W Bruening" w:date="2020-09-28T15:54:00Z"/>
              </w:rPr>
            </w:pPr>
            <w:ins w:id="1486" w:author="Alaa Ahmed" w:date="2020-07-30T17:33:00Z">
              <w:del w:id="1487" w:author="Garrick W Bruening" w:date="2020-09-28T15:54:00Z">
                <w:r w:rsidRPr="009802F2" w:rsidDel="00237B83">
                  <w:delText>0.9605</w:delText>
                </w:r>
              </w:del>
            </w:ins>
          </w:p>
        </w:tc>
        <w:tc>
          <w:tcPr>
            <w:tcW w:w="1870" w:type="dxa"/>
          </w:tcPr>
          <w:p w14:paraId="4C07BD57" w14:textId="6F53D7E5" w:rsidR="004E1099" w:rsidRPr="009802F2" w:rsidDel="00237B83" w:rsidRDefault="006D28BC">
            <w:pPr>
              <w:rPr>
                <w:ins w:id="1488" w:author="Alaa Ahmed" w:date="2020-07-30T17:25:00Z"/>
                <w:del w:id="1489" w:author="Garrick W Bruening" w:date="2020-09-28T15:54:00Z"/>
              </w:rPr>
            </w:pPr>
            <w:ins w:id="1490" w:author="Alaa Ahmed" w:date="2020-08-03T15:00:00Z">
              <w:del w:id="1491" w:author="Garrick W Bruening" w:date="2020-09-28T15:54:00Z">
                <w:r w:rsidRPr="009802F2" w:rsidDel="00237B83">
                  <w:delText>xxx</w:delText>
                </w:r>
              </w:del>
            </w:ins>
          </w:p>
        </w:tc>
        <w:tc>
          <w:tcPr>
            <w:tcW w:w="1870" w:type="dxa"/>
          </w:tcPr>
          <w:p w14:paraId="5FF799C8" w14:textId="3806BA45" w:rsidR="004E1099" w:rsidRPr="009802F2" w:rsidDel="00237B83" w:rsidRDefault="004E1099">
            <w:pPr>
              <w:rPr>
                <w:ins w:id="1492" w:author="Alaa Ahmed" w:date="2020-07-30T17:25:00Z"/>
                <w:del w:id="1493" w:author="Garrick W Bruening" w:date="2020-09-28T15:54:00Z"/>
              </w:rPr>
            </w:pPr>
            <w:ins w:id="1494" w:author="Alaa Ahmed" w:date="2020-07-30T17:33:00Z">
              <w:del w:id="1495" w:author="Garrick W Bruening" w:date="2020-09-28T15:54:00Z">
                <w:r w:rsidRPr="009802F2" w:rsidDel="00237B83">
                  <w:delText>0.8407</w:delText>
                </w:r>
              </w:del>
            </w:ins>
          </w:p>
        </w:tc>
      </w:tr>
      <w:tr w:rsidR="004E1099" w:rsidRPr="009802F2" w:rsidDel="00237B83" w14:paraId="4B355941" w14:textId="78646558" w:rsidTr="003E7591">
        <w:trPr>
          <w:ins w:id="1496" w:author="Alaa Ahmed" w:date="2020-07-30T17:25:00Z"/>
          <w:del w:id="1497" w:author="Garrick W Bruening" w:date="2020-09-28T15:54:00Z"/>
        </w:trPr>
        <w:tc>
          <w:tcPr>
            <w:tcW w:w="1870" w:type="dxa"/>
          </w:tcPr>
          <w:p w14:paraId="21E59CEC" w14:textId="712A3A5A" w:rsidR="004E1099" w:rsidRPr="009802F2" w:rsidDel="00237B83" w:rsidRDefault="004E1099">
            <w:pPr>
              <w:rPr>
                <w:ins w:id="1498" w:author="Alaa Ahmed" w:date="2020-07-30T17:25:00Z"/>
                <w:del w:id="1499" w:author="Garrick W Bruening" w:date="2020-09-28T15:54:00Z"/>
              </w:rPr>
            </w:pPr>
            <w:ins w:id="1500" w:author="Alaa Ahmed" w:date="2020-07-30T17:28:00Z">
              <w:del w:id="1501" w:author="Garrick W Bruening" w:date="2020-09-28T15:54:00Z">
                <w:r w:rsidRPr="009802F2" w:rsidDel="00237B83">
                  <w:delText>Mean</w:delText>
                </w:r>
              </w:del>
            </w:ins>
          </w:p>
        </w:tc>
        <w:tc>
          <w:tcPr>
            <w:tcW w:w="1870" w:type="dxa"/>
          </w:tcPr>
          <w:p w14:paraId="00C1CDEC" w14:textId="2DB19094" w:rsidR="004E1099" w:rsidRPr="009802F2" w:rsidDel="00237B83" w:rsidRDefault="006D28BC">
            <w:pPr>
              <w:rPr>
                <w:ins w:id="1502" w:author="Alaa Ahmed" w:date="2020-07-30T17:25:00Z"/>
                <w:del w:id="1503" w:author="Garrick W Bruening" w:date="2020-09-28T15:54:00Z"/>
              </w:rPr>
            </w:pPr>
            <w:ins w:id="1504" w:author="Alaa Ahmed" w:date="2020-08-03T15:00:00Z">
              <w:del w:id="1505" w:author="Garrick W Bruening" w:date="2020-09-28T15:54:00Z">
                <w:r w:rsidRPr="009802F2" w:rsidDel="00237B83">
                  <w:delText>xxx</w:delText>
                </w:r>
              </w:del>
            </w:ins>
          </w:p>
        </w:tc>
        <w:tc>
          <w:tcPr>
            <w:tcW w:w="1870" w:type="dxa"/>
          </w:tcPr>
          <w:p w14:paraId="26059574" w14:textId="100449D2" w:rsidR="004E1099" w:rsidRPr="009802F2" w:rsidDel="00237B83" w:rsidRDefault="004E1099">
            <w:pPr>
              <w:rPr>
                <w:ins w:id="1506" w:author="Alaa Ahmed" w:date="2020-07-30T17:25:00Z"/>
                <w:del w:id="1507" w:author="Garrick W Bruening" w:date="2020-09-28T15:54:00Z"/>
              </w:rPr>
            </w:pPr>
          </w:p>
        </w:tc>
        <w:tc>
          <w:tcPr>
            <w:tcW w:w="1870" w:type="dxa"/>
          </w:tcPr>
          <w:p w14:paraId="3F4337E4" w14:textId="3EF3A8B1" w:rsidR="004E1099" w:rsidRPr="009802F2" w:rsidDel="00237B83" w:rsidRDefault="006D28BC">
            <w:pPr>
              <w:rPr>
                <w:ins w:id="1508" w:author="Alaa Ahmed" w:date="2020-07-30T17:25:00Z"/>
                <w:del w:id="1509" w:author="Garrick W Bruening" w:date="2020-09-28T15:54:00Z"/>
              </w:rPr>
            </w:pPr>
            <w:ins w:id="1510" w:author="Alaa Ahmed" w:date="2020-08-03T15:00:00Z">
              <w:del w:id="1511" w:author="Garrick W Bruening" w:date="2020-09-28T15:54:00Z">
                <w:r w:rsidRPr="009802F2" w:rsidDel="00237B83">
                  <w:delText>xxx</w:delText>
                </w:r>
              </w:del>
            </w:ins>
          </w:p>
        </w:tc>
        <w:tc>
          <w:tcPr>
            <w:tcW w:w="1870" w:type="dxa"/>
          </w:tcPr>
          <w:p w14:paraId="10C40660" w14:textId="249B6452" w:rsidR="004E1099" w:rsidRPr="009802F2" w:rsidDel="00237B83" w:rsidRDefault="004E1099">
            <w:pPr>
              <w:rPr>
                <w:ins w:id="1512" w:author="Alaa Ahmed" w:date="2020-07-30T17:25:00Z"/>
                <w:del w:id="1513" w:author="Garrick W Bruening" w:date="2020-09-28T15:54:00Z"/>
              </w:rPr>
            </w:pPr>
          </w:p>
        </w:tc>
      </w:tr>
    </w:tbl>
    <w:p w14:paraId="4310CA8A" w14:textId="13B2EB8C" w:rsidR="000E02EE" w:rsidRPr="009802F2" w:rsidDel="000A4F42" w:rsidRDefault="001C099E">
      <w:pPr>
        <w:rPr>
          <w:del w:id="1514" w:author="Garrick W Bruening" w:date="2020-10-06T11:35:00Z"/>
        </w:rPr>
      </w:pPr>
      <w:del w:id="1515" w:author="Garrick W Bruening" w:date="2020-09-28T15:54:00Z">
        <w:r w:rsidRPr="009802F2" w:rsidDel="00237B83">
          <w:delText xml:space="preserve"> </w:delText>
        </w:r>
      </w:del>
    </w:p>
    <w:tbl>
      <w:tblPr>
        <w:tblStyle w:val="TableGrid"/>
        <w:tblW w:w="0" w:type="auto"/>
        <w:tblLook w:val="04A0" w:firstRow="1" w:lastRow="0" w:firstColumn="1" w:lastColumn="0" w:noHBand="0" w:noVBand="1"/>
      </w:tblPr>
      <w:tblGrid>
        <w:gridCol w:w="9350"/>
      </w:tblGrid>
      <w:tr w:rsidR="00027FF6" w:rsidRPr="009802F2" w:rsidDel="000A4F42" w14:paraId="6AAF42EC" w14:textId="5906DAB7" w:rsidTr="00C934EC">
        <w:trPr>
          <w:ins w:id="1516" w:author="Alaa Ahmed" w:date="2020-08-07T10:46:00Z"/>
          <w:del w:id="1517" w:author="Garrick W Bruening" w:date="2020-10-06T11:35:00Z"/>
        </w:trPr>
        <w:tc>
          <w:tcPr>
            <w:tcW w:w="9350" w:type="dxa"/>
          </w:tcPr>
          <w:p w14:paraId="315A27A2" w14:textId="520305EB" w:rsidR="00027FF6" w:rsidRPr="009802F2" w:rsidDel="000A4F42" w:rsidRDefault="00D03EEE">
            <w:pPr>
              <w:rPr>
                <w:ins w:id="1518" w:author="Alaa Ahmed" w:date="2020-08-07T10:46:00Z"/>
                <w:del w:id="1519" w:author="Garrick W Bruening" w:date="2020-10-06T11:35:00Z"/>
              </w:rPr>
            </w:pPr>
            <w:ins w:id="1520" w:author="Alaa Ahmed" w:date="2020-08-07T11:48:00Z">
              <w:del w:id="1521" w:author="Garrick W Bruening" w:date="2020-10-06T11:35:00Z">
                <w:r w:rsidRPr="009802F2" w:rsidDel="000A4F42">
                  <w:rPr>
                    <w:noProof/>
                  </w:rPr>
                  <w:drawing>
                    <wp:inline distT="0" distB="0" distL="0" distR="0" wp14:anchorId="7251734F" wp14:editId="637316BF">
                      <wp:extent cx="5858217" cy="3921125"/>
                      <wp:effectExtent l="0" t="0" r="9525" b="317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860758" cy="3922826"/>
                              </a:xfrm>
                              <a:prstGeom prst="rect">
                                <a:avLst/>
                              </a:prstGeom>
                            </pic:spPr>
                          </pic:pic>
                        </a:graphicData>
                      </a:graphic>
                    </wp:inline>
                  </w:drawing>
                </w:r>
              </w:del>
            </w:ins>
          </w:p>
        </w:tc>
      </w:tr>
      <w:tr w:rsidR="00027FF6" w:rsidRPr="009802F2" w:rsidDel="000A4F42" w14:paraId="0C3942A4" w14:textId="1206AA36" w:rsidTr="00C934EC">
        <w:trPr>
          <w:ins w:id="1522" w:author="Alaa Ahmed" w:date="2020-08-07T10:46:00Z"/>
          <w:del w:id="1523" w:author="Garrick W Bruening" w:date="2020-10-06T11:35:00Z"/>
        </w:trPr>
        <w:tc>
          <w:tcPr>
            <w:tcW w:w="9350" w:type="dxa"/>
          </w:tcPr>
          <w:p w14:paraId="60A7461A" w14:textId="77019038" w:rsidR="00027FF6" w:rsidRPr="009802F2" w:rsidDel="000A4F42" w:rsidRDefault="00027FF6">
            <w:pPr>
              <w:rPr>
                <w:ins w:id="1524" w:author="Alaa Ahmed" w:date="2020-08-07T10:46:00Z"/>
                <w:del w:id="1525" w:author="Garrick W Bruening" w:date="2020-10-06T11:35:00Z"/>
              </w:rPr>
            </w:pPr>
            <w:ins w:id="1526" w:author="Alaa Ahmed" w:date="2020-08-07T10:46:00Z">
              <w:del w:id="1527" w:author="Garrick W Bruening" w:date="2020-10-06T11:35:00Z">
                <w:r w:rsidRPr="009802F2" w:rsidDel="000A4F42">
                  <w:delText>Figure 5 Caption (Probability)</w:delText>
                </w:r>
              </w:del>
            </w:ins>
          </w:p>
        </w:tc>
      </w:tr>
    </w:tbl>
    <w:p w14:paraId="7AC27841" w14:textId="4E0E46DD" w:rsidR="00027FF6" w:rsidRPr="009802F2" w:rsidDel="000A4F42" w:rsidRDefault="00027FF6">
      <w:pPr>
        <w:rPr>
          <w:ins w:id="1528" w:author="Alaa Ahmed" w:date="2020-08-07T10:46:00Z"/>
          <w:del w:id="1529" w:author="Garrick W Bruening" w:date="2020-10-06T11:35:00Z"/>
        </w:rPr>
      </w:pPr>
    </w:p>
    <w:p w14:paraId="0B909C5C" w14:textId="77777777" w:rsidR="000A4F42" w:rsidRPr="009802F2" w:rsidRDefault="000A4F42" w:rsidP="000E02EE">
      <w:pPr>
        <w:rPr>
          <w:ins w:id="1530" w:author="Garrick W Bruening" w:date="2020-10-06T11:35:00Z"/>
        </w:rPr>
      </w:pPr>
    </w:p>
    <w:p w14:paraId="3B0F7847" w14:textId="17D6B27F" w:rsidR="000E02EE" w:rsidRPr="009802F2" w:rsidRDefault="000E02EE" w:rsidP="000E02EE">
      <w:pPr>
        <w:rPr>
          <w:ins w:id="1531" w:author="Garrick W Bruening" w:date="2020-09-23T12:05:00Z"/>
        </w:rPr>
      </w:pPr>
      <w:r w:rsidRPr="009802F2">
        <w:t xml:space="preserve">At this point, for a given </w:t>
      </w:r>
      <w:r w:rsidR="00CE783D" w:rsidRPr="009802F2">
        <w:t xml:space="preserve">reward, </w:t>
      </w:r>
      <w:r w:rsidR="00B24814" w:rsidRPr="009802F2">
        <w:rPr>
          <w:noProof/>
          <w:position w:val="-6"/>
        </w:rPr>
        <w:object w:dxaOrig="240" w:dyaOrig="220" w14:anchorId="6E9D337C">
          <v:shape id="_x0000_i1047" type="#_x0000_t75" style="width:14.25pt;height:14.25pt" o:ole="">
            <v:imagedata r:id="rId61" o:title=""/>
          </v:shape>
          <o:OLEObject Type="Embed" ProgID="Equation.DSMT4" ShapeID="_x0000_i1047" DrawAspect="Content" ObjectID="_1663576633" r:id="rId62"/>
        </w:object>
      </w:r>
      <w:r w:rsidR="00CE783D" w:rsidRPr="009802F2">
        <w:t xml:space="preserve">, </w:t>
      </w:r>
      <w:r w:rsidRPr="009802F2">
        <w:t xml:space="preserve"> we can calculate the optimal movement duration, </w:t>
      </w:r>
      <w:r w:rsidR="002E6FCC">
        <w:rPr>
          <w:noProof/>
          <w:position w:val="-12"/>
        </w:rPr>
        <w:pict w14:anchorId="28F37CFC">
          <v:shape id="_x0000_i1048" type="#_x0000_t75" style="width:14.25pt;height:21.75pt">
            <v:imagedata r:id="rId63" o:title=""/>
          </v:shape>
        </w:pict>
      </w:r>
      <w:r w:rsidRPr="009802F2">
        <w:t xml:space="preserve">, that will maximize the </w:t>
      </w:r>
      <w:del w:id="1532" w:author="Alaa Ahmed" w:date="2020-07-28T09:21:00Z">
        <w:r w:rsidRPr="009802F2" w:rsidDel="0085496B">
          <w:delText xml:space="preserve">net </w:delText>
        </w:r>
      </w:del>
      <w:r w:rsidRPr="009802F2">
        <w:t xml:space="preserve">capture rate, </w:t>
      </w:r>
      <w:r w:rsidR="00B24814" w:rsidRPr="009802F2">
        <w:rPr>
          <w:noProof/>
          <w:position w:val="-6"/>
        </w:rPr>
        <w:object w:dxaOrig="200" w:dyaOrig="280" w14:anchorId="6C7F7867">
          <v:shape id="_x0000_i1049" type="#_x0000_t75" style="width:7.45pt;height:14.25pt" o:ole="">
            <v:imagedata r:id="rId64" o:title=""/>
          </v:shape>
          <o:OLEObject Type="Embed" ProgID="Equation.DSMT4" ShapeID="_x0000_i1049" DrawAspect="Content" ObjectID="_1663576634" r:id="rId65"/>
        </w:object>
      </w:r>
      <w:r w:rsidRPr="009802F2">
        <w:t xml:space="preserve">. To determine whether maximization of movement utility can explain the changes in preferred movement speeds seen in Experiment 2, we used numerical optimization to fit </w:t>
      </w:r>
      <w:r w:rsidR="00B24814" w:rsidRPr="009802F2">
        <w:rPr>
          <w:noProof/>
          <w:position w:val="-6"/>
        </w:rPr>
        <w:object w:dxaOrig="240" w:dyaOrig="220" w14:anchorId="3F741C73">
          <v:shape id="_x0000_i1050" type="#_x0000_t75" style="width:14.25pt;height:14.25pt" o:ole="">
            <v:imagedata r:id="rId61" o:title=""/>
          </v:shape>
          <o:OLEObject Type="Embed" ProgID="Equation.DSMT4" ShapeID="_x0000_i1050" DrawAspect="Content" ObjectID="_1663576635" r:id="rId66"/>
        </w:object>
      </w:r>
      <w:r w:rsidRPr="009802F2">
        <w:t xml:space="preserve"> </w:t>
      </w:r>
      <w:del w:id="1533" w:author="Garrick W Bruening" w:date="2020-09-23T11:32:00Z">
        <w:r w:rsidRPr="009802F2" w:rsidDel="00D256B2">
          <w:delText>to the experimental data</w:delText>
        </w:r>
      </w:del>
      <w:ins w:id="1534" w:author="Garrick W Bruening" w:date="2020-09-23T11:32:00Z">
        <w:r w:rsidR="00D256B2" w:rsidRPr="009802F2">
          <w:t xml:space="preserve">that minimizes the error between experimental data and </w:t>
        </w:r>
        <w:r w:rsidR="00422D7D" w:rsidRPr="009802F2">
          <w:t>predicted optimal durations</w:t>
        </w:r>
      </w:ins>
      <w:r w:rsidRPr="009802F2">
        <w:t xml:space="preserve">. A single </w:t>
      </w:r>
      <w:r w:rsidR="00B24814" w:rsidRPr="009802F2">
        <w:rPr>
          <w:noProof/>
          <w:position w:val="-6"/>
        </w:rPr>
        <w:object w:dxaOrig="240" w:dyaOrig="220" w14:anchorId="7F44603A">
          <v:shape id="_x0000_i1051" type="#_x0000_t75" style="width:14.25pt;height:14.25pt" o:ole="">
            <v:imagedata r:id="rId67" o:title=""/>
          </v:shape>
          <o:OLEObject Type="Embed" ProgID="Equation.DSMT4" ShapeID="_x0000_i1051" DrawAspect="Content" ObjectID="_1663576636" r:id="rId68"/>
        </w:object>
      </w:r>
      <w:r w:rsidRPr="009802F2">
        <w:t xml:space="preserve"> was fit to the combined data from </w:t>
      </w:r>
      <w:r w:rsidR="00E963DB" w:rsidRPr="009802F2">
        <w:t>E</w:t>
      </w:r>
      <w:r w:rsidRPr="009802F2">
        <w:t xml:space="preserve">xperiments 2a and 2b across all mass conditions, as the experiment specific speed-accuracy curves accounted for the sole difference between the experiments.  With only a single parameter to fit, across all mass conditions and two target sizes, we find that net capture rate can describe preferred movement </w:t>
      </w:r>
      <w:r w:rsidR="0081757F" w:rsidRPr="009802F2">
        <w:t>durations</w:t>
      </w:r>
      <w:r w:rsidRPr="009802F2">
        <w:t xml:space="preserve"> rather well (</w:t>
      </w:r>
      <w:ins w:id="1535" w:author="Alaa Ahmed" w:date="2020-07-30T12:20:00Z">
        <w:del w:id="1536" w:author="Garrick W Bruening" w:date="2020-10-02T13:44:00Z">
          <w:r w:rsidR="00B24814" w:rsidRPr="009802F2" w:rsidDel="00420B0F">
            <w:rPr>
              <w:noProof/>
              <w:position w:val="-6"/>
              <w:highlight w:val="yellow"/>
            </w:rPr>
            <w:object w:dxaOrig="1080" w:dyaOrig="280" w14:anchorId="5025199B">
              <v:shape id="_x0000_i1052" type="#_x0000_t75" style="width:57.75pt;height:14.25pt" o:ole="">
                <v:imagedata r:id="rId69" o:title=""/>
              </v:shape>
              <o:OLEObject Type="Embed" ProgID="Equation.DSMT4" ShapeID="_x0000_i1052" DrawAspect="Content" ObjectID="_1663576637" r:id="rId70"/>
            </w:object>
          </w:r>
        </w:del>
      </w:ins>
      <m:oMath>
        <m:r>
          <w:del w:id="1537" w:author="Garrick W Bruening" w:date="2020-10-02T13:45:00Z">
            <m:rPr>
              <m:sty m:val="p"/>
            </m:rPr>
            <w:rPr>
              <w:rFonts w:ascii="Cambria Math" w:hAnsi="Cambria Math" w:cstheme="minorHAnsi"/>
              <w:noProof/>
              <w:rPrChange w:id="1538" w:author="Garrick W Bruening" w:date="2020-10-02T13:46:00Z">
                <w:rPr>
                  <w:rFonts w:ascii="Cambria Math" w:hAnsi="Cambria Math" w:cstheme="minorHAnsi"/>
                  <w:noProof/>
                </w:rPr>
              </w:rPrChange>
            </w:rPr>
            <m:t>α</m:t>
          </w:del>
        </m:r>
        <m:sSub>
          <m:sSubPr>
            <m:ctrlPr>
              <w:ins w:id="1539" w:author="Garrick W Bruening" w:date="2020-10-02T13:45:00Z">
                <w:rPr>
                  <w:rFonts w:ascii="Cambria Math" w:hAnsi="Cambria Math" w:cstheme="minorHAnsi"/>
                  <w:noProof/>
                </w:rPr>
              </w:ins>
            </m:ctrlPr>
          </m:sSubPr>
          <m:e>
            <m:r>
              <w:ins w:id="1540" w:author="Garrick W Bruening" w:date="2020-10-02T13:45:00Z">
                <m:rPr>
                  <m:nor/>
                </m:rPr>
                <w:rPr>
                  <w:rFonts w:cstheme="minorHAnsi"/>
                  <w:noProof/>
                  <w:rPrChange w:id="1541" w:author="Garrick W Bruening" w:date="2020-10-02T13:47:00Z">
                    <w:rPr>
                      <w:rFonts w:ascii="Cambria Math" w:hAnsi="Cambria Math" w:cstheme="minorHAnsi"/>
                      <w:i/>
                      <w:noProof/>
                    </w:rPr>
                  </w:rPrChange>
                </w:rPr>
                <m:t>α</m:t>
              </w:ins>
            </m:r>
          </m:e>
          <m:sub>
            <m:r>
              <w:ins w:id="1542" w:author="Garrick W Bruening" w:date="2020-10-02T13:45:00Z">
                <m:rPr>
                  <m:nor/>
                </m:rPr>
                <w:rPr>
                  <w:rFonts w:cstheme="minorHAnsi"/>
                  <w:noProof/>
                  <w:rPrChange w:id="1543" w:author="Garrick W Bruening" w:date="2020-10-02T13:46:00Z">
                    <w:rPr>
                      <w:rFonts w:ascii="Cambria Math" w:hAnsi="Cambria Math" w:cstheme="minorHAnsi"/>
                      <w:i/>
                      <w:noProof/>
                    </w:rPr>
                  </w:rPrChange>
                </w:rPr>
                <m:t>a,b</m:t>
              </w:ins>
            </m:r>
          </m:sub>
        </m:sSub>
        <m:r>
          <w:ins w:id="1544" w:author="Garrick W Bruening" w:date="2020-10-02T13:46:00Z">
            <m:rPr>
              <m:nor/>
            </m:rPr>
            <w:rPr>
              <w:rFonts w:cstheme="minorHAnsi"/>
              <w:noProof/>
              <w:rPrChange w:id="1545" w:author="Garrick W Bruening" w:date="2020-10-02T13:46:00Z">
                <w:rPr>
                  <w:rFonts w:ascii="Cambria Math" w:cstheme="minorHAnsi"/>
                  <w:noProof/>
                </w:rPr>
              </w:rPrChange>
            </w:rPr>
            <m:t xml:space="preserve"> </m:t>
          </w:ins>
        </m:r>
        <m:r>
          <m:rPr>
            <m:nor/>
          </m:rPr>
          <w:rPr>
            <w:rFonts w:cstheme="minorHAnsi"/>
            <w:noProof/>
            <w:rPrChange w:id="1546" w:author="Garrick W Bruening" w:date="2020-10-02T13:46:00Z">
              <w:rPr>
                <w:rFonts w:ascii="Cambria Math" w:hAnsi="Cambria Math" w:cstheme="minorHAnsi"/>
                <w:i/>
                <w:noProof/>
              </w:rPr>
            </w:rPrChange>
          </w:rPr>
          <m:t>=</m:t>
        </m:r>
        <m:r>
          <w:ins w:id="1547" w:author="Garrick W Bruening" w:date="2020-10-02T13:46:00Z">
            <m:rPr>
              <m:nor/>
            </m:rPr>
            <w:rPr>
              <w:rFonts w:cstheme="minorHAnsi"/>
              <w:noProof/>
              <w:rPrChange w:id="1548" w:author="Garrick W Bruening" w:date="2020-10-02T13:46:00Z">
                <w:rPr>
                  <w:rFonts w:ascii="Cambria Math" w:cstheme="minorHAnsi"/>
                  <w:noProof/>
                </w:rPr>
              </w:rPrChange>
            </w:rPr>
            <m:t xml:space="preserve"> </m:t>
          </w:ins>
        </m:r>
        <m:r>
          <w:del w:id="1549" w:author="Garrick W Bruening" w:date="2020-10-02T13:45:00Z">
            <m:rPr>
              <m:nor/>
            </m:rPr>
            <w:rPr>
              <w:rFonts w:cstheme="minorHAnsi"/>
              <w:noProof/>
              <w:rPrChange w:id="1550" w:author="Garrick W Bruening" w:date="2020-10-02T13:46:00Z">
                <w:rPr>
                  <w:rFonts w:ascii="Cambria Math" w:hAnsi="Cambria Math" w:cstheme="minorHAnsi"/>
                  <w:i/>
                  <w:noProof/>
                </w:rPr>
              </w:rPrChange>
            </w:rPr>
            <m:t> </m:t>
          </w:del>
        </m:r>
        <m:r>
          <m:rPr>
            <m:nor/>
          </m:rPr>
          <w:rPr>
            <w:rFonts w:cstheme="minorHAnsi"/>
            <w:noProof/>
            <w:rPrChange w:id="1551" w:author="Garrick W Bruening" w:date="2020-10-02T13:46:00Z">
              <w:rPr>
                <w:rFonts w:ascii="Cambria Math" w:hAnsi="Cambria Math" w:cstheme="minorHAnsi"/>
                <w:i/>
                <w:noProof/>
              </w:rPr>
            </w:rPrChange>
          </w:rPr>
          <m:t>68.14</m:t>
        </m:r>
      </m:oMath>
      <w:ins w:id="1552" w:author="Garrick W Bruening" w:date="2020-10-02T13:44:00Z">
        <w:r w:rsidR="00420B0F" w:rsidRPr="009802F2">
          <w:rPr>
            <w:noProof/>
          </w:rPr>
          <w:t xml:space="preserve"> </w:t>
        </w:r>
      </w:ins>
      <w:r w:rsidR="00387A5A" w:rsidRPr="009802F2">
        <w:t>,</w:t>
      </w:r>
      <w:r w:rsidR="00E8722F" w:rsidRPr="009802F2">
        <w:rPr>
          <w:rPrChange w:id="1553" w:author="Alaa Ahmed" w:date="2020-08-03T15:05:00Z">
            <w:rPr>
              <w:highlight w:val="yellow"/>
            </w:rPr>
          </w:rPrChange>
        </w:rPr>
        <w:t xml:space="preserve"> </w:t>
      </w:r>
      <w:r w:rsidR="0081757F" w:rsidRPr="009802F2">
        <w:rPr>
          <w:rPrChange w:id="1554" w:author="Alaa Ahmed" w:date="2020-08-03T15:05:00Z">
            <w:rPr>
              <w:highlight w:val="yellow"/>
            </w:rPr>
          </w:rPrChange>
        </w:rPr>
        <w:t>SSE</w:t>
      </w:r>
      <w:r w:rsidR="00387A5A" w:rsidRPr="009802F2">
        <w:rPr>
          <w:rPrChange w:id="1555" w:author="Alaa Ahmed" w:date="2020-08-03T15:05:00Z">
            <w:rPr>
              <w:highlight w:val="yellow"/>
            </w:rPr>
          </w:rPrChange>
        </w:rPr>
        <w:t xml:space="preserve"> </w:t>
      </w:r>
      <w:del w:id="1556" w:author="Garrick W Bruening" w:date="2020-09-30T14:37:00Z">
        <w:r w:rsidR="00387A5A" w:rsidRPr="009802F2">
          <w:rPr>
            <w:rPrChange w:id="1557" w:author="Alaa Ahmed" w:date="2020-08-03T15:05:00Z">
              <w:rPr>
                <w:highlight w:val="yellow"/>
              </w:rPr>
            </w:rPrChange>
          </w:rPr>
          <w:delText>=</w:delText>
        </w:r>
        <w:r w:rsidR="003805E2" w:rsidRPr="009802F2">
          <w:delText xml:space="preserve"> </w:delText>
        </w:r>
        <w:r w:rsidR="001F248A" w:rsidRPr="009802F2" w:rsidDel="002544A3">
          <w:delText>3.24</w:delText>
        </w:r>
        <w:r w:rsidR="0003199E" w:rsidRPr="009802F2" w:rsidDel="002544A3">
          <w:delText>e</w:delText>
        </w:r>
        <w:r w:rsidR="0003199E" w:rsidRPr="009802F2" w:rsidDel="002544A3">
          <w:rPr>
            <w:vertAlign w:val="superscript"/>
          </w:rPr>
          <w:delText>-</w:delText>
        </w:r>
        <w:r w:rsidR="001F248A" w:rsidRPr="009802F2" w:rsidDel="002544A3">
          <w:rPr>
            <w:vertAlign w:val="superscript"/>
          </w:rPr>
          <w:delText>5</w:delText>
        </w:r>
        <w:r w:rsidR="00387A5A" w:rsidRPr="009802F2" w:rsidDel="002544A3">
          <w:delText xml:space="preserve"> </w:delText>
        </w:r>
        <w:r w:rsidR="001F248A" w:rsidRPr="009802F2" w:rsidDel="002544A3">
          <w:delText xml:space="preserve">OR </w:delText>
        </w:r>
        <w:r w:rsidR="00636438" w:rsidRPr="009802F2">
          <w:delText>8</w:delText>
        </w:r>
        <w:r w:rsidR="001F248A" w:rsidRPr="009802F2">
          <w:delText>.</w:delText>
        </w:r>
        <w:r w:rsidR="00636438" w:rsidRPr="009802F2">
          <w:delText>71</w:delText>
        </w:r>
        <w:r w:rsidR="001F248A" w:rsidRPr="009802F2">
          <w:delText>e</w:delText>
        </w:r>
        <w:r w:rsidR="001F248A" w:rsidRPr="009802F2">
          <w:rPr>
            <w:vertAlign w:val="superscript"/>
          </w:rPr>
          <w:delText>-</w:delText>
        </w:r>
        <w:r w:rsidR="00636438" w:rsidRPr="009802F2">
          <w:rPr>
            <w:vertAlign w:val="superscript"/>
          </w:rPr>
          <w:delText>4</w:delText>
        </w:r>
      </w:del>
      <w:ins w:id="1558" w:author="Garrick W Bruening" w:date="2020-09-30T14:37:00Z">
        <w:r w:rsidR="008E6DA1" w:rsidRPr="009802F2">
          <w:t>= 5.24e</w:t>
        </w:r>
        <w:r w:rsidR="008E6DA1" w:rsidRPr="009802F2">
          <w:rPr>
            <w:vertAlign w:val="superscript"/>
          </w:rPr>
          <w:t>-3</w:t>
        </w:r>
      </w:ins>
      <w:r w:rsidRPr="009802F2">
        <w:t xml:space="preserve">). </w:t>
      </w:r>
      <w:commentRangeStart w:id="1559"/>
      <w:r w:rsidR="00BC2462" w:rsidRPr="009802F2">
        <w:t xml:space="preserve">If we fit </w:t>
      </w:r>
      <w:r w:rsidR="00B24814" w:rsidRPr="009802F2">
        <w:rPr>
          <w:noProof/>
          <w:position w:val="-6"/>
        </w:rPr>
        <w:object w:dxaOrig="240" w:dyaOrig="220" w14:anchorId="1D6EE068">
          <v:shape id="_x0000_i1053" type="#_x0000_t75" style="width:14.25pt;height:14.25pt" o:ole="">
            <v:imagedata r:id="rId67" o:title=""/>
          </v:shape>
          <o:OLEObject Type="Embed" ProgID="Equation.DSMT4" ShapeID="_x0000_i1053" DrawAspect="Content" ObjectID="_1663576638" r:id="rId71"/>
        </w:object>
      </w:r>
      <w:r w:rsidR="00A167B0" w:rsidRPr="009802F2">
        <w:rPr>
          <w:noProof/>
        </w:rPr>
        <w:t xml:space="preserve"> </w:t>
      </w:r>
      <w:r w:rsidR="00BC2462" w:rsidRPr="009802F2">
        <w:t xml:space="preserve">to each experiment individually, we see that the values </w:t>
      </w:r>
      <w:r w:rsidR="00AB0F4D" w:rsidRPr="009802F2">
        <w:t xml:space="preserve">are </w:t>
      </w:r>
      <w:r w:rsidR="00BC2462" w:rsidRPr="009802F2">
        <w:t>not very different</w:t>
      </w:r>
      <w:r w:rsidR="009D377E" w:rsidRPr="009802F2">
        <w:t xml:space="preserve"> with</w:t>
      </w:r>
      <w:r w:rsidR="00A167B0" w:rsidRPr="009802F2">
        <w:t xml:space="preserve"> </w:t>
      </w:r>
      <w:r w:rsidR="00B24814" w:rsidRPr="009802F2">
        <w:rPr>
          <w:noProof/>
          <w:position w:val="-6"/>
        </w:rPr>
        <w:object w:dxaOrig="240" w:dyaOrig="220" w14:anchorId="721855A0">
          <v:shape id="_x0000_i1054" type="#_x0000_t75" style="width:14.25pt;height:14.25pt" o:ole="">
            <v:imagedata r:id="rId67" o:title=""/>
          </v:shape>
          <o:OLEObject Type="Embed" ProgID="Equation.DSMT4" ShapeID="_x0000_i1054" DrawAspect="Content" ObjectID="_1663576639" r:id="rId72"/>
        </w:object>
      </w:r>
      <w:r w:rsidR="009D377E" w:rsidRPr="009802F2">
        <w:t xml:space="preserve"> </w:t>
      </w:r>
      <w:r w:rsidR="00FF23F8" w:rsidRPr="009802F2">
        <w:t>values of</w:t>
      </w:r>
      <w:r w:rsidR="00ED37EB" w:rsidRPr="009802F2">
        <w:t xml:space="preserve"> </w:t>
      </w:r>
      <w:ins w:id="1560" w:author="Alaa Ahmed" w:date="2020-07-30T12:17:00Z">
        <w:del w:id="1561" w:author="Garrick W Bruening" w:date="2020-10-02T13:48:00Z">
          <w:r w:rsidR="00FA39BC" w:rsidRPr="009802F2" w:rsidDel="00356BDA">
            <w:rPr>
              <w:rPrChange w:id="1562" w:author="Alaa Ahmed" w:date="2020-08-03T15:05:00Z">
                <w:rPr>
                  <w:highlight w:val="yellow"/>
                </w:rPr>
              </w:rPrChange>
            </w:rPr>
            <w:delText>43.20</w:delText>
          </w:r>
        </w:del>
      </w:ins>
      <w:del w:id="1563" w:author="Garrick W Bruening" w:date="2020-10-02T13:48:00Z">
        <w:r w:rsidR="00ED37EB" w:rsidRPr="009802F2" w:rsidDel="00356BDA">
          <w:rPr>
            <w:rPrChange w:id="1564" w:author="Alaa Ahmed" w:date="2020-08-03T15:05:00Z">
              <w:rPr>
                <w:highlight w:val="yellow"/>
              </w:rPr>
            </w:rPrChange>
          </w:rPr>
          <w:delText>xx</w:delText>
        </w:r>
      </w:del>
      <w:ins w:id="1565" w:author="Garrick W Bruening" w:date="2020-10-02T13:48:00Z">
        <w:r w:rsidR="00356BDA" w:rsidRPr="009802F2">
          <w:t>59.34</w:t>
        </w:r>
      </w:ins>
      <w:r w:rsidR="00ED37EB" w:rsidRPr="009802F2">
        <w:t xml:space="preserve"> and </w:t>
      </w:r>
      <w:ins w:id="1566" w:author="Alaa Ahmed" w:date="2020-08-03T15:03:00Z">
        <w:del w:id="1567" w:author="Garrick W Bruening" w:date="2020-10-02T13:48:00Z">
          <w:r w:rsidR="003743D8" w:rsidRPr="009802F2" w:rsidDel="00013B45">
            <w:rPr>
              <w:rPrChange w:id="1568" w:author="Alaa Ahmed" w:date="2020-08-03T15:05:00Z">
                <w:rPr>
                  <w:highlight w:val="yellow"/>
                </w:rPr>
              </w:rPrChange>
            </w:rPr>
            <w:delText>34.9</w:delText>
          </w:r>
          <w:r w:rsidR="00634D7A" w:rsidRPr="009802F2" w:rsidDel="00013B45">
            <w:rPr>
              <w:rPrChange w:id="1569" w:author="Alaa Ahmed" w:date="2020-08-03T15:05:00Z">
                <w:rPr>
                  <w:highlight w:val="yellow"/>
                </w:rPr>
              </w:rPrChange>
            </w:rPr>
            <w:delText>8</w:delText>
          </w:r>
        </w:del>
      </w:ins>
      <w:ins w:id="1570" w:author="Garrick W Bruening" w:date="2020-10-02T13:48:00Z">
        <w:r w:rsidR="00013B45" w:rsidRPr="009802F2">
          <w:t>105.</w:t>
        </w:r>
      </w:ins>
      <w:ins w:id="1571" w:author="Garrick W Bruening" w:date="2020-10-02T13:49:00Z">
        <w:r w:rsidR="00013B45" w:rsidRPr="009802F2">
          <w:t>78</w:t>
        </w:r>
      </w:ins>
      <w:del w:id="1572" w:author="Alaa Ahmed" w:date="2020-07-30T12:20:00Z">
        <w:r w:rsidR="00ED37EB" w:rsidRPr="009802F2" w:rsidDel="002B07F2">
          <w:rPr>
            <w:rPrChange w:id="1573" w:author="Alaa Ahmed" w:date="2020-08-03T15:05:00Z">
              <w:rPr>
                <w:highlight w:val="yellow"/>
              </w:rPr>
            </w:rPrChange>
          </w:rPr>
          <w:delText>xx</w:delText>
        </w:r>
      </w:del>
      <w:r w:rsidRPr="009802F2">
        <w:t xml:space="preserve">, </w:t>
      </w:r>
      <w:ins w:id="1574" w:author="Alaa Ahmed" w:date="2020-07-30T12:15:00Z">
        <w:r w:rsidR="009A5407" w:rsidRPr="009802F2">
          <w:t xml:space="preserve">and corresponding SSEs of </w:t>
        </w:r>
      </w:ins>
      <w:ins w:id="1575" w:author="Alaa Ahmed" w:date="2020-08-03T15:01:00Z">
        <w:del w:id="1576" w:author="Garrick W Bruening" w:date="2020-10-02T13:49:00Z">
          <w:r w:rsidR="002544A3" w:rsidRPr="009802F2" w:rsidDel="00013B45">
            <w:delText>3.24</w:delText>
          </w:r>
        </w:del>
      </w:ins>
      <w:ins w:id="1577" w:author="Garrick W Bruening" w:date="2020-10-02T13:49:00Z">
        <w:r w:rsidR="00013B45" w:rsidRPr="009802F2">
          <w:t>1.49</w:t>
        </w:r>
      </w:ins>
      <w:ins w:id="1578" w:author="Alaa Ahmed" w:date="2020-08-03T15:01:00Z">
        <w:r w:rsidR="002544A3" w:rsidRPr="009802F2">
          <w:t>e</w:t>
        </w:r>
        <w:r w:rsidR="002544A3" w:rsidRPr="009802F2">
          <w:rPr>
            <w:vertAlign w:val="superscript"/>
          </w:rPr>
          <w:t>-</w:t>
        </w:r>
        <w:del w:id="1579" w:author="Garrick W Bruening" w:date="2020-10-02T13:49:00Z">
          <w:r w:rsidR="002544A3" w:rsidRPr="009802F2" w:rsidDel="00013B45">
            <w:rPr>
              <w:vertAlign w:val="superscript"/>
            </w:rPr>
            <w:delText>5</w:delText>
          </w:r>
        </w:del>
      </w:ins>
      <w:ins w:id="1580" w:author="Garrick W Bruening" w:date="2020-10-02T13:49:00Z">
        <w:r w:rsidR="00013B45" w:rsidRPr="009802F2">
          <w:rPr>
            <w:vertAlign w:val="superscript"/>
          </w:rPr>
          <w:t>4</w:t>
        </w:r>
      </w:ins>
      <w:ins w:id="1581" w:author="Alaa Ahmed" w:date="2020-08-03T15:01:00Z">
        <w:r w:rsidR="002544A3" w:rsidRPr="009802F2">
          <w:t xml:space="preserve"> </w:t>
        </w:r>
      </w:ins>
      <w:ins w:id="1582" w:author="Alaa Ahmed" w:date="2020-07-30T12:15:00Z">
        <w:r w:rsidR="009A5407" w:rsidRPr="009802F2">
          <w:t xml:space="preserve"> and </w:t>
        </w:r>
      </w:ins>
      <w:ins w:id="1583" w:author="Alaa Ahmed" w:date="2020-08-03T15:01:00Z">
        <w:del w:id="1584" w:author="Garrick W Bruening" w:date="2020-10-02T13:49:00Z">
          <w:r w:rsidR="002544A3" w:rsidRPr="009802F2" w:rsidDel="00013B45">
            <w:delText>1.33</w:delText>
          </w:r>
        </w:del>
      </w:ins>
      <w:ins w:id="1585" w:author="Garrick W Bruening" w:date="2020-10-02T13:49:00Z">
        <w:r w:rsidR="00013B45" w:rsidRPr="009802F2">
          <w:t>1.08</w:t>
        </w:r>
      </w:ins>
      <w:ins w:id="1586" w:author="Alaa Ahmed" w:date="2020-08-03T15:01:00Z">
        <w:r w:rsidR="002544A3" w:rsidRPr="009802F2">
          <w:t>e</w:t>
        </w:r>
        <w:r w:rsidR="002544A3" w:rsidRPr="009802F2">
          <w:rPr>
            <w:vertAlign w:val="superscript"/>
          </w:rPr>
          <w:t>-</w:t>
        </w:r>
        <w:del w:id="1587" w:author="Garrick W Bruening" w:date="2020-10-02T13:49:00Z">
          <w:r w:rsidR="002544A3" w:rsidRPr="009802F2" w:rsidDel="00013B45">
            <w:rPr>
              <w:vertAlign w:val="superscript"/>
            </w:rPr>
            <w:delText>2</w:delText>
          </w:r>
        </w:del>
      </w:ins>
      <w:ins w:id="1588" w:author="Garrick W Bruening" w:date="2020-10-02T13:49:00Z">
        <w:r w:rsidR="00013B45" w:rsidRPr="009802F2">
          <w:rPr>
            <w:vertAlign w:val="superscript"/>
          </w:rPr>
          <w:t>3</w:t>
        </w:r>
      </w:ins>
      <w:ins w:id="1589" w:author="Alaa Ahmed" w:date="2020-07-30T12:15:00Z">
        <w:r w:rsidR="009A5407" w:rsidRPr="009802F2">
          <w:t xml:space="preserve"> </w:t>
        </w:r>
      </w:ins>
      <w:r w:rsidRPr="009802F2">
        <w:t xml:space="preserve">for </w:t>
      </w:r>
      <w:r w:rsidR="009D377E" w:rsidRPr="009802F2">
        <w:t>Experiment 2a and 2b respectively</w:t>
      </w:r>
      <w:commentRangeEnd w:id="1559"/>
      <w:r w:rsidR="00B51B9C" w:rsidRPr="009802F2">
        <w:rPr>
          <w:rStyle w:val="CommentReference"/>
        </w:rPr>
        <w:commentReference w:id="1559"/>
      </w:r>
      <w:r w:rsidR="00D307B9">
        <w:t xml:space="preserve"> (Fig. S1)</w:t>
      </w:r>
      <w:r w:rsidR="009D377E" w:rsidRPr="009802F2">
        <w:t xml:space="preserve">. </w:t>
      </w:r>
      <w:r w:rsidR="00B21F04" w:rsidRPr="009802F2">
        <w:t xml:space="preserve">A separate </w:t>
      </w:r>
      <w:r w:rsidR="00B24814" w:rsidRPr="009802F2">
        <w:rPr>
          <w:noProof/>
          <w:position w:val="-6"/>
        </w:rPr>
        <w:object w:dxaOrig="240" w:dyaOrig="220" w14:anchorId="0096D8C1">
          <v:shape id="_x0000_i1055" type="#_x0000_t75" style="width:14.25pt;height:14.25pt" o:ole="">
            <v:imagedata r:id="rId67" o:title=""/>
          </v:shape>
          <o:OLEObject Type="Embed" ProgID="Equation.DSMT4" ShapeID="_x0000_i1055" DrawAspect="Content" ObjectID="_1663576640" r:id="rId73"/>
        </w:object>
      </w:r>
      <w:r w:rsidR="00B21F04" w:rsidRPr="009802F2">
        <w:t xml:space="preserve"> was fit to Experiment 2c, since the movements were qualitatively different (i.e. out and back vs out and stop). </w:t>
      </w:r>
      <w:r w:rsidR="00BC2462" w:rsidRPr="009802F2">
        <w:t>F</w:t>
      </w:r>
      <w:r w:rsidRPr="009802F2">
        <w:t xml:space="preserve">or </w:t>
      </w:r>
      <w:r w:rsidR="0081757F" w:rsidRPr="009802F2">
        <w:t>E</w:t>
      </w:r>
      <w:r w:rsidRPr="009802F2">
        <w:t xml:space="preserve">xperiment 2c, the predicted optimal durations </w:t>
      </w:r>
      <w:r w:rsidR="009D377E" w:rsidRPr="009802F2">
        <w:t xml:space="preserve">also </w:t>
      </w:r>
      <w:r w:rsidRPr="009802F2">
        <w:t>match those observed (</w:t>
      </w:r>
      <m:oMath>
        <m:sSub>
          <m:sSubPr>
            <m:ctrlPr>
              <w:ins w:id="1590" w:author="Garrick W Bruening" w:date="2020-10-02T13:47:00Z">
                <w:rPr>
                  <w:rFonts w:ascii="Cambria Math" w:hAnsi="Cambria Math" w:cstheme="minorHAnsi"/>
                  <w:noProof/>
                </w:rPr>
              </w:ins>
            </m:ctrlPr>
          </m:sSubPr>
          <m:e>
            <m:r>
              <w:ins w:id="1591" w:author="Garrick W Bruening" w:date="2020-10-02T13:47:00Z">
                <m:rPr>
                  <m:nor/>
                </m:rPr>
                <w:rPr>
                  <w:rFonts w:cstheme="minorHAnsi"/>
                  <w:noProof/>
                </w:rPr>
                <m:t>α</m:t>
              </w:ins>
            </m:r>
          </m:e>
          <m:sub>
            <m:r>
              <w:ins w:id="1592" w:author="Garrick W Bruening" w:date="2020-10-02T13:47:00Z">
                <m:rPr>
                  <m:nor/>
                </m:rPr>
                <w:rPr>
                  <w:rFonts w:cstheme="minorHAnsi"/>
                  <w:noProof/>
                  <w:rPrChange w:id="1593" w:author="Garrick W Bruening" w:date="2020-10-02T13:47:00Z">
                    <w:rPr>
                      <w:rFonts w:ascii="Cambria Math" w:cstheme="minorHAnsi"/>
                      <w:noProof/>
                    </w:rPr>
                  </w:rPrChange>
                </w:rPr>
                <m:t>c</m:t>
              </w:ins>
            </m:r>
          </m:sub>
        </m:sSub>
        <m:r>
          <w:ins w:id="1594" w:author="Garrick W Bruening" w:date="2020-10-02T13:47:00Z">
            <m:rPr>
              <m:nor/>
            </m:rPr>
            <w:rPr>
              <w:rFonts w:cstheme="minorHAnsi"/>
              <w:noProof/>
            </w:rPr>
            <m:t xml:space="preserve"> =</m:t>
          </w:ins>
        </m:r>
        <m:r>
          <w:ins w:id="1595" w:author="Garrick W Bruening" w:date="2020-10-02T13:47:00Z">
            <m:rPr>
              <m:nor/>
            </m:rPr>
            <w:rPr>
              <w:rFonts w:cstheme="minorHAnsi"/>
              <w:noProof/>
              <w:rPrChange w:id="1596" w:author="Garrick W Bruening" w:date="2020-10-02T13:47:00Z">
                <w:rPr>
                  <w:rFonts w:cstheme="minorHAnsi"/>
                  <w:noProof/>
                </w:rPr>
              </w:rPrChange>
            </w:rPr>
            <m:t xml:space="preserve"> </m:t>
          </w:ins>
        </m:r>
        <m:r>
          <w:ins w:id="1597" w:author="Garrick W Bruening" w:date="2020-10-02T13:47:00Z">
            <m:rPr>
              <m:nor/>
            </m:rPr>
            <w:rPr>
              <w:rFonts w:cstheme="minorHAnsi"/>
              <w:noProof/>
              <w:rPrChange w:id="1598" w:author="Garrick W Bruening" w:date="2020-10-02T13:47:00Z">
                <w:rPr>
                  <w:rFonts w:ascii="Cambria Math" w:cstheme="minorHAnsi"/>
                  <w:noProof/>
                </w:rPr>
              </w:rPrChange>
            </w:rPr>
            <m:t>95.67</m:t>
          </w:ins>
        </m:r>
      </m:oMath>
      <w:ins w:id="1599" w:author="Alaa Ahmed" w:date="2020-07-30T12:20:00Z">
        <w:del w:id="1600" w:author="Garrick W Bruening" w:date="2020-10-02T13:44:00Z">
          <w:r w:rsidR="00B24814" w:rsidRPr="009802F2" w:rsidDel="00420B0F">
            <w:rPr>
              <w:noProof/>
              <w:position w:val="-6"/>
              <w:highlight w:val="yellow"/>
            </w:rPr>
            <w:object w:dxaOrig="1080" w:dyaOrig="280" w14:anchorId="293ED585">
              <v:shape id="_x0000_i1056" type="#_x0000_t75" style="width:57.75pt;height:14.25pt" o:ole="">
                <v:imagedata r:id="rId74" o:title=""/>
              </v:shape>
              <o:OLEObject Type="Embed" ProgID="Equation.DSMT4" ShapeID="_x0000_i1056" DrawAspect="Content" ObjectID="_1663576641" r:id="rId75"/>
            </w:object>
          </w:r>
        </w:del>
      </w:ins>
      <w:r w:rsidR="00387A5A" w:rsidRPr="009802F2">
        <w:t xml:space="preserve">, </w:t>
      </w:r>
      <w:r w:rsidR="0081757F" w:rsidRPr="009802F2">
        <w:rPr>
          <w:rPrChange w:id="1601" w:author="Alaa Ahmed" w:date="2020-08-03T15:05:00Z">
            <w:rPr>
              <w:highlight w:val="yellow"/>
            </w:rPr>
          </w:rPrChange>
        </w:rPr>
        <w:t>SSE</w:t>
      </w:r>
      <w:r w:rsidR="003805E2" w:rsidRPr="009802F2">
        <w:t xml:space="preserve"> </w:t>
      </w:r>
      <w:r w:rsidR="003805E2" w:rsidRPr="009802F2">
        <w:rPr>
          <w:rPrChange w:id="1602" w:author="Alaa Ahmed" w:date="2020-08-03T15:05:00Z">
            <w:rPr>
              <w:highlight w:val="yellow"/>
            </w:rPr>
          </w:rPrChange>
        </w:rPr>
        <w:t>=</w:t>
      </w:r>
      <w:ins w:id="1603" w:author="Alaa Ahmed" w:date="2020-08-03T15:01:00Z">
        <w:r w:rsidR="002544A3" w:rsidRPr="009802F2">
          <w:t xml:space="preserve"> </w:t>
        </w:r>
      </w:ins>
      <w:ins w:id="1604" w:author="Garrick W Bruening" w:date="2020-09-30T14:38:00Z">
        <w:r w:rsidR="005E6A76" w:rsidRPr="009802F2">
          <w:t>9.69e</w:t>
        </w:r>
        <w:r w:rsidR="005E6A76" w:rsidRPr="009802F2">
          <w:rPr>
            <w:vertAlign w:val="superscript"/>
          </w:rPr>
          <w:t>-4</w:t>
        </w:r>
      </w:ins>
      <w:ins w:id="1605" w:author="Alaa Ahmed" w:date="2020-08-03T15:01:00Z">
        <w:del w:id="1606" w:author="Garrick W Bruening" w:date="2020-09-30T14:38:00Z">
          <w:r w:rsidR="003C5C03" w:rsidRPr="009802F2">
            <w:delText>5.91e</w:delText>
          </w:r>
          <w:r w:rsidR="003C5C03" w:rsidRPr="009802F2">
            <w:rPr>
              <w:vertAlign w:val="superscript"/>
            </w:rPr>
            <w:delText>-2</w:delText>
          </w:r>
        </w:del>
      </w:ins>
      <w:del w:id="1607" w:author="Alaa Ahmed" w:date="2020-08-03T15:02:00Z">
        <w:r w:rsidR="003805E2" w:rsidRPr="009802F2" w:rsidDel="003C5C03">
          <w:delText xml:space="preserve"> </w:delText>
        </w:r>
      </w:del>
      <w:r w:rsidRPr="009802F2">
        <w:t>).</w:t>
      </w:r>
      <w:ins w:id="1608" w:author="Garrick W Bruening" w:date="2020-09-30T14:39:00Z">
        <w:r w:rsidR="00A008ED" w:rsidRPr="009802F2">
          <w:t xml:space="preserve"> The total SSE across all three experiments was 6.20e</w:t>
        </w:r>
        <w:r w:rsidR="00A008ED" w:rsidRPr="009802F2">
          <w:rPr>
            <w:vertAlign w:val="superscript"/>
          </w:rPr>
          <w:t>-3</w:t>
        </w:r>
        <w:r w:rsidR="00A008ED" w:rsidRPr="009802F2">
          <w:t>.</w:t>
        </w:r>
      </w:ins>
    </w:p>
    <w:tbl>
      <w:tblPr>
        <w:tblStyle w:val="TableGrid"/>
        <w:tblW w:w="0" w:type="auto"/>
        <w:tblLook w:val="04A0" w:firstRow="1" w:lastRow="0" w:firstColumn="1" w:lastColumn="0" w:noHBand="0" w:noVBand="1"/>
      </w:tblPr>
      <w:tblGrid>
        <w:gridCol w:w="9350"/>
      </w:tblGrid>
      <w:tr w:rsidR="00F4322E" w:rsidRPr="009802F2" w14:paraId="2D3F086D" w14:textId="77777777" w:rsidTr="00F4322E">
        <w:trPr>
          <w:ins w:id="1609" w:author="Garrick W Bruening" w:date="2020-09-23T12:05:00Z"/>
        </w:trPr>
        <w:tc>
          <w:tcPr>
            <w:tcW w:w="9350" w:type="dxa"/>
          </w:tcPr>
          <w:p w14:paraId="129865BC" w14:textId="3565EB57" w:rsidR="00F4322E" w:rsidRPr="009802F2" w:rsidRDefault="00F14971" w:rsidP="0003415B">
            <w:pPr>
              <w:rPr>
                <w:ins w:id="1610" w:author="Garrick W Bruening" w:date="2020-09-24T12:25:00Z"/>
              </w:rPr>
            </w:pPr>
            <w:commentRangeStart w:id="1611"/>
            <w:commentRangeStart w:id="1612"/>
            <w:commentRangeEnd w:id="1611"/>
            <w:ins w:id="1613" w:author="Garrick W Bruening" w:date="2020-09-23T12:06:00Z">
              <w:r w:rsidRPr="009802F2">
                <w:rPr>
                  <w:rStyle w:val="CommentReference"/>
                </w:rPr>
                <w:lastRenderedPageBreak/>
                <w:commentReference w:id="1611"/>
              </w:r>
            </w:ins>
            <w:commentRangeEnd w:id="1612"/>
            <w:ins w:id="1614" w:author="Garrick W Bruening" w:date="2020-09-24T14:05:00Z">
              <w:r w:rsidR="00464F7B" w:rsidRPr="009802F2">
                <w:rPr>
                  <w:rStyle w:val="CommentReference"/>
                </w:rPr>
                <w:commentReference w:id="1612"/>
              </w:r>
            </w:ins>
            <w:ins w:id="1615" w:author="Garrick W Bruening" w:date="2020-10-06T11:37:00Z">
              <w:r w:rsidR="00FD4358" w:rsidRPr="009802F2">
                <w:rPr>
                  <w:noProof/>
                </w:rPr>
                <w:drawing>
                  <wp:inline distT="0" distB="0" distL="0" distR="0" wp14:anchorId="22022AC5" wp14:editId="482F89F4">
                    <wp:extent cx="5943600" cy="55860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943600" cy="5586095"/>
                            </a:xfrm>
                            <a:prstGeom prst="rect">
                              <a:avLst/>
                            </a:prstGeom>
                          </pic:spPr>
                        </pic:pic>
                      </a:graphicData>
                    </a:graphic>
                  </wp:inline>
                </w:drawing>
              </w:r>
            </w:ins>
          </w:p>
          <w:p w14:paraId="67F1405C" w14:textId="5FA6ACC0" w:rsidR="009058B6" w:rsidRPr="009802F2" w:rsidRDefault="001016B7" w:rsidP="0003415B">
            <w:pPr>
              <w:rPr>
                <w:ins w:id="1616" w:author="Garrick W Bruening" w:date="2020-09-23T12:05:00Z"/>
              </w:rPr>
            </w:pPr>
            <w:commentRangeStart w:id="1617"/>
            <w:commentRangeStart w:id="1618"/>
            <w:commentRangeEnd w:id="1617"/>
            <w:ins w:id="1619" w:author="Garrick W Bruening" w:date="2020-09-24T12:26:00Z">
              <w:r w:rsidRPr="009802F2">
                <w:rPr>
                  <w:rStyle w:val="CommentReference"/>
                </w:rPr>
                <w:commentReference w:id="1617"/>
              </w:r>
            </w:ins>
            <w:commentRangeEnd w:id="1618"/>
            <w:ins w:id="1620" w:author="Garrick W Bruening" w:date="2020-09-24T14:05:00Z">
              <w:r w:rsidR="00464F7B" w:rsidRPr="009802F2">
                <w:rPr>
                  <w:rStyle w:val="CommentReference"/>
                </w:rPr>
                <w:commentReference w:id="1618"/>
              </w:r>
            </w:ins>
          </w:p>
        </w:tc>
      </w:tr>
      <w:tr w:rsidR="00F4322E" w:rsidRPr="009802F2" w14:paraId="50679D3F" w14:textId="77777777" w:rsidTr="00F4322E">
        <w:trPr>
          <w:ins w:id="1621" w:author="Garrick W Bruening" w:date="2020-09-23T12:05:00Z"/>
        </w:trPr>
        <w:tc>
          <w:tcPr>
            <w:tcW w:w="9350" w:type="dxa"/>
          </w:tcPr>
          <w:p w14:paraId="743BE2D1" w14:textId="5562FA3A" w:rsidR="00F4322E" w:rsidRPr="009802F2" w:rsidRDefault="00F4322E" w:rsidP="0003415B">
            <w:pPr>
              <w:rPr>
                <w:ins w:id="1622" w:author="Garrick W Bruening" w:date="2020-10-06T11:37:00Z"/>
              </w:rPr>
            </w:pPr>
            <w:ins w:id="1623" w:author="Garrick W Bruening" w:date="2020-09-23T12:05:00Z">
              <w:r w:rsidRPr="009802F2">
                <w:t xml:space="preserve">Figure </w:t>
              </w:r>
            </w:ins>
            <w:ins w:id="1624" w:author="Garrick W Bruening" w:date="2020-10-06T11:49:00Z">
              <w:r w:rsidR="00CF4D26" w:rsidRPr="009802F2">
                <w:t>5</w:t>
              </w:r>
            </w:ins>
            <w:ins w:id="1625" w:author="Garrick W Bruening" w:date="2020-09-23T12:05:00Z">
              <w:r w:rsidRPr="009802F2">
                <w:t xml:space="preserve"> Caption Model Fits for all experiments</w:t>
              </w:r>
            </w:ins>
          </w:p>
          <w:p w14:paraId="0B419133" w14:textId="3B5F06FF" w:rsidR="00913936" w:rsidRPr="009802F2" w:rsidRDefault="00913936" w:rsidP="0003415B">
            <w:pPr>
              <w:rPr>
                <w:ins w:id="1626" w:author="Garrick W Bruening" w:date="2020-10-06T11:39:00Z"/>
              </w:rPr>
            </w:pPr>
            <w:ins w:id="1627" w:author="Garrick W Bruening" w:date="2020-10-06T11:37:00Z">
              <w:r w:rsidRPr="009802F2">
                <w:t xml:space="preserve">(A) </w:t>
              </w:r>
            </w:ins>
            <w:ins w:id="1628" w:author="Garrick W Bruening" w:date="2020-10-06T11:39:00Z">
              <w:r w:rsidR="00247B99" w:rsidRPr="009802F2">
                <w:t>Using the data from experiment 1, and the logistic regression shown in Eq. 5</w:t>
              </w:r>
            </w:ins>
            <w:ins w:id="1629" w:author="Garrick W Bruening" w:date="2020-10-06T11:40:00Z">
              <w:r w:rsidR="001C0478" w:rsidRPr="009802F2">
                <w:t>, we can compute</w:t>
              </w:r>
              <w:r w:rsidR="00CE5521" w:rsidRPr="009802F2">
                <w:t xml:space="preserve"> the probability of success given the criteria for experiment 2a and 2b. </w:t>
              </w:r>
            </w:ins>
            <w:ins w:id="1630" w:author="Garrick W Bruening" w:date="2020-10-06T11:42:00Z">
              <w:r w:rsidR="0082077C" w:rsidRPr="009802F2">
                <w:t xml:space="preserve">Data points are the fraction of trails within that condition that were a success. </w:t>
              </w:r>
            </w:ins>
            <w:ins w:id="1631" w:author="Garrick W Bruening" w:date="2020-10-06T11:41:00Z">
              <w:r w:rsidR="007D33BB" w:rsidRPr="009802F2">
                <w:t xml:space="preserve">The regression for experiment </w:t>
              </w:r>
              <w:r w:rsidR="00992CB7" w:rsidRPr="009802F2">
                <w:t>2a</w:t>
              </w:r>
            </w:ins>
            <w:ins w:id="1632" w:author="Garrick W Bruening" w:date="2020-10-06T11:43:00Z">
              <w:r w:rsidR="00206BD0" w:rsidRPr="009802F2">
                <w:t xml:space="preserve"> criteria</w:t>
              </w:r>
            </w:ins>
            <w:ins w:id="1633" w:author="Garrick W Bruening" w:date="2020-10-06T11:41:00Z">
              <w:r w:rsidR="007D33BB" w:rsidRPr="009802F2">
                <w:t xml:space="preserve"> is shown with a solid line and </w:t>
              </w:r>
              <w:r w:rsidR="00992CB7" w:rsidRPr="009802F2">
                <w:t>circle data points. The regression for 2b</w:t>
              </w:r>
            </w:ins>
            <w:ins w:id="1634" w:author="Garrick W Bruening" w:date="2020-10-06T11:43:00Z">
              <w:r w:rsidR="00206BD0" w:rsidRPr="009802F2">
                <w:t xml:space="preserve"> criteria</w:t>
              </w:r>
            </w:ins>
            <w:ins w:id="1635" w:author="Garrick W Bruening" w:date="2020-10-06T11:41:00Z">
              <w:r w:rsidR="00992CB7" w:rsidRPr="009802F2">
                <w:t xml:space="preserve"> is shown with a dashed </w:t>
              </w:r>
            </w:ins>
            <w:ins w:id="1636" w:author="Garrick W Bruening" w:date="2020-10-06T11:42:00Z">
              <w:r w:rsidR="00992CB7" w:rsidRPr="009802F2">
                <w:t>line and square data points. We see that the probability function can well represent the</w:t>
              </w:r>
              <w:r w:rsidR="0082077C" w:rsidRPr="009802F2">
                <w:t xml:space="preserve"> </w:t>
              </w:r>
            </w:ins>
            <w:ins w:id="1637" w:author="Garrick W Bruening" w:date="2020-10-06T11:43:00Z">
              <w:r w:rsidR="00206BD0" w:rsidRPr="009802F2">
                <w:t>data seen in experiment 1.</w:t>
              </w:r>
              <w:r w:rsidR="009B797A" w:rsidRPr="009802F2">
                <w:t xml:space="preserve"> Each line is colored by mass added from experiment 1.</w:t>
              </w:r>
            </w:ins>
          </w:p>
          <w:p w14:paraId="40CF6035" w14:textId="544B109E" w:rsidR="00916D4B" w:rsidRPr="009802F2" w:rsidRDefault="00916D4B" w:rsidP="0003415B">
            <w:pPr>
              <w:rPr>
                <w:ins w:id="1638" w:author="Garrick W Bruening" w:date="2020-09-30T14:29:00Z"/>
              </w:rPr>
            </w:pPr>
            <w:ins w:id="1639" w:author="Garrick W Bruening" w:date="2020-10-06T11:39:00Z">
              <w:r w:rsidRPr="009802F2">
                <w:t xml:space="preserve">(B) </w:t>
              </w:r>
            </w:ins>
            <w:ins w:id="1640" w:author="Garrick W Bruening" w:date="2020-10-06T11:43:00Z">
              <w:r w:rsidR="009B797A" w:rsidRPr="009802F2">
                <w:t>Using the regressions from Eq. 5</w:t>
              </w:r>
            </w:ins>
            <w:ins w:id="1641" w:author="Garrick W Bruening" w:date="2020-10-06T11:44:00Z">
              <w:r w:rsidR="003A6D9F" w:rsidRPr="009802F2">
                <w:t xml:space="preserve">, we can apply this to the masses and movement durations see in experiment 2. This plot shows </w:t>
              </w:r>
            </w:ins>
            <w:ins w:id="1642" w:author="Garrick W Bruening" w:date="2020-10-06T11:45:00Z">
              <w:r w:rsidR="003A6D9F" w:rsidRPr="009802F2">
                <w:t xml:space="preserve">how the regressions map onto the data seen in experiment 2a and 2b. </w:t>
              </w:r>
              <w:r w:rsidR="00F1534D" w:rsidRPr="009802F2">
                <w:t xml:space="preserve">As with panel A, experiment 2a is shown with a solid line and experiment 2b is shown with a dashed line. </w:t>
              </w:r>
            </w:ins>
            <w:ins w:id="1643" w:author="Garrick W Bruening" w:date="2020-10-06T11:47:00Z">
              <w:r w:rsidR="005C750E" w:rsidRPr="009802F2">
                <w:t xml:space="preserve">The </w:t>
              </w:r>
              <w:r w:rsidR="00652BB3" w:rsidRPr="009802F2">
                <w:t>fractional success is shown with v</w:t>
              </w:r>
            </w:ins>
            <w:ins w:id="1644" w:author="Garrick W Bruening" w:date="2020-10-06T11:48:00Z">
              <w:r w:rsidR="00652BB3" w:rsidRPr="009802F2">
                <w:t>ertical error bars</w:t>
              </w:r>
              <w:r w:rsidR="00C036B4" w:rsidRPr="009802F2">
                <w:t>. For experiment 2a, the regression slightly underpredicts the probability of success</w:t>
              </w:r>
            </w:ins>
            <w:ins w:id="1645" w:author="Garrick W Bruening" w:date="2020-10-06T11:49:00Z">
              <w:r w:rsidR="00C036B4" w:rsidRPr="009802F2">
                <w:t xml:space="preserve"> for a given movement duration</w:t>
              </w:r>
            </w:ins>
            <w:ins w:id="1646" w:author="Garrick W Bruening" w:date="2020-10-06T11:48:00Z">
              <w:r w:rsidR="00C036B4" w:rsidRPr="009802F2">
                <w:t>. For experiment 2b, the regression slightly overpredicts the probability of success for a given movement</w:t>
              </w:r>
            </w:ins>
            <w:ins w:id="1647" w:author="Garrick W Bruening" w:date="2020-10-06T11:49:00Z">
              <w:r w:rsidR="00C036B4" w:rsidRPr="009802F2">
                <w:t xml:space="preserve"> duration.</w:t>
              </w:r>
            </w:ins>
          </w:p>
          <w:p w14:paraId="663312DD" w14:textId="4E6744A9" w:rsidR="00F4322E" w:rsidRPr="009802F2" w:rsidRDefault="00FD4358" w:rsidP="0003415B">
            <w:pPr>
              <w:rPr>
                <w:ins w:id="1648" w:author="Garrick W Bruening" w:date="2020-09-23T12:05:00Z"/>
              </w:rPr>
            </w:pPr>
            <w:ins w:id="1649" w:author="Garrick W Bruening" w:date="2020-10-06T11:37:00Z">
              <w:r w:rsidRPr="009802F2">
                <w:lastRenderedPageBreak/>
                <w:t>(C)</w:t>
              </w:r>
              <w:r w:rsidR="00913936" w:rsidRPr="009802F2">
                <w:t xml:space="preserve"> </w:t>
              </w:r>
            </w:ins>
            <w:ins w:id="1650" w:author="Garrick W Bruening" w:date="2020-09-30T14:30:00Z">
              <w:r w:rsidR="001D1502" w:rsidRPr="009802F2">
                <w:t>Utility fits by experiment</w:t>
              </w:r>
              <w:r w:rsidR="00723933" w:rsidRPr="009802F2">
                <w:t>. Each solid line with</w:t>
              </w:r>
            </w:ins>
            <w:ins w:id="1651" w:author="Garrick W Bruening" w:date="2020-09-30T14:32:00Z">
              <w:r w:rsidR="004E04C1" w:rsidRPr="009802F2">
                <w:t xml:space="preserve"> error bars (</w:t>
              </w:r>
              <w:r w:rsidR="004E6F58" w:rsidRPr="009802F2">
                <w:t>standard error across subjects’ average</w:t>
              </w:r>
              <w:r w:rsidR="004E04C1" w:rsidRPr="009802F2">
                <w:t>)</w:t>
              </w:r>
            </w:ins>
            <w:ins w:id="1652" w:author="Garrick W Bruening" w:date="2020-09-30T14:30:00Z">
              <w:r w:rsidR="00723933" w:rsidRPr="009802F2">
                <w:t xml:space="preserve"> represent the ave</w:t>
              </w:r>
            </w:ins>
            <w:ins w:id="1653" w:author="Garrick W Bruening" w:date="2020-09-30T14:31:00Z">
              <w:r w:rsidR="00723933" w:rsidRPr="009802F2">
                <w:t>rage movement duration for experiment 2a (</w:t>
              </w:r>
              <w:r w:rsidR="00A661B4" w:rsidRPr="009802F2">
                <w:t>pink), 2b (blue), 2c (green)</w:t>
              </w:r>
              <w:r w:rsidR="004E04C1" w:rsidRPr="009802F2">
                <w:t xml:space="preserve">. </w:t>
              </w:r>
            </w:ins>
            <w:ins w:id="1654" w:author="Garrick W Bruening" w:date="2020-09-30T14:33:00Z">
              <w:r w:rsidR="004E6F58" w:rsidRPr="009802F2">
                <w:t xml:space="preserve">The dashed lines indicate different optimal utility durations. For experiment 2a and 2b, we fit one </w:t>
              </w:r>
            </w:ins>
            <w:ins w:id="1655" w:author="Garrick W Bruening" w:date="2020-09-30T14:34:00Z">
              <w:r w:rsidR="0046598D" w:rsidRPr="009802F2">
                <w:rPr>
                  <w:rFonts w:cstheme="minorHAnsi"/>
                </w:rPr>
                <w:t>α</w:t>
              </w:r>
              <w:r w:rsidR="00D97C33" w:rsidRPr="009802F2">
                <w:rPr>
                  <w:rFonts w:cstheme="minorHAnsi"/>
                </w:rPr>
                <w:t xml:space="preserve"> value</w:t>
              </w:r>
              <w:r w:rsidR="0046598D" w:rsidRPr="009802F2">
                <w:t xml:space="preserve"> (</w:t>
              </w:r>
              <w:r w:rsidR="0046598D" w:rsidRPr="009802F2">
                <w:rPr>
                  <w:rFonts w:cstheme="minorHAnsi"/>
                </w:rPr>
                <w:t>α</w:t>
              </w:r>
              <w:r w:rsidR="0046598D" w:rsidRPr="009802F2">
                <w:t xml:space="preserve"> = 68.137)</w:t>
              </w:r>
            </w:ins>
            <w:ins w:id="1656" w:author="Garrick W Bruening" w:date="2020-09-30T14:35:00Z">
              <w:r w:rsidR="000B4FA7" w:rsidRPr="009802F2">
                <w:t xml:space="preserve"> to find the durations predicted by optimizing utility. We see the utility model does a reasonable job </w:t>
              </w:r>
              <w:r w:rsidR="00AE7A8C" w:rsidRPr="009802F2">
                <w:t>and predicting two experiments by altering the probability of task success (</w:t>
              </w:r>
            </w:ins>
            <w:ins w:id="1657" w:author="Garrick W Bruening" w:date="2020-09-30T14:42:00Z">
              <w:r w:rsidR="005F67B8" w:rsidRPr="009802F2">
                <w:t>SSE = 5.24e</w:t>
              </w:r>
              <w:r w:rsidR="005F67B8" w:rsidRPr="009802F2">
                <w:rPr>
                  <w:vertAlign w:val="superscript"/>
                </w:rPr>
                <w:t>-3</w:t>
              </w:r>
              <w:r w:rsidR="005F67B8" w:rsidRPr="009802F2">
                <w:t>)</w:t>
              </w:r>
              <w:r w:rsidR="00AD567F" w:rsidRPr="009802F2">
                <w:t xml:space="preserve">. When fitting another </w:t>
              </w:r>
              <w:r w:rsidR="00AD567F" w:rsidRPr="009802F2">
                <w:rPr>
                  <w:rFonts w:cstheme="minorHAnsi"/>
                </w:rPr>
                <w:t>α</w:t>
              </w:r>
              <w:r w:rsidR="00AD567F" w:rsidRPr="009802F2">
                <w:t xml:space="preserve"> value (</w:t>
              </w:r>
              <w:r w:rsidR="00AD567F" w:rsidRPr="009802F2">
                <w:rPr>
                  <w:rFonts w:cstheme="minorHAnsi"/>
                </w:rPr>
                <w:t>α</w:t>
              </w:r>
              <w:r w:rsidR="00AD567F" w:rsidRPr="009802F2">
                <w:t xml:space="preserve"> = </w:t>
              </w:r>
            </w:ins>
            <w:ins w:id="1658" w:author="Garrick W Bruening" w:date="2020-09-30T14:43:00Z">
              <w:r w:rsidR="00852073" w:rsidRPr="009802F2">
                <w:t>95.665</w:t>
              </w:r>
            </w:ins>
            <w:ins w:id="1659" w:author="Garrick W Bruening" w:date="2020-09-30T14:42:00Z">
              <w:r w:rsidR="00AD567F" w:rsidRPr="009802F2">
                <w:t>) to 2c</w:t>
              </w:r>
            </w:ins>
            <w:ins w:id="1660" w:author="Garrick W Bruening" w:date="2020-09-30T14:43:00Z">
              <w:r w:rsidR="00852073" w:rsidRPr="009802F2">
                <w:t xml:space="preserve">, we find that utility </w:t>
              </w:r>
            </w:ins>
            <w:ins w:id="1661" w:author="Garrick W Bruening" w:date="2020-10-06T11:49:00Z">
              <w:r w:rsidR="00CF4D26" w:rsidRPr="009802F2">
                <w:t>can</w:t>
              </w:r>
            </w:ins>
            <w:ins w:id="1662" w:author="Garrick W Bruening" w:date="2020-09-30T14:43:00Z">
              <w:r w:rsidR="00852073" w:rsidRPr="009802F2">
                <w:t xml:space="preserve"> predict the movement durations (SSE = 9.69e</w:t>
              </w:r>
              <w:r w:rsidR="00852073" w:rsidRPr="009802F2">
                <w:rPr>
                  <w:vertAlign w:val="superscript"/>
                </w:rPr>
                <w:t>-3</w:t>
              </w:r>
              <w:r w:rsidR="00852073" w:rsidRPr="009802F2">
                <w:t xml:space="preserve">). </w:t>
              </w:r>
              <w:r w:rsidR="00D31A29" w:rsidRPr="009802F2">
                <w:t xml:space="preserve">The black dashed line indicates using the </w:t>
              </w:r>
            </w:ins>
            <w:ins w:id="1663" w:author="Garrick W Bruening" w:date="2020-09-30T14:44:00Z">
              <w:r w:rsidR="00D31A29" w:rsidRPr="009802F2">
                <w:rPr>
                  <w:rFonts w:cstheme="minorHAnsi"/>
                </w:rPr>
                <w:t>α</w:t>
              </w:r>
              <w:r w:rsidR="00D31A29" w:rsidRPr="009802F2">
                <w:t xml:space="preserve"> value from experiment 2a and 2b, setting the probability of success to 1, then finding the optimal durations. We see that it is not quite able to predict </w:t>
              </w:r>
              <w:r w:rsidR="00CB7D0E" w:rsidRPr="009802F2">
                <w:t>the movement durations seen in experiment 2c. The dashed red line</w:t>
              </w:r>
            </w:ins>
            <w:ins w:id="1664" w:author="Garrick W Bruening" w:date="2020-09-30T14:45:00Z">
              <w:r w:rsidR="0002373B" w:rsidRPr="009802F2">
                <w:t xml:space="preserve"> indicates the gross metabolic minima duration. This shows that</w:t>
              </w:r>
              <w:r w:rsidR="005071EA" w:rsidRPr="009802F2">
                <w:t xml:space="preserve"> </w:t>
              </w:r>
            </w:ins>
            <w:ins w:id="1665" w:author="Garrick W Bruening" w:date="2020-09-30T14:46:00Z">
              <w:r w:rsidR="0069400F" w:rsidRPr="009802F2">
                <w:t>the metabolic minima lines up very well with experiment 2c</w:t>
              </w:r>
            </w:ins>
            <w:ins w:id="1666" w:author="Garrick W Bruening" w:date="2020-09-30T14:47:00Z">
              <w:r w:rsidR="00D36D82" w:rsidRPr="009802F2">
                <w:t xml:space="preserve"> (SSE = 1.972e</w:t>
              </w:r>
              <w:r w:rsidR="00D36D82" w:rsidRPr="009802F2">
                <w:rPr>
                  <w:vertAlign w:val="superscript"/>
                </w:rPr>
                <w:t>-3</w:t>
              </w:r>
              <w:r w:rsidR="00D36D82" w:rsidRPr="009802F2">
                <w:t>)</w:t>
              </w:r>
            </w:ins>
            <w:ins w:id="1667" w:author="Garrick W Bruening" w:date="2020-09-30T14:46:00Z">
              <w:r w:rsidR="0069400F" w:rsidRPr="009802F2">
                <w:t>.</w:t>
              </w:r>
            </w:ins>
            <w:ins w:id="1668" w:author="Garrick W Bruening" w:date="2020-09-30T14:42:00Z">
              <w:r w:rsidR="00AD567F" w:rsidRPr="009802F2">
                <w:t xml:space="preserve"> </w:t>
              </w:r>
            </w:ins>
          </w:p>
        </w:tc>
      </w:tr>
      <w:tr w:rsidR="00F4322E" w:rsidRPr="009802F2" w:rsidDel="00F4322E" w14:paraId="0208CE7D" w14:textId="0973BEB7" w:rsidTr="00C934EC">
        <w:trPr>
          <w:ins w:id="1669" w:author="Alaa Ahmed" w:date="2020-08-07T10:46:00Z"/>
          <w:del w:id="1670" w:author="Garrick W Bruening" w:date="2020-09-23T12:05:00Z"/>
        </w:trPr>
        <w:tc>
          <w:tcPr>
            <w:tcW w:w="9350" w:type="dxa"/>
          </w:tcPr>
          <w:p w14:paraId="342B73DE" w14:textId="78624F26" w:rsidR="00F4322E" w:rsidRPr="009802F2" w:rsidDel="00F4322E" w:rsidRDefault="00F4322E" w:rsidP="00F4322E">
            <w:pPr>
              <w:rPr>
                <w:ins w:id="1671" w:author="Alaa Ahmed" w:date="2020-08-07T10:46:00Z"/>
                <w:del w:id="1672" w:author="Garrick W Bruening" w:date="2020-09-23T12:05:00Z"/>
              </w:rPr>
            </w:pPr>
            <w:ins w:id="1673" w:author="Garrick W Bruening" w:date="2020-09-23T12:05:00Z">
              <w:r w:rsidRPr="009802F2">
                <w:rPr>
                  <w:noProof/>
                </w:rPr>
                <w:lastRenderedPageBreak/>
                <w:drawing>
                  <wp:inline distT="0" distB="0" distL="0" distR="0" wp14:anchorId="6E835A5D" wp14:editId="402EA1D7">
                    <wp:extent cx="5943600" cy="4799330"/>
                    <wp:effectExtent l="0" t="0" r="0" b="127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943600" cy="4799330"/>
                            </a:xfrm>
                            <a:prstGeom prst="rect">
                              <a:avLst/>
                            </a:prstGeom>
                          </pic:spPr>
                        </pic:pic>
                      </a:graphicData>
                    </a:graphic>
                  </wp:inline>
                </w:drawing>
              </w:r>
            </w:ins>
            <w:ins w:id="1674" w:author="Alaa Ahmed" w:date="2020-08-07T11:55:00Z">
              <w:del w:id="1675" w:author="Garrick W Bruening" w:date="2020-09-23T12:04:00Z">
                <w:r w:rsidRPr="009802F2" w:rsidDel="00F4322E">
                  <w:rPr>
                    <w:noProof/>
                  </w:rPr>
                  <w:drawing>
                    <wp:inline distT="0" distB="0" distL="0" distR="0" wp14:anchorId="734ADB7E" wp14:editId="19D35C13">
                      <wp:extent cx="5943600" cy="2926080"/>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943600" cy="2926080"/>
                              </a:xfrm>
                              <a:prstGeom prst="rect">
                                <a:avLst/>
                              </a:prstGeom>
                            </pic:spPr>
                          </pic:pic>
                        </a:graphicData>
                      </a:graphic>
                    </wp:inline>
                  </w:drawing>
                </w:r>
              </w:del>
            </w:ins>
          </w:p>
        </w:tc>
      </w:tr>
      <w:tr w:rsidR="00F4322E" w:rsidRPr="009802F2" w:rsidDel="00F4322E" w14:paraId="6B100896" w14:textId="0D852530" w:rsidTr="00C934EC">
        <w:trPr>
          <w:ins w:id="1676" w:author="Alaa Ahmed" w:date="2020-08-07T10:46:00Z"/>
          <w:del w:id="1677" w:author="Garrick W Bruening" w:date="2020-09-23T12:05:00Z"/>
        </w:trPr>
        <w:tc>
          <w:tcPr>
            <w:tcW w:w="9350" w:type="dxa"/>
          </w:tcPr>
          <w:p w14:paraId="26E645C9" w14:textId="580378EA" w:rsidR="00F4322E" w:rsidRPr="009802F2" w:rsidDel="00F4322E" w:rsidRDefault="00F4322E" w:rsidP="00F4322E">
            <w:pPr>
              <w:rPr>
                <w:ins w:id="1678" w:author="Alaa Ahmed" w:date="2020-08-07T10:46:00Z"/>
                <w:del w:id="1679" w:author="Garrick W Bruening" w:date="2020-09-23T12:05:00Z"/>
              </w:rPr>
            </w:pPr>
            <w:ins w:id="1680" w:author="Garrick W Bruening" w:date="2020-09-23T12:05:00Z">
              <w:r w:rsidRPr="009802F2">
                <w:t>Figure 7 Caption Model Fits for all experiments</w:t>
              </w:r>
            </w:ins>
            <w:ins w:id="1681" w:author="Alaa Ahmed" w:date="2020-08-07T10:46:00Z">
              <w:del w:id="1682" w:author="Garrick W Bruening" w:date="2020-09-23T12:04:00Z">
                <w:r w:rsidRPr="009802F2" w:rsidDel="00F4322E">
                  <w:delText>Figure 6 Caption Model Fit</w:delText>
                </w:r>
              </w:del>
            </w:ins>
            <w:ins w:id="1683" w:author="Alaa Ahmed" w:date="2020-08-07T10:47:00Z">
              <w:del w:id="1684" w:author="Garrick W Bruening" w:date="2020-09-23T12:04:00Z">
                <w:r w:rsidRPr="009802F2" w:rsidDel="00F4322E">
                  <w:delText>s</w:delText>
                </w:r>
              </w:del>
            </w:ins>
            <w:ins w:id="1685" w:author="Alaa Ahmed" w:date="2020-08-07T11:55:00Z">
              <w:del w:id="1686" w:author="Garrick W Bruening" w:date="2020-09-23T12:04:00Z">
                <w:r w:rsidRPr="009802F2" w:rsidDel="00F4322E">
                  <w:delText xml:space="preserve"> for Exp 2a</w:delText>
                </w:r>
              </w:del>
            </w:ins>
          </w:p>
        </w:tc>
      </w:tr>
    </w:tbl>
    <w:p w14:paraId="40C0F3B8" w14:textId="4AEE279E" w:rsidR="00027FF6" w:rsidRPr="009802F2" w:rsidDel="00D50221" w:rsidRDefault="00027FF6" w:rsidP="008917EF">
      <w:pPr>
        <w:pStyle w:val="Heading3"/>
        <w:rPr>
          <w:ins w:id="1687" w:author="Alaa Ahmed" w:date="2020-08-07T10:46:00Z"/>
          <w:del w:id="1688" w:author="Garrick W Bruening" w:date="2020-10-06T12:04:00Z"/>
        </w:rPr>
      </w:pPr>
    </w:p>
    <w:p w14:paraId="5B8611F6" w14:textId="7CCFB1EB" w:rsidR="000E02EE" w:rsidRPr="009802F2" w:rsidDel="002437B8" w:rsidRDefault="000E02EE" w:rsidP="008917EF">
      <w:pPr>
        <w:pStyle w:val="Heading3"/>
        <w:rPr>
          <w:del w:id="1689" w:author="Garrick W Bruening" w:date="2020-09-28T15:57:00Z"/>
        </w:rPr>
      </w:pPr>
      <w:del w:id="1690" w:author="Garrick W Bruening" w:date="2020-09-28T15:57:00Z">
        <w:r w:rsidRPr="009802F2" w:rsidDel="002437B8">
          <w:delText>Alternative models</w:delText>
        </w:r>
      </w:del>
    </w:p>
    <w:p w14:paraId="06AA44C2" w14:textId="20EFBD41" w:rsidR="00A04810" w:rsidRPr="009802F2" w:rsidDel="002437B8" w:rsidRDefault="00A04810" w:rsidP="00A04810">
      <w:pPr>
        <w:rPr>
          <w:ins w:id="1691" w:author="Alaa Ahmed" w:date="2020-08-03T15:31:00Z"/>
          <w:del w:id="1692" w:author="Garrick W Bruening" w:date="2020-09-28T15:57:00Z"/>
        </w:rPr>
      </w:pPr>
      <w:ins w:id="1693" w:author="Alaa Ahmed" w:date="2020-08-03T15:31:00Z">
        <w:del w:id="1694" w:author="Garrick W Bruening" w:date="2020-09-28T15:57:00Z">
          <w:r w:rsidRPr="009802F2" w:rsidDel="002437B8">
            <w:rPr>
              <w:b/>
              <w:bCs/>
            </w:rPr>
            <w:delText>Metabolic cost:</w:delText>
          </w:r>
          <w:r w:rsidRPr="009802F2" w:rsidDel="002437B8">
            <w:delText xml:space="preserve"> A popular hypothesis i</w:delText>
          </w:r>
        </w:del>
      </w:ins>
      <w:ins w:id="1695" w:author="Alaa Ahmed" w:date="2020-08-03T15:32:00Z">
        <w:del w:id="1696" w:author="Garrick W Bruening" w:date="2020-09-28T15:57:00Z">
          <w:r w:rsidR="007D59A6" w:rsidRPr="009802F2" w:rsidDel="002437B8">
            <w:delText>n locomotion research is</w:delText>
          </w:r>
        </w:del>
      </w:ins>
      <w:ins w:id="1697" w:author="Alaa Ahmed" w:date="2020-08-03T15:31:00Z">
        <w:del w:id="1698" w:author="Garrick W Bruening" w:date="2020-09-28T15:57:00Z">
          <w:r w:rsidRPr="009802F2" w:rsidDel="002437B8">
            <w:delText xml:space="preserve"> that humans and other animals choose the speed that minimizes the gross metabolic cost to move a fixed distance. We can test that hypothesis using the present data set. In this case, utility is solely comprised of a cost which accordingly needs to be minimized. We can represent this utility as the negative of </w:delText>
          </w:r>
        </w:del>
      </w:ins>
      <w:ins w:id="1699" w:author="Alaa Ahmed" w:date="2020-08-03T15:31:00Z">
        <w:del w:id="1700" w:author="Garrick W Bruening" w:date="2020-09-28T15:57:00Z">
          <w:r w:rsidR="00B24814" w:rsidRPr="009802F2" w:rsidDel="002437B8">
            <w:rPr>
              <w:noProof/>
              <w:position w:val="-12"/>
            </w:rPr>
            <w:object w:dxaOrig="320" w:dyaOrig="380" w14:anchorId="7421E1A3">
              <v:shape id="_x0000_i1057" type="#_x0000_t75" style="width:14.25pt;height:21.75pt" o:ole="">
                <v:imagedata r:id="rId79" o:title=""/>
              </v:shape>
              <o:OLEObject Type="Embed" ProgID="Equation.DSMT4" ShapeID="_x0000_i1057" DrawAspect="Content" ObjectID="_1663576642" r:id="rId80"/>
            </w:object>
          </w:r>
        </w:del>
      </w:ins>
      <w:ins w:id="1701" w:author="Alaa Ahmed" w:date="2020-08-03T15:31:00Z">
        <w:del w:id="1702" w:author="Garrick W Bruening" w:date="2020-09-28T15:57:00Z">
          <w:r w:rsidRPr="009802F2" w:rsidDel="002437B8">
            <w:delText>, the cost to reach 10 cm with a given mass at a given duration:</w:delText>
          </w:r>
        </w:del>
      </w:ins>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A04810" w:rsidRPr="009802F2" w:rsidDel="002437B8" w14:paraId="6CD17991" w14:textId="7785CF5B" w:rsidTr="00C934EC">
        <w:trPr>
          <w:ins w:id="1703" w:author="Alaa Ahmed" w:date="2020-08-03T15:31:00Z"/>
          <w:del w:id="1704" w:author="Garrick W Bruening" w:date="2020-09-28T15:57:00Z"/>
        </w:trPr>
        <w:tc>
          <w:tcPr>
            <w:tcW w:w="500" w:type="pct"/>
          </w:tcPr>
          <w:p w14:paraId="4D1C8C29" w14:textId="283C3630" w:rsidR="00A04810" w:rsidRPr="009802F2" w:rsidDel="002437B8" w:rsidRDefault="00A04810" w:rsidP="00C934EC">
            <w:pPr>
              <w:rPr>
                <w:ins w:id="1705" w:author="Alaa Ahmed" w:date="2020-08-03T15:31:00Z"/>
                <w:del w:id="1706" w:author="Garrick W Bruening" w:date="2020-09-28T15:57:00Z"/>
              </w:rPr>
            </w:pPr>
          </w:p>
        </w:tc>
        <w:tc>
          <w:tcPr>
            <w:tcW w:w="4000" w:type="pct"/>
            <w:vAlign w:val="center"/>
          </w:tcPr>
          <w:p w14:paraId="551BF4E2" w14:textId="0DEDBE43" w:rsidR="00A04810" w:rsidRPr="009802F2" w:rsidDel="002437B8" w:rsidRDefault="002E6FCC">
            <w:pPr>
              <w:jc w:val="center"/>
              <w:rPr>
                <w:ins w:id="1707" w:author="Alaa Ahmed" w:date="2020-08-03T15:31:00Z"/>
                <w:del w:id="1708" w:author="Garrick W Bruening" w:date="2020-09-28T15:57:00Z"/>
                <w:rPrChange w:id="1709" w:author="Alaa Ahmed" w:date="2020-08-05T11:40:00Z">
                  <w:rPr>
                    <w:ins w:id="1710" w:author="Alaa Ahmed" w:date="2020-08-03T15:31:00Z"/>
                    <w:del w:id="1711" w:author="Garrick W Bruening" w:date="2020-09-28T15:57:00Z"/>
                    <w:rFonts w:ascii="Cambria" w:hAnsi="Cambria" w:cs="Aharoni"/>
                  </w:rPr>
                </w:rPrChange>
              </w:rPr>
            </w:pPr>
            <m:oMathPara>
              <m:oMath>
                <m:sSub>
                  <m:sSubPr>
                    <m:ctrlPr>
                      <w:ins w:id="1712" w:author="Alaa Ahmed" w:date="2020-08-03T15:31:00Z">
                        <w:del w:id="1713" w:author="Garrick W Bruening" w:date="2020-09-28T15:57:00Z">
                          <w:rPr>
                            <w:rFonts w:ascii="Cambria Math" w:hAnsi="Cambria Math" w:cstheme="minorHAnsi"/>
                            <w:noProof/>
                          </w:rPr>
                        </w:del>
                      </w:ins>
                    </m:ctrlPr>
                  </m:sSubPr>
                  <m:e>
                    <m:r>
                      <w:ins w:id="1714" w:author="Alaa Ahmed" w:date="2020-08-03T15:31:00Z">
                        <w:del w:id="1715" w:author="Garrick W Bruening" w:date="2020-09-28T15:57:00Z">
                          <m:rPr>
                            <m:nor/>
                          </m:rPr>
                          <w:rPr>
                            <w:rFonts w:cstheme="minorHAnsi"/>
                            <w:noProof/>
                          </w:rPr>
                          <m:t>J</m:t>
                        </w:del>
                      </w:ins>
                    </m:r>
                  </m:e>
                  <m:sub>
                    <m:r>
                      <w:ins w:id="1716" w:author="Alaa Ahmed" w:date="2020-08-05T12:14:00Z">
                        <w:del w:id="1717" w:author="Garrick W Bruening" w:date="2020-09-28T15:57:00Z">
                          <m:rPr>
                            <m:nor/>
                          </m:rPr>
                          <w:rPr>
                            <w:rFonts w:ascii="Cambria Math" w:cstheme="minorHAnsi"/>
                            <w:noProof/>
                          </w:rPr>
                          <m:t>g</m:t>
                        </w:del>
                      </w:ins>
                    </m:r>
                    <m:r>
                      <w:ins w:id="1718" w:author="Alaa Ahmed" w:date="2020-08-03T15:31:00Z">
                        <w:del w:id="1719" w:author="Garrick W Bruening" w:date="2020-09-28T15:57:00Z">
                          <m:rPr>
                            <m:nor/>
                          </m:rPr>
                          <w:rPr>
                            <w:rFonts w:cstheme="minorHAnsi"/>
                            <w:noProof/>
                          </w:rPr>
                          <m:t>rossOnly</m:t>
                        </w:del>
                      </w:ins>
                    </m:r>
                  </m:sub>
                </m:sSub>
                <m:r>
                  <w:ins w:id="1720" w:author="Alaa Ahmed" w:date="2020-08-03T15:31:00Z">
                    <w:del w:id="1721" w:author="Garrick W Bruening" w:date="2020-09-28T15:57:00Z">
                      <m:rPr>
                        <m:nor/>
                      </m:rPr>
                      <w:rPr>
                        <w:rFonts w:cstheme="minorHAnsi"/>
                        <w:noProof/>
                      </w:rPr>
                      <m:t>=-a</m:t>
                    </w:del>
                  </w:ins>
                </m:r>
                <m:sSub>
                  <m:sSubPr>
                    <m:ctrlPr>
                      <w:ins w:id="1722" w:author="Alaa Ahmed" w:date="2020-08-03T15:31:00Z">
                        <w:del w:id="1723" w:author="Garrick W Bruening" w:date="2020-09-28T15:57:00Z">
                          <w:rPr>
                            <w:rFonts w:ascii="Cambria Math" w:hAnsi="Cambria Math" w:cstheme="minorHAnsi"/>
                            <w:noProof/>
                          </w:rPr>
                        </w:del>
                      </w:ins>
                    </m:ctrlPr>
                  </m:sSubPr>
                  <m:e>
                    <m:r>
                      <w:ins w:id="1724" w:author="Alaa Ahmed" w:date="2020-08-03T15:31:00Z">
                        <w:del w:id="1725" w:author="Garrick W Bruening" w:date="2020-09-28T15:57:00Z">
                          <m:rPr>
                            <m:nor/>
                          </m:rPr>
                          <w:rPr>
                            <w:rFonts w:cstheme="minorHAnsi"/>
                            <w:noProof/>
                          </w:rPr>
                          <m:t>t</m:t>
                        </w:del>
                      </w:ins>
                    </m:r>
                  </m:e>
                  <m:sub>
                    <m:r>
                      <w:ins w:id="1726" w:author="Alaa Ahmed" w:date="2020-08-03T15:31:00Z">
                        <w:del w:id="1727" w:author="Garrick W Bruening" w:date="2020-09-28T15:57:00Z">
                          <m:rPr>
                            <m:nor/>
                          </m:rPr>
                          <w:rPr>
                            <w:rFonts w:cstheme="minorHAnsi"/>
                            <w:noProof/>
                          </w:rPr>
                          <m:t>m</m:t>
                        </w:del>
                      </w:ins>
                    </m:r>
                  </m:sub>
                </m:sSub>
                <m:r>
                  <w:ins w:id="1728" w:author="Alaa Ahmed" w:date="2020-08-03T15:31:00Z">
                    <w:del w:id="1729" w:author="Garrick W Bruening" w:date="2020-09-28T15:57:00Z">
                      <m:rPr>
                        <m:nor/>
                      </m:rPr>
                      <w:rPr>
                        <w:rFonts w:cstheme="minorHAnsi"/>
                        <w:noProof/>
                      </w:rPr>
                      <m:t>-</m:t>
                    </w:del>
                  </w:ins>
                </m:r>
                <m:f>
                  <m:fPr>
                    <m:ctrlPr>
                      <w:ins w:id="1730" w:author="Alaa Ahmed" w:date="2020-08-03T15:31:00Z">
                        <w:del w:id="1731" w:author="Garrick W Bruening" w:date="2020-09-28T15:57:00Z">
                          <w:rPr>
                            <w:rFonts w:ascii="Cambria Math" w:hAnsi="Cambria Math" w:cstheme="minorHAnsi"/>
                            <w:noProof/>
                          </w:rPr>
                        </w:del>
                      </w:ins>
                    </m:ctrlPr>
                  </m:fPr>
                  <m:num>
                    <m:r>
                      <w:ins w:id="1732" w:author="Alaa Ahmed" w:date="2020-08-03T15:31:00Z">
                        <w:del w:id="1733" w:author="Garrick W Bruening" w:date="2020-09-28T15:57:00Z">
                          <m:rPr>
                            <m:nor/>
                          </m:rPr>
                          <w:rPr>
                            <w:rFonts w:cstheme="minorHAnsi"/>
                            <w:noProof/>
                          </w:rPr>
                          <m:t>b</m:t>
                        </w:del>
                      </w:ins>
                    </m:r>
                    <m:sSup>
                      <m:sSupPr>
                        <m:ctrlPr>
                          <w:ins w:id="1734" w:author="Alaa Ahmed" w:date="2020-08-03T15:31:00Z">
                            <w:del w:id="1735" w:author="Garrick W Bruening" w:date="2020-09-28T15:57:00Z">
                              <w:rPr>
                                <w:rFonts w:ascii="Cambria Math" w:hAnsi="Cambria Math" w:cstheme="minorHAnsi"/>
                                <w:noProof/>
                              </w:rPr>
                            </w:del>
                          </w:ins>
                        </m:ctrlPr>
                      </m:sSupPr>
                      <m:e>
                        <m:r>
                          <w:ins w:id="1736" w:author="Alaa Ahmed" w:date="2020-08-03T15:31:00Z">
                            <w:del w:id="1737" w:author="Garrick W Bruening" w:date="2020-09-28T15:57:00Z">
                              <m:rPr>
                                <m:nor/>
                              </m:rPr>
                              <w:rPr>
                                <w:rFonts w:cstheme="minorHAnsi"/>
                                <w:noProof/>
                              </w:rPr>
                              <m:t>m</m:t>
                            </w:del>
                          </w:ins>
                        </m:r>
                      </m:e>
                      <m:sup>
                        <m:r>
                          <w:ins w:id="1738" w:author="Alaa Ahmed" w:date="2020-08-03T15:31:00Z">
                            <w:del w:id="1739" w:author="Garrick W Bruening" w:date="2020-09-28T15:57:00Z">
                              <m:rPr>
                                <m:nor/>
                              </m:rPr>
                              <w:rPr>
                                <w:rFonts w:cstheme="minorHAnsi"/>
                                <w:noProof/>
                              </w:rPr>
                              <m:t>i</m:t>
                            </w:del>
                          </w:ins>
                        </m:r>
                      </m:sup>
                    </m:sSup>
                  </m:num>
                  <m:den>
                    <m:sSubSup>
                      <m:sSubSupPr>
                        <m:ctrlPr>
                          <w:ins w:id="1740" w:author="Alaa Ahmed" w:date="2020-08-03T15:31:00Z">
                            <w:del w:id="1741" w:author="Garrick W Bruening" w:date="2020-09-28T15:57:00Z">
                              <w:rPr>
                                <w:rFonts w:ascii="Cambria Math" w:hAnsi="Cambria Math" w:cstheme="minorHAnsi"/>
                                <w:noProof/>
                              </w:rPr>
                            </w:del>
                          </w:ins>
                        </m:ctrlPr>
                      </m:sSubSupPr>
                      <m:e>
                        <m:r>
                          <w:ins w:id="1742" w:author="Alaa Ahmed" w:date="2020-08-03T15:31:00Z">
                            <w:del w:id="1743" w:author="Garrick W Bruening" w:date="2020-09-28T15:57:00Z">
                              <m:rPr>
                                <m:nor/>
                              </m:rPr>
                              <w:rPr>
                                <w:rFonts w:cstheme="minorHAnsi"/>
                                <w:noProof/>
                              </w:rPr>
                              <m:t>t</m:t>
                            </w:del>
                          </w:ins>
                        </m:r>
                      </m:e>
                      <m:sub>
                        <m:r>
                          <w:ins w:id="1744" w:author="Alaa Ahmed" w:date="2020-08-03T15:31:00Z">
                            <w:del w:id="1745" w:author="Garrick W Bruening" w:date="2020-09-28T15:57:00Z">
                              <m:rPr>
                                <m:nor/>
                              </m:rPr>
                              <w:rPr>
                                <w:rFonts w:cstheme="minorHAnsi"/>
                                <w:noProof/>
                              </w:rPr>
                              <m:t>m</m:t>
                            </w:del>
                          </w:ins>
                        </m:r>
                      </m:sub>
                      <m:sup>
                        <m:r>
                          <w:ins w:id="1746" w:author="Alaa Ahmed" w:date="2020-08-03T15:31:00Z">
                            <w:del w:id="1747" w:author="Garrick W Bruening" w:date="2020-09-28T15:57:00Z">
                              <m:rPr>
                                <m:nor/>
                              </m:rPr>
                              <w:rPr>
                                <w:rFonts w:cstheme="minorHAnsi"/>
                                <w:noProof/>
                              </w:rPr>
                              <m:t>j-1</m:t>
                            </w:del>
                          </w:ins>
                        </m:r>
                      </m:sup>
                    </m:sSubSup>
                  </m:den>
                </m:f>
              </m:oMath>
            </m:oMathPara>
          </w:p>
        </w:tc>
        <w:tc>
          <w:tcPr>
            <w:tcW w:w="500" w:type="pct"/>
            <w:vAlign w:val="center"/>
          </w:tcPr>
          <w:p w14:paraId="2C8E5EA4" w14:textId="51CB18DE" w:rsidR="00A04810" w:rsidRPr="009802F2" w:rsidDel="002437B8" w:rsidRDefault="00A04810" w:rsidP="00C934EC">
            <w:pPr>
              <w:pStyle w:val="Caption"/>
              <w:keepNext/>
              <w:jc w:val="right"/>
              <w:rPr>
                <w:ins w:id="1748" w:author="Alaa Ahmed" w:date="2020-08-03T15:31:00Z"/>
                <w:del w:id="1749" w:author="Garrick W Bruening" w:date="2020-09-28T15:57:00Z"/>
                <w:i w:val="0"/>
                <w:iCs w:val="0"/>
                <w:sz w:val="22"/>
                <w:szCs w:val="22"/>
              </w:rPr>
            </w:pPr>
            <w:ins w:id="1750" w:author="Alaa Ahmed" w:date="2020-08-03T15:31:00Z">
              <w:del w:id="1751" w:author="Garrick W Bruening" w:date="2020-09-28T15:57:00Z">
                <w:r w:rsidRPr="009802F2" w:rsidDel="002437B8">
                  <w:rPr>
                    <w:i w:val="0"/>
                    <w:iCs w:val="0"/>
                    <w:color w:val="auto"/>
                    <w:sz w:val="22"/>
                    <w:szCs w:val="22"/>
                  </w:rPr>
                  <w:delText>(</w:delText>
                </w:r>
                <w:r w:rsidRPr="009802F2" w:rsidDel="002437B8">
                  <w:fldChar w:fldCharType="begin"/>
                </w:r>
                <w:r w:rsidRPr="009802F2" w:rsidDel="002437B8">
                  <w:rPr>
                    <w:i w:val="0"/>
                    <w:iCs w:val="0"/>
                    <w:color w:val="auto"/>
                    <w:sz w:val="22"/>
                    <w:szCs w:val="22"/>
                  </w:rPr>
                  <w:delInstrText xml:space="preserve"> SEQ Equation \* ARABIC </w:delInstrText>
                </w:r>
                <w:r w:rsidRPr="009802F2" w:rsidDel="002437B8">
                  <w:fldChar w:fldCharType="separate"/>
                </w:r>
                <w:r w:rsidRPr="009802F2" w:rsidDel="002437B8">
                  <w:rPr>
                    <w:i w:val="0"/>
                    <w:iCs w:val="0"/>
                    <w:noProof/>
                    <w:color w:val="auto"/>
                    <w:sz w:val="22"/>
                    <w:szCs w:val="22"/>
                  </w:rPr>
                  <w:delText>1</w:delText>
                </w:r>
                <w:r w:rsidRPr="009802F2" w:rsidDel="002437B8">
                  <w:fldChar w:fldCharType="end"/>
                </w:r>
                <w:r w:rsidRPr="009802F2" w:rsidDel="002437B8">
                  <w:rPr>
                    <w:i w:val="0"/>
                    <w:iCs w:val="0"/>
                    <w:color w:val="auto"/>
                    <w:sz w:val="22"/>
                    <w:szCs w:val="22"/>
                  </w:rPr>
                  <w:delText>)</w:delText>
                </w:r>
              </w:del>
            </w:ins>
          </w:p>
        </w:tc>
      </w:tr>
    </w:tbl>
    <w:p w14:paraId="556197D9" w14:textId="77777777" w:rsidR="00D50221" w:rsidRPr="009802F2" w:rsidRDefault="00D50221" w:rsidP="00D50221">
      <w:pPr>
        <w:rPr>
          <w:ins w:id="1752" w:author="Garrick W Bruening" w:date="2020-10-06T12:04:00Z"/>
        </w:rPr>
      </w:pPr>
    </w:p>
    <w:p w14:paraId="51440A5E" w14:textId="77777777" w:rsidR="00D50221" w:rsidRPr="009802F2" w:rsidRDefault="00D50221" w:rsidP="00D50221">
      <w:pPr>
        <w:rPr>
          <w:ins w:id="1753" w:author="Garrick W Bruening" w:date="2020-10-06T12:04:00Z"/>
        </w:rPr>
      </w:pPr>
    </w:p>
    <w:p w14:paraId="177CF049" w14:textId="22184D71" w:rsidR="00D50221" w:rsidRPr="009802F2" w:rsidRDefault="00D50221">
      <w:pPr>
        <w:pStyle w:val="Heading1"/>
        <w:rPr>
          <w:ins w:id="1754" w:author="Garrick W Bruening" w:date="2020-10-06T12:04:00Z"/>
        </w:rPr>
        <w:pPrChange w:id="1755" w:author="Garrick W Bruening" w:date="2020-10-06T12:04:00Z">
          <w:pPr/>
        </w:pPrChange>
      </w:pPr>
      <w:ins w:id="1756" w:author="Garrick W Bruening" w:date="2020-10-06T12:04:00Z">
        <w:r w:rsidRPr="009802F2">
          <w:t>Discussion</w:t>
        </w:r>
      </w:ins>
    </w:p>
    <w:p w14:paraId="1639C4C9" w14:textId="64589FB6" w:rsidR="00D50221" w:rsidRDefault="00D50221" w:rsidP="00D50221">
      <w:ins w:id="1757" w:author="Garrick W Bruening" w:date="2020-10-06T12:04:00Z">
        <w:r w:rsidRPr="009802F2">
          <w:t xml:space="preserve">In this study we found that adding mass at the hand led subjects to make increased duration and reduced vigor reaching movements, and adding mass increased the metabolic cost of reaching in a sublinear manner. A recently proposed utility framework, that represents effort with metabolic cost discounted by time, can explain the movement duration across multiple experiments </w:t>
        </w:r>
        <w:r w:rsidRPr="009802F2">
          <w:fldChar w:fldCharType="begin"/>
        </w:r>
      </w:ins>
      <w:r w:rsidR="00EF525D" w:rsidRPr="009802F2">
        <w:instrText xml:space="preserve"> ADDIN ZOTERO_ITEM CSL_CITATION {"citationID":"FdI1OE9e","properties":{"formattedCitation":"[1]","plainCitation":"[1]","noteIndex":0},"citationItems":[{"id":811,"uris":["http://zotero.org/users/4343224/items/3UEEVG5R"],"uri":["http://zotero.org/users/4343224/items/3UEEVG5R"],"itemData":{"id":811,"type":"article-journal","abstract":"Given two rewarding stimuli, animals tend to choose the more rewarding (or less effortful) option. However, they also move faster toward that stimulus [ 1–5 ]. This suggests that reward and effort not only affect decision-making, they also influence motor control [ 6, 7 ]. How does the brain compute the effort requirements of a task? Here, we considered data acquired during walking, reaching, flying, or isometric force production. In analyzing the decision-making and motor-control behaviors of various animals, we considered the possibility that the brain may estimate effort objectively, via the metabolic energy consumed to produce the action. We measured the energetic cost of reaching and found that, like walking, it was convex in time, with a global minimum, implying that there existed a movement speed that minimized effort. However, reward made it worthwhile to be energetically inefficient. Using a framework in which utility of an action depended on reward and energetic cost, both discounted in time, we found that it was possible to account for a body of data in which animals were free to choose how to move (reach slow or fast), as well as what to do (walk or fly, produce force F1 or F2). We suggest that some forms of decision-making and motor control may share a common utility in which the brain represents the effort associated with performing an action objectively via its metabolic energy cost and then, like reward, temporally discounts it as a function of movement duration.","container-title":"Current Biology","DOI":"10.1016/j.cub.2016.05.065","ISSN":"0960-9822","issue":"14","language":"English","page":"1929–1934","title":"A Representation of Effort in Decision-Making and Motor Control","volume":"26","author":[{"family":"Shadmehr","given":"Reza"},{"family":"Huang","given":"Helen J."},{"family":"Ahmed","given":"Alaa A."}],"issued":{"date-parts":[["2016",7]]}}}],"schema":"https://github.com/citation-style-language/schema/raw/master/csl-citation.json"} </w:instrText>
      </w:r>
      <w:ins w:id="1758" w:author="Garrick W Bruening" w:date="2020-10-06T12:04:00Z">
        <w:r w:rsidRPr="009802F2">
          <w:fldChar w:fldCharType="separate"/>
        </w:r>
      </w:ins>
      <w:r w:rsidR="00EF525D" w:rsidRPr="009802F2">
        <w:rPr>
          <w:rFonts w:ascii="Calibri" w:hAnsi="Calibri" w:cs="Calibri"/>
        </w:rPr>
        <w:t>[1]</w:t>
      </w:r>
      <w:ins w:id="1759" w:author="Garrick W Bruening" w:date="2020-10-06T12:04:00Z">
        <w:r w:rsidRPr="009802F2">
          <w:fldChar w:fldCharType="end"/>
        </w:r>
        <w:r w:rsidRPr="009802F2">
          <w:t xml:space="preserve">. When comparing the metabolic cost minimum to the preferred reach duration of subjects, we find that minimizing metabolic cost alone cannot predict the preferred movement duration. </w:t>
        </w:r>
      </w:ins>
    </w:p>
    <w:p w14:paraId="695CBC05" w14:textId="6945D153" w:rsidR="0030593F" w:rsidRPr="009802F2" w:rsidRDefault="0030593F" w:rsidP="0030593F">
      <w:pPr>
        <w:pStyle w:val="Heading2"/>
        <w:rPr>
          <w:ins w:id="1760" w:author="Garrick W Bruening" w:date="2020-10-06T12:04:00Z"/>
        </w:rPr>
        <w:pPrChange w:id="1761" w:author="Garrick W Bruening" w:date="2020-10-06T12:04:00Z">
          <w:pPr/>
        </w:pPrChange>
      </w:pPr>
      <w:r>
        <w:t>Cost of Transport</w:t>
      </w:r>
    </w:p>
    <w:p w14:paraId="726C5418" w14:textId="77777777" w:rsidR="0030593F" w:rsidRDefault="00D50221" w:rsidP="0030593F">
      <w:ins w:id="1762" w:author="Garrick W Bruening" w:date="2020-10-06T12:04:00Z">
        <w:r w:rsidRPr="009802F2">
          <w:t xml:space="preserve">One common method used to explain movement speed is to minimize the total metabolic cost of the movement. Minimizing metabolic cost of transport has been used to explain preferred walking and running velocity across many different studies </w:t>
        </w:r>
        <w:r w:rsidRPr="009802F2">
          <w:fldChar w:fldCharType="begin"/>
        </w:r>
      </w:ins>
      <w:r w:rsidR="00EF525D" w:rsidRPr="009802F2">
        <w:instrText xml:space="preserve"> ADDIN ZOTERO_ITEM CSL_CITATION {"citationID":"eJWh8gUl","properties":{"formattedCitation":"[6]\\uc0\\u8211{}[8], [17]\\uc0\\u8211{}[24]","plainCitation":"[6]–[8], [17]–[24]","noteIndex":0},"citationItems":[{"id":2961,"uris":["http://zotero.org/users/4343224/items/KWDBHGYC"],"uri":["http://zotero.org/users/4343224/items/KWDBHGYC"],"itemData":{"id":2961,"type":"article-journal","abstract":"Individuals with Down syndrome (DS) show reduced gait stability that may increase the metabolic rate (MR) during over-ground walking and alter their energetic cost per unit distance (ECtransport) to speed relationship. If so, the preferred walking speed (PWS) of people with DS may coincide with their speed at minimal ECtransport, reflecting energetic optimization. This study therefore examined whether MR and ECtransport during over-ground walking differ between individuals with and without DS and whether PWS minimizes their ECtransport. Expired gases were collected from 18 individuals with DS and 18 without during six over-ground walking trials, each lasting 6min, at PWS and at 0.51, 0.76, 1.01, 1.26, and 1.51m/s. Gross- and net-MR, and gross- and net-ECtransport were expressed in dimensionless form. Energetically optimal walking speeds and minimal gross- and net-ECtransport were determined from the gross- and net-ECtransport to speed curves for each participant. Individuals with DS showed higher gross-MR, net-MR, gross-ECtransport, and net-ECtransport. PWS minimized gross-ECtransport in participants with DS, but not in those without. PWS did not minimize net-ECtransport in either group. Therefore, gross-ECtransport minimization during over-ground walking may determine PWS when impairments alter the gross-ECtransport to speed relationship.","container-title":"Gait &amp; Posture","DOI":"10.1016/j.gaitpost.2011.02.007","ISSN":"0966-6362","issue":"4","journalAbbreviation":"Gait &amp; Posture","language":"en","page":"630-634","source":"ScienceDirect","title":"Energetic optimization during over-ground walking in people with and without Down syndrome","volume":"33","author":[{"family":"Agiovlasitis","given":"Stamatis"},{"family":"Motl","given":"Robert W."},{"family":"Ranadive","given":"Sushant M."},{"family":"Fahs","given":"Christopher A."},{"family":"Yan","given":"Huimin"},{"family":"Echols","given":"George H."},{"family":"Rossow","given":"Lindy"},{"family":"Fernhall","given":"Bo"}],"issued":{"date-parts":[["2011",4,1]]}}},{"id":2947,"uris":["http://zotero.org/users/4343224/items/MRGUCR4T"],"uri":["http://zotero.org/users/4343224/items/MRGUCR4T"],"itemData":{"id":2947,"type":"article-journal","abstract":"A person constrained to walk at a given speed v on a treadmill, chooses a particular step frequency f and step length d=v/f. Testing over a range of speeds generates a speed–frequency (v–f) relationship. This relationship is commonly posited as a basic feature of human gait. It is often further posited that this curve follows from minimum energy cost strategy. We observed that individuals walking under different constraint circumstances—walking to a range of fixed metronome frequencies (fixed f) or over a range of spaced markers (fixed d)—produce speed–frequency relations distinct from the constrained v relation. We show here that three distinct speed–frequency curves, similar to those observed, are predicted by the assumption that a walking person optimizes an underlying objective function F (v, f) that has a minimum at the preferred gait. Further, the metabolic cost of transport is a reasonable approximate candidate for the function F.","container-title":"Journal of Theoretical Biology","DOI":"10.1006/jtbi.2001.2279","ISSN":"0022-5193","issue":"4","journalAbbreviation":"Journal of Theoretical Biology","language":"en","page":"445-453","source":"ScienceDirect","title":"Multiple Walking Speed–frequency Relations are Predicted by Constrained Optimization","volume":"209","author":[{"family":"Bertram","given":"JOHN E. A."},{"family":"Ruina","given":"ANDY"}],"issued":{"date-parts":[["2001",4,21]]}}},{"id":982,"uris":["http://zotero.org/users/4343224/items/6NMKD8IZ"],"uri":["http://zotero.org/users/4343224/items/6NMKD8IZ"],"itemData":{"id":982,"type":"article-journal","abstract":"Objective: We tested the hypotheses that walking is more expensive for obese women, and they prefer slower walking speeds that minimize the gross energy cost per distance despite a greater relative aerobic effort [percent of maximal oxygen uptake (V˙o2max)/kg]. Research Methods and Procedures: Twenty adult women, 10 obese (BMI = 34.1 ± 3.2 kg/m2) and 10 normal weight (BMI = 20.4 ± 2.1 kg/m2) volunteered. To determine the metabolic rate and energy cost per distance vs. speed relationships, we measured V˙o2 and V˙CO2 while subjects walked on a treadmill at six speeds (0.50, 0.75, 1.0, 1.25, 1.5, and 1.75 m/s; 5-minute trials, with a 5-minute rest period between trials). We measured preferred walking speed on a 50-m section of level sidewalk and V˙o2max using a modified Balke treadmill protocol. Results: Walking was 11% more expensive for the obese subjects, but they preferred to walk at similar speeds as normal weight subjects (1.40 vs. 1.47 m/s, p = 0.07). Both groups preferred walking speeds at which their gross energy cost per distance was almost minimized. Obese subjects had a smaller V˙o2max/kg, so they required a greater relative aerobic effort at the preferred speed (51% vs. 36%, p = 0.001). Discussion: Obese women preferred a walking speed that minimized energy cost per distance, even though this strategy required a greater relative aerobic effort than walking more slowly. Our results suggest that walking slower for a set distance may be an appropriate exercise recommendation for a weight management prescription in obese adults.","container-title":"Obesity Research","DOI":"10.1038/oby.2005.103","ISSN":"1550-8528","issue":"5","language":"en","page":"891–899","title":"Energetic Cost and Preferred Speed of Walking in Obese vs. Normal Weight Women","volume":"13","author":[{"family":"Browning","given":"Raymond C."},{"family":"Kram","given":"Rodger"}],"issued":{"date-parts":[["2005"]]}}},{"id":2944,"uris":["http://zotero.org/users/4343224/items/4P8A5272"],"uri":["http://zotero.org/users/4343224/items/4P8A5272"],"itemData":{"id":2944,"type":"article-journal","abstract":"When humans wish to move sideways, they almost never walk sideways, except for a step or two; they usually turn and walk facing forward. Here, we show that the experimental metabolic cost of walking sideways, per unit distance, is over three times that of forward walking. We explain this high metabolic cost with a simple mathematical model; sideways walking is expensive because it involves repeated starting and stopping. When walking sideways, our subjects preferred a low natural speed, averaging 0.575 m s−1 (0.123 s.d.). Even with no prior practice, this preferred sideways walking speed is close to the metabolically optimal speed, averaging 0.610 m s−1 (0.064 s.d.). Subjects were within 2.4% of their optimal metabolic cost per distance. Thus, we argue that sideways walking is avoided because it is expensive and slow, and it is slow because the optimal speed is low, not because humans cannot move sideways fast.","container-title":"Biology Letters","DOI":"10.1098/rsbl.2013.1006","ISSN":"1744-9561","issue":"1","journalAbbreviation":"Biol Lett","note":"PMID: 24429685\nPMCID: PMC3917343","source":"PubMed Central","title":"Sideways walking: preferred is slow, slow is optimal, and optimal is expensive","title-short":"Sideways walking","URL":"https://www.ncbi.nlm.nih.gov/pmc/articles/PMC3917343/","volume":"10","author":[{"family":"Handford","given":"Matthew L."},{"family":"Srinivasan","given":"Manoj"}],"accessed":{"date-parts":[["2020",10,2]]},"issued":{"date-parts":[["2014",1]]}}},{"id":2968,"uris":["http://zotero.org/users/4343224/items/8EH2UR6N"],"uri":["http://zotero.org/users/4343224/items/8EH2UR6N"],"itemData":{"id":2968,"type":"article-journal","abstract":"The energy output is investigated during running at constant speed with varying length of stride and stride frequency. The results show that the most economical stride length always lies in the region of the freely chosen one when the subject is well-trained. An increase of stride length above the freely chosen one gives a larger increase of 02-consumption than a corresponding shortening of the stride. There is for every runner and every speed an optimum of stride length and frequency.","container-title":"Arbeitsphysiologie","issue":"6","language":"en","page":"437–441","source":"Zotero","title":"How do stride length and stride frequency influence the energy-output during running?","volume":"14","author":[{"family":"Hogberg","given":"Paul"}]}},{"id":2953,"uris":["http://zotero.org/users/4343224/items/7GPWN7CJ"],"uri":["http://zotero.org/users/4343224/items/7GPWN7CJ"],"itemData":{"id":2953,"type":"article-journal","abstract":"On a treadmill, humans switch from walking to running beyond a characteristic transition speed. Here, we study human choice between walking and running in a more ecological (non-treadmill) setting. We asked subjects to travel a given distance overground in a given allowed time duration. During this task, the subjects carried, and could look at, a stopwatch that counted down to zero. As expected, if the total time available were large, humans walk the whole distance. If the time available were small, humans mostly run. For an intermediate total time, humans often use a mixture of walking at a slow speed and running at a higher speed. With analytical and computational optimization, we show that using a walk-run mixture at intermediate speeds and a walk-rest mixture at the lowest average speeds is predicted by metabolic energy minimization, even with costs for transients-a consequence of non-convex energy curves. Thus, sometimes, steady locomotion may not be energy optimal, and not preferred, even in the absence of fatigue. Assuming similar non-convex energy curves, we conjecture that similar walk-run mixtures may be energetically beneficial to children following a parent and animals on long leashes. Humans and other animals might also benefit energetically from alternating between moving forward and standing still on a slow and sufficiently long treadmill.","container-title":"Journal of the Royal Society, Interface","DOI":"10.1098/rsif.2012.0980","ISSN":"1742-5662","issue":"81","journalAbbreviation":"J R Soc Interface","language":"eng","note":"PMID: 23365192\nPMCID: PMC3627106","page":"20120980","source":"PubMed","title":"Walking, running, and resting under time, distance, and average speed constraints: optimality of walk-run-rest mixtures","title-short":"Walking, running, and resting under time, distance, and average speed constraints","volume":"10","author":[{"family":"Long","given":"Leroy L."},{"family":"Srinivasan","given":"Manoj"}],"issued":{"date-parts":[["2013",4,6]]}}},{"id":2770,"uris":["http://zotero.org/users/4343224/items/M8UYMQA9"],"uri":["http://zotero.org/users/4343224/items/M8UYMQA9"],"itemData":{"id":2770,"type":"article-journal","abstract":"A novel apparatus, composed by a controllable treadmill, a computer, and an ultrasonic range finder, is here proposed to help investigation of many aspects of spontaneous locomotion. The acceleration or deceleration of the subject, detected by the sensor and processed by the computer, is used to accelerate or decelerate the treadmill in real time. The system has been used to assess, in eight subjects, the self-selected speed of walking and running, the maximum “reasonable” speed of walking, and the minimum reasonable speed of running at different gradients (from level up to +25%). This evidenced the speed range at which humans neither walk nor run, from 7.2 ± 0.6 to 8.4 ± 1.1 km/h for level locomotion, slightly narrowing at steeper slopes. These data confirm previous results, obtained indirectly from stride frequency recordings. The self-selected speed of walking decreases with increasing gradient (from 5.0 ± 0.8 km/h at 0% to 3.0 ± 0.9 km/h at +25%) and seems to be </w:instrText>
      </w:r>
      <w:r w:rsidR="00EF525D" w:rsidRPr="009802F2">
        <w:rPr>
          <w:rFonts w:ascii="Cambria Math" w:hAnsi="Cambria Math" w:cs="Cambria Math"/>
        </w:rPr>
        <w:instrText>∼</w:instrText>
      </w:r>
      <w:r w:rsidR="00EF525D" w:rsidRPr="009802F2">
        <w:instrText xml:space="preserve">30% higher than the speed that minimizes the metabolic energy cost of walking, obtained from the literature, at all the investigated gradients. The advantages, limitations, and potential applications of the newly proposed methodology in physiology, biomechanics, and pathology of locomotion are discussed in this paper.","container-title":"Journal of Applied Physiology","DOI":"10.1152/japplphysiol.00128.2003","ISSN":"8750-7587, 1522-1601","issue":"2","journalAbbreviation":"Journal of Applied Physiology","language":"en","page":"838-843","source":"DOI.org (Crossref)","title":"A feedback-controlled treadmill (treadmill-on-demand) and the spontaneous speed of walking and running in humans","volume":"95","author":[{"family":"Minetti","given":"Alberto E."},{"family":"Boldrini","given":"Lorenzo"},{"family":"Brusamolin","given":"Laura"},{"family":"Zamparo","given":"Paola"},{"family":"McKee","given":"Tom"}],"issued":{"date-parts":[["2003",8]]}}},{"id":956,"uris":["http://zotero.org/users/4343224/items/SWPGPPIL"],"uri":["http://zotero.org/users/4343224/items/SWPGPPIL"],"itemData":{"id":956,"type":"article-journal","abstract":"Summary and ConclusionsEnergy expenditures in 12 male and 7 female untrained adult subjects were measured with Max Planck respirometers while walking in the laboratory at speeds of 24.4, 48.8, 73.2 and 97.6 meters/ min. The results were collated with those of other investigators, and the following conclusions were drawn:1.During level walking, the energy expenditure is a linear function of the square of the speed. The relation is: E˙w=29+0.0053v2E˙w=29+0.0053v2\\textbackslashdot E_w = 29 + 0.0053vˆ2 , where E˙wE˙w\\textbackslashdot E_w is energy expenditure in cal/min/kg, and v is speed in meters/min. 2.The energy expenditure per unit distance walked is derived from the above equation and is shown to be a hyperbola having a minimal value of 0.78 cal/meter/kg at a speed of 74 meters/min. 3.A given subject adopts a “natural” speed of walking that corresponds to a minimal value of the energy expenditure expressed as cal/ meter/kg.","container-title":"Internationale Zeitschrift für angewandte Physiologie einschließlich Arbeitsphysiologie","DOI":"10.1007/BF00698754","ISSN":"0020-9376, 1439-6327","issue":"4","language":"en","page":"277–283","title":"Energy-speed relation and optimal speed during level walking","volume":"17","author":[{"family":"Ralston","given":"H. J."}],"issued":{"date-parts":[["1958",10]]}}},{"id":2802,"uris":["http://zotero.org/users/4343224/items/QRBPN4C2"],"uri":["http://zotero.org/users/4343224/items/QRBPN4C2"],"itemData":{"id":2802,"type":"article-journal","abstract":"Objectives The purpose of this article is to test whether people choose to behave in a manner that reduces the amount of energy they use to travel a given distance. While this has been shown consistently for walking, it has never been tested with human running. Materials and Methods We collected energetic data and lower limb anthropometrics on nine men running at six different running speeds. We collected on all six speeds on 3 different days and took the average of the energetic values for each speed. On each day we also asked the participants to choose the speed at which they could comfortably run for an hour, and we took the average of these preferred speeds. We then fit a 2nd order polynomial to the energetic data and compared the speed at which the minimum cost of transport (SpMinCoT) occurred with their preferred running speed. Results All participants showed a curvilinear relationship between speed and their cost of transport (CoT). Additionally, the preferred speed was not significantly different than the speed at the minCoT (p = 0.215), and the best fit line between the minCoT and the CoT at the preferred speed was y = x (R2 = 0.994). Discussion Humans are able to preferentially identify the speed which minimizes energy expenditure during running, as well as in walking. Over long distances, energy conservation during running would be particularly crucial so further investigations should focus on the mechanisms by which people are able to detect their ‘optimal’ running speeds.","container-title":"American Journal of Physical Anthropology","DOI":"10.1002/ajpa.23187","ISSN":"1096-8644","issue":"1","language":"en","page":"85-93","source":"Wiley Online Library","title":"People choose to run at their optimal speed","volume":"163","author":[{"family":"Rathkey","given":"Joseph K."},{"family":"Wall‐Scheffler","given":"Cara M."}],"issued":{"date-parts":[["2017"]]}}},{"id":2950,"uris":["http://zotero.org/users/4343224/items/LHP483PT"],"uri":["http://zotero.org/users/4343224/items/LHP483PT"],"itemData":{"id":2950,"type":"article-journal","abstract":"Humans do not generally walk at constant speed, except perhaps on a treadmill. Normal walking involves starting, stopping and changing speeds, in addition to roughly steady locomotion. Here, we measure the metabolic energy cost of walking when changing speed. Subjects (healthy adults) walked with oscillating speeds on a constant-speed treadmill, alternating between walking slower and faster than the treadmill belt, moving back and forth in the laboratory frame. The metabolic rate for oscillating-speed walking was significantly higher than that for constant-speed walking (6–20% cost increase for ±0.13–0.27 m s−1 speed fluctuations). The metabolic rate increase was correlated with two models: a model based on kinetic energy fluctuations and an inverted pendulum walking model, optimized for oscillating-speed constraints. The cost of changing speeds may have behavioural implications: we predicted that the energy-optimal walking speed is lower for shorter distances. We measured preferred human walking speeds for different walking distances and found people preferred lower walking speeds for shorter distances as predicted. Further, analysing published daily walking-bout distributions, we estimate that the cost of changing speeds is 4–8% of daily walking energy budget.","container-title":"Biology Letters","DOI":"10.1098/rsbl.2015.0486","ISSN":"1744-9561","issue":"9","journalAbbreviation":"Biol Lett","note":"PMID: 26382072\nPMCID: PMC4614425","source":"PubMed Central","title":"The metabolic cost of changing walking speeds is significant, implies lower optimal speeds for shorter distances, and increases daily energy estimates","URL":"https://www.ncbi.nlm.nih.gov/pmc/articles/PMC4614425/","volume":"11","author":[{"family":"Seethapathi","given":"Nidhi"},{"family":"Srinivasan","given":"Manoj"}],"accessed":{"date-parts":[["2020",10,2]]},"issued":{"date-parts":[["2015",9]]}}},{"id":989,"uris":["http://zotero.org/users/4343224/items/8CYNLCMY"],"uri":["http://zotero.org/users/4343224/items/8CYNLCMY"],"itemData":{"id":989,"type":"article-journal","abstract":"Summary People prefer to move in ways that minimize their energetic cost [1, 2, 3, 4, 5, 6, 7, 8, 9]. For example, people tend to walk at a speed that minimizes energy use per unit distance [5, 6, 7, 8] and, for that speed, they select a step frequency that makes walking less costly [3, 4, 6, 10, 11, 12]. Although aspects of this preference appear to be established over both evolutionary [9, 13, 14, 15] and developmental [16] timescales, it remains unclear whether people can also optimize energetic cost in real time. Here we show that during walking, people readily adapt established motor programs to minimize energy use. To accomplish this, we used robotic exoskeletons to shift people’s energetically optimal step frequency to frequencies higher and lower than normally preferred. In response, we found that subjects adapted their step frequency to converge on the new energetic optima within minutes and in response to relatively small savings in cost (\\textless5%). When transiently perturbed from their new optimal gait, subjects relied on an updated prediction to rapidly re-converge within seconds. Our collective findings indicate that energetic cost is not just an outcome of movement, but also plays a central role in continuously shaping it.","container-title":"Current Biology","DOI":"10.1016/j.cub.2015.08.016","ISSN":"0960-9822","issue":"18","page":"2452–2456","title":"Humans Can Continuously Optimize Energetic Cost during Walking","volume":"25","author":[{"family":"Selinger","given":"Jessica C."},{"family":"O’Connor","given":"Shawn M."},{"family":"Wong","given":"Jeremy D."},{"family":"Donelan","given":"J. Maxwell"}],"issued":{"date-parts":[["2015",9]]}}}],"schema":"https://github.com/citation-style-language/schema/raw/master/csl-citation.json"} </w:instrText>
      </w:r>
      <w:ins w:id="1763" w:author="Garrick W Bruening" w:date="2020-10-06T12:04:00Z">
        <w:r w:rsidRPr="009802F2">
          <w:fldChar w:fldCharType="separate"/>
        </w:r>
      </w:ins>
      <w:r w:rsidR="00EF525D" w:rsidRPr="009802F2">
        <w:rPr>
          <w:rFonts w:ascii="Calibri" w:hAnsi="Calibri" w:cs="Calibri"/>
          <w:szCs w:val="24"/>
        </w:rPr>
        <w:t>[6]–[8], [17]–[24]</w:t>
      </w:r>
      <w:ins w:id="1764" w:author="Garrick W Bruening" w:date="2020-10-06T12:04:00Z">
        <w:r w:rsidRPr="009802F2">
          <w:fldChar w:fldCharType="end"/>
        </w:r>
        <w:r w:rsidRPr="009802F2">
          <w:t xml:space="preserve">. In this study however, we found that subjects typically do not make their reaching movements at the metabolic minimum. A possible explanation is that when making reaching movements effort is discounted by time. Temporal discounting has been shown in relation to rewards as well as cost of time </w:t>
        </w:r>
        <w:r w:rsidRPr="009802F2">
          <w:fldChar w:fldCharType="begin"/>
        </w:r>
      </w:ins>
      <w:r w:rsidR="00EF525D" w:rsidRPr="009802F2">
        <w:instrText xml:space="preserve"> ADDIN ZOTERO_ITEM CSL_CITATION {"citationID":"5bB95O7i","properties":{"formattedCitation":"[25]\\uc0\\u8211{}[27]","plainCitation":"[25]–[27]","noteIndex":0},"citationItems":[{"id":1049,"uris":["http://zotero.org/users/4343224/items/KIMAFIF3"],"uri":["http://zotero.org/users/4343224/items/KIMAFIF3"],"itemData":{"id":1049,"type":"article-journal","abstract":"The present paper addresses the question of the form of the mathematical relation between the time until a delayed reward and its present value. Data are presented from an experiment in which subjects chose between hypothetical amounts of money available either immediately or after a delay (Green, Fry, &amp; Myerson, 1994). Analyses of the behavior of individual young adults demonstrated that temporal discounting is better described by hyperbola-like functions than by exponential decay functions. For most individuals, the parameter that determines the rate of discounting varied inversely with amount. Raising the denominator of the discounting function to a power resulted in better descriptions of the data from most subjects. Two possible derivations of the temporal discounting function are proposed, a repeated choice model and an expected value model. These provide theoretical interpretations for amount-dependent discounting but amount-independent exponent parameters.","container-title":"Journal of the Experimental Analysis of Behavior","DOI":"10.1901/jeab.1995.64-263","ISSN":"0022-5002","issue":"3","note":"PMID: 16812772\nPMCID: PMC1350137","page":"263–276","title":"Discounting of delayed rewards: Models of individual choice","title-short":"Discounting of delayed rewards","volume":"64","author":[{"family":"Myerson","given":"Joel"},{"family":"Green","given":"Leonard"}],"issued":{"date-parts":[["1995",11]]}}},{"id":1047,"uris":["http://zotero.org/users/4343224/items/RDKPK537"],"uri":["http://zotero.org/users/4343224/items/RDKPK537"],"itemData":{"id":1047,"type":"article-journal","abstract":"Why do movements take a characteristic amount of time, and why do diseases that affect the reward system alter control of movements? Suppose that the purpose of any movement is to position our body in a more rewarding state. People and other animals discount future reward as a hyperbolic function of time. Here, we show that across populations of people and monkeys there is a correlation between discounting of reward and control of movements. We consider saccadic eye movements and hypothesize that duration of a movement is equivalent to a delay of reward. The hyperbolic cost of this delay not only accounts for kinematics of saccades in adults, it also accounts for the faster saccades of children, who temporally discount reward more steeply. Our theory explains why saccade velocities increase when reward is elevated, and why disorders in the encoding of reward, for example in Parkinson's disease and schizophrenia, produce changes in saccade. We show that delay of reward elevates the cost of saccades, reducing velocities. Finally, we consider coordinated movements that include motion of eyes and head and find that their kinematics is also consistent with a hyperbolic, reward-dependent cost of time. Therefore, each voluntary movement carries a cost because its duration delays acquisition of reward. The cost depends on the value that the brain assigns to stimuli, and the rate at which it discounts this value in time. The motor commands that move our eyes reflect this cost of time.","container-title":"Journal of Neuroscience","DOI":"10.1523/JNEUROSCI.1343-10.2010","ISSN":"0270-6474, 1529-2401","issue":"31","language":"en","note":"PMID: 20685993","page":"10507–10516","title":"Temporal Discounting of Reward and the Cost of Time in Motor Control","volume":"30","author":[{"family":"Shadmehr","given":"Reza"},{"family":"Xivry","given":"Jean Jacques Orban","dropping-particle":"de"},{"family":"Xu-Wilson","given":"Minnan"},{"family":"Shih","given":"Ting-Yu"}],"issued":{"date-parts":[["2010",8]]}}},{"id":25,"uris":["http://zotero.org/users/4343224/items/47L83UHW"],"uri":["http://zotero.org/users/4343224/items/47L83UHW"],"itemData":{"id":25,"type":"article-journal","abstract":"Humans naturally select several parameters within a gait that correspond with minimizing metabolic cost. Much less is understood about the role of metabolic cost in selecting between gaits. Here, we asked participants to decide between walking or running out and back to different gait specific markers. The distance of the walking marker was adjusted after each decision to identify relative distances where individuals switched gait preferences. We found that neither minimizing solely metabolic energy nor minimizing solely movement time could predict how the group decided between gaits. Of our twenty participants, six behaved in a way that tended towards minimizing metabolic energy, while eight favoured strategies that tended more towards minimizing movement time. The remaining six participants could not be explained by minimizing a single cost. We provide evidence that humans consider not just a single movement cost, but instead a weighted combination of these conflicting costs with their relative contributions varying across participants. Individuals who placed a higher relative value on time ran faster than individuals who placed a higher relative value on metabolic energy. Sensitivity to temporal costs also explained variability in an individual's preferred velocity as a function of increasing running distance. Interestingly, these differences in velocity both within and across participants were absent in walking, possibly due to a steeper metabolic cost of transport curve. We conclude that metabolic cost plays an essential, but not exclusive role in gait decisions.","container-title":"Journal of The Royal Society Interface","DOI":"10.1098/rsif.2018.0197","issue":"143","page":"20180197","title":"Contributions of metabolic and temporal costs to human gait selection","volume":"15","author":[{"family":"Summerside","given":"Erik M."},{"literal":"Kram Rodger"},{"literal":"Ahmed Alaa A."}],"issued":{"date-parts":[["2018",6]]}}}],"schema":"https://github.com/citation-style-language/schema/raw/master/csl-citation.json"} </w:instrText>
      </w:r>
      <w:ins w:id="1765" w:author="Garrick W Bruening" w:date="2020-10-06T12:04:00Z">
        <w:r w:rsidRPr="009802F2">
          <w:fldChar w:fldCharType="separate"/>
        </w:r>
      </w:ins>
      <w:r w:rsidR="00EF525D" w:rsidRPr="009802F2">
        <w:rPr>
          <w:rFonts w:ascii="Calibri" w:hAnsi="Calibri" w:cs="Calibri"/>
          <w:szCs w:val="24"/>
        </w:rPr>
        <w:t>[25]–[27]</w:t>
      </w:r>
      <w:ins w:id="1766" w:author="Garrick W Bruening" w:date="2020-10-06T12:04:00Z">
        <w:r w:rsidRPr="009802F2">
          <w:fldChar w:fldCharType="end"/>
        </w:r>
        <w:r w:rsidRPr="009802F2">
          <w:t>. The utility model presented here assumes that both reward (</w:t>
        </w:r>
        <w:r w:rsidRPr="009802F2">
          <w:rPr>
            <w:rFonts w:cstheme="minorHAnsi"/>
          </w:rPr>
          <w:t>α)</w:t>
        </w:r>
        <w:r w:rsidRPr="009802F2">
          <w:t xml:space="preserve"> and effort (E) are both discounted by time </w:t>
        </w:r>
        <w:r w:rsidRPr="009802F2">
          <w:fldChar w:fldCharType="begin"/>
        </w:r>
      </w:ins>
      <w:r w:rsidR="00EF525D" w:rsidRPr="009802F2">
        <w:instrText xml:space="preserve"> ADDIN ZOTERO_ITEM CSL_CITATION {"citationID":"PGdwDm6g","properties":{"formattedCitation":"[1]","plainCitation":"[1]","noteIndex":0},"citationItems":[{"id":811,"uris":["http://zotero.org/users/4343224/items/3UEEVG5R"],"uri":["http://zotero.org/users/4343224/items/3UEEVG5R"],"itemData":{"id":811,"type":"article-journal","abstract":"Given two rewarding stimuli, animals tend to choose the more rewarding (or less effortful) option. However, they also move faster toward that stimulus [ 1–5 ]. This suggests that reward and effort not only affect decision-making, they also influence motor control [ 6, 7 ]. How does the brain compute the effort requirements of a task? Here, we considered data acquired during walking, reaching, flying, or isometric force production. In analyzing the decision-making and motor-control behaviors of various animals, we considered the possibility that the brain may estimate effort objectively, via the metabolic energy consumed to produce the action. We measured the energetic cost of reaching and found that, like walking, it was convex in time, with a global minimum, implying that there existed a movement speed that minimized effort. However, reward made it worthwhile to be energetically inefficient. Using a framework in which utility of an action depended on reward and energetic cost, both discounted in time, we found that it was possible to account for a body of data in which animals were free to choose how to move (reach slow or fast), as well as what to do (walk or fly, produce force F1 or F2). We suggest that some forms of decision-making and motor control may share a common utility in which the brain represents the effort associated with performing an action objectively via its metabolic energy cost and then, like reward, temporally discounts it as a function of movement duration.","container-title":"Current Biology","DOI":"10.1016/j.cub.2016.05.065","ISSN":"0960-9822","issue":"14","language":"English","page":"1929–1934","title":"A Representation of Effort in Decision-Making and Motor Control","volume":"26","author":[{"family":"Shadmehr","given":"Reza"},{"family":"Huang","given":"Helen J."},{"family":"Ahmed","given":"Alaa A."}],"issued":{"date-parts":[["2016",7]]}}}],"schema":"https://github.com/citation-style-language/schema/raw/master/csl-citation.json"} </w:instrText>
      </w:r>
      <w:ins w:id="1767" w:author="Garrick W Bruening" w:date="2020-10-06T12:04:00Z">
        <w:r w:rsidRPr="009802F2">
          <w:fldChar w:fldCharType="separate"/>
        </w:r>
      </w:ins>
      <w:r w:rsidR="00EF525D" w:rsidRPr="009802F2">
        <w:rPr>
          <w:rFonts w:ascii="Calibri" w:hAnsi="Calibri" w:cs="Calibri"/>
        </w:rPr>
        <w:t>[1]</w:t>
      </w:r>
      <w:ins w:id="1768" w:author="Garrick W Bruening" w:date="2020-10-06T12:04:00Z">
        <w:r w:rsidRPr="009802F2">
          <w:fldChar w:fldCharType="end"/>
        </w:r>
        <w:r w:rsidRPr="009802F2">
          <w:t xml:space="preserve">. When discounting both by time, either gross metabolic cost or net metabolic cost can explain the preferred reach duration. However, the type of metabolic cost that we use affects the </w:t>
        </w:r>
        <w:r w:rsidRPr="009802F2">
          <w:rPr>
            <w:rFonts w:cstheme="minorHAnsi"/>
          </w:rPr>
          <w:t>α</w:t>
        </w:r>
        <w:r w:rsidRPr="009802F2">
          <w:t xml:space="preserve"> parameter that is fit in the utility framework (Eq. </w:t>
        </w:r>
        <w:r w:rsidRPr="009802F2">
          <w:fldChar w:fldCharType="begin"/>
        </w:r>
        <w:r w:rsidRPr="009802F2">
          <w:instrText xml:space="preserve"> REF _Ref46584719 \h  \* MERGEFORMAT </w:instrText>
        </w:r>
      </w:ins>
      <w:ins w:id="1769" w:author="Garrick W Bruening" w:date="2020-10-06T12:04:00Z">
        <w:r w:rsidRPr="009802F2">
          <w:fldChar w:fldCharType="separate"/>
        </w:r>
      </w:ins>
      <w:r w:rsidR="005B369E" w:rsidRPr="009802F2">
        <w:rPr>
          <w:noProof/>
        </w:rPr>
        <w:t>5</w:t>
      </w:r>
      <w:ins w:id="1770" w:author="Garrick W Bruening" w:date="2020-10-06T12:04:00Z">
        <w:r w:rsidRPr="009802F2">
          <w:fldChar w:fldCharType="end"/>
        </w:r>
        <w:r w:rsidRPr="009802F2">
          <w:t xml:space="preserve">). Using gross metabolic </w:t>
        </w:r>
      </w:ins>
      <w:r w:rsidR="00555486" w:rsidRPr="009802F2">
        <w:t>cost,</w:t>
      </w:r>
      <w:ins w:id="1771" w:author="Garrick W Bruening" w:date="2020-10-06T12:04:00Z">
        <w:r w:rsidRPr="009802F2">
          <w:t xml:space="preserve"> we find </w:t>
        </w:r>
        <w:r w:rsidRPr="009802F2">
          <w:rPr>
            <w:rFonts w:cstheme="minorHAnsi"/>
          </w:rPr>
          <w:t>α</w:t>
        </w:r>
        <w:r w:rsidRPr="009802F2" w:rsidDel="00E76D6B">
          <w:t xml:space="preserve"> </w:t>
        </w:r>
        <w:r w:rsidRPr="009802F2">
          <w:t xml:space="preserve">= 68.137. </w:t>
        </w:r>
      </w:ins>
    </w:p>
    <w:p w14:paraId="413F0B5E" w14:textId="636D3437" w:rsidR="00D50221" w:rsidRPr="009802F2" w:rsidRDefault="0030593F" w:rsidP="0030593F">
      <w:pPr>
        <w:pStyle w:val="Heading2"/>
        <w:rPr>
          <w:ins w:id="1772" w:author="Garrick W Bruening" w:date="2020-10-06T12:04:00Z"/>
        </w:rPr>
      </w:pPr>
      <w:r>
        <w:t>Quadratic Representation</w:t>
      </w:r>
    </w:p>
    <w:p w14:paraId="2AA3DF67" w14:textId="1343E0D8" w:rsidR="00D50221" w:rsidRPr="009802F2" w:rsidRDefault="00D50221" w:rsidP="00D50221">
      <w:pPr>
        <w:rPr>
          <w:ins w:id="1773" w:author="Garrick W Bruening" w:date="2020-10-06T12:04:00Z"/>
        </w:rPr>
      </w:pPr>
      <w:ins w:id="1774" w:author="Garrick W Bruening" w:date="2020-10-06T12:04:00Z">
        <w:r w:rsidRPr="009802F2">
          <w:t xml:space="preserve">This leads researchers to minimizing a proxy for metabolic cost in many studies </w:t>
        </w:r>
        <w:r w:rsidRPr="009802F2">
          <w:fldChar w:fldCharType="begin"/>
        </w:r>
      </w:ins>
      <w:r w:rsidR="00EF525D" w:rsidRPr="009802F2">
        <w:instrText xml:space="preserve"> ADDIN ZOTERO_ITEM CSL_CITATION {"citationID":"01eIo7Re","properties":{"formattedCitation":"[28]\\uc0\\u8211{}[33]","plainCitation":"[28]–[33]","noteIndex":0},"citationItems":[{"id":876,"uris":["http://zotero.org/users/4343224/items/SCXID27I"],"uri":["http://zotero.org/users/4343224/items/SCXID27I"],"itemData":{"id":876,"type":"article-journal","abstract":"Author Summary When performing reaching and grasping movements, the brain has to choose one trajectory among an infinite set of possibilities. Nevertheless, because human and animal movements provide highly stereotyped features, motor strategies used by the brain were assumed to be optimal according to certain optimality criteria. In this study, we propose a theoretical model for motor planning of arm movements that minimizes a compromise between the absolute work exerted by the muscles and the integral of the squared acceleration. We demonstrate that under these assumptions agonistic and antagonistic muscles are inactivated during overlapping periods of time for quick enough movements. Moreover, it is shown that only this type of criterion can predict these inactivation periods. Finally, experimental evidence is in agreement with the predictions of the model. Indeed, we report the existence of simultaneous inactivation of opposing muscles during fast vertical arm movements. Therefore, this study suggests that biological movements partly optimize the energy expenditure, integrating both inertial and gravitational forces during the motor planning process.","container-title":"PLOS Computational Biology","DOI":"10.1371/journal.pcbi.1000194","ISSN":"1553-7358","issue":"10","language":"en","page":"e1000194","title":"The Inactivation Principle: Mathematical Solutions Minimizing the Absolute Work and Biological Implications for the Planning of Arm Movements","title-short":"The Inactivation Principle","volume":"4","author":[{"family":"Berret","given":"Bastien"},{"family":"Darlot","given":"Christian"},{"family":"Jean","given":"Frédéric"},{"family":"Pozzo","given":"Thierry"},{"family":"Papaxanthis","given":"Charalambos"},{"family":"Gauthier","given":"Jean Paul"}],"issued":{"date-parts":[["2008",10]]}}},{"id":889,"uris":["http://zotero.org/users/4343224/items/2GXEFLPI"],"uri":["http://zotero.org/users/4343224/items/2GXEFLPI"],"itemData":{"id":889,"type":"article-journal","abstract":"To execute a movement, the CNS must appropriately select and activate the set of muscles that will produce the desired movement. This problem is particularly difficult because a variety of muscle subsets can usually be used to produce the same joint motion. The motor system is therefore faced with a motor redundancy problem that must be resolved to produce the movement. In this paper, we present a model of muscle recruitment in the wrist step-tracking task. Muscle activation levels for five muscles are selected so as to satisfy task constraints (moving to the designated target) while also minimizing a measure of the total effort in producing the movement. Imposing these constraints yields muscle activation patterns qualitatively similar to those observed experimentally. In particular, the model reproduces the observed cosine-like recruitment of muscles as a function of movement direction and also appropriately predicts that certain muscles will be recruited most strongly in movement directions that differ significantly from their direction of action. These results suggest that the observed recruitment behavior may not be an explicit strategy employed by the nervous system, but instead may result from a process of movement optimization.","container-title":"Journal of Neurophysiology","DOI":"10.1152/jn.00621.2002","ISSN":"0022-3077","issue":"6","page":"3348–3358","title":"A Computational Model of Muscle Recruitment for Wrist Movements","volume":"88","author":[{"family":"Fagg","given":"Andrew H."},{"family":"Shah","given":"Ashvin"},{"family":"Barto","given":"Andrew G."}],"issued":{"date-parts":[["2002",12]]}}},{"id":767,"uris":["http://zotero.org/users/4343224/items/5YXUE584"],"uri":["http://zotero.org/users/4343224/items/5YXUE584"],"itemData":{"id":767,"type":"article-journal","abstract":"This paper presents studies of the coordination of voluntary human arm movements. A mathematical model is formulated which is shown to predict both the qualitative features and the quantitative details observed experimentally in planar, multijoint arm movements. Coordination is modeled mathematically by defining an objective function, a measure of performance for any possible movement. The unique trajectory which yields the best performance is determined using dynamic optimization theory. In the work presented here, the objective function is the square of the magnitude of jerk (rate of change of acceleration) of the hand integrated over the entire movement. This is equivalent to assuming that a major goal of motor coordination is the production of the smoothest possible movement of the hand. Experimental observations of human subjects performing voluntary unconstrained movements in a horizontal plane are presented. They confirm the following predictions of the mathematical model: unconstrained point-to-point motions are approximately straight with bell-shaped tangential velocity profiles; curved motions (through an intermediate point or around an obstacle) have portions of low curvature joined by portions of high curvature; at points of high curvature, the tangential velocity is reduced; the durations of the low-curvature portions are approximately equal. The theoretical analysis is based solely on the kinematics of movement independent of the dynamics of the musculoskeletal system and is successful only when formulated in terms of the motion of the hand in extracorporal space. The implications with respect to movement organization are discussed.","container-title":"Journal of Neuroscience","ISSN":"0270-6474, 1529-2401","issue":"7","language":"en","note":"PMID: 4020415","page":"1688–1703","title":"The coordination of arm movements: an experimentally confirmed mathematical model","title-short":"The coordination of arm movements","volume":"5","author":[{"family":"Flash","given":"T."},{"family":"Hogan","given":"N."}],"issued":{"date-parts":[["1985",7]]}}},{"id":58,"uris":["http://zotero.org/users/4343224/items/PJFAMRZ9"],"uri":["http://zotero.org/users/4343224/items/PJFAMRZ9"],"itemData":{"id":58,"type":"article-journal","abstract":"It has been widely suggested that the many degrees of freedom of the musculoskeletal system may be exploited by the CNS to minimize energy cost. We tested this idea by having subjects making point-to-point movements while grasping a robotic manipulandum. The robot created a force field chosen such that the minimal energy hand path for reaching movements differed substantially from those observed in a null field. The results show that after extended exposure to the force field, subjects continued to move exactly as they did in the null field and thus used substantially more energy than needed. Even after practicing to move along the minimal energy path, subjects did not adapt their freely chosen hand paths to reduce energy expenditure. The results of this study indicate that for point-to-point arm movements minimization of energy cost is not a dominant factor that influences how the CNS arrives at kinematics and associated muscle activation patterns.","container-title":"Journal of Neurophysiology","DOI":"10.1152/jn.00483.2010","ISSN":"0022-3077","issue":"6","journalAbbreviation":"Journal of Neurophysiology","page":"2985-2994","source":"physiology.org (Atypon)","title":"The Central Nervous System Does Not Minimize Energy Cost in Arm Movements","volume":"104","author":[{"family":"Kistemaker","given":"Dinant A."},{"family":"Wong","given":"Jeremy D."},{"family":"Gribble","given":"Paul L."}],"issued":{"date-parts":[["2010",9,8]]}}},{"id":780,"uris":["http://zotero.org/users/4343224/items/XQ9ZIR65"],"uri":["http://zotero.org/users/4343224/items/XQ9ZIR65"],"itemData":{"id":780,"type":"article-journal","abstract":"Quantitative examinations of internal representations for arm trajectory planning: minimum commanded torque change model. A number of invariant features of multijoint planar reaching movements have been observed in measured hand trajectories. These features include roughly straight hand paths and bell-shaped speed profiles where the trajectory curvatures between transverse and radial movements have been found to be different. For quantitative and statistical investigations, we obtained a large amount of trajectory data within a wide range of the workspace in the horizontal and sagittal planes (400 trajectories for each subject). A pair of movements within the horizontal and sagittal planes was set to be equivalent in the elbow and shoulder flexion/extension. The trajectory curvatures of the corresponding pair in these planes were almost the same. Moreover, these curvatures can be accurately reproduced with a linear regression from the summation of rotations in the elbow and shoulder joints. This means that trajectory curvatures systematically depend on the movement location and direction represented in the intrinsic body coordinates. We then examined the following four candidates as planning spaces and the four corresponding computational models for trajectory planning. The candidates were as follows: the minimum hand jerk model in an extrinsic-kinematic space, the minimum angle jerk model in an intrinsic-kinematic space, the minimum torque change model in an intrinsic-dynamic-mechanical space, and the minimum commanded torque change model in an intrinsic-dynamic-neural space. The minimum commanded torque change model, which is proposed here as a computable version of the minimum motor command change model, reproduced actual trajectories best for curvature, position, velocity, acceleration, and torque. The model’s prediction that the longer the duration of the movement the larger the trajectory curvature was also confirmed. Movements passing through via-points in the horizontal plane were also measured, and they converged to those predicted by the minimum commanded torque change model with training. Our results indicated that the brain may plan, and learn to plan, the optimal trajectory in the intrinsic coordinates considering arm and muscle dynamics and using representations for motor commands controlling muscle tensions.","container-title":"Journal of Neurophysiology","ISSN":"0022-3077, 1522-1598","issue":"5","language":"en","note":"PMID: 10322055","page":"2140–2155","title":"Quantitative Examinations of Internal Representations for Arm Trajectory Planning: Minimum Commanded Torque Change Model","title-short":"Quantitative Examinations of Internal Representations for Arm Trajectory Planning","volume":"81","author":[{"family":"Nakano","given":"Eri"},{"family":"Imamizu","given":"Hiroshi"},{"family":"Osu","given":"Rieko"},{"family":"Uno","given":"Yoji"},{"family":"Gomi","given":"Hiroaki"},{"family":"Yoshioka","given":"Toshinori"},{"family":"Kawato","given":"Mitsuo"}],"issued":{"date-parts":[["1999",5]]}}},{"id":763,"uris":["http://zotero.org/users/4343224/items/E6REG55S"],"uri":["http://zotero.org/users/4343224/items/E6REG55S"],"itemData":{"id":763,"type":"article-journal","abstract":"In this paper, we study trajectory planning and control in voluntary, human arm movements. When a hand is moved to a target, the central nervous system must select one specific trajectory among an infinite number of possible trajectories that lead to the target position. First, we discuss what criterion is adopted for trajectory determination. Several researchers measured the hand trajectories of skilled movements and found common invariant features. For example, when moving the hand between a pair of targets, subjects tended to generate roughly straight hand paths with bell-shaped speed profiles. On the basis of these observations and dynamic optimization theory, we propose a mathematical model which accounts for formation of hand trajectories. This model is formulated by defining an objective function, a measure of performance for any possible movement: square of the rate of change of torque integrated over the entire movement. That is, the objective function CT is defined as follows: (formula; see text) We overcome this difficult by developing an iterative scheme, with which the optimal trajectory and the associated motor command are simultaneously computed. To evaluate our model, human hand trajectories were experimentally measured under various behavioral situations. These results supported the idea that the human hand trajectory is planned and controlled in accordance with the minimum torque-change criterion.","container-title":"Biological Cybernetics","ISSN":"0340-1200","issue":"2","language":"eng","note":"PMID: 2742921","page":"89–101","title":"Formation and control of optimal trajectory in human multijoint arm movement. Minimum torque-change model","volume":"61","author":[{"family":"Uno","given":"Y."},{"family":"Kawato","given":"M."},{"family":"Suzuki","given":"R."}],"issued":{"date-parts":[["1989"]]}}}],"schema":"https://github.com/citation-style-language/schema/raw/master/csl-citation.json"} </w:instrText>
      </w:r>
      <w:ins w:id="1775" w:author="Garrick W Bruening" w:date="2020-10-06T12:04:00Z">
        <w:r w:rsidRPr="009802F2">
          <w:fldChar w:fldCharType="separate"/>
        </w:r>
      </w:ins>
      <w:r w:rsidR="00EF525D" w:rsidRPr="009802F2">
        <w:rPr>
          <w:rFonts w:ascii="Calibri" w:hAnsi="Calibri" w:cs="Calibri"/>
          <w:szCs w:val="24"/>
        </w:rPr>
        <w:t>[28]–[33]</w:t>
      </w:r>
      <w:ins w:id="1776" w:author="Garrick W Bruening" w:date="2020-10-06T12:04:00Z">
        <w:r w:rsidRPr="009802F2">
          <w:fldChar w:fldCharType="end"/>
        </w:r>
        <w:r w:rsidRPr="009802F2">
          <w:t>. It is unclear though how these proxies for effort represent how humans chose reaching movement durations. A very common proxy, sum of torque squared, does a very poor job at predicting movement related kinematics (Fig. S1). Sum of torque</w:t>
        </w:r>
        <w:r w:rsidRPr="009802F2">
          <w:rPr>
            <w:vertAlign w:val="superscript"/>
          </w:rPr>
          <w:t>2</w:t>
        </w:r>
        <w:r w:rsidRPr="009802F2">
          <w:t xml:space="preserve"> does not match well with preferred movement duration. By fitting a similar model to the metabolic power models (Eq. </w:t>
        </w:r>
        <w:r w:rsidRPr="009802F2">
          <w:fldChar w:fldCharType="begin"/>
        </w:r>
        <w:r w:rsidRPr="009802F2">
          <w:instrText xml:space="preserve"> REF _Ref52877866 \h  \* MERGEFORMAT </w:instrText>
        </w:r>
      </w:ins>
      <w:ins w:id="1777" w:author="Garrick W Bruening" w:date="2020-10-06T12:04:00Z">
        <w:r w:rsidRPr="009802F2">
          <w:fldChar w:fldCharType="separate"/>
        </w:r>
      </w:ins>
      <w:r w:rsidR="005B369E" w:rsidRPr="009802F2">
        <w:rPr>
          <w:noProof/>
        </w:rPr>
        <w:t>3</w:t>
      </w:r>
      <w:ins w:id="1778" w:author="Garrick W Bruening" w:date="2020-10-06T12:04:00Z">
        <w:r w:rsidRPr="009802F2">
          <w:fldChar w:fldCharType="end"/>
        </w:r>
        <w:r w:rsidRPr="009802F2">
          <w:t>), we can determine how sum of torque</w:t>
        </w:r>
        <w:r w:rsidRPr="009802F2">
          <w:rPr>
            <w:vertAlign w:val="superscript"/>
          </w:rPr>
          <w:t>2</w:t>
        </w:r>
        <w:r w:rsidRPr="009802F2">
          <w:t xml:space="preserve"> scales with added mass. We found that metabolic cost (and preferred movement duration) scales in a sublinear fashion according to the metabolic expenditure section and Eq. </w:t>
        </w:r>
        <w:r w:rsidRPr="009802F2">
          <w:fldChar w:fldCharType="begin"/>
        </w:r>
        <w:r w:rsidRPr="009802F2">
          <w:instrText xml:space="preserve"> REF _Ref46587138 \h  \* MERGEFORMAT </w:instrText>
        </w:r>
      </w:ins>
      <w:ins w:id="1779" w:author="Garrick W Bruening" w:date="2020-10-06T12:04:00Z">
        <w:r w:rsidRPr="009802F2">
          <w:fldChar w:fldCharType="separate"/>
        </w:r>
      </w:ins>
      <w:r w:rsidR="005B369E" w:rsidRPr="009802F2">
        <w:rPr>
          <w:noProof/>
        </w:rPr>
        <w:t>4</w:t>
      </w:r>
      <w:ins w:id="1780" w:author="Garrick W Bruening" w:date="2020-10-06T12:04:00Z">
        <w:r w:rsidRPr="009802F2">
          <w:fldChar w:fldCharType="end"/>
        </w:r>
        <w:r w:rsidRPr="009802F2">
          <w:t>. Sum of torque</w:t>
        </w:r>
        <w:r w:rsidRPr="009802F2">
          <w:rPr>
            <w:vertAlign w:val="superscript"/>
          </w:rPr>
          <w:t>2</w:t>
        </w:r>
        <w:r w:rsidRPr="009802F2">
          <w:t>, however, increases in a super linear fashion with mass. Therefore, we see a large difference in the preferred durations and the duration that minimizing sum of torque</w:t>
        </w:r>
        <w:r w:rsidRPr="009802F2">
          <w:rPr>
            <w:vertAlign w:val="superscript"/>
          </w:rPr>
          <w:t>2</w:t>
        </w:r>
        <w:r w:rsidRPr="009802F2">
          <w:t xml:space="preserve"> would predict.</w:t>
        </w:r>
      </w:ins>
    </w:p>
    <w:p w14:paraId="724507F0" w14:textId="387B624E" w:rsidR="00D23348" w:rsidRDefault="00D23348" w:rsidP="00D23348">
      <w:pPr>
        <w:pStyle w:val="Heading2"/>
      </w:pPr>
      <w:r>
        <w:lastRenderedPageBreak/>
        <w:t>Accuracy</w:t>
      </w:r>
    </w:p>
    <w:p w14:paraId="6BBE4C7B" w14:textId="2ACEEE5D" w:rsidR="00D50221" w:rsidRPr="009802F2" w:rsidRDefault="00D50221" w:rsidP="00D50221">
      <w:pPr>
        <w:rPr>
          <w:ins w:id="1781" w:author="Garrick W Bruening" w:date="2020-10-06T12:04:00Z"/>
        </w:rPr>
      </w:pPr>
      <w:ins w:id="1782" w:author="Garrick W Bruening" w:date="2020-10-06T12:04:00Z">
        <w:r w:rsidRPr="009802F2">
          <w:t>Across both experiments, the effect of movement duration on endpoint error was much larger than the effect of mass.</w:t>
        </w:r>
      </w:ins>
      <w:r w:rsidR="00C40A3C" w:rsidRPr="009802F2">
        <w:t xml:space="preserve"> </w:t>
      </w:r>
      <w:ins w:id="1783" w:author="Garrick W Bruening" w:date="2020-10-06T12:04:00Z">
        <w:r w:rsidR="00C40A3C" w:rsidRPr="009802F2">
          <w:t xml:space="preserve">In experiment </w:t>
        </w:r>
      </w:ins>
      <w:r w:rsidR="00C40A3C" w:rsidRPr="009802F2">
        <w:t>1</w:t>
      </w:r>
      <w:ins w:id="1784" w:author="Garrick W Bruening" w:date="2020-10-06T12:04:00Z">
        <w:r w:rsidR="00C40A3C" w:rsidRPr="009802F2">
          <w:t>, subjects were forced to move in specific time windows which is may have caused the effect of mass in this experiment.</w:t>
        </w:r>
        <w:r w:rsidRPr="009802F2">
          <w:t xml:space="preserve"> Experiment </w:t>
        </w:r>
      </w:ins>
      <w:r w:rsidR="00C40A3C" w:rsidRPr="009802F2">
        <w:t>2</w:t>
      </w:r>
      <w:ins w:id="1785" w:author="Garrick W Bruening" w:date="2020-10-06T12:04:00Z">
        <w:r w:rsidRPr="009802F2">
          <w:t xml:space="preserve"> did not show </w:t>
        </w:r>
      </w:ins>
      <w:r w:rsidR="00C40A3C" w:rsidRPr="009802F2">
        <w:t>an</w:t>
      </w:r>
      <w:ins w:id="1786" w:author="Garrick W Bruening" w:date="2020-10-06T12:04:00Z">
        <w:r w:rsidRPr="009802F2">
          <w:t xml:space="preserve"> effect of mass but experiment </w:t>
        </w:r>
      </w:ins>
      <w:r w:rsidR="00C40A3C" w:rsidRPr="009802F2">
        <w:t>1</w:t>
      </w:r>
      <w:ins w:id="1787" w:author="Garrick W Bruening" w:date="2020-10-06T12:04:00Z">
        <w:r w:rsidRPr="009802F2">
          <w:t xml:space="preserve"> did. In experiment </w:t>
        </w:r>
      </w:ins>
      <w:r w:rsidR="00C40A3C" w:rsidRPr="009802F2">
        <w:t>2</w:t>
      </w:r>
      <w:ins w:id="1788" w:author="Garrick W Bruening" w:date="2020-10-06T12:04:00Z">
        <w:r w:rsidRPr="009802F2">
          <w:t xml:space="preserve">, subjects were free to choose their movement duration. Increasing movement duration reduced error as the speed accuracy trade-off would predict </w:t>
        </w:r>
        <w:r w:rsidRPr="009802F2">
          <w:fldChar w:fldCharType="begin"/>
        </w:r>
      </w:ins>
      <w:r w:rsidR="00EF525D" w:rsidRPr="009802F2">
        <w:instrText xml:space="preserve"> ADDIN ZOTERO_ITEM CSL_CITATION {"citationID":"7u8BzLX6","properties":{"formattedCitation":"[34], [35]","plainCitation":"[34], [35]","noteIndex":0},"citationItems":[{"id":993,"uris":["http://zotero.org/users/4343224/items/VW2FYTQX"],"uri":["http://zotero.org/users/4343224/items/VW2FYTQX"],"itemData":{"id":993,"type":"article-journal","container-title":"Journal of Vision","DOI":"10.1167/7.5.10","ISSN":"1534-7362","issue":"5","language":"en","page":"10–10","title":"Trading off speed and accuracy in rapid, goal-directed movements","volume":"7","author":[{"family":"Dean","given":"Mark"},{"family":"Wu","given":"Shih-Wei"},{"family":"Maloney","given":"Laurence T."}],"issued":{"date-parts":[["2007",3]]}}},{"id":46,"uris":["http://zotero.org/users/4343224/items/DZFSEYWZ"],"uri":["http://zotero.org/users/4343224/items/DZFSEYWZ"],"itemData":{"id":46,"type":"article-journal","abstract":"Speed accuracy","collection-title":"262-269","container-title":"Journal of Experimental Psycholog","issue":"3","language":"en","page":"8","source":"Zotero","title":"The Information Capacity of the Human Motor System in Controlling the Amplitude of Movement","volume":"121","author":[{"family":"Fitts","given":"Paul M"}],"issued":{"date-parts":[["1992"]]}}}],"schema":"https://github.com/citation-style-language/schema/raw/master/csl-citation.json"} </w:instrText>
      </w:r>
      <w:ins w:id="1789" w:author="Garrick W Bruening" w:date="2020-10-06T12:04:00Z">
        <w:r w:rsidRPr="009802F2">
          <w:fldChar w:fldCharType="separate"/>
        </w:r>
      </w:ins>
      <w:r w:rsidR="00EF525D" w:rsidRPr="009802F2">
        <w:rPr>
          <w:rFonts w:ascii="Calibri" w:hAnsi="Calibri" w:cs="Calibri"/>
        </w:rPr>
        <w:t>[34], [35]</w:t>
      </w:r>
      <w:ins w:id="1790" w:author="Garrick W Bruening" w:date="2020-10-06T12:04:00Z">
        <w:r w:rsidRPr="009802F2">
          <w:fldChar w:fldCharType="end"/>
        </w:r>
        <w:r w:rsidRPr="009802F2">
          <w:t>. Mass did not change the consistency with which subjects made their movements in either experiment, but as expected, movement duration reduced the endpoint variability. Angular error</w:t>
        </w:r>
      </w:ins>
      <w:r w:rsidR="000E0FDD" w:rsidRPr="009802F2">
        <w:t xml:space="preserve"> variability</w:t>
      </w:r>
      <w:ins w:id="1791" w:author="Garrick W Bruening" w:date="2020-10-06T12:04:00Z">
        <w:r w:rsidRPr="009802F2">
          <w:t xml:space="preserve"> </w:t>
        </w:r>
      </w:ins>
      <w:r w:rsidR="002D0691" w:rsidRPr="009802F2">
        <w:t>may be</w:t>
      </w:r>
      <w:ins w:id="1792" w:author="Garrick W Bruening" w:date="2020-10-06T12:04:00Z">
        <w:r w:rsidRPr="009802F2">
          <w:t xml:space="preserve"> affected by mass</w:t>
        </w:r>
      </w:ins>
      <w:r w:rsidR="002D0691" w:rsidRPr="009802F2">
        <w:t xml:space="preserve"> (p = 0.0114)</w:t>
      </w:r>
      <w:ins w:id="1793" w:author="Garrick W Bruening" w:date="2020-10-06T12:04:00Z">
        <w:r w:rsidRPr="009802F2">
          <w:t>, but this could be driven by the subjects preferring to reach more towards the lower inertial directions of the arm as the lowest inertial directions are not oriented exactly at 45</w:t>
        </w:r>
        <w:r w:rsidRPr="009802F2">
          <w:rPr>
            <w:vertAlign w:val="superscript"/>
          </w:rPr>
          <w:t>o</w:t>
        </w:r>
        <w:r w:rsidRPr="009802F2">
          <w:t xml:space="preserve"> and 225</w:t>
        </w:r>
        <w:r w:rsidRPr="009802F2">
          <w:rPr>
            <w:vertAlign w:val="superscript"/>
          </w:rPr>
          <w:t>o</w:t>
        </w:r>
        <w:r w:rsidRPr="009802F2">
          <w:t xml:space="preserve">, which caused subjects to reach slightly off center from the target </w:t>
        </w:r>
        <w:r w:rsidRPr="009802F2">
          <w:fldChar w:fldCharType="begin"/>
        </w:r>
      </w:ins>
      <w:r w:rsidR="00EF525D" w:rsidRPr="009802F2">
        <w:instrText xml:space="preserve"> ADDIN ZOTERO_ITEM CSL_CITATION {"citationID":"lUkj8boJ","properties":{"formattedCitation":"[3]","plainCitation":"[3]","noteIndex":0},"citationItems":[{"id":806,"uris":["http://zotero.org/users/4343224/items/WZBRYYYK"],"uri":["http://zotero.org/users/4343224/items/WZBRYYYK"],"itemData":{"id":806,"type":"article-journal","abstract":"Strategies used by the CNS to optimize arm movements in terms of speed, accuracy, and resistance to fatigue remain largely unknown. A hypothesis is studied that the CNS exploits biomechanical properties of multijoint limbs to increase efficiency of movement control. To test this notion, a novel free-stroke drawing task was used that instructs subjects to make straight strokes in as many different directions as possible in the horizontal plane through rotations of the elbow and shoulder joints. Despite explicit instructions to distribute strokes uniformly, subjects showed biases to move in specific directions. These biases were associated with a tendency to perform movements that included active motion at one joint and largely passive motion at the other joint, revealing a tendency to minimize intervention of muscle torque for regulation of the effect of interaction torque. Other biomechanical factors, such as inertial resistance and kinematic manipulability, were unable to adequately account for these significant biases. Also, minimizations of jerk, muscle torque change, and sum of squared muscle torque were analyzed; however, these cost functions failed to explain the observed directional biases. Collectively, these results suggest that knowledge of biomechanical cost functions regarding interaction torque (IT) regulation is available to the control system. This knowledge may be used to evaluate potential movements and to select movement of “low cost.” The preference to reduce active regulation of interaction torque suggests that, in addition to muscle energy, the criterion for movement cost may include neural activity required for movement control.","container-title":"Journal of Neurophysiology","DOI":"10.1152/jn.00582.2007","ISSN":"0022-3077, 1522-1598","issue":"3","language":"en","note":"PMID: 17625062","page":"1240–1252","title":"Directional Biases Reveal Utilization of Arm's Biomechanical Properties for Optimization of Motor Behavior","volume":"98","author":[{"family":"Goble","given":"Jacob A."},{"family":"Zhang","given":"Yanxin"},{"family":"Shimansky","given":"Yury"},{"family":"Sharma","given":"Siddharth"},{"family":"Dounskaia","given":"Natalia V."}],"issued":{"date-parts":[["2007",9]]}}}],"schema":"https://github.com/citation-style-language/schema/raw/master/csl-citation.json"} </w:instrText>
      </w:r>
      <w:ins w:id="1794" w:author="Garrick W Bruening" w:date="2020-10-06T12:04:00Z">
        <w:r w:rsidRPr="009802F2">
          <w:fldChar w:fldCharType="separate"/>
        </w:r>
      </w:ins>
      <w:r w:rsidR="00EF525D" w:rsidRPr="009802F2">
        <w:rPr>
          <w:rFonts w:ascii="Calibri" w:hAnsi="Calibri" w:cs="Calibri"/>
        </w:rPr>
        <w:t>[3]</w:t>
      </w:r>
      <w:ins w:id="1795" w:author="Garrick W Bruening" w:date="2020-10-06T12:04:00Z">
        <w:r w:rsidRPr="009802F2">
          <w:fldChar w:fldCharType="end"/>
        </w:r>
        <w:r w:rsidRPr="009802F2">
          <w:t xml:space="preserve">. </w:t>
        </w:r>
      </w:ins>
    </w:p>
    <w:p w14:paraId="7381535D" w14:textId="1628158E" w:rsidR="00D23348" w:rsidRDefault="00D23348" w:rsidP="00D23348">
      <w:pPr>
        <w:pStyle w:val="Heading2"/>
      </w:pPr>
      <w:r>
        <w:t>Reaction Time</w:t>
      </w:r>
    </w:p>
    <w:p w14:paraId="7E88F142" w14:textId="3B07C3EA" w:rsidR="00D50221" w:rsidRPr="009802F2" w:rsidRDefault="00D50221" w:rsidP="00D50221">
      <w:pPr>
        <w:rPr>
          <w:ins w:id="1796" w:author="Garrick W Bruening" w:date="2020-10-06T12:04:00Z"/>
        </w:rPr>
      </w:pPr>
      <w:ins w:id="1797" w:author="Garrick W Bruening" w:date="2020-10-06T12:04:00Z">
        <w:r w:rsidRPr="009802F2">
          <w:t xml:space="preserve">We found that increasing the effort of a movement also increases the reaction time and this can be predicted by the utility model </w:t>
        </w:r>
        <w:r w:rsidRPr="009802F2">
          <w:fldChar w:fldCharType="begin"/>
        </w:r>
      </w:ins>
      <w:r w:rsidR="00EF525D" w:rsidRPr="009802F2">
        <w:instrText xml:space="preserve"> ADDIN ZOTERO_ITEM CSL_CITATION {"citationID":"r5R52Xds","properties":{"formattedCitation":"[1], [2]","plainCitation":"[1], [2]","noteIndex":0},"citationItems":[{"id":811,"uris":["http://zotero.org/users/4343224/items/3UEEVG5R"],"uri":["http://zotero.org/users/4343224/items/3UEEVG5R"],"itemData":{"id":811,"type":"article-journal","abstract":"Given two rewarding stimuli, animals tend to choose the more rewarding (or less effortful) option. However, they also move faster toward that stimulus [ 1–5 ]. This suggests that reward and effort not only affect decision-making, they also influence motor control [ 6, 7 ]. How does the brain compute the effort requirements of a task? Here, we considered data acquired during walking, reaching, flying, or isometric force production. In analyzing the decision-making and motor-control behaviors of various animals, we considered the possibility that the brain may estimate effort objectively, via the metabolic energy consumed to produce the action. We measured the energetic cost of reaching and found that, like walking, it was convex in time, with a global minimum, implying that there existed a movement speed that minimized effort. However, reward made it worthwhile to be energetically inefficient. Using a framework in which utility of an action depended on reward and energetic cost, both discounted in time, we found that it was possible to account for a body of data in which animals were free to choose how to move (reach slow or fast), as well as what to do (walk or fly, produce force F1 or F2). We suggest that some forms of decision-making and motor control may share a common utility in which the brain represents the effort associated with performing an action objectively via its metabolic energy cost and then, like reward, temporally discounts it as a function of movement duration.","container-title":"Current Biology","DOI":"10.1016/j.cub.2016.05.065","ISSN":"0960-9822","issue":"14","language":"English","page":"1929–1934","title":"A Representation of Effort in Decision-Making and Motor Control","volume":"26","author":[{"family":"Shadmehr","given":"Reza"},{"family":"Huang","given":"Helen J."},{"family":"Ahmed","given":"Alaa A."}],"issued":{"date-parts":[["2016",7]]}}},{"id":909,"uris":["http://zotero.org/users/4343224/items/Q9K7L92N"],"uri":["http://zotero.org/users/4343224/items/Q9K7L92N"],"itemData":{"id":909,"type":"article-journal","abstract":"Making a movement may be thought of as an economic decision in which one spends effort to acquire reward. Time discounts reward, which predicts that the magnitude of reward should affect movement vigor: we should move faster, spending greater effort, when there is greater reward at stake. Indeed, saccade peak velocities are greater and reaction-times shorter when a target is paired with reward. In this study, we focused on human reaching and asked whether movement kinematics were affected by expectation of reward. Participants made out-and-back reaching movements to one of four quadrants of a 14-cm circle. During various periods of the experiment only one of the four quadrants was paired with reward, and the transition from reward to nonreward status of a quadrant occurred randomly. Our experiment design minimized dependence of reward on accuracy, granting the subjects wide latitude in self-selecting their movement speed, amplitude, and variability. When a quadrant was paired with reward, reaching movements had a shorter reaction time, higher peak velocity, and greater amplitude. Despite this greater vigor, movements toward the rewarded quadrant suffered from less variability: both reaction times and reach kinematics were less variable when there was expectation of reward. Importantly, the effect of reward on vigor was specific to the movement component that preceded the time of reward (outward reach), not the movement component that followed it (return reach). Our results suggest that expectation of reward not only increases vigor of human reaching but also decreases its variability.NEW &amp; NOTEWORTHY Movements may be thought of as an economic transaction where the vigor of the movement represents the effort that the brain is willing to expend to acquire a rewarding state. We show that in reaching, reward discounts the cost of effort, producing movements with shorter reaction time, higher velocity, greater amplitude, and reduced reaction-time variability. These results complement earlier observations in saccades, suggesting a common principle of economics across modalities of motor control.","container-title":"Journal of Neurophysiology","DOI":"10.1152/jn.00872.2017","ISSN":"0022-3077","issue":"6","page":"2347–2357","title":"Vigor of reaching movements: reward discounts the cost of effort","title-short":"Vigor of reaching movements","volume":"119","author":[{"family":"Summerside","given":"Erik M."},{"family":"Shadmehr","given":"Reza"},{"family":"Ahmed","given":"Alaa A."}],"issued":{"date-parts":[["2018",3]]}}}],"schema":"https://github.com/citation-style-language/schema/raw/master/csl-citation.json"} </w:instrText>
      </w:r>
      <w:ins w:id="1798" w:author="Garrick W Bruening" w:date="2020-10-06T12:04:00Z">
        <w:r w:rsidRPr="009802F2">
          <w:fldChar w:fldCharType="separate"/>
        </w:r>
      </w:ins>
      <w:r w:rsidR="00EF525D" w:rsidRPr="009802F2">
        <w:rPr>
          <w:rFonts w:ascii="Calibri" w:hAnsi="Calibri" w:cs="Calibri"/>
        </w:rPr>
        <w:t>[1], [2]</w:t>
      </w:r>
      <w:ins w:id="1799" w:author="Garrick W Bruening" w:date="2020-10-06T12:04:00Z">
        <w:r w:rsidRPr="009802F2">
          <w:fldChar w:fldCharType="end"/>
        </w:r>
        <w:r w:rsidRPr="009802F2">
          <w:t xml:space="preserve">. It has been shown that increasing reward leads to early reaction times by increasing the total utility of the following movement. The opposite is also true, where increasing effort reduces utility and leads to longer reaction times. The rate of evidence may be linked to the utility being assigned to the movement </w:t>
        </w:r>
        <w:r w:rsidRPr="009802F2">
          <w:fldChar w:fldCharType="begin"/>
        </w:r>
      </w:ins>
      <w:r w:rsidR="00EF525D" w:rsidRPr="009802F2">
        <w:instrText xml:space="preserve"> ADDIN ZOTERO_ITEM CSL_CITATION {"citationID":"gGw7ktoZ","properties":{"formattedCitation":"[1]","plainCitation":"[1]","noteIndex":0},"citationItems":[{"id":811,"uris":["http://zotero.org/users/4343224/items/3UEEVG5R"],"uri":["http://zotero.org/users/4343224/items/3UEEVG5R"],"itemData":{"id":811,"type":"article-journal","abstract":"Given two rewarding stimuli, animals tend to choose the more rewarding (or less effortful) option. However, they also move faster toward that stimulus [ 1–5 ]. This suggests that reward and effort not only affect decision-making, they also influence motor control [ 6, 7 ]. How does the brain compute the effort requirements of a task? Here, we considered data acquired during walking, reaching, flying, or isometric force production. In analyzing the decision-making and motor-control behaviors of various animals, we considered the possibility that the brain may estimate effort objectively, via the metabolic energy consumed to produce the action. We measured the energetic cost of reaching and found that, like walking, it was convex in time, with a global minimum, implying that there existed a movement speed that minimized effort. However, reward made it worthwhile to be energetically inefficient. Using a framework in which utility of an action depended on reward and energetic cost, both discounted in time, we found that it was possible to account for a body of data in which animals were free to choose how to move (reach slow or fast), as well as what to do (walk or fly, produce force F1 or F2). We suggest that some forms of decision-making and motor control may share a common utility in which the brain represents the effort associated with performing an action objectively via its metabolic energy cost and then, like reward, temporally discounts it as a function of movement duration.","container-title":"Current Biology","DOI":"10.1016/j.cub.2016.05.065","ISSN":"0960-9822","issue":"14","language":"English","page":"1929–1934","title":"A Representation of Effort in Decision-Making and Motor Control","volume":"26","author":[{"family":"Shadmehr","given":"Reza"},{"family":"Huang","given":"Helen J."},{"family":"Ahmed","given":"Alaa A."}],"issued":{"date-parts":[["2016",7]]}}}],"schema":"https://github.com/citation-style-language/schema/raw/master/csl-citation.json"} </w:instrText>
      </w:r>
      <w:ins w:id="1800" w:author="Garrick W Bruening" w:date="2020-10-06T12:04:00Z">
        <w:r w:rsidRPr="009802F2">
          <w:fldChar w:fldCharType="separate"/>
        </w:r>
      </w:ins>
      <w:r w:rsidR="00EF525D" w:rsidRPr="009802F2">
        <w:rPr>
          <w:rFonts w:ascii="Calibri" w:hAnsi="Calibri" w:cs="Calibri"/>
        </w:rPr>
        <w:t>[1]</w:t>
      </w:r>
      <w:ins w:id="1801" w:author="Garrick W Bruening" w:date="2020-10-06T12:04:00Z">
        <w:r w:rsidRPr="009802F2">
          <w:fldChar w:fldCharType="end"/>
        </w:r>
        <w:r w:rsidRPr="009802F2">
          <w:t xml:space="preserve">. This leads to lower utility movements having a lower evidence accumulation rate which leads to longer reaction times. Drift diffusion models have been shown to make accurate predictions of reaction time </w:t>
        </w:r>
        <w:r w:rsidRPr="009802F2">
          <w:fldChar w:fldCharType="begin"/>
        </w:r>
      </w:ins>
      <w:r w:rsidR="00EF525D" w:rsidRPr="009802F2">
        <w:instrText xml:space="preserve"> ADDIN ZOTERO_ITEM CSL_CITATION {"citationID":"iCHd9zBn","properties":{"formattedCitation":"[36], [37]","plainCitation":"[36], [37]","noteIndex":0},"citationItems":[{"id":36,"uris":["http://zotero.org/users/4343224/items/IRW5ZXW9"],"uri":["http://zotero.org/users/4343224/items/IRW5ZXW9"],"itemData":{"id":36,"type":"article-journal","abstract":"An important open problem is how values are compared to make simple choices. A natural hypothesis is that the brain carries out the computations associated with the value comparisons in a manner consistent with the Drift Diffusion Model (DDM), since this model has been able to account for a large amount of data in other domains. We investigated the ability of four different versions of the DDM to explain the data in a real binary food choice task under conditions of high and low time pressure. We found that a seven-parameter version of the DDM can account for the choice and reaction time data with high-accuracy, in both the high and low time pressure conditions. The changes associated with the introduction of time pressure could be traced to changes in two key model parameters: the barrier height and the noise in the slope of the drift process.","language":"en","title":"The Drift Diffusion Model Can Account for the Accuracy and Reaction Time of Value-Based Choices Under High and Low Time Pressure","URL":"https://www.semanticscholar.org/paper/The-Drift-Diffusion-Model-can-account-for-the-and-Milosavljevic-Malmaud/48b22d9c7e9c538e56dd413e1c78c4b1e010af18","author":[{"family":"Mormann","given":"Milica Milosavljevic"},{"family":"Malmaud","given":"Jonathan"},{"family":"Huth","given":"Alexander"},{"family":"Koch","given":"Christof"},{"family":"Rangel","given":"Antonio"}],"accessed":{"date-parts":[["2019",3,6]]},"issued":{"date-parts":[["2010",10]]}}},{"id":999,"uris":["http://zotero.org/users/4343224/items/XPB4VPXT"],"uri":["http://zotero.org/users/4343224/items/XPB4VPXT"],"itemData":{"id":999,"type":"article-journal","abstract":"One-choice reaction-time (RT) tasks are used in many domains, including assessments of motor vehicle driving and assessments of the cognitive/behavioral consequences of sleep deprivation. In such tasks, subjects are asked to respond when they detect the onset of a stimulus; the dependent variable is RT. We present a cognitive model for one-choice RT tasks that uses a one-boundary diffusion process to represent the accumulation of stimulus information. When the accumulated evidence reaches a decision criterion, a response is initiated. This model is distinct in accounting for the RT distributions observed for one-choice RT tasks, which can have long tails that have not been accurately captured by earlier cognitive modeling approaches. We show that the model explains performance on a brightness-detection task (a “simple RT task”) and on a psychomotor vigilance test. The latter is used extensively to examine the clinical and behavioral effects of sleep deprivation. For the brightness-detection task, the model explains the behavior of RT distributions as a function of brightness. For the psychomotor vigilance test, it accounts for lapses in performance under conditions of sleep deprivation and for changes in the shapes of RT distributions over the course of sleep deprivation. The model also successfully maps the rate of accumulation of stimulus information onto independently derived predictions of alertness. The model is a unified, mechanistic account of one-choice RT under conditions of sleep deprivation.","container-title":"Proceedings of the National Academy of Sciences of the United States of America","DOI":"10.1073/pnas.1100483108","ISSN":"0027-8424","issue":"27","note":"PMID: 21690336\nPMCID: PMC3131321","page":"11285–11290","title":"Diffusion model for one-choice reaction-time tasks and the cognitive effects of sleep deprivation","volume":"108","author":[{"family":"Ratcliff","given":"Roger"},{"family":"Van Dongen","given":"Hans P. A."}],"issued":{"date-parts":[["2011",7]]}}}],"schema":"https://github.com/citation-style-language/schema/raw/master/csl-citation.json"} </w:instrText>
      </w:r>
      <w:ins w:id="1802" w:author="Garrick W Bruening" w:date="2020-10-06T12:04:00Z">
        <w:r w:rsidRPr="009802F2">
          <w:fldChar w:fldCharType="separate"/>
        </w:r>
      </w:ins>
      <w:r w:rsidR="00EF525D" w:rsidRPr="009802F2">
        <w:rPr>
          <w:rFonts w:ascii="Calibri" w:hAnsi="Calibri" w:cs="Calibri"/>
        </w:rPr>
        <w:t>[36], [37]</w:t>
      </w:r>
      <w:ins w:id="1803" w:author="Garrick W Bruening" w:date="2020-10-06T12:04:00Z">
        <w:r w:rsidRPr="009802F2">
          <w:fldChar w:fldCharType="end"/>
        </w:r>
        <w:r w:rsidRPr="009802F2">
          <w:t>. In this paradigm subjects react once evidence for a movement has accumulated to a certain threshold. In our study all the targets were the same shape within an experiment, so rate of evidence accumulation may be the same. Knowing this, our result that subjects reacted slower may indicate that more evidence was required before movement initiation for higher effort movements.</w:t>
        </w:r>
      </w:ins>
    </w:p>
    <w:p w14:paraId="3B318E29" w14:textId="2EFED755" w:rsidR="00A04810" w:rsidRPr="009802F2" w:rsidDel="00D50221" w:rsidRDefault="00D50221" w:rsidP="008808AB">
      <w:pPr>
        <w:pStyle w:val="Heading1"/>
        <w:rPr>
          <w:del w:id="1804" w:author="Garrick W Bruening" w:date="2020-09-28T15:57:00Z"/>
        </w:rPr>
      </w:pPr>
      <w:ins w:id="1805" w:author="Garrick W Bruening" w:date="2020-10-06T12:04:00Z">
        <w:r w:rsidRPr="009802F2">
          <w:t>In this study we wanted to determine the effect of mass on the movement duration of reaching movements, and if we can use metabolic cost or utility to explain these movement durations. We found that adding mass (effort) to a movement increased the movement duration. Minimizing the metabolic cost of the movement was not able to predict these movement durations, but a utility framework is able to predict the movement duration of arm reaches.</w:t>
        </w:r>
      </w:ins>
      <w:ins w:id="1806" w:author="Alaa Ahmed" w:date="2020-08-03T15:31:00Z">
        <w:del w:id="1807" w:author="Garrick W Bruening" w:date="2020-09-28T15:57:00Z">
          <w:r w:rsidR="00A04810" w:rsidRPr="009802F2" w:rsidDel="002437B8">
            <w:delText xml:space="preserve"> </w:delText>
          </w:r>
        </w:del>
      </w:ins>
    </w:p>
    <w:p w14:paraId="7104376E" w14:textId="77777777" w:rsidR="00D50221" w:rsidRPr="009802F2" w:rsidRDefault="00D50221">
      <w:pPr>
        <w:rPr>
          <w:ins w:id="1808" w:author="Garrick W Bruening" w:date="2020-10-06T12:04:00Z"/>
          <w:rPrChange w:id="1809" w:author="Garrick W Bruening" w:date="2020-10-06T12:04:00Z">
            <w:rPr>
              <w:ins w:id="1810" w:author="Garrick W Bruening" w:date="2020-10-06T12:04:00Z"/>
            </w:rPr>
          </w:rPrChange>
        </w:rPr>
        <w:pPrChange w:id="1811" w:author="Garrick W Bruening" w:date="2020-10-06T12:04:00Z">
          <w:pPr>
            <w:pStyle w:val="MTDisplayEquation"/>
          </w:pPr>
        </w:pPrChange>
      </w:pPr>
    </w:p>
    <w:p w14:paraId="772796AE" w14:textId="2D93756F" w:rsidR="00A04810" w:rsidRPr="009802F2" w:rsidDel="002437B8" w:rsidRDefault="00A04810" w:rsidP="00A04810">
      <w:pPr>
        <w:rPr>
          <w:ins w:id="1812" w:author="Alaa Ahmed" w:date="2020-08-03T15:31:00Z"/>
          <w:del w:id="1813" w:author="Garrick W Bruening" w:date="2020-09-28T15:57:00Z"/>
        </w:rPr>
      </w:pPr>
      <w:ins w:id="1814" w:author="Alaa Ahmed" w:date="2020-08-03T15:31:00Z">
        <w:del w:id="1815" w:author="Garrick W Bruening" w:date="2020-09-28T15:57:00Z">
          <w:r w:rsidRPr="009802F2" w:rsidDel="002437B8">
            <w:delText xml:space="preserve"> As shown earlier in Figure XX, the cost of reaching exhibits a U-shaped curve, initially decreasing with slower movements, but then increasing (Figure XX). The minimum of the curve indicates the optimal speed predicted by a utility that is solely dependent on the gross metabolic cost of reach; in this utility formulation there are no free parameters to fit to the preferred duration data. </w:delText>
          </w:r>
        </w:del>
      </w:ins>
    </w:p>
    <w:p w14:paraId="44CC7E9B" w14:textId="0618AA67" w:rsidR="00A04810" w:rsidRPr="009802F2" w:rsidDel="008F218D" w:rsidRDefault="00A04810">
      <w:pPr>
        <w:rPr>
          <w:ins w:id="1816" w:author="Alaa Ahmed" w:date="2020-08-03T15:31:00Z"/>
          <w:del w:id="1817" w:author="Garrick W Bruening" w:date="2020-09-28T15:56:00Z"/>
        </w:rPr>
      </w:pPr>
      <w:ins w:id="1818" w:author="Alaa Ahmed" w:date="2020-08-03T15:31:00Z">
        <w:del w:id="1819" w:author="Garrick W Bruening" w:date="2020-09-28T15:57:00Z">
          <w:r w:rsidRPr="009802F2" w:rsidDel="002437B8">
            <w:delText xml:space="preserve">We find that minimizing gross metabolic cost alone (i.e., maximizing </w:delText>
          </w:r>
        </w:del>
      </w:ins>
      <w:ins w:id="1820" w:author="Alaa Ahmed" w:date="2020-08-05T12:14:00Z">
        <w:del w:id="1821" w:author="Garrick W Bruening" w:date="2020-09-28T15:57:00Z">
          <w:r w:rsidR="00B24814" w:rsidRPr="009802F2" w:rsidDel="002437B8">
            <w:rPr>
              <w:noProof/>
              <w:position w:val="-16"/>
            </w:rPr>
            <w:object w:dxaOrig="820" w:dyaOrig="420" w14:anchorId="69DDA666">
              <v:shape id="_x0000_i1252" type="#_x0000_t75" style="width:43.45pt;height:21.75pt" o:ole="">
                <v:imagedata r:id="rId81" o:title=""/>
              </v:shape>
              <o:OLEObject Type="Embed" ProgID="Equation.DSMT4" ShapeID="_x0000_i1252" DrawAspect="Content" ObjectID="_1663576643" r:id="rId82"/>
            </w:object>
          </w:r>
        </w:del>
      </w:ins>
      <w:ins w:id="1822" w:author="Alaa Ahmed" w:date="2020-08-03T15:31:00Z">
        <w:del w:id="1823" w:author="Garrick W Bruening" w:date="2020-09-28T15:57:00Z">
          <w:r w:rsidRPr="009802F2" w:rsidDel="002437B8">
            <w:delText xml:space="preserve">)  underestimates preferred movement durations, predicting significantly faster speeds than observed </w:delText>
          </w:r>
          <w:commentRangeStart w:id="1824"/>
          <w:r w:rsidRPr="009802F2" w:rsidDel="002437B8">
            <w:delText>(</w:delText>
          </w:r>
          <w:r w:rsidRPr="009802F2" w:rsidDel="002437B8">
            <w:rPr>
              <w:highlight w:val="yellow"/>
            </w:rPr>
            <w:delText>SSE = 6.27e</w:delText>
          </w:r>
          <w:r w:rsidRPr="009802F2" w:rsidDel="002437B8">
            <w:rPr>
              <w:highlight w:val="yellow"/>
              <w:vertAlign w:val="superscript"/>
            </w:rPr>
            <w:delText xml:space="preserve">-2 </w:delText>
          </w:r>
          <w:r w:rsidRPr="009802F2" w:rsidDel="002437B8">
            <w:rPr>
              <w:highlight w:val="yellow"/>
            </w:rPr>
            <w:delText xml:space="preserve">(2a) , 1.33e </w:delText>
          </w:r>
          <w:r w:rsidRPr="009802F2" w:rsidDel="002437B8">
            <w:rPr>
              <w:highlight w:val="yellow"/>
              <w:vertAlign w:val="superscript"/>
            </w:rPr>
            <w:delText>-1</w:delText>
          </w:r>
          <w:r w:rsidRPr="009802F2" w:rsidDel="002437B8">
            <w:rPr>
              <w:highlight w:val="yellow"/>
            </w:rPr>
            <w:delText xml:space="preserve"> (2b),  1.85e</w:delText>
          </w:r>
          <w:r w:rsidRPr="009802F2" w:rsidDel="002437B8">
            <w:rPr>
              <w:highlight w:val="yellow"/>
              <w:vertAlign w:val="superscript"/>
            </w:rPr>
            <w:delText xml:space="preserve">-3 </w:delText>
          </w:r>
          <w:r w:rsidRPr="009802F2" w:rsidDel="002437B8">
            <w:rPr>
              <w:highlight w:val="yellow"/>
            </w:rPr>
            <w:delText>(2c)</w:delText>
          </w:r>
          <w:r w:rsidRPr="009802F2" w:rsidDel="002437B8">
            <w:delText>), and is also unable to explain differences in movement duration with target size across experiments. However, when looking at the changes in movement duration with added mass</w:delText>
          </w:r>
        </w:del>
      </w:ins>
      <w:ins w:id="1825" w:author="Alaa Ahmed" w:date="2020-08-03T15:37:00Z">
        <w:del w:id="1826" w:author="Garrick W Bruening" w:date="2020-09-28T15:57:00Z">
          <w:r w:rsidR="00BA7E85" w:rsidRPr="009802F2" w:rsidDel="002437B8">
            <w:delText xml:space="preserve"> normalized to reaching with no added mass</w:delText>
          </w:r>
        </w:del>
      </w:ins>
      <w:ins w:id="1827" w:author="Alaa Ahmed" w:date="2020-08-03T15:31:00Z">
        <w:del w:id="1828" w:author="Garrick W Bruening" w:date="2020-09-28T15:57:00Z">
          <w:r w:rsidRPr="009802F2" w:rsidDel="002437B8">
            <w:delText>, minimizing gross metabolic cost alone does an excellent job (</w:delText>
          </w:r>
          <w:r w:rsidRPr="009802F2" w:rsidDel="002437B8">
            <w:rPr>
              <w:highlight w:val="yellow"/>
            </w:rPr>
            <w:delText>SSE =  1.21e</w:delText>
          </w:r>
          <w:r w:rsidRPr="009802F2" w:rsidDel="002437B8">
            <w:rPr>
              <w:highlight w:val="yellow"/>
              <w:vertAlign w:val="superscript"/>
            </w:rPr>
            <w:delText>-3</w:delText>
          </w:r>
          <w:r w:rsidRPr="009802F2" w:rsidDel="002437B8">
            <w:rPr>
              <w:highlight w:val="yellow"/>
            </w:rPr>
            <w:delText xml:space="preserve"> (2a) , 5.90e</w:delText>
          </w:r>
          <w:r w:rsidRPr="009802F2" w:rsidDel="002437B8">
            <w:rPr>
              <w:highlight w:val="yellow"/>
              <w:vertAlign w:val="superscript"/>
            </w:rPr>
            <w:delText>-4</w:delText>
          </w:r>
          <w:r w:rsidRPr="009802F2" w:rsidDel="002437B8">
            <w:rPr>
              <w:highlight w:val="yellow"/>
            </w:rPr>
            <w:delText xml:space="preserve"> (2b), 1.74e</w:delText>
          </w:r>
          <w:r w:rsidRPr="009802F2" w:rsidDel="002437B8">
            <w:rPr>
              <w:highlight w:val="yellow"/>
              <w:vertAlign w:val="superscript"/>
            </w:rPr>
            <w:delText>-2</w:delText>
          </w:r>
          <w:r w:rsidRPr="009802F2" w:rsidDel="002437B8">
            <w:rPr>
              <w:highlight w:val="yellow"/>
            </w:rPr>
            <w:delText xml:space="preserve"> (2c)</w:delText>
          </w:r>
          <w:r w:rsidRPr="009802F2" w:rsidDel="002437B8">
            <w:delText xml:space="preserve"> )</w:delText>
          </w:r>
        </w:del>
      </w:ins>
      <w:ins w:id="1829" w:author="Alaa Ahmed" w:date="2020-08-03T15:37:00Z">
        <w:del w:id="1830" w:author="Garrick W Bruening" w:date="2020-09-28T15:57:00Z">
          <w:r w:rsidR="00BE6ADF" w:rsidRPr="009802F2" w:rsidDel="002437B8">
            <w:delText xml:space="preserve">. </w:delText>
          </w:r>
        </w:del>
      </w:ins>
      <w:ins w:id="1831" w:author="Alaa Ahmed" w:date="2020-08-03T15:38:00Z">
        <w:del w:id="1832" w:author="Garrick W Bruening" w:date="2020-09-28T15:57:00Z">
          <w:r w:rsidR="004D577D" w:rsidRPr="009802F2" w:rsidDel="002437B8">
            <w:delText>Indeed, i</w:delText>
          </w:r>
        </w:del>
      </w:ins>
      <w:ins w:id="1833" w:author="Alaa Ahmed" w:date="2020-08-03T15:37:00Z">
        <w:del w:id="1834" w:author="Garrick W Bruening" w:date="2020-09-28T15:57:00Z">
          <w:r w:rsidR="00BE6ADF" w:rsidRPr="009802F2" w:rsidDel="002437B8">
            <w:delText xml:space="preserve">t performs </w:delText>
          </w:r>
        </w:del>
      </w:ins>
      <w:ins w:id="1835" w:author="Alaa Ahmed" w:date="2020-08-03T15:31:00Z">
        <w:del w:id="1836" w:author="Garrick W Bruening" w:date="2020-09-28T15:57:00Z">
          <w:r w:rsidRPr="009802F2" w:rsidDel="002437B8">
            <w:delText>similar to a utility based capture rate where effort is represented as metabolic cost (</w:delText>
          </w:r>
          <w:r w:rsidRPr="009802F2" w:rsidDel="002437B8">
            <w:rPr>
              <w:highlight w:val="yellow"/>
            </w:rPr>
            <w:delText>SSE =  1.02e</w:delText>
          </w:r>
          <w:r w:rsidRPr="009802F2" w:rsidDel="002437B8">
            <w:rPr>
              <w:highlight w:val="yellow"/>
              <w:vertAlign w:val="superscript"/>
            </w:rPr>
            <w:delText>-4</w:delText>
          </w:r>
          <w:r w:rsidRPr="009802F2" w:rsidDel="002437B8">
            <w:rPr>
              <w:highlight w:val="yellow"/>
            </w:rPr>
            <w:delText xml:space="preserve"> (2a) , 1.83e</w:delText>
          </w:r>
          <w:r w:rsidRPr="009802F2" w:rsidDel="002437B8">
            <w:rPr>
              <w:highlight w:val="yellow"/>
              <w:vertAlign w:val="superscript"/>
            </w:rPr>
            <w:delText>-4</w:delText>
          </w:r>
          <w:r w:rsidRPr="009802F2" w:rsidDel="002437B8">
            <w:rPr>
              <w:highlight w:val="yellow"/>
            </w:rPr>
            <w:delText xml:space="preserve"> (2b), 1.08e</w:delText>
          </w:r>
          <w:r w:rsidRPr="009802F2" w:rsidDel="002437B8">
            <w:rPr>
              <w:highlight w:val="yellow"/>
              <w:vertAlign w:val="superscript"/>
            </w:rPr>
            <w:delText>-2</w:delText>
          </w:r>
          <w:r w:rsidRPr="009802F2" w:rsidDel="002437B8">
            <w:rPr>
              <w:highlight w:val="yellow"/>
            </w:rPr>
            <w:delText xml:space="preserve"> (2c)</w:delText>
          </w:r>
          <w:r w:rsidRPr="009802F2" w:rsidDel="002437B8">
            <w:delText xml:space="preserve">). Thus, </w:delText>
          </w:r>
        </w:del>
      </w:ins>
      <w:ins w:id="1837" w:author="Alaa Ahmed" w:date="2020-08-03T15:33:00Z">
        <w:del w:id="1838" w:author="Garrick W Bruening" w:date="2020-09-28T15:57:00Z">
          <w:r w:rsidR="00714ABA" w:rsidRPr="009802F2" w:rsidDel="002437B8">
            <w:delText xml:space="preserve">while </w:delText>
          </w:r>
        </w:del>
      </w:ins>
      <w:ins w:id="1839" w:author="Alaa Ahmed" w:date="2020-08-03T15:31:00Z">
        <w:del w:id="1840" w:author="Garrick W Bruening" w:date="2020-09-28T15:57:00Z">
          <w:r w:rsidRPr="009802F2" w:rsidDel="002437B8">
            <w:delText xml:space="preserve">minimizing gross metabolic cost alone </w:delText>
          </w:r>
        </w:del>
      </w:ins>
      <w:ins w:id="1841" w:author="Alaa Ahmed" w:date="2020-08-03T15:33:00Z">
        <w:del w:id="1842" w:author="Garrick W Bruening" w:date="2020-09-28T15:57:00Z">
          <w:r w:rsidR="00714ABA" w:rsidRPr="009802F2" w:rsidDel="002437B8">
            <w:delText xml:space="preserve">does not predict absolute movement durations, it </w:delText>
          </w:r>
          <w:r w:rsidR="00360D8B" w:rsidRPr="009802F2" w:rsidDel="002437B8">
            <w:delText xml:space="preserve">can </w:delText>
          </w:r>
        </w:del>
      </w:ins>
      <w:ins w:id="1843" w:author="Alaa Ahmed" w:date="2020-08-03T15:31:00Z">
        <w:del w:id="1844" w:author="Garrick W Bruening" w:date="2020-09-28T15:57:00Z">
          <w:r w:rsidRPr="009802F2" w:rsidDel="002437B8">
            <w:delText xml:space="preserve">explain changes in preferred </w:delText>
          </w:r>
          <w:commentRangeEnd w:id="1824"/>
          <w:r w:rsidRPr="009802F2" w:rsidDel="002437B8">
            <w:rPr>
              <w:rStyle w:val="CommentReference"/>
            </w:rPr>
            <w:commentReference w:id="1824"/>
          </w:r>
          <w:r w:rsidRPr="009802F2" w:rsidDel="002437B8">
            <w:delText>movement speed with added mass.</w:delText>
          </w:r>
        </w:del>
        <w:del w:id="1845" w:author="Garrick W Bruening" w:date="2020-09-28T15:56:00Z">
          <w:r w:rsidRPr="009802F2" w:rsidDel="008F218D">
            <w:delText xml:space="preserve"> </w:delText>
          </w:r>
        </w:del>
      </w:ins>
    </w:p>
    <w:p w14:paraId="6716882B" w14:textId="7B4DD4DB" w:rsidR="00A04810" w:rsidRPr="009802F2" w:rsidDel="002437B8" w:rsidRDefault="00A04810">
      <w:pPr>
        <w:rPr>
          <w:ins w:id="1846" w:author="Alaa Ahmed" w:date="2020-08-03T15:31:00Z"/>
          <w:del w:id="1847" w:author="Garrick W Bruening" w:date="2020-09-28T15:57:00Z"/>
          <w:b/>
          <w:bCs/>
        </w:rPr>
      </w:pPr>
    </w:p>
    <w:p w14:paraId="6277DE6D" w14:textId="285A9B2E" w:rsidR="000E02EE" w:rsidRPr="009802F2" w:rsidDel="002437B8" w:rsidRDefault="00F84A69" w:rsidP="000E02EE">
      <w:pPr>
        <w:rPr>
          <w:del w:id="1848" w:author="Garrick W Bruening" w:date="2020-09-28T15:57:00Z"/>
        </w:rPr>
      </w:pPr>
      <w:del w:id="1849" w:author="Garrick W Bruening" w:date="2020-09-28T15:57:00Z">
        <w:r w:rsidRPr="009802F2" w:rsidDel="002437B8">
          <w:rPr>
            <w:b/>
            <w:bCs/>
          </w:rPr>
          <w:delText>Sum of squared torques:</w:delText>
        </w:r>
        <w:r w:rsidRPr="009802F2" w:rsidDel="002437B8">
          <w:delText xml:space="preserve"> </w:delText>
        </w:r>
        <w:r w:rsidR="000E02EE" w:rsidRPr="009802F2" w:rsidDel="002437B8">
          <w:delText xml:space="preserve">In the field of movement neuroscience, computational models of reaching movements often use forms of effort other than metabolic cost to represent movement costs. One such approach is to quantify movement efforts cost as the sum of squared </w:delText>
        </w:r>
      </w:del>
      <w:ins w:id="1850" w:author="Alaa Ahmed" w:date="2020-07-28T09:11:00Z">
        <w:del w:id="1851" w:author="Garrick W Bruening" w:date="2020-09-28T15:57:00Z">
          <w:r w:rsidR="00492AF4" w:rsidRPr="009802F2" w:rsidDel="002437B8">
            <w:delText xml:space="preserve">joint </w:delText>
          </w:r>
        </w:del>
      </w:ins>
      <w:del w:id="1852" w:author="Garrick W Bruening" w:date="2020-09-28T15:57:00Z">
        <w:r w:rsidR="000E02EE" w:rsidRPr="009802F2" w:rsidDel="002437B8">
          <w:delText xml:space="preserve">torques required to generate the movement. In the coming </w:delText>
        </w:r>
      </w:del>
      <w:ins w:id="1853" w:author="Alaa Ahmed" w:date="2020-07-28T09:12:00Z">
        <w:del w:id="1854" w:author="Garrick W Bruening" w:date="2020-09-28T15:57:00Z">
          <w:r w:rsidR="00492AF4" w:rsidRPr="009802F2" w:rsidDel="002437B8">
            <w:delText xml:space="preserve">ensuing </w:delText>
          </w:r>
        </w:del>
      </w:ins>
      <w:del w:id="1855" w:author="Garrick W Bruening" w:date="2020-09-28T15:57:00Z">
        <w:r w:rsidR="000E02EE" w:rsidRPr="009802F2" w:rsidDel="002437B8">
          <w:delText xml:space="preserve">analysis, we sought to determine whether a utility in which effort was represented as the sum of squared </w:delText>
        </w:r>
      </w:del>
      <w:ins w:id="1856" w:author="Alaa Ahmed" w:date="2020-07-28T09:12:00Z">
        <w:del w:id="1857" w:author="Garrick W Bruening" w:date="2020-09-28T15:57:00Z">
          <w:r w:rsidR="001754CA" w:rsidRPr="009802F2" w:rsidDel="002437B8">
            <w:delText xml:space="preserve">joint </w:delText>
          </w:r>
        </w:del>
      </w:ins>
      <w:del w:id="1858" w:author="Garrick W Bruening" w:date="2020-09-28T15:57:00Z">
        <w:r w:rsidR="000E02EE" w:rsidRPr="009802F2" w:rsidDel="002437B8">
          <w:delText xml:space="preserve">torques, rather than metabolic cost, could also explain the observed changes in preferred movement speed. To obtain an expression for sum of squared torque effort, </w:delText>
        </w:r>
        <w:r w:rsidR="00B24814" w:rsidRPr="009802F2" w:rsidDel="002437B8">
          <w:rPr>
            <w:noProof/>
            <w:position w:val="-16"/>
          </w:rPr>
          <w:object w:dxaOrig="600" w:dyaOrig="420" w14:anchorId="0DE53775">
            <v:shape id="_x0000_i1253" type="#_x0000_t75" style="width:28.55pt;height:21.75pt" o:ole="">
              <v:imagedata r:id="rId83" o:title=""/>
            </v:shape>
            <o:OLEObject Type="Embed" ProgID="Equation.DSMT4" ShapeID="_x0000_i1253" DrawAspect="Content" ObjectID="_1663576644" r:id="rId84"/>
          </w:object>
        </w:r>
        <w:r w:rsidR="000E02EE" w:rsidRPr="009802F2" w:rsidDel="002437B8">
          <w:delText xml:space="preserve">, similar to that obtained for metabolic cost, we simulated participant-specific reaching movements with the mass and durations prescribed in Experiment 1. The required joint torques were backed out using inverse dynamics </w:delText>
        </w:r>
      </w:del>
      <w:ins w:id="1859" w:author="Alaa Ahmed" w:date="2020-07-28T09:13:00Z">
        <w:del w:id="1860" w:author="Garrick W Bruening" w:date="2020-09-28T15:57:00Z">
          <w:r w:rsidR="00A066E2" w:rsidRPr="009802F2" w:rsidDel="002437B8">
            <w:delText xml:space="preserve">based on a planar two-link </w:delText>
          </w:r>
        </w:del>
      </w:ins>
      <w:ins w:id="1861" w:author="Alaa Ahmed" w:date="2020-07-28T09:14:00Z">
        <w:del w:id="1862" w:author="Garrick W Bruening" w:date="2020-09-28T15:57:00Z">
          <w:r w:rsidR="00A066E2" w:rsidRPr="009802F2" w:rsidDel="002437B8">
            <w:delText xml:space="preserve">model of the arm </w:delText>
          </w:r>
        </w:del>
      </w:ins>
      <w:del w:id="1863" w:author="Garrick W Bruening" w:date="2020-09-28T15:57:00Z">
        <w:r w:rsidR="000E02EE" w:rsidRPr="009802F2" w:rsidDel="002437B8">
          <w:delText xml:space="preserve">and the </w:delText>
        </w:r>
      </w:del>
      <w:ins w:id="1864" w:author="Alaa Ahmed" w:date="2020-07-28T09:13:00Z">
        <w:del w:id="1865" w:author="Garrick W Bruening" w:date="2020-09-28T15:57:00Z">
          <w:r w:rsidR="00841629" w:rsidRPr="009802F2" w:rsidDel="002437B8">
            <w:delText xml:space="preserve">effort </w:delText>
          </w:r>
        </w:del>
      </w:ins>
      <w:del w:id="1866" w:author="Garrick W Bruening" w:date="2020-09-28T15:57:00Z">
        <w:r w:rsidR="000E02EE" w:rsidRPr="009802F2" w:rsidDel="002437B8">
          <w:delText xml:space="preserve">energetic rate of each movement was calculated as the sum of squared </w:delText>
        </w:r>
      </w:del>
      <w:ins w:id="1867" w:author="Alaa Ahmed" w:date="2020-07-28T09:14:00Z">
        <w:del w:id="1868" w:author="Garrick W Bruening" w:date="2020-09-28T15:57:00Z">
          <w:r w:rsidR="0009698D" w:rsidRPr="009802F2" w:rsidDel="002437B8">
            <w:delText xml:space="preserve">shoulder and elbow </w:delText>
          </w:r>
        </w:del>
      </w:ins>
      <w:del w:id="1869" w:author="Garrick W Bruening" w:date="2020-09-28T15:57:00Z">
        <w:r w:rsidR="000E02EE" w:rsidRPr="009802F2" w:rsidDel="002437B8">
          <w:delText xml:space="preserve">torques divided by the movement duration. Next we fit an equation of </w:delText>
        </w:r>
        <w:r w:rsidR="00B355A6" w:rsidRPr="009802F2" w:rsidDel="002437B8">
          <w:delText>similar</w:delText>
        </w:r>
        <w:r w:rsidR="000E02EE" w:rsidRPr="009802F2" w:rsidDel="002437B8">
          <w:delText xml:space="preserve"> form as Eq. 1, to parameterize the relationship between effort</w:delText>
        </w:r>
      </w:del>
      <w:ins w:id="1870" w:author="Alaa Ahmed" w:date="2020-07-28T09:14:00Z">
        <w:del w:id="1871" w:author="Garrick W Bruening" w:date="2020-09-28T15:57:00Z">
          <w:r w:rsidR="0009698D" w:rsidRPr="009802F2" w:rsidDel="002437B8">
            <w:delText xml:space="preserve"> rate</w:delText>
          </w:r>
        </w:del>
      </w:ins>
      <w:del w:id="1872" w:author="Garrick W Bruening" w:date="2020-09-28T15:57:00Z">
        <w:r w:rsidR="000E02EE" w:rsidRPr="009802F2" w:rsidDel="002437B8">
          <w:delText>, represented as the sum of squared torques, and movement duration and mass:</w:delText>
        </w:r>
      </w:del>
    </w:p>
    <w:p w14:paraId="04C89044" w14:textId="3DBAA4DA" w:rsidR="002278A7" w:rsidRPr="009802F2" w:rsidDel="002437B8" w:rsidRDefault="002E6FCC" w:rsidP="003857B1">
      <w:pPr>
        <w:rPr>
          <w:del w:id="1873" w:author="Garrick W Bruening" w:date="2020-09-28T15:57:00Z"/>
          <w:rFonts w:eastAsiaTheme="minorEastAsia" w:cstheme="minorHAnsi"/>
        </w:rPr>
      </w:pPr>
      <m:oMathPara>
        <m:oMathParaPr>
          <m:jc m:val="center"/>
        </m:oMathParaPr>
        <m:oMath>
          <m:sSub>
            <m:sSubPr>
              <m:ctrlPr>
                <w:del w:id="1874" w:author="Garrick W Bruening" w:date="2020-09-28T15:57:00Z">
                  <w:rPr>
                    <w:rFonts w:ascii="Cambria Math" w:hAnsi="Cambria Math" w:cs="Aharoni"/>
                  </w:rPr>
                </w:del>
              </m:ctrlPr>
            </m:sSubPr>
            <m:e>
              <m:acc>
                <m:accPr>
                  <m:chr m:val="̇"/>
                  <m:ctrlPr>
                    <w:del w:id="1875" w:author="Garrick W Bruening" w:date="2020-09-28T15:57:00Z">
                      <w:rPr>
                        <w:rFonts w:ascii="Cambria Math" w:hAnsi="Cambria Math" w:cs="Aharoni"/>
                      </w:rPr>
                    </w:del>
                  </m:ctrlPr>
                </m:accPr>
                <m:e>
                  <m:r>
                    <w:del w:id="1876" w:author="Garrick W Bruening" w:date="2020-09-28T15:57:00Z">
                      <m:rPr>
                        <m:sty m:val="p"/>
                      </m:rPr>
                      <w:rPr>
                        <w:rFonts w:ascii="Cambria Math" w:hAnsi="Cambria Math" w:cs="Aharoni" w:hint="cs"/>
                      </w:rPr>
                      <m:t>e</m:t>
                    </w:del>
                  </m:r>
                </m:e>
              </m:acc>
            </m:e>
            <m:sub>
              <m:r>
                <w:del w:id="1877" w:author="Garrick W Bruening" w:date="2020-09-28T15:57:00Z">
                  <m:rPr>
                    <m:sty m:val="p"/>
                  </m:rPr>
                  <w:rPr>
                    <w:rFonts w:ascii="Cambria Math" w:hAnsi="Cambria Math" w:cs="Aharoni" w:hint="cs"/>
                  </w:rPr>
                  <m:t>torque</m:t>
                </w:del>
              </m:r>
            </m:sub>
          </m:sSub>
          <m:r>
            <w:del w:id="1878" w:author="Garrick W Bruening" w:date="2020-09-28T15:57:00Z">
              <m:rPr>
                <m:sty m:val="p"/>
              </m:rPr>
              <w:rPr>
                <w:rFonts w:ascii="Cambria Math" w:hAnsi="Cambria Math" w:cs="Aharoni" w:hint="cs"/>
              </w:rPr>
              <m:t>=</m:t>
            </w:del>
          </m:r>
          <m:sSub>
            <m:sSubPr>
              <m:ctrlPr>
                <w:del w:id="1879" w:author="Garrick W Bruening" w:date="2020-09-28T15:57:00Z">
                  <w:rPr>
                    <w:rFonts w:ascii="Cambria Math" w:hAnsi="Cambria Math" w:cs="Aharoni"/>
                  </w:rPr>
                </w:del>
              </m:ctrlPr>
            </m:sSubPr>
            <m:e>
              <m:r>
                <w:del w:id="1880" w:author="Garrick W Bruening" w:date="2020-09-28T15:57:00Z">
                  <m:rPr>
                    <m:sty m:val="p"/>
                  </m:rPr>
                  <w:rPr>
                    <w:rFonts w:ascii="Cambria Math" w:hAnsi="Cambria Math" w:cs="Aharoni" w:hint="cs"/>
                  </w:rPr>
                  <m:t>a</m:t>
                </w:del>
              </m:r>
            </m:e>
            <m:sub>
              <m:r>
                <w:del w:id="1881" w:author="Garrick W Bruening" w:date="2020-09-28T15:57:00Z">
                  <m:rPr>
                    <m:sty m:val="p"/>
                  </m:rPr>
                  <w:rPr>
                    <w:rFonts w:ascii="Cambria Math" w:hAnsi="Cambria Math" w:cs="Aharoni" w:hint="cs"/>
                  </w:rPr>
                  <m:t>torque</m:t>
                </w:del>
              </m:r>
            </m:sub>
          </m:sSub>
          <m:r>
            <w:del w:id="1882" w:author="Garrick W Bruening" w:date="2020-09-28T15:57:00Z">
              <m:rPr>
                <m:sty m:val="p"/>
              </m:rPr>
              <w:rPr>
                <w:rFonts w:ascii="Cambria Math" w:hAnsi="Cambria Math" w:cs="Aharoni" w:hint="cs"/>
              </w:rPr>
              <m:t>+</m:t>
            </w:del>
          </m:r>
          <m:f>
            <m:fPr>
              <m:ctrlPr>
                <w:del w:id="1883" w:author="Garrick W Bruening" w:date="2020-09-28T15:57:00Z">
                  <w:rPr>
                    <w:rFonts w:ascii="Cambria Math" w:hAnsi="Cambria Math" w:cs="Aharoni"/>
                  </w:rPr>
                </w:del>
              </m:ctrlPr>
            </m:fPr>
            <m:num>
              <m:sSub>
                <m:sSubPr>
                  <m:ctrlPr>
                    <w:del w:id="1884" w:author="Garrick W Bruening" w:date="2020-09-28T15:57:00Z">
                      <w:rPr>
                        <w:rFonts w:ascii="Cambria Math" w:hAnsi="Cambria Math" w:cs="Aharoni"/>
                      </w:rPr>
                    </w:del>
                  </m:ctrlPr>
                </m:sSubPr>
                <m:e>
                  <m:r>
                    <w:del w:id="1885" w:author="Garrick W Bruening" w:date="2020-09-28T15:57:00Z">
                      <m:rPr>
                        <m:sty m:val="p"/>
                      </m:rPr>
                      <w:rPr>
                        <w:rFonts w:ascii="Cambria Math" w:hAnsi="Cambria Math" w:cs="Aharoni" w:hint="cs"/>
                      </w:rPr>
                      <m:t>b</m:t>
                    </w:del>
                  </m:r>
                </m:e>
                <m:sub>
                  <m:r>
                    <w:del w:id="1886" w:author="Garrick W Bruening" w:date="2020-09-28T15:57:00Z">
                      <m:rPr>
                        <m:sty m:val="p"/>
                      </m:rPr>
                      <w:rPr>
                        <w:rFonts w:ascii="Cambria Math" w:hAnsi="Cambria Math" w:cs="Aharoni" w:hint="cs"/>
                      </w:rPr>
                      <m:t>torque</m:t>
                    </w:del>
                  </m:r>
                </m:sub>
              </m:sSub>
              <m:sSup>
                <m:sSupPr>
                  <m:ctrlPr>
                    <w:del w:id="1887" w:author="Garrick W Bruening" w:date="2020-09-28T15:57:00Z">
                      <w:rPr>
                        <w:rFonts w:ascii="Cambria Math" w:hAnsi="Cambria Math" w:cs="Aharoni"/>
                      </w:rPr>
                    </w:del>
                  </m:ctrlPr>
                </m:sSupPr>
                <m:e>
                  <m:r>
                    <w:del w:id="1888" w:author="Garrick W Bruening" w:date="2020-09-28T15:57:00Z">
                      <m:rPr>
                        <m:sty m:val="p"/>
                      </m:rPr>
                      <w:rPr>
                        <w:rFonts w:ascii="Cambria Math" w:hAnsi="Cambria Math" w:cs="Aharoni" w:hint="cs"/>
                      </w:rPr>
                      <m:t>m</m:t>
                    </w:del>
                  </m:r>
                </m:e>
                <m:sup>
                  <m:sSub>
                    <m:sSubPr>
                      <m:ctrlPr>
                        <w:del w:id="1889" w:author="Garrick W Bruening" w:date="2020-09-28T15:57:00Z">
                          <w:rPr>
                            <w:rFonts w:ascii="Cambria Math" w:hAnsi="Cambria Math" w:cs="Aharoni"/>
                          </w:rPr>
                        </w:del>
                      </m:ctrlPr>
                    </m:sSubPr>
                    <m:e>
                      <m:r>
                        <w:del w:id="1890" w:author="Garrick W Bruening" w:date="2020-09-28T15:57:00Z">
                          <m:rPr>
                            <m:sty m:val="p"/>
                          </m:rPr>
                          <w:rPr>
                            <w:rFonts w:ascii="Cambria Math" w:hAnsi="Cambria Math" w:cs="Aharoni" w:hint="cs"/>
                          </w:rPr>
                          <m:t>i</m:t>
                        </w:del>
                      </m:r>
                    </m:e>
                    <m:sub>
                      <m:r>
                        <w:del w:id="1891" w:author="Garrick W Bruening" w:date="2020-09-28T15:57:00Z">
                          <m:rPr>
                            <m:sty m:val="p"/>
                          </m:rPr>
                          <w:rPr>
                            <w:rFonts w:ascii="Cambria Math" w:hAnsi="Cambria Math" w:cs="Aharoni" w:hint="cs"/>
                          </w:rPr>
                          <m:t>torque</m:t>
                        </w:del>
                      </m:r>
                    </m:sub>
                  </m:sSub>
                </m:sup>
              </m:sSup>
            </m:num>
            <m:den>
              <m:sSubSup>
                <m:sSubSupPr>
                  <m:ctrlPr>
                    <w:del w:id="1892" w:author="Garrick W Bruening" w:date="2020-09-28T15:57:00Z">
                      <w:rPr>
                        <w:rFonts w:ascii="Cambria Math" w:hAnsi="Cambria Math" w:cs="Aharoni"/>
                      </w:rPr>
                    </w:del>
                  </m:ctrlPr>
                </m:sSubSupPr>
                <m:e>
                  <m:r>
                    <w:del w:id="1893" w:author="Garrick W Bruening" w:date="2020-09-28T15:57:00Z">
                      <m:rPr>
                        <m:sty m:val="p"/>
                      </m:rPr>
                      <w:rPr>
                        <w:rFonts w:ascii="Cambria Math" w:hAnsi="Cambria Math" w:cs="Aharoni" w:hint="cs"/>
                      </w:rPr>
                      <m:t>t</m:t>
                    </w:del>
                  </m:r>
                </m:e>
                <m:sub>
                  <m:r>
                    <w:del w:id="1894" w:author="Garrick W Bruening" w:date="2020-09-28T15:57:00Z">
                      <m:rPr>
                        <m:sty m:val="p"/>
                      </m:rPr>
                      <w:rPr>
                        <w:rFonts w:ascii="Cambria Math" w:hAnsi="Cambria Math" w:cs="Aharoni" w:hint="cs"/>
                      </w:rPr>
                      <m:t>m</m:t>
                    </w:del>
                  </m:r>
                </m:sub>
                <m:sup>
                  <m:sSub>
                    <m:sSubPr>
                      <m:ctrlPr>
                        <w:del w:id="1895" w:author="Garrick W Bruening" w:date="2020-09-28T15:57:00Z">
                          <w:rPr>
                            <w:rFonts w:ascii="Cambria Math" w:hAnsi="Cambria Math" w:cs="Aharoni"/>
                          </w:rPr>
                        </w:del>
                      </m:ctrlPr>
                    </m:sSubPr>
                    <m:e>
                      <m:r>
                        <w:ins w:id="1896" w:author="Alaa Ahmed" w:date="2020-08-05T11:40:00Z">
                          <w:del w:id="1897" w:author="Garrick W Bruening" w:date="2020-09-28T15:57:00Z">
                            <m:rPr>
                              <m:sty m:val="p"/>
                            </m:rPr>
                            <w:rPr>
                              <w:rFonts w:ascii="Cambria Math" w:hAnsi="Cambria Math" w:cs="Aharoni"/>
                            </w:rPr>
                            <m:t>j</m:t>
                          </w:del>
                        </w:ins>
                      </m:r>
                      <m:r>
                        <w:del w:id="1898" w:author="Garrick W Bruening" w:date="2020-09-28T15:57:00Z">
                          <m:rPr>
                            <m:sty m:val="p"/>
                          </m:rPr>
                          <w:rPr>
                            <w:rFonts w:ascii="Cambria Math" w:hAnsi="Cambria Math" w:cs="Aharoni" w:hint="cs"/>
                          </w:rPr>
                          <m:t>i</m:t>
                        </w:del>
                      </m:r>
                    </m:e>
                    <m:sub>
                      <m:r>
                        <w:del w:id="1899" w:author="Garrick W Bruening" w:date="2020-09-28T15:57:00Z">
                          <m:rPr>
                            <m:sty m:val="p"/>
                          </m:rPr>
                          <w:rPr>
                            <w:rFonts w:ascii="Cambria Math" w:hAnsi="Cambria Math" w:cs="Aharoni" w:hint="cs"/>
                          </w:rPr>
                          <m:t>torque</m:t>
                        </w:del>
                      </m:r>
                    </m:sub>
                  </m:sSub>
                </m:sup>
              </m:sSubSup>
            </m:den>
          </m:f>
        </m:oMath>
      </m:oMathPara>
    </w:p>
    <w:p w14:paraId="17400139" w14:textId="07DDF096" w:rsidR="002278A7" w:rsidRPr="009802F2" w:rsidDel="002437B8" w:rsidRDefault="00B24814" w:rsidP="000E02EE">
      <w:pPr>
        <w:rPr>
          <w:del w:id="1900" w:author="Garrick W Bruening" w:date="2020-09-28T15:57:00Z"/>
        </w:rPr>
      </w:pPr>
      <w:del w:id="1901" w:author="Garrick W Bruening" w:date="2020-09-28T15:57:00Z">
        <w:r w:rsidRPr="009802F2" w:rsidDel="002437B8">
          <w:rPr>
            <w:noProof/>
            <w:position w:val="-36"/>
          </w:rPr>
          <w:object w:dxaOrig="2700" w:dyaOrig="880" w14:anchorId="50D3228A">
            <v:shape id="_x0000_i1254" type="#_x0000_t75" style="width:136.55pt;height:43.45pt" o:ole="">
              <v:imagedata r:id="rId85" o:title=""/>
            </v:shape>
            <o:OLEObject Type="Embed" ProgID="Equation.DSMT4" ShapeID="_x0000_i1254" DrawAspect="Content" ObjectID="_1663576645" r:id="rId86"/>
          </w:object>
        </w:r>
        <w:bookmarkStart w:id="1902" w:name="_Ref46586794"/>
        <w:r w:rsidR="002278A7" w:rsidRPr="009802F2" w:rsidDel="002437B8">
          <w:rPr>
            <w:rPrChange w:id="1903" w:author="Garrick W Bruening" w:date="2020-07-27T23:34:00Z">
              <w:rPr>
                <w:i/>
                <w:iCs/>
                <w:sz w:val="24"/>
                <w:szCs w:val="24"/>
              </w:rPr>
            </w:rPrChange>
          </w:rPr>
          <w:delText>(</w:delText>
        </w:r>
        <w:r w:rsidR="002278A7" w:rsidRPr="009802F2" w:rsidDel="002437B8">
          <w:rPr>
            <w:rPrChange w:id="1904" w:author="Garrick W Bruening" w:date="2020-07-27T23:34:00Z">
              <w:rPr>
                <w:i/>
                <w:iCs/>
                <w:sz w:val="24"/>
                <w:szCs w:val="24"/>
              </w:rPr>
            </w:rPrChange>
          </w:rPr>
          <w:fldChar w:fldCharType="begin"/>
        </w:r>
        <w:r w:rsidR="002278A7" w:rsidRPr="009802F2" w:rsidDel="002437B8">
          <w:rPr>
            <w:rPrChange w:id="1905" w:author="Garrick W Bruening" w:date="2020-07-27T23:34:00Z">
              <w:rPr>
                <w:i/>
                <w:iCs/>
                <w:sz w:val="24"/>
                <w:szCs w:val="24"/>
              </w:rPr>
            </w:rPrChange>
          </w:rPr>
          <w:delInstrText xml:space="preserve"> SEQ Equation \* ARABIC </w:delInstrText>
        </w:r>
        <w:r w:rsidR="002278A7" w:rsidRPr="009802F2" w:rsidDel="002437B8">
          <w:rPr>
            <w:rPrChange w:id="1906" w:author="Garrick W Bruening" w:date="2020-07-27T23:34:00Z">
              <w:rPr>
                <w:i/>
                <w:iCs/>
                <w:sz w:val="24"/>
                <w:szCs w:val="24"/>
              </w:rPr>
            </w:rPrChange>
          </w:rPr>
          <w:fldChar w:fldCharType="separate"/>
        </w:r>
        <w:r w:rsidR="00AB743E" w:rsidRPr="009802F2" w:rsidDel="002437B8">
          <w:delText>7</w:delText>
        </w:r>
        <w:r w:rsidR="002278A7" w:rsidRPr="009802F2" w:rsidDel="002437B8">
          <w:rPr>
            <w:rPrChange w:id="1907" w:author="Garrick W Bruening" w:date="2020-07-27T23:34:00Z">
              <w:rPr>
                <w:i/>
                <w:iCs/>
                <w:sz w:val="24"/>
                <w:szCs w:val="24"/>
              </w:rPr>
            </w:rPrChange>
          </w:rPr>
          <w:fldChar w:fldCharType="end"/>
        </w:r>
        <w:bookmarkEnd w:id="1902"/>
        <w:r w:rsidR="002278A7" w:rsidRPr="009802F2" w:rsidDel="002437B8">
          <w:rPr>
            <w:rPrChange w:id="1908" w:author="Garrick W Bruening" w:date="2020-07-27T23:34:00Z">
              <w:rPr>
                <w:i/>
                <w:iCs/>
                <w:sz w:val="24"/>
                <w:szCs w:val="24"/>
              </w:rPr>
            </w:rPrChange>
          </w:rPr>
          <w:delText>)</w:delText>
        </w:r>
      </w:del>
    </w:p>
    <w:p w14:paraId="3E8903AE" w14:textId="24A1B7F3" w:rsidR="000E02EE" w:rsidRPr="009802F2" w:rsidDel="002437B8" w:rsidRDefault="000E02EE" w:rsidP="000E02EE">
      <w:pPr>
        <w:rPr>
          <w:del w:id="1909" w:author="Garrick W Bruening" w:date="2020-09-28T15:57:00Z"/>
        </w:rPr>
      </w:pPr>
      <w:del w:id="1910" w:author="Garrick W Bruening" w:date="2020-09-28T15:57:00Z">
        <w:r w:rsidRPr="009802F2" w:rsidDel="002437B8">
          <w:delText>where (</w:delText>
        </w:r>
        <w:r w:rsidRPr="009802F2" w:rsidDel="002437B8">
          <w:rPr>
            <w:rPrChange w:id="1911" w:author="Alaa Ahmed" w:date="2020-08-05T12:00:00Z">
              <w:rPr>
                <w:highlight w:val="yellow"/>
              </w:rPr>
            </w:rPrChange>
          </w:rPr>
          <w:delText>a= xx+/-xx, b</w:delText>
        </w:r>
      </w:del>
      <w:ins w:id="1912" w:author="Alaa Ahmed" w:date="2020-08-05T11:46:00Z">
        <w:del w:id="1913" w:author="Garrick W Bruening" w:date="2020-09-28T15:57:00Z">
          <w:r w:rsidR="004A6E77" w:rsidRPr="009802F2" w:rsidDel="002437B8">
            <w:rPr>
              <w:vertAlign w:val="subscript"/>
              <w:rPrChange w:id="1914" w:author="Alaa Ahmed" w:date="2020-08-05T12:00:00Z">
                <w:rPr>
                  <w:highlight w:val="yellow"/>
                  <w:vertAlign w:val="subscript"/>
                </w:rPr>
              </w:rPrChange>
            </w:rPr>
            <w:delText>torque</w:delText>
          </w:r>
        </w:del>
      </w:ins>
      <w:del w:id="1915" w:author="Garrick W Bruening" w:date="2020-09-28T15:57:00Z">
        <w:r w:rsidRPr="009802F2" w:rsidDel="002437B8">
          <w:rPr>
            <w:rPrChange w:id="1916" w:author="Alaa Ahmed" w:date="2020-08-05T12:00:00Z">
              <w:rPr>
                <w:highlight w:val="yellow"/>
              </w:rPr>
            </w:rPrChange>
          </w:rPr>
          <w:delText>=</w:delText>
        </w:r>
      </w:del>
      <w:ins w:id="1917" w:author="Alaa Ahmed" w:date="2020-08-05T11:58:00Z">
        <w:del w:id="1918" w:author="Garrick W Bruening" w:date="2020-09-28T15:57:00Z">
          <w:r w:rsidR="00F55756" w:rsidRPr="009802F2" w:rsidDel="002437B8">
            <w:rPr>
              <w:rPrChange w:id="1919" w:author="Alaa Ahmed" w:date="2020-08-05T12:00:00Z">
                <w:rPr>
                  <w:highlight w:val="yellow"/>
                </w:rPr>
              </w:rPrChange>
            </w:rPr>
            <w:delText>0.042</w:delText>
          </w:r>
        </w:del>
      </w:ins>
      <w:ins w:id="1920" w:author="Alaa Ahmed" w:date="2020-08-05T11:59:00Z">
        <w:del w:id="1921" w:author="Garrick W Bruening" w:date="2020-09-28T15:57:00Z">
          <w:r w:rsidR="00F55756" w:rsidRPr="009802F2" w:rsidDel="002437B8">
            <w:rPr>
              <w:rPrChange w:id="1922" w:author="Alaa Ahmed" w:date="2020-08-05T12:00:00Z">
                <w:rPr>
                  <w:highlight w:val="yellow"/>
                </w:rPr>
              </w:rPrChange>
            </w:rPr>
            <w:delText xml:space="preserve"> </w:delText>
          </w:r>
        </w:del>
      </w:ins>
      <w:del w:id="1923" w:author="Garrick W Bruening" w:date="2020-09-28T15:57:00Z">
        <w:r w:rsidRPr="009802F2" w:rsidDel="002437B8">
          <w:rPr>
            <w:rPrChange w:id="1924" w:author="Alaa Ahmed" w:date="2020-08-05T12:00:00Z">
              <w:rPr>
                <w:highlight w:val="yellow"/>
              </w:rPr>
            </w:rPrChange>
          </w:rPr>
          <w:delText>x</w:delText>
        </w:r>
      </w:del>
      <w:ins w:id="1925" w:author="Alaa Ahmed" w:date="2020-08-05T11:58:00Z">
        <w:del w:id="1926" w:author="Garrick W Bruening" w:date="2020-09-28T15:57:00Z">
          <w:r w:rsidR="00996973" w:rsidRPr="009802F2" w:rsidDel="002437B8">
            <w:rPr>
              <w:rFonts w:ascii="Symbol" w:eastAsia="Symbol" w:hAnsi="Symbol" w:cs="Symbol"/>
              <w:rPrChange w:id="1927" w:author="Alaa Ahmed" w:date="2020-08-05T12:00:00Z">
                <w:rPr>
                  <w:highlight w:val="yellow"/>
                </w:rPr>
              </w:rPrChange>
            </w:rPr>
            <w:delText>±</w:delText>
          </w:r>
        </w:del>
      </w:ins>
      <w:ins w:id="1928" w:author="Alaa Ahmed" w:date="2020-08-05T11:59:00Z">
        <w:del w:id="1929" w:author="Garrick W Bruening" w:date="2020-09-28T15:57:00Z">
          <w:r w:rsidR="00F55756" w:rsidRPr="009802F2" w:rsidDel="002437B8">
            <w:rPr>
              <w:rPrChange w:id="1930" w:author="Alaa Ahmed" w:date="2020-08-05T12:00:00Z">
                <w:rPr>
                  <w:highlight w:val="yellow"/>
                </w:rPr>
              </w:rPrChange>
            </w:rPr>
            <w:delText xml:space="preserve"> </w:delText>
          </w:r>
        </w:del>
      </w:ins>
      <w:del w:id="1931" w:author="Garrick W Bruening" w:date="2020-09-28T15:57:00Z">
        <w:r w:rsidRPr="009802F2" w:rsidDel="002437B8">
          <w:rPr>
            <w:rPrChange w:id="1932" w:author="Alaa Ahmed" w:date="2020-08-05T12:00:00Z">
              <w:rPr>
                <w:highlight w:val="yellow"/>
              </w:rPr>
            </w:rPrChange>
          </w:rPr>
          <w:delText>+/-</w:delText>
        </w:r>
      </w:del>
      <w:ins w:id="1933" w:author="Alaa Ahmed" w:date="2020-08-05T11:58:00Z">
        <w:del w:id="1934" w:author="Garrick W Bruening" w:date="2020-09-28T15:57:00Z">
          <w:r w:rsidR="00F55756" w:rsidRPr="009802F2" w:rsidDel="002437B8">
            <w:rPr>
              <w:rPrChange w:id="1935" w:author="Alaa Ahmed" w:date="2020-08-05T12:00:00Z">
                <w:rPr>
                  <w:highlight w:val="yellow"/>
                </w:rPr>
              </w:rPrChange>
            </w:rPr>
            <w:delText>0.0079</w:delText>
          </w:r>
        </w:del>
      </w:ins>
      <w:del w:id="1936" w:author="Garrick W Bruening" w:date="2020-09-28T15:57:00Z">
        <w:r w:rsidRPr="009802F2" w:rsidDel="002437B8">
          <w:rPr>
            <w:rPrChange w:id="1937" w:author="Alaa Ahmed" w:date="2020-08-05T12:00:00Z">
              <w:rPr>
                <w:highlight w:val="yellow"/>
              </w:rPr>
            </w:rPrChange>
          </w:rPr>
          <w:delText>xx, i</w:delText>
        </w:r>
      </w:del>
      <w:ins w:id="1938" w:author="Alaa Ahmed" w:date="2020-08-05T11:46:00Z">
        <w:del w:id="1939" w:author="Garrick W Bruening" w:date="2020-09-28T15:57:00Z">
          <w:r w:rsidR="004A6E77" w:rsidRPr="009802F2" w:rsidDel="002437B8">
            <w:rPr>
              <w:vertAlign w:val="subscript"/>
              <w:rPrChange w:id="1940" w:author="Alaa Ahmed" w:date="2020-08-05T12:00:00Z">
                <w:rPr>
                  <w:highlight w:val="yellow"/>
                  <w:vertAlign w:val="subscript"/>
                </w:rPr>
              </w:rPrChange>
            </w:rPr>
            <w:delText>tor</w:delText>
          </w:r>
        </w:del>
      </w:ins>
      <w:ins w:id="1941" w:author="Alaa Ahmed" w:date="2020-08-05T11:47:00Z">
        <w:del w:id="1942" w:author="Garrick W Bruening" w:date="2020-09-28T15:57:00Z">
          <w:r w:rsidR="004A6E77" w:rsidRPr="009802F2" w:rsidDel="002437B8">
            <w:rPr>
              <w:vertAlign w:val="subscript"/>
              <w:rPrChange w:id="1943" w:author="Alaa Ahmed" w:date="2020-08-05T12:00:00Z">
                <w:rPr>
                  <w:highlight w:val="yellow"/>
                  <w:vertAlign w:val="subscript"/>
                </w:rPr>
              </w:rPrChange>
            </w:rPr>
            <w:delText>que</w:delText>
          </w:r>
        </w:del>
      </w:ins>
      <w:del w:id="1944" w:author="Garrick W Bruening" w:date="2020-09-28T15:57:00Z">
        <w:r w:rsidRPr="009802F2" w:rsidDel="002437B8">
          <w:rPr>
            <w:rPrChange w:id="1945" w:author="Alaa Ahmed" w:date="2020-08-05T12:00:00Z">
              <w:rPr>
                <w:highlight w:val="yellow"/>
              </w:rPr>
            </w:rPrChange>
          </w:rPr>
          <w:delText>=</w:delText>
        </w:r>
      </w:del>
      <w:ins w:id="1946" w:author="Alaa Ahmed" w:date="2020-08-05T11:59:00Z">
        <w:del w:id="1947" w:author="Garrick W Bruening" w:date="2020-09-28T15:57:00Z">
          <w:r w:rsidR="000360E8" w:rsidRPr="009802F2" w:rsidDel="002437B8">
            <w:rPr>
              <w:rPrChange w:id="1948" w:author="Alaa Ahmed" w:date="2020-08-05T12:00:00Z">
                <w:rPr>
                  <w:highlight w:val="yellow"/>
                </w:rPr>
              </w:rPrChange>
            </w:rPr>
            <w:delText>2.13</w:delText>
          </w:r>
        </w:del>
      </w:ins>
      <w:del w:id="1949" w:author="Garrick W Bruening" w:date="2020-09-28T15:57:00Z">
        <w:r w:rsidRPr="009802F2" w:rsidDel="002437B8">
          <w:rPr>
            <w:rPrChange w:id="1950" w:author="Alaa Ahmed" w:date="2020-08-05T12:00:00Z">
              <w:rPr>
                <w:highlight w:val="yellow"/>
              </w:rPr>
            </w:rPrChange>
          </w:rPr>
          <w:delText xml:space="preserve">xx </w:delText>
        </w:r>
      </w:del>
      <w:ins w:id="1951" w:author="Alaa Ahmed" w:date="2020-08-05T11:59:00Z">
        <w:del w:id="1952" w:author="Garrick W Bruening" w:date="2020-09-28T15:57:00Z">
          <w:r w:rsidR="00F55756" w:rsidRPr="009802F2" w:rsidDel="002437B8">
            <w:rPr>
              <w:rPrChange w:id="1953" w:author="Alaa Ahmed" w:date="2020-08-05T12:00:00Z">
                <w:rPr>
                  <w:highlight w:val="yellow"/>
                </w:rPr>
              </w:rPrChange>
            </w:rPr>
            <w:delText xml:space="preserve"> </w:delText>
          </w:r>
        </w:del>
      </w:ins>
      <w:del w:id="1954" w:author="Garrick W Bruening" w:date="2020-09-28T15:57:00Z">
        <w:r w:rsidRPr="009802F2" w:rsidDel="002437B8">
          <w:rPr>
            <w:rPrChange w:id="1955" w:author="Alaa Ahmed" w:date="2020-08-05T12:00:00Z">
              <w:rPr>
                <w:highlight w:val="yellow"/>
              </w:rPr>
            </w:rPrChange>
          </w:rPr>
          <w:delText xml:space="preserve">+/- </w:delText>
        </w:r>
      </w:del>
      <w:ins w:id="1956" w:author="Alaa Ahmed" w:date="2020-08-05T11:59:00Z">
        <w:del w:id="1957" w:author="Garrick W Bruening" w:date="2020-09-28T15:57:00Z">
          <w:r w:rsidR="000360E8" w:rsidRPr="009802F2" w:rsidDel="002437B8">
            <w:rPr>
              <w:rPrChange w:id="1958" w:author="Alaa Ahmed" w:date="2020-08-05T12:00:00Z">
                <w:rPr>
                  <w:highlight w:val="yellow"/>
                </w:rPr>
              </w:rPrChange>
            </w:rPr>
            <w:delText>0.07</w:delText>
          </w:r>
        </w:del>
      </w:ins>
      <w:del w:id="1959" w:author="Garrick W Bruening" w:date="2020-09-28T15:57:00Z">
        <w:r w:rsidRPr="009802F2" w:rsidDel="002437B8">
          <w:rPr>
            <w:rPrChange w:id="1960" w:author="Alaa Ahmed" w:date="2020-08-05T12:00:00Z">
              <w:rPr>
                <w:highlight w:val="yellow"/>
              </w:rPr>
            </w:rPrChange>
          </w:rPr>
          <w:delText>xx, j</w:delText>
        </w:r>
      </w:del>
      <w:ins w:id="1961" w:author="Alaa Ahmed" w:date="2020-08-05T11:47:00Z">
        <w:del w:id="1962" w:author="Garrick W Bruening" w:date="2020-09-28T15:57:00Z">
          <w:r w:rsidR="004A6E77" w:rsidRPr="009802F2" w:rsidDel="002437B8">
            <w:rPr>
              <w:vertAlign w:val="subscript"/>
              <w:rPrChange w:id="1963" w:author="Alaa Ahmed" w:date="2020-08-05T12:00:00Z">
                <w:rPr>
                  <w:highlight w:val="yellow"/>
                  <w:vertAlign w:val="subscript"/>
                </w:rPr>
              </w:rPrChange>
            </w:rPr>
            <w:delText>torque</w:delText>
          </w:r>
        </w:del>
      </w:ins>
      <w:del w:id="1964" w:author="Garrick W Bruening" w:date="2020-09-28T15:57:00Z">
        <w:r w:rsidRPr="009802F2" w:rsidDel="002437B8">
          <w:rPr>
            <w:rPrChange w:id="1965" w:author="Alaa Ahmed" w:date="2020-08-05T12:00:00Z">
              <w:rPr>
                <w:highlight w:val="yellow"/>
              </w:rPr>
            </w:rPrChange>
          </w:rPr>
          <w:delText>=</w:delText>
        </w:r>
      </w:del>
      <w:ins w:id="1966" w:author="Alaa Ahmed" w:date="2020-08-05T11:59:00Z">
        <w:del w:id="1967" w:author="Garrick W Bruening" w:date="2020-09-28T15:57:00Z">
          <w:r w:rsidR="000360E8" w:rsidRPr="009802F2" w:rsidDel="002437B8">
            <w:rPr>
              <w:rPrChange w:id="1968" w:author="Alaa Ahmed" w:date="2020-08-05T12:00:00Z">
                <w:rPr>
                  <w:highlight w:val="yellow"/>
                </w:rPr>
              </w:rPrChange>
            </w:rPr>
            <w:delText>3.50</w:delText>
          </w:r>
        </w:del>
      </w:ins>
      <w:del w:id="1969" w:author="Garrick W Bruening" w:date="2020-09-28T15:57:00Z">
        <w:r w:rsidRPr="009802F2" w:rsidDel="002437B8">
          <w:rPr>
            <w:rPrChange w:id="1970" w:author="Alaa Ahmed" w:date="2020-08-05T12:00:00Z">
              <w:rPr>
                <w:highlight w:val="yellow"/>
              </w:rPr>
            </w:rPrChange>
          </w:rPr>
          <w:delText xml:space="preserve">xx +/- </w:delText>
        </w:r>
      </w:del>
      <w:ins w:id="1971" w:author="Alaa Ahmed" w:date="2020-08-05T11:59:00Z">
        <w:del w:id="1972" w:author="Garrick W Bruening" w:date="2020-09-28T15:57:00Z">
          <w:r w:rsidR="00C4300D" w:rsidRPr="009802F2" w:rsidDel="002437B8">
            <w:rPr>
              <w:rPrChange w:id="1973" w:author="Alaa Ahmed" w:date="2020-08-05T12:00:00Z">
                <w:rPr>
                  <w:highlight w:val="yellow"/>
                </w:rPr>
              </w:rPrChange>
            </w:rPr>
            <w:delText>0.12</w:delText>
          </w:r>
        </w:del>
      </w:ins>
      <w:del w:id="1974" w:author="Garrick W Bruening" w:date="2020-09-28T15:57:00Z">
        <w:r w:rsidRPr="009802F2" w:rsidDel="002437B8">
          <w:rPr>
            <w:rPrChange w:id="1975" w:author="Alaa Ahmed" w:date="2020-08-05T12:00:00Z">
              <w:rPr>
                <w:highlight w:val="yellow"/>
              </w:rPr>
            </w:rPrChange>
          </w:rPr>
          <w:delText>xx</w:delText>
        </w:r>
        <w:r w:rsidRPr="009802F2" w:rsidDel="002437B8">
          <w:delText xml:space="preserve">, </w:delText>
        </w:r>
        <w:r w:rsidR="00CD0A26" w:rsidRPr="009802F2" w:rsidDel="002437B8">
          <w:rPr>
            <w:highlight w:val="yellow"/>
          </w:rPr>
          <w:delText>SSE</w:delText>
        </w:r>
        <w:r w:rsidRPr="009802F2" w:rsidDel="002437B8">
          <w:rPr>
            <w:highlight w:val="yellow"/>
          </w:rPr>
          <w:delText xml:space="preserve"> = xx</w:delText>
        </w:r>
      </w:del>
      <w:ins w:id="1976" w:author="Alaa Ahmed" w:date="2020-08-05T12:00:00Z">
        <w:del w:id="1977" w:author="Garrick W Bruening" w:date="2020-09-28T15:57:00Z">
          <w:r w:rsidR="00C4300D" w:rsidRPr="009802F2" w:rsidDel="002437B8">
            <w:rPr>
              <w:highlight w:val="yellow"/>
              <w:rPrChange w:id="1978" w:author="Alaa Ahmed" w:date="2020-08-05T12:00:00Z">
                <w:rPr/>
              </w:rPrChange>
            </w:rPr>
            <w:delText>, AIC = xx</w:delText>
          </w:r>
        </w:del>
      </w:ins>
      <w:del w:id="1979" w:author="Garrick W Bruening" w:date="2020-09-28T15:57:00Z">
        <w:r w:rsidRPr="009802F2" w:rsidDel="002437B8">
          <w:delText>). Notably, there are distinct differences between the two effort representations. The sum of squared torques increases quadratically with mass, in stark co</w:delText>
        </w:r>
        <w:r w:rsidR="003876FD" w:rsidRPr="009802F2" w:rsidDel="002437B8">
          <w:delText>ntrast</w:delText>
        </w:r>
        <w:r w:rsidRPr="009802F2" w:rsidDel="002437B8">
          <w:delText xml:space="preserve"> to the </w:delText>
        </w:r>
        <w:r w:rsidR="002F5ADA" w:rsidRPr="009802F2" w:rsidDel="002437B8">
          <w:delText>near</w:delText>
        </w:r>
        <w:r w:rsidR="004D0871" w:rsidRPr="009802F2" w:rsidDel="002437B8">
          <w:delText>-</w:delText>
        </w:r>
        <w:r w:rsidRPr="009802F2" w:rsidDel="002437B8">
          <w:delText xml:space="preserve">linear growth observed in metabolic cost. We also are limited in that there is no accounting for a resting </w:delText>
        </w:r>
        <w:r w:rsidR="004D0871" w:rsidRPr="009802F2" w:rsidDel="002437B8">
          <w:delText xml:space="preserve">metabolic </w:delText>
        </w:r>
        <w:r w:rsidR="00547BA5" w:rsidRPr="009802F2" w:rsidDel="002437B8">
          <w:delText>rate</w:delText>
        </w:r>
        <w:r w:rsidRPr="009802F2" w:rsidDel="002437B8">
          <w:delText xml:space="preserve">, as </w:delText>
        </w:r>
        <w:r w:rsidR="004D0871" w:rsidRPr="009802F2" w:rsidDel="002437B8">
          <w:delText>we only represent</w:delText>
        </w:r>
        <w:r w:rsidRPr="009802F2" w:rsidDel="002437B8">
          <w:delText xml:space="preserve"> torques associated with</w:delText>
        </w:r>
        <w:r w:rsidR="004D0871" w:rsidRPr="009802F2" w:rsidDel="002437B8">
          <w:delText xml:space="preserve"> the</w:delText>
        </w:r>
        <w:r w:rsidRPr="009802F2" w:rsidDel="002437B8">
          <w:delText xml:space="preserve"> reaching</w:delText>
        </w:r>
        <w:r w:rsidR="004D0871" w:rsidRPr="009802F2" w:rsidDel="002437B8">
          <w:delText xml:space="preserve"> movement</w:delText>
        </w:r>
        <w:r w:rsidR="00343399" w:rsidRPr="009802F2" w:rsidDel="002437B8">
          <w:delText xml:space="preserve">, thus </w:delText>
        </w:r>
        <w:r w:rsidR="00B24814" w:rsidRPr="009802F2" w:rsidDel="002437B8">
          <w:rPr>
            <w:noProof/>
            <w:position w:val="-12"/>
          </w:rPr>
          <w:object w:dxaOrig="260" w:dyaOrig="380" w14:anchorId="69D2633B">
            <v:shape id="_x0000_i1255" type="#_x0000_t75" style="width:14.25pt;height:21.75pt" o:ole="">
              <v:imagedata r:id="rId87" o:title=""/>
            </v:shape>
            <o:OLEObject Type="Embed" ProgID="Equation.DSMT4" ShapeID="_x0000_i1255" DrawAspect="Content" ObjectID="_1663576646" r:id="rId88"/>
          </w:object>
        </w:r>
        <w:r w:rsidR="00343399" w:rsidRPr="009802F2" w:rsidDel="002437B8">
          <w:delText xml:space="preserve"> is zero</w:delText>
        </w:r>
        <w:r w:rsidRPr="009802F2" w:rsidDel="002437B8">
          <w:delText xml:space="preserve">. </w:delText>
        </w:r>
      </w:del>
      <w:ins w:id="1980" w:author="Alaa Ahmed" w:date="2020-07-28T09:18:00Z">
        <w:del w:id="1981" w:author="Garrick W Bruening" w:date="2020-09-28T15:57:00Z">
          <w:r w:rsidR="00C77019" w:rsidRPr="009802F2" w:rsidDel="002437B8">
            <w:delText xml:space="preserve">Another consequence of only representing </w:delText>
          </w:r>
        </w:del>
      </w:ins>
      <w:ins w:id="1982" w:author="Alaa Ahmed" w:date="2020-07-28T09:19:00Z">
        <w:del w:id="1983" w:author="Garrick W Bruening" w:date="2020-09-28T15:57:00Z">
          <w:r w:rsidR="00C77019" w:rsidRPr="009802F2" w:rsidDel="002437B8">
            <w:delText xml:space="preserve">movement torques (as most </w:delText>
          </w:r>
          <w:r w:rsidR="00796381" w:rsidRPr="009802F2" w:rsidDel="002437B8">
            <w:delText>computational models do)</w:delText>
          </w:r>
        </w:del>
      </w:ins>
      <w:del w:id="1984" w:author="Garrick W Bruening" w:date="2020-09-28T15:57:00Z">
        <w:r w:rsidR="005E101A" w:rsidRPr="009802F2" w:rsidDel="002437B8">
          <w:delText>This also means</w:delText>
        </w:r>
      </w:del>
      <w:ins w:id="1985" w:author="Alaa Ahmed" w:date="2020-07-28T09:19:00Z">
        <w:del w:id="1986" w:author="Garrick W Bruening" w:date="2020-09-28T15:57:00Z">
          <w:r w:rsidR="00796381" w:rsidRPr="009802F2" w:rsidDel="002437B8">
            <w:delText xml:space="preserve"> is</w:delText>
          </w:r>
        </w:del>
      </w:ins>
      <w:del w:id="1987" w:author="Garrick W Bruening" w:date="2020-09-28T15:57:00Z">
        <w:r w:rsidR="005E101A" w:rsidRPr="009802F2" w:rsidDel="002437B8">
          <w:delText xml:space="preserve"> </w:delText>
        </w:r>
      </w:del>
      <w:ins w:id="1988" w:author="Alaa Ahmed" w:date="2020-07-28T09:17:00Z">
        <w:del w:id="1989" w:author="Garrick W Bruening" w:date="2020-09-28T15:57:00Z">
          <w:r w:rsidR="00052413" w:rsidRPr="009802F2" w:rsidDel="002437B8">
            <w:delText>that</w:delText>
          </w:r>
          <w:r w:rsidR="00057056" w:rsidRPr="009802F2" w:rsidDel="002437B8">
            <w:delText xml:space="preserve"> there is no cost associated with a zero velocity movement (or movement of infinite </w:delText>
          </w:r>
        </w:del>
      </w:ins>
      <w:ins w:id="1990" w:author="Alaa Ahmed" w:date="2020-07-28T09:18:00Z">
        <w:del w:id="1991" w:author="Garrick W Bruening" w:date="2020-09-28T15:57:00Z">
          <w:r w:rsidR="00057056" w:rsidRPr="009802F2" w:rsidDel="002437B8">
            <w:delText xml:space="preserve">duration), thus </w:delText>
          </w:r>
        </w:del>
      </w:ins>
      <w:del w:id="1992" w:author="Garrick W Bruening" w:date="2020-09-28T15:57:00Z">
        <w:r w:rsidR="005E101A" w:rsidRPr="009802F2" w:rsidDel="002437B8">
          <w:delText xml:space="preserve">that the </w:delText>
        </w:r>
        <w:r w:rsidR="004B142D" w:rsidRPr="009802F2" w:rsidDel="002437B8">
          <w:delText xml:space="preserve">term equivalent to </w:delText>
        </w:r>
      </w:del>
      <w:ins w:id="1993" w:author="Alaa Ahmed" w:date="2020-07-28T09:16:00Z">
        <w:del w:id="1994" w:author="Garrick W Bruening" w:date="2020-09-28T15:57:00Z">
          <w:r w:rsidR="00E064E0" w:rsidRPr="009802F2" w:rsidDel="002437B8">
            <w:delText>the time-invariant reach cost</w:delText>
          </w:r>
          <w:r w:rsidR="00052413" w:rsidRPr="009802F2" w:rsidDel="002437B8">
            <w:delText xml:space="preserve">, </w:delText>
          </w:r>
        </w:del>
      </w:ins>
      <w:del w:id="1995" w:author="Garrick W Bruening" w:date="2020-09-28T15:57:00Z">
        <w:r w:rsidR="004B142D" w:rsidRPr="009802F2" w:rsidDel="002437B8">
          <w:delText>a</w:delText>
        </w:r>
      </w:del>
      <w:ins w:id="1996" w:author="Alaa Ahmed" w:date="2020-07-28T09:16:00Z">
        <w:del w:id="1997" w:author="Garrick W Bruening" w:date="2020-09-28T15:57:00Z">
          <w:r w:rsidR="00052413" w:rsidRPr="009802F2" w:rsidDel="002437B8">
            <w:delText>, in Eq. 1</w:delText>
          </w:r>
        </w:del>
      </w:ins>
      <w:del w:id="1998" w:author="Garrick W Bruening" w:date="2020-09-28T15:57:00Z">
        <w:r w:rsidR="004B142D" w:rsidRPr="009802F2" w:rsidDel="002437B8">
          <w:delText xml:space="preserve"> is also zero</w:delText>
        </w:r>
      </w:del>
      <w:ins w:id="1999" w:author="Alaa Ahmed" w:date="2020-07-28T09:19:00Z">
        <w:del w:id="2000" w:author="Garrick W Bruening" w:date="2020-09-28T15:57:00Z">
          <w:r w:rsidR="00BC5245" w:rsidRPr="009802F2" w:rsidDel="002437B8">
            <w:delText xml:space="preserve"> and not included in Eq.</w:delText>
          </w:r>
        </w:del>
      </w:ins>
      <w:ins w:id="2001" w:author="Alaa Ahmed" w:date="2020-07-28T09:20:00Z">
        <w:del w:id="2002" w:author="Garrick W Bruening" w:date="2020-09-28T15:57:00Z">
          <w:r w:rsidR="00BC5245" w:rsidRPr="009802F2" w:rsidDel="002437B8">
            <w:delText xml:space="preserve"> 7</w:delText>
          </w:r>
        </w:del>
      </w:ins>
      <w:del w:id="2003" w:author="Garrick W Bruening" w:date="2020-09-28T15:57:00Z">
        <w:r w:rsidR="004B142D" w:rsidRPr="009802F2" w:rsidDel="002437B8">
          <w:delText xml:space="preserve">. </w:delText>
        </w:r>
        <w:commentRangeStart w:id="2004"/>
        <w:r w:rsidRPr="009802F2" w:rsidDel="002437B8">
          <w:delText>Thus</w:delText>
        </w:r>
        <w:r w:rsidR="00547BA5" w:rsidRPr="009802F2" w:rsidDel="002437B8">
          <w:delText xml:space="preserve"> in Eq. 7,</w:delText>
        </w:r>
        <w:r w:rsidRPr="009802F2" w:rsidDel="002437B8">
          <w:delText xml:space="preserve"> </w:delText>
        </w:r>
        <w:r w:rsidR="00B24814" w:rsidRPr="009802F2" w:rsidDel="002437B8">
          <w:rPr>
            <w:noProof/>
            <w:position w:val="-14"/>
          </w:rPr>
          <w:object w:dxaOrig="380" w:dyaOrig="400" w14:anchorId="18F99F50">
            <v:shape id="_x0000_i1256" type="#_x0000_t75" style="width:21.75pt;height:21.75pt" o:ole="">
              <v:imagedata r:id="rId89" o:title=""/>
            </v:shape>
            <o:OLEObject Type="Embed" ProgID="Equation.DSMT4" ShapeID="_x0000_i1256" DrawAspect="Content" ObjectID="_1663576647" r:id="rId90"/>
          </w:object>
        </w:r>
        <w:r w:rsidRPr="009802F2" w:rsidDel="002437B8">
          <w:delText xml:space="preserve"> is set to 0</w:delText>
        </w:r>
        <w:commentRangeEnd w:id="2004"/>
        <w:r w:rsidR="00B31BBA" w:rsidRPr="009802F2" w:rsidDel="002437B8">
          <w:rPr>
            <w:rStyle w:val="CommentReference"/>
          </w:rPr>
          <w:commentReference w:id="2004"/>
        </w:r>
        <w:r w:rsidRPr="009802F2" w:rsidDel="002437B8">
          <w:delText xml:space="preserve">. Replacing </w:delText>
        </w:r>
        <w:r w:rsidR="00B24814" w:rsidRPr="009802F2" w:rsidDel="002437B8">
          <w:rPr>
            <w:noProof/>
            <w:position w:val="-6"/>
          </w:rPr>
          <w:object w:dxaOrig="200" w:dyaOrig="240" w14:anchorId="42ED4B71">
            <v:shape id="_x0000_i1257" type="#_x0000_t75" style="width:7.45pt;height:14.25pt" o:ole="">
              <v:imagedata r:id="rId91" o:title=""/>
            </v:shape>
            <o:OLEObject Type="Embed" ProgID="Equation.DSMT4" ShapeID="_x0000_i1257" DrawAspect="Content" ObjectID="_1663576648" r:id="rId92"/>
          </w:object>
        </w:r>
        <w:r w:rsidRPr="009802F2" w:rsidDel="002437B8">
          <w:delText xml:space="preserve">  </w:delText>
        </w:r>
        <w:r w:rsidR="00DC784B" w:rsidRPr="009802F2" w:rsidDel="002437B8">
          <w:delText xml:space="preserve">in Eq. 4 </w:delText>
        </w:r>
        <w:r w:rsidRPr="009802F2" w:rsidDel="002437B8">
          <w:delText xml:space="preserve">with </w:delText>
        </w:r>
        <w:r w:rsidR="00B24814" w:rsidRPr="009802F2" w:rsidDel="002437B8">
          <w:rPr>
            <w:noProof/>
            <w:position w:val="-16"/>
          </w:rPr>
          <w:object w:dxaOrig="600" w:dyaOrig="420" w14:anchorId="13E3960B">
            <v:shape id="_x0000_i1258" type="#_x0000_t75" style="width:28.55pt;height:21.75pt" o:ole="">
              <v:imagedata r:id="rId93" o:title=""/>
            </v:shape>
            <o:OLEObject Type="Embed" ProgID="Equation.DSMT4" ShapeID="_x0000_i1258" DrawAspect="Content" ObjectID="_1663576649" r:id="rId94"/>
          </w:object>
        </w:r>
        <w:r w:rsidRPr="009802F2" w:rsidDel="002437B8">
          <w:delText>, provides the following utility:</w:delText>
        </w:r>
      </w:del>
    </w:p>
    <w:p w14:paraId="0DB5689C" w14:textId="6B1AAC28" w:rsidR="00880EF1" w:rsidRPr="009802F2" w:rsidDel="002437B8" w:rsidRDefault="00880EF1" w:rsidP="00880EF1">
      <w:pPr>
        <w:pStyle w:val="Caption"/>
        <w:keepNext/>
        <w:rPr>
          <w:del w:id="2005" w:author="Garrick W Bruening" w:date="2020-09-28T15:57:00Z"/>
          <w:i w:val="0"/>
          <w:iCs w:val="0"/>
        </w:rPr>
      </w:pPr>
    </w:p>
    <w:p w14:paraId="334B18D5" w14:textId="5B5BBB49" w:rsidR="00495CC4" w:rsidRPr="009802F2" w:rsidDel="002437B8" w:rsidRDefault="002E6FCC" w:rsidP="00495CC4">
      <w:pPr>
        <w:rPr>
          <w:del w:id="2006" w:author="Garrick W Bruening" w:date="2020-09-28T15:57:00Z"/>
          <w:rFonts w:eastAsiaTheme="minorEastAsia" w:cstheme="minorHAnsi"/>
        </w:rPr>
      </w:pPr>
      <m:oMathPara>
        <m:oMathParaPr>
          <m:jc m:val="center"/>
        </m:oMathParaPr>
        <m:oMath>
          <m:sSub>
            <m:sSubPr>
              <m:ctrlPr>
                <w:del w:id="2007" w:author="Garrick W Bruening" w:date="2020-09-28T15:57:00Z">
                  <w:rPr>
                    <w:rFonts w:ascii="Cambria Math" w:hAnsi="Cambria Math" w:cstheme="minorHAnsi"/>
                  </w:rPr>
                </w:del>
              </m:ctrlPr>
            </m:sSubPr>
            <m:e>
              <m:r>
                <w:del w:id="2008" w:author="Garrick W Bruening" w:date="2020-09-28T15:57:00Z">
                  <m:rPr>
                    <m:nor/>
                  </m:rPr>
                  <w:rPr>
                    <w:rFonts w:cstheme="minorHAnsi"/>
                  </w:rPr>
                  <m:t>J</m:t>
                </w:del>
              </m:r>
              <m:r>
                <w:del w:id="2009" w:author="Garrick W Bruening" w:date="2020-09-28T15:57:00Z">
                  <m:rPr>
                    <m:sty m:val="p"/>
                  </m:rPr>
                  <w:rPr>
                    <w:rFonts w:ascii="Cambria Math" w:hAnsi="Cambria Math" w:cstheme="minorHAnsi"/>
                  </w:rPr>
                  <m:t xml:space="preserve"> </m:t>
                </w:del>
              </m:r>
            </m:e>
            <m:sub>
              <m:r>
                <w:del w:id="2010" w:author="Garrick W Bruening" w:date="2020-09-28T15:57:00Z">
                  <m:rPr>
                    <m:nor/>
                  </m:rPr>
                  <w:rPr>
                    <w:rFonts w:cstheme="minorHAnsi"/>
                  </w:rPr>
                  <m:t>torque</m:t>
                </w:del>
              </m:r>
            </m:sub>
          </m:sSub>
          <m:r>
            <w:del w:id="2011" w:author="Garrick W Bruening" w:date="2020-09-28T15:57:00Z">
              <m:rPr>
                <m:nor/>
              </m:rPr>
              <w:rPr>
                <w:rFonts w:cstheme="minorHAnsi"/>
              </w:rPr>
              <m:t>=</m:t>
            </w:del>
          </m:r>
          <m:f>
            <m:fPr>
              <m:ctrlPr>
                <w:del w:id="2012" w:author="Garrick W Bruening" w:date="2020-09-28T15:57:00Z">
                  <w:rPr>
                    <w:rFonts w:ascii="Cambria Math" w:hAnsi="Cambria Math" w:cstheme="minorHAnsi"/>
                  </w:rPr>
                </w:del>
              </m:ctrlPr>
            </m:fPr>
            <m:num>
              <m:r>
                <w:del w:id="2013" w:author="Garrick W Bruening" w:date="2020-09-28T15:57:00Z">
                  <m:rPr>
                    <m:nor/>
                  </m:rPr>
                  <w:rPr>
                    <w:rFonts w:cstheme="minorHAnsi"/>
                  </w:rPr>
                  <m:t>αP</m:t>
                </w:del>
              </m:r>
              <m:d>
                <m:dPr>
                  <m:ctrlPr>
                    <w:del w:id="2014" w:author="Garrick W Bruening" w:date="2020-09-28T15:57:00Z">
                      <w:rPr>
                        <w:rFonts w:ascii="Cambria Math" w:hAnsi="Cambria Math" w:cstheme="minorHAnsi"/>
                      </w:rPr>
                    </w:del>
                  </m:ctrlPr>
                </m:dPr>
                <m:e>
                  <m:r>
                    <w:del w:id="2015" w:author="Garrick W Bruening" w:date="2020-09-28T15:57:00Z">
                      <m:rPr>
                        <m:nor/>
                      </m:rPr>
                      <w:rPr>
                        <w:rFonts w:cstheme="minorHAnsi"/>
                      </w:rPr>
                      <m:t>α</m:t>
                    </w:del>
                  </m:r>
                </m:e>
                <m:e>
                  <m:sSub>
                    <m:sSubPr>
                      <m:ctrlPr>
                        <w:del w:id="2016" w:author="Garrick W Bruening" w:date="2020-09-28T15:57:00Z">
                          <w:rPr>
                            <w:rFonts w:ascii="Cambria Math" w:hAnsi="Cambria Math" w:cstheme="minorHAnsi"/>
                          </w:rPr>
                        </w:del>
                      </m:ctrlPr>
                    </m:sSubPr>
                    <m:e>
                      <m:r>
                        <w:del w:id="2017" w:author="Garrick W Bruening" w:date="2020-09-28T15:57:00Z">
                          <m:rPr>
                            <m:nor/>
                          </m:rPr>
                          <w:rPr>
                            <w:rFonts w:cstheme="minorHAnsi"/>
                          </w:rPr>
                          <m:t>t</m:t>
                        </w:del>
                      </m:r>
                    </m:e>
                    <m:sub>
                      <m:r>
                        <w:del w:id="2018" w:author="Garrick W Bruening" w:date="2020-09-28T15:57:00Z">
                          <m:rPr>
                            <m:nor/>
                          </m:rPr>
                          <w:rPr>
                            <w:rFonts w:cstheme="minorHAnsi"/>
                          </w:rPr>
                          <m:t>m</m:t>
                        </w:del>
                      </m:r>
                    </m:sub>
                  </m:sSub>
                  <m:r>
                    <w:del w:id="2019" w:author="Garrick W Bruening" w:date="2020-09-28T15:57:00Z">
                      <m:rPr>
                        <m:nor/>
                      </m:rPr>
                      <w:rPr>
                        <w:rFonts w:cstheme="minorHAnsi"/>
                      </w:rPr>
                      <m:t>,m</m:t>
                    </w:del>
                  </m:r>
                </m:e>
              </m:d>
              <m:r>
                <w:del w:id="2020" w:author="Garrick W Bruening" w:date="2020-09-28T15:57:00Z">
                  <m:rPr>
                    <m:nor/>
                  </m:rPr>
                  <w:rPr>
                    <w:rFonts w:cstheme="minorHAnsi"/>
                  </w:rPr>
                  <m:t>--</m:t>
                </w:del>
              </m:r>
              <m:f>
                <m:fPr>
                  <m:ctrlPr>
                    <w:del w:id="2021" w:author="Garrick W Bruening" w:date="2020-09-28T15:57:00Z">
                      <w:rPr>
                        <w:rFonts w:ascii="Cambria Math" w:hAnsi="Cambria Math" w:cstheme="minorHAnsi"/>
                      </w:rPr>
                    </w:del>
                  </m:ctrlPr>
                </m:fPr>
                <m:num>
                  <m:sSub>
                    <m:sSubPr>
                      <m:ctrlPr>
                        <w:del w:id="2022" w:author="Garrick W Bruening" w:date="2020-09-28T15:57:00Z">
                          <w:rPr>
                            <w:rFonts w:ascii="Cambria Math" w:hAnsi="Cambria Math" w:cstheme="minorHAnsi"/>
                          </w:rPr>
                        </w:del>
                      </m:ctrlPr>
                    </m:sSubPr>
                    <m:e>
                      <m:r>
                        <w:del w:id="2023" w:author="Garrick W Bruening" w:date="2020-09-28T15:57:00Z">
                          <m:rPr>
                            <m:nor/>
                          </m:rPr>
                          <w:rPr>
                            <w:rFonts w:cstheme="minorHAnsi"/>
                          </w:rPr>
                          <m:t>b</m:t>
                        </w:del>
                      </m:r>
                    </m:e>
                    <m:sub>
                      <m:r>
                        <w:del w:id="2024" w:author="Garrick W Bruening" w:date="2020-09-28T15:57:00Z">
                          <m:rPr>
                            <m:nor/>
                          </m:rPr>
                          <w:rPr>
                            <w:rFonts w:cstheme="minorHAnsi"/>
                          </w:rPr>
                          <m:t>torque</m:t>
                        </w:del>
                      </m:r>
                    </m:sub>
                  </m:sSub>
                  <m:sSup>
                    <m:sSupPr>
                      <m:ctrlPr>
                        <w:del w:id="2025" w:author="Garrick W Bruening" w:date="2020-09-28T15:57:00Z">
                          <w:rPr>
                            <w:rFonts w:ascii="Cambria Math" w:hAnsi="Cambria Math" w:cstheme="minorHAnsi"/>
                          </w:rPr>
                        </w:del>
                      </m:ctrlPr>
                    </m:sSupPr>
                    <m:e>
                      <m:r>
                        <w:del w:id="2026" w:author="Garrick W Bruening" w:date="2020-09-28T15:57:00Z">
                          <m:rPr>
                            <m:nor/>
                          </m:rPr>
                          <w:rPr>
                            <w:rFonts w:cstheme="minorHAnsi"/>
                          </w:rPr>
                          <m:t>m</m:t>
                        </w:del>
                      </m:r>
                    </m:e>
                    <m:sup>
                      <m:sSub>
                        <m:sSubPr>
                          <m:ctrlPr>
                            <w:del w:id="2027" w:author="Garrick W Bruening" w:date="2020-09-28T15:57:00Z">
                              <w:rPr>
                                <w:rFonts w:ascii="Cambria Math" w:hAnsi="Cambria Math" w:cstheme="minorHAnsi"/>
                              </w:rPr>
                            </w:del>
                          </m:ctrlPr>
                        </m:sSubPr>
                        <m:e>
                          <m:r>
                            <w:del w:id="2028" w:author="Garrick W Bruening" w:date="2020-09-28T15:57:00Z">
                              <m:rPr>
                                <m:nor/>
                              </m:rPr>
                              <w:rPr>
                                <w:rFonts w:cstheme="minorHAnsi"/>
                              </w:rPr>
                              <m:t>i</m:t>
                            </w:del>
                          </m:r>
                        </m:e>
                        <m:sub>
                          <m:r>
                            <w:del w:id="2029" w:author="Garrick W Bruening" w:date="2020-09-28T15:57:00Z">
                              <m:rPr>
                                <m:nor/>
                              </m:rPr>
                              <w:rPr>
                                <w:rFonts w:cstheme="minorHAnsi"/>
                              </w:rPr>
                              <m:t>torque</m:t>
                            </w:del>
                          </m:r>
                        </m:sub>
                      </m:sSub>
                    </m:sup>
                  </m:sSup>
                </m:num>
                <m:den>
                  <m:sSubSup>
                    <m:sSubSupPr>
                      <m:ctrlPr>
                        <w:del w:id="2030" w:author="Garrick W Bruening" w:date="2020-09-28T15:57:00Z">
                          <w:rPr>
                            <w:rFonts w:ascii="Cambria Math" w:hAnsi="Cambria Math" w:cstheme="minorHAnsi"/>
                          </w:rPr>
                        </w:del>
                      </m:ctrlPr>
                    </m:sSubSupPr>
                    <m:e>
                      <m:r>
                        <w:del w:id="2031" w:author="Garrick W Bruening" w:date="2020-09-28T15:57:00Z">
                          <m:rPr>
                            <m:nor/>
                          </m:rPr>
                          <w:rPr>
                            <w:rFonts w:cstheme="minorHAnsi"/>
                          </w:rPr>
                          <m:t>t</m:t>
                        </w:del>
                      </m:r>
                    </m:e>
                    <m:sub>
                      <m:r>
                        <w:del w:id="2032" w:author="Garrick W Bruening" w:date="2020-09-28T15:57:00Z">
                          <m:rPr>
                            <m:nor/>
                          </m:rPr>
                          <w:rPr>
                            <w:rFonts w:cstheme="minorHAnsi"/>
                          </w:rPr>
                          <m:t>m</m:t>
                        </w:del>
                      </m:r>
                    </m:sub>
                    <m:sup>
                      <m:sSub>
                        <m:sSubPr>
                          <m:ctrlPr>
                            <w:del w:id="2033" w:author="Garrick W Bruening" w:date="2020-09-28T15:57:00Z">
                              <w:rPr>
                                <w:rFonts w:ascii="Cambria Math" w:hAnsi="Cambria Math" w:cstheme="minorHAnsi"/>
                              </w:rPr>
                            </w:del>
                          </m:ctrlPr>
                        </m:sSubPr>
                        <m:e>
                          <m:r>
                            <w:del w:id="2034" w:author="Garrick W Bruening" w:date="2020-09-28T15:57:00Z">
                              <m:rPr>
                                <m:nor/>
                              </m:rPr>
                              <w:rPr>
                                <w:rFonts w:cstheme="minorHAnsi"/>
                              </w:rPr>
                              <m:t>j</m:t>
                            </w:del>
                          </m:r>
                        </m:e>
                        <m:sub>
                          <m:r>
                            <w:del w:id="2035" w:author="Garrick W Bruening" w:date="2020-09-28T15:57:00Z">
                              <m:rPr>
                                <m:nor/>
                              </m:rPr>
                              <w:rPr>
                                <w:rFonts w:cstheme="minorHAnsi"/>
                              </w:rPr>
                              <m:t>torque</m:t>
                            </w:del>
                          </m:r>
                        </m:sub>
                      </m:sSub>
                      <m:r>
                        <w:del w:id="2036" w:author="Garrick W Bruening" w:date="2020-09-28T15:57:00Z">
                          <m:rPr>
                            <m:nor/>
                          </m:rPr>
                          <w:rPr>
                            <w:rFonts w:cstheme="minorHAnsi"/>
                          </w:rPr>
                          <m:t> -1</m:t>
                        </w:del>
                      </m:r>
                    </m:sup>
                  </m:sSubSup>
                </m:den>
              </m:f>
            </m:num>
            <m:den>
              <m:sSub>
                <m:sSubPr>
                  <m:ctrlPr>
                    <w:del w:id="2037" w:author="Garrick W Bruening" w:date="2020-09-28T15:57:00Z">
                      <w:rPr>
                        <w:rFonts w:ascii="Cambria Math" w:hAnsi="Cambria Math" w:cstheme="minorHAnsi"/>
                      </w:rPr>
                    </w:del>
                  </m:ctrlPr>
                </m:sSubPr>
                <m:e>
                  <m:r>
                    <w:del w:id="2038" w:author="Garrick W Bruening" w:date="2020-09-28T15:57:00Z">
                      <m:rPr>
                        <m:nor/>
                      </m:rPr>
                      <w:rPr>
                        <w:rFonts w:cstheme="minorHAnsi"/>
                      </w:rPr>
                      <m:t>t</m:t>
                    </w:del>
                  </m:r>
                </m:e>
                <m:sub>
                  <m:r>
                    <w:del w:id="2039" w:author="Garrick W Bruening" w:date="2020-09-28T15:57:00Z">
                      <m:rPr>
                        <m:nor/>
                      </m:rPr>
                      <w:rPr>
                        <w:rFonts w:cstheme="minorHAnsi"/>
                      </w:rPr>
                      <m:t>r</m:t>
                    </w:del>
                  </m:r>
                </m:sub>
              </m:sSub>
              <m:r>
                <w:del w:id="2040" w:author="Garrick W Bruening" w:date="2020-09-28T15:57:00Z">
                  <m:rPr>
                    <m:nor/>
                  </m:rPr>
                  <w:rPr>
                    <w:rFonts w:cstheme="minorHAnsi"/>
                  </w:rPr>
                  <m:t>+</m:t>
                </w:del>
              </m:r>
              <m:sSub>
                <m:sSubPr>
                  <m:ctrlPr>
                    <w:del w:id="2041" w:author="Garrick W Bruening" w:date="2020-09-28T15:57:00Z">
                      <w:rPr>
                        <w:rFonts w:ascii="Cambria Math" w:hAnsi="Cambria Math" w:cstheme="minorHAnsi"/>
                      </w:rPr>
                    </w:del>
                  </m:ctrlPr>
                </m:sSubPr>
                <m:e>
                  <m:r>
                    <w:del w:id="2042" w:author="Garrick W Bruening" w:date="2020-09-28T15:57:00Z">
                      <m:rPr>
                        <m:nor/>
                      </m:rPr>
                      <w:rPr>
                        <w:rFonts w:cstheme="minorHAnsi"/>
                      </w:rPr>
                      <m:t>t</m:t>
                    </w:del>
                  </m:r>
                </m:e>
                <m:sub>
                  <m:r>
                    <w:del w:id="2043" w:author="Garrick W Bruening" w:date="2020-09-28T15:57:00Z">
                      <m:rPr>
                        <m:nor/>
                      </m:rPr>
                      <w:rPr>
                        <w:rFonts w:cstheme="minorHAnsi"/>
                      </w:rPr>
                      <m:t>m</m:t>
                    </w:del>
                  </m:r>
                </m:sub>
              </m:sSub>
            </m:den>
          </m:f>
        </m:oMath>
      </m:oMathPara>
    </w:p>
    <w:p w14:paraId="44155872" w14:textId="427922FF" w:rsidR="00495CC4" w:rsidRPr="009802F2" w:rsidDel="002437B8" w:rsidRDefault="00B24814" w:rsidP="000E02EE">
      <w:pPr>
        <w:rPr>
          <w:del w:id="2044" w:author="Garrick W Bruening" w:date="2020-09-28T15:57:00Z"/>
        </w:rPr>
      </w:pPr>
      <w:del w:id="2045" w:author="Garrick W Bruening" w:date="2020-09-28T15:57:00Z">
        <w:r w:rsidRPr="009802F2" w:rsidDel="002437B8">
          <w:rPr>
            <w:noProof/>
            <w:position w:val="-32"/>
          </w:rPr>
          <w:object w:dxaOrig="3200" w:dyaOrig="980" w14:anchorId="58773144">
            <v:shape id="_x0000_i1259" type="#_x0000_t75" style="width:158.25pt;height:50.25pt" o:ole="">
              <v:imagedata r:id="rId95" o:title=""/>
            </v:shape>
            <o:OLEObject Type="Embed" ProgID="Equation.DSMT4" ShapeID="_x0000_i1259" DrawAspect="Content" ObjectID="_1663576650" r:id="rId96"/>
          </w:object>
        </w:r>
        <w:r w:rsidR="00880EF1" w:rsidRPr="009802F2" w:rsidDel="002437B8">
          <w:rPr>
            <w:rPrChange w:id="2046" w:author="Garrick W Bruening" w:date="2020-07-27T23:34:00Z">
              <w:rPr>
                <w:i/>
                <w:iCs/>
                <w:sz w:val="24"/>
                <w:szCs w:val="24"/>
              </w:rPr>
            </w:rPrChange>
          </w:rPr>
          <w:delText>(</w:delText>
        </w:r>
        <w:r w:rsidR="00880EF1" w:rsidRPr="009802F2" w:rsidDel="002437B8">
          <w:rPr>
            <w:rPrChange w:id="2047" w:author="Garrick W Bruening" w:date="2020-07-27T23:34:00Z">
              <w:rPr>
                <w:i/>
                <w:iCs/>
                <w:sz w:val="24"/>
                <w:szCs w:val="24"/>
              </w:rPr>
            </w:rPrChange>
          </w:rPr>
          <w:fldChar w:fldCharType="begin"/>
        </w:r>
        <w:r w:rsidR="00880EF1" w:rsidRPr="009802F2" w:rsidDel="002437B8">
          <w:rPr>
            <w:rPrChange w:id="2048" w:author="Garrick W Bruening" w:date="2020-07-27T23:34:00Z">
              <w:rPr>
                <w:i/>
                <w:iCs/>
                <w:sz w:val="24"/>
                <w:szCs w:val="24"/>
              </w:rPr>
            </w:rPrChange>
          </w:rPr>
          <w:delInstrText xml:space="preserve"> SEQ Equation \* ARABIC </w:delInstrText>
        </w:r>
        <w:r w:rsidR="00880EF1" w:rsidRPr="009802F2" w:rsidDel="002437B8">
          <w:rPr>
            <w:rPrChange w:id="2049" w:author="Garrick W Bruening" w:date="2020-07-27T23:34:00Z">
              <w:rPr>
                <w:i/>
                <w:iCs/>
                <w:sz w:val="24"/>
                <w:szCs w:val="24"/>
              </w:rPr>
            </w:rPrChange>
          </w:rPr>
          <w:fldChar w:fldCharType="separate"/>
        </w:r>
        <w:r w:rsidR="00AB743E" w:rsidRPr="009802F2" w:rsidDel="002437B8">
          <w:delText>8</w:delText>
        </w:r>
        <w:r w:rsidR="00880EF1" w:rsidRPr="009802F2" w:rsidDel="002437B8">
          <w:rPr>
            <w:rPrChange w:id="2050" w:author="Garrick W Bruening" w:date="2020-07-27T23:34:00Z">
              <w:rPr>
                <w:i/>
                <w:iCs/>
                <w:sz w:val="24"/>
                <w:szCs w:val="24"/>
              </w:rPr>
            </w:rPrChange>
          </w:rPr>
          <w:fldChar w:fldCharType="end"/>
        </w:r>
        <w:r w:rsidR="00880EF1" w:rsidRPr="009802F2" w:rsidDel="002437B8">
          <w:rPr>
            <w:rPrChange w:id="2051" w:author="Garrick W Bruening" w:date="2020-07-27T23:34:00Z">
              <w:rPr>
                <w:i/>
                <w:iCs/>
                <w:sz w:val="24"/>
                <w:szCs w:val="24"/>
              </w:rPr>
            </w:rPrChange>
          </w:rPr>
          <w:delText>)</w:delText>
        </w:r>
      </w:del>
    </w:p>
    <w:p w14:paraId="619321F5" w14:textId="55CD3F34" w:rsidR="00F945C3" w:rsidRPr="009802F2" w:rsidDel="002437B8" w:rsidRDefault="000E02EE" w:rsidP="000E02EE">
      <w:pPr>
        <w:rPr>
          <w:del w:id="2052" w:author="Garrick W Bruening" w:date="2020-09-28T15:57:00Z"/>
        </w:rPr>
      </w:pPr>
      <w:del w:id="2053" w:author="Garrick W Bruening" w:date="2020-09-28T15:57:00Z">
        <w:r w:rsidRPr="009802F2" w:rsidDel="002437B8">
          <w:delText>Employing the same fitting procedure as described above</w:delText>
        </w:r>
        <w:r w:rsidR="00113015" w:rsidRPr="009802F2" w:rsidDel="002437B8">
          <w:delText xml:space="preserve"> and </w:delText>
        </w:r>
        <w:r w:rsidR="001E4E76" w:rsidRPr="009802F2" w:rsidDel="002437B8">
          <w:delText>fitting a single parameter</w:delText>
        </w:r>
        <w:r w:rsidR="00CE0F95" w:rsidRPr="009802F2" w:rsidDel="002437B8">
          <w:delText xml:space="preserve">, </w:delText>
        </w:r>
        <w:r w:rsidR="00B24814" w:rsidRPr="009802F2" w:rsidDel="002437B8">
          <w:rPr>
            <w:noProof/>
            <w:position w:val="-6"/>
          </w:rPr>
          <w:object w:dxaOrig="240" w:dyaOrig="220" w14:anchorId="61562721">
            <v:shape id="_x0000_i1260" type="#_x0000_t75" style="width:14.25pt;height:14.25pt" o:ole="">
              <v:imagedata r:id="rId97" o:title=""/>
            </v:shape>
            <o:OLEObject Type="Embed" ProgID="Equation.DSMT4" ShapeID="_x0000_i1260" DrawAspect="Content" ObjectID="_1663576651" r:id="rId98"/>
          </w:object>
        </w:r>
        <w:r w:rsidRPr="009802F2" w:rsidDel="002437B8">
          <w:delText>, we find that the sum of squared torques does a significantly worse job in predicting the experimental data</w:delText>
        </w:r>
        <w:r w:rsidR="001004A6" w:rsidRPr="009802F2" w:rsidDel="002437B8">
          <w:delText xml:space="preserve"> in all three experiments (</w:delText>
        </w:r>
        <w:r w:rsidR="00835143" w:rsidRPr="009802F2" w:rsidDel="002437B8">
          <w:rPr>
            <w:highlight w:val="yellow"/>
          </w:rPr>
          <w:delText>Experiment 2a: alpha=</w:delText>
        </w:r>
        <w:r w:rsidR="007F7C42" w:rsidRPr="009802F2" w:rsidDel="002437B8">
          <w:rPr>
            <w:highlight w:val="yellow"/>
          </w:rPr>
          <w:delText xml:space="preserve"> xx </w:delText>
        </w:r>
        <w:r w:rsidR="00835143" w:rsidRPr="009802F2" w:rsidDel="002437B8">
          <w:rPr>
            <w:highlight w:val="yellow"/>
          </w:rPr>
          <w:delText xml:space="preserve">, </w:delText>
        </w:r>
        <w:r w:rsidR="007F7C42" w:rsidRPr="009802F2" w:rsidDel="002437B8">
          <w:rPr>
            <w:highlight w:val="yellow"/>
          </w:rPr>
          <w:delText>SSE = xx</w:delText>
        </w:r>
        <w:r w:rsidR="003B2419" w:rsidRPr="009802F2" w:rsidDel="002437B8">
          <w:rPr>
            <w:highlight w:val="yellow"/>
          </w:rPr>
          <w:delText xml:space="preserve">, AIC = </w:delText>
        </w:r>
        <w:r w:rsidR="007F7C42" w:rsidRPr="009802F2" w:rsidDel="002437B8">
          <w:rPr>
            <w:highlight w:val="yellow"/>
          </w:rPr>
          <w:delText>; Experiment 2b: alpha= xx</w:delText>
        </w:r>
        <w:r w:rsidR="003B2419" w:rsidRPr="009802F2" w:rsidDel="002437B8">
          <w:rPr>
            <w:highlight w:val="yellow"/>
          </w:rPr>
          <w:delText xml:space="preserve"> </w:delText>
        </w:r>
        <w:r w:rsidR="007F7C42" w:rsidRPr="009802F2" w:rsidDel="002437B8">
          <w:rPr>
            <w:highlight w:val="yellow"/>
          </w:rPr>
          <w:delText xml:space="preserve"> , SSE = xx</w:delText>
        </w:r>
        <w:r w:rsidR="003B2419" w:rsidRPr="009802F2" w:rsidDel="002437B8">
          <w:rPr>
            <w:highlight w:val="yellow"/>
          </w:rPr>
          <w:delText>, AIC =</w:delText>
        </w:r>
        <w:r w:rsidR="007F7C42" w:rsidRPr="009802F2" w:rsidDel="002437B8">
          <w:rPr>
            <w:highlight w:val="yellow"/>
          </w:rPr>
          <w:delText>;  Experiment 2c: alpha= xx , SSE = xx</w:delText>
        </w:r>
        <w:r w:rsidR="003B2419" w:rsidRPr="009802F2" w:rsidDel="002437B8">
          <w:rPr>
            <w:highlight w:val="yellow"/>
          </w:rPr>
          <w:delText>, AIC =</w:delText>
        </w:r>
        <w:r w:rsidR="007F7C42" w:rsidRPr="009802F2" w:rsidDel="002437B8">
          <w:rPr>
            <w:highlight w:val="yellow"/>
          </w:rPr>
          <w:delText>; Fig. XX</w:delText>
        </w:r>
        <w:r w:rsidR="001004A6" w:rsidRPr="009802F2" w:rsidDel="002437B8">
          <w:delText>)</w:delText>
        </w:r>
        <w:r w:rsidR="004D1FCA" w:rsidRPr="009802F2" w:rsidDel="002437B8">
          <w:delText xml:space="preserve"> compared to when effort is represented as metabolic cost</w:delText>
        </w:r>
        <w:r w:rsidRPr="009802F2" w:rsidDel="002437B8">
          <w:delText>. This is true for both predictions of the absolute movement durations as well as the changes in movement duration with added mass</w:delText>
        </w:r>
        <w:r w:rsidR="003B2419" w:rsidRPr="009802F2" w:rsidDel="002437B8">
          <w:delText xml:space="preserve"> (</w:delText>
        </w:r>
        <w:r w:rsidR="003B2419" w:rsidRPr="009802F2" w:rsidDel="002437B8">
          <w:rPr>
            <w:highlight w:val="yellow"/>
          </w:rPr>
          <w:delText>SSE = xx, xx, xx,</w:delText>
        </w:r>
        <w:r w:rsidR="003B2419" w:rsidRPr="009802F2" w:rsidDel="002437B8">
          <w:delText xml:space="preserve"> for Experiments 2a,b, and c, respectively)</w:delText>
        </w:r>
        <w:r w:rsidRPr="009802F2" w:rsidDel="002437B8">
          <w:delText xml:space="preserve">. </w:delText>
        </w:r>
      </w:del>
    </w:p>
    <w:p w14:paraId="1DF05A11" w14:textId="522D2CAB" w:rsidR="003018AF" w:rsidRPr="009802F2" w:rsidDel="002437B8" w:rsidRDefault="007B6AFC" w:rsidP="000E02EE">
      <w:pPr>
        <w:rPr>
          <w:del w:id="2054" w:author="Garrick W Bruening" w:date="2020-09-28T15:57:00Z"/>
        </w:rPr>
      </w:pPr>
      <w:del w:id="2055" w:author="Garrick W Bruening" w:date="2020-09-28T15:57:00Z">
        <w:r w:rsidRPr="009802F2" w:rsidDel="002437B8">
          <w:delText xml:space="preserve">The lack of a </w:delText>
        </w:r>
        <w:r w:rsidR="00CA174B" w:rsidRPr="009802F2" w:rsidDel="002437B8">
          <w:delText xml:space="preserve">resting cost in the sum of squared torques effort representation may have contributed to the poor fit to the data. </w:delText>
        </w:r>
        <w:r w:rsidR="000E02EE" w:rsidRPr="009802F2" w:rsidDel="002437B8">
          <w:delText>To provide a more direct comparison of effort representations, we considered the net metabolic cost of the action, rather than the gross metabolic cost of the action. Gross metabolic cost is the sum total of metabolic expenditure required for an action, and include</w:delText>
        </w:r>
        <w:r w:rsidR="00515A3D" w:rsidRPr="009802F2" w:rsidDel="002437B8">
          <w:delText>s</w:delText>
        </w:r>
        <w:r w:rsidR="000E02EE" w:rsidRPr="009802F2" w:rsidDel="002437B8">
          <w:delText xml:space="preserve"> the cost of the movement as well as the cost of resting. Net metabolic cost is only cost associated with the movement, and is calculated as</w:delText>
        </w:r>
        <w:r w:rsidR="00F5410C" w:rsidRPr="009802F2" w:rsidDel="002437B8">
          <w:delText xml:space="preserve"> shown in Eq.</w:delText>
        </w:r>
        <w:r w:rsidR="00611B77" w:rsidRPr="009802F2" w:rsidDel="002437B8">
          <w:delText xml:space="preserve"> </w:delText>
        </w:r>
        <w:r w:rsidR="00611B77" w:rsidRPr="009802F2" w:rsidDel="002437B8">
          <w:fldChar w:fldCharType="begin"/>
        </w:r>
        <w:r w:rsidR="00611B77" w:rsidRPr="009802F2" w:rsidDel="002437B8">
          <w:delInstrText xml:space="preserve"> REF _Ref46584740 \h  \* MERGEFORMAT </w:delInstrText>
        </w:r>
        <w:r w:rsidR="00611B77" w:rsidRPr="009802F2" w:rsidDel="002437B8">
          <w:fldChar w:fldCharType="separate"/>
        </w:r>
      </w:del>
      <w:del w:id="2056" w:author="Garrick W Bruening" w:date="2020-07-27T11:20:00Z">
        <w:r w:rsidR="002A4F06" w:rsidRPr="009802F2" w:rsidDel="00AB743E">
          <w:rPr>
            <w:noProof/>
            <w:sz w:val="24"/>
            <w:szCs w:val="24"/>
          </w:rPr>
          <w:delText>3</w:delText>
        </w:r>
      </w:del>
      <w:del w:id="2057" w:author="Garrick W Bruening" w:date="2020-09-28T15:57:00Z">
        <w:r w:rsidR="00611B77" w:rsidRPr="009802F2" w:rsidDel="002437B8">
          <w:fldChar w:fldCharType="end"/>
        </w:r>
        <w:r w:rsidR="00F5410C" w:rsidRPr="009802F2" w:rsidDel="002437B8">
          <w:delText>.</w:delText>
        </w:r>
        <w:r w:rsidR="008A2FB7" w:rsidRPr="009802F2" w:rsidDel="002437B8">
          <w:delText xml:space="preserve"> </w:delText>
        </w:r>
        <w:r w:rsidR="00F5410C" w:rsidRPr="009802F2" w:rsidDel="002437B8">
          <w:delText>Substituting</w:delText>
        </w:r>
        <w:r w:rsidR="000E02EE" w:rsidRPr="009802F2" w:rsidDel="002437B8">
          <w:delText xml:space="preserve"> net metabolic cost</w:delText>
        </w:r>
        <w:r w:rsidR="008A2FB7" w:rsidRPr="009802F2" w:rsidDel="002437B8">
          <w:delText xml:space="preserve"> (Eq. 3)</w:delText>
        </w:r>
        <w:r w:rsidR="00E17555" w:rsidRPr="009802F2" w:rsidDel="002437B8">
          <w:delText xml:space="preserve"> for </w:delText>
        </w:r>
        <w:r w:rsidR="00B24814" w:rsidRPr="009802F2" w:rsidDel="002437B8">
          <w:rPr>
            <w:noProof/>
            <w:position w:val="-12"/>
          </w:rPr>
          <w:object w:dxaOrig="320" w:dyaOrig="380" w14:anchorId="262C059E">
            <v:shape id="_x0000_i1261" type="#_x0000_t75" style="width:14.25pt;height:21.75pt" o:ole="">
              <v:imagedata r:id="rId99" o:title=""/>
            </v:shape>
            <o:OLEObject Type="Embed" ProgID="Equation.DSMT4" ShapeID="_x0000_i1261" DrawAspect="Content" ObjectID="_1663576652" r:id="rId100"/>
          </w:object>
        </w:r>
        <w:r w:rsidR="006210A7" w:rsidRPr="009802F2" w:rsidDel="002437B8">
          <w:delText xml:space="preserve"> </w:delText>
        </w:r>
        <w:r w:rsidR="000E02EE" w:rsidRPr="009802F2" w:rsidDel="002437B8">
          <w:delText xml:space="preserve">in Eq. </w:delText>
        </w:r>
        <w:r w:rsidR="00611B77" w:rsidRPr="009802F2" w:rsidDel="002437B8">
          <w:fldChar w:fldCharType="begin"/>
        </w:r>
        <w:r w:rsidR="00611B77" w:rsidRPr="009802F2" w:rsidDel="002437B8">
          <w:delInstrText xml:space="preserve"> REF _Ref46584719 \h  \* MERGEFORMAT </w:delInstrText>
        </w:r>
        <w:r w:rsidR="00611B77" w:rsidRPr="009802F2" w:rsidDel="002437B8">
          <w:fldChar w:fldCharType="separate"/>
        </w:r>
      </w:del>
      <w:del w:id="2058" w:author="Garrick W Bruening" w:date="2020-07-27T11:20:00Z">
        <w:r w:rsidR="002A4F06" w:rsidRPr="009802F2" w:rsidDel="00AB743E">
          <w:rPr>
            <w:sz w:val="24"/>
            <w:szCs w:val="24"/>
            <w:rPrChange w:id="2059" w:author="Garrick W Bruening" w:date="2020-07-25T15:10:00Z">
              <w:rPr/>
            </w:rPrChange>
          </w:rPr>
          <w:delText>(</w:delText>
        </w:r>
        <w:r w:rsidR="002A4F06" w:rsidRPr="009802F2" w:rsidDel="00AB743E">
          <w:rPr>
            <w:noProof/>
            <w:sz w:val="24"/>
            <w:szCs w:val="24"/>
          </w:rPr>
          <w:delText>5</w:delText>
        </w:r>
        <w:r w:rsidR="002A4F06" w:rsidRPr="009802F2" w:rsidDel="00AB743E">
          <w:rPr>
            <w:sz w:val="24"/>
            <w:szCs w:val="24"/>
            <w:rPrChange w:id="2060" w:author="Garrick W Bruening" w:date="2020-07-25T15:10:00Z">
              <w:rPr/>
            </w:rPrChange>
          </w:rPr>
          <w:delText>)</w:delText>
        </w:r>
      </w:del>
      <w:del w:id="2061" w:author="Garrick W Bruening" w:date="2020-09-28T15:57:00Z">
        <w:r w:rsidR="00611B77" w:rsidRPr="009802F2" w:rsidDel="002437B8">
          <w:fldChar w:fldCharType="end"/>
        </w:r>
        <w:r w:rsidR="00611B77" w:rsidRPr="009802F2" w:rsidDel="002437B8">
          <w:delText xml:space="preserve"> </w:delText>
        </w:r>
        <w:r w:rsidR="00F574D1" w:rsidRPr="009802F2" w:rsidDel="002437B8">
          <w:delText xml:space="preserve">and setting </w:delText>
        </w:r>
        <w:r w:rsidR="00B24814" w:rsidRPr="009802F2" w:rsidDel="002437B8">
          <w:rPr>
            <w:noProof/>
            <w:position w:val="-12"/>
          </w:rPr>
          <w:object w:dxaOrig="260" w:dyaOrig="380" w14:anchorId="37CF3325">
            <v:shape id="_x0000_i1262" type="#_x0000_t75" style="width:14.25pt;height:21.75pt" o:ole="">
              <v:imagedata r:id="rId101" o:title=""/>
            </v:shape>
            <o:OLEObject Type="Embed" ProgID="Equation.DSMT4" ShapeID="_x0000_i1262" DrawAspect="Content" ObjectID="_1663576653" r:id="rId102"/>
          </w:object>
        </w:r>
        <w:r w:rsidR="006210A7" w:rsidRPr="009802F2" w:rsidDel="002437B8">
          <w:delText xml:space="preserve"> </w:delText>
        </w:r>
        <w:r w:rsidR="00F574D1" w:rsidRPr="009802F2" w:rsidDel="002437B8">
          <w:delText xml:space="preserve"> to 0</w:delText>
        </w:r>
        <w:r w:rsidR="003018AF" w:rsidRPr="009802F2" w:rsidDel="002437B8">
          <w:delText>:</w:delText>
        </w:r>
      </w:del>
    </w:p>
    <w:p w14:paraId="7D4B6B2B" w14:textId="5CCD7B54" w:rsidR="00F2408B" w:rsidRPr="009802F2" w:rsidDel="002437B8" w:rsidRDefault="002E6FCC" w:rsidP="003857B1">
      <w:pPr>
        <w:jc w:val="center"/>
        <w:rPr>
          <w:del w:id="2062" w:author="Garrick W Bruening" w:date="2020-09-28T15:57:00Z"/>
        </w:rPr>
      </w:pPr>
      <m:oMathPara>
        <m:oMath>
          <m:sSub>
            <m:sSubPr>
              <m:ctrlPr>
                <w:del w:id="2063" w:author="Garrick W Bruening" w:date="2020-09-28T15:57:00Z">
                  <w:rPr>
                    <w:rFonts w:ascii="Cambria Math" w:hAnsi="Cambria Math" w:cstheme="minorHAnsi"/>
                    <w:noProof/>
                  </w:rPr>
                </w:del>
              </m:ctrlPr>
            </m:sSubPr>
            <m:e>
              <m:r>
                <w:del w:id="2064" w:author="Garrick W Bruening" w:date="2020-09-28T15:57:00Z">
                  <m:rPr>
                    <m:nor/>
                  </m:rPr>
                  <w:rPr>
                    <w:rFonts w:cstheme="minorHAnsi"/>
                    <w:noProof/>
                  </w:rPr>
                  <m:t>J</m:t>
                </w:del>
              </m:r>
            </m:e>
            <m:sub>
              <m:r>
                <w:del w:id="2065" w:author="Garrick W Bruening" w:date="2020-09-28T15:57:00Z">
                  <m:rPr>
                    <m:nor/>
                  </m:rPr>
                  <w:rPr>
                    <w:rFonts w:cstheme="minorHAnsi"/>
                    <w:noProof/>
                  </w:rPr>
                  <m:t>net</m:t>
                </w:del>
              </m:r>
            </m:sub>
          </m:sSub>
          <m:f>
            <m:fPr>
              <m:ctrlPr>
                <w:del w:id="2066" w:author="Garrick W Bruening" w:date="2020-09-28T15:57:00Z">
                  <w:rPr>
                    <w:rFonts w:ascii="Cambria Math" w:hAnsi="Cambria Math" w:cstheme="minorHAnsi"/>
                    <w:noProof/>
                  </w:rPr>
                </w:del>
              </m:ctrlPr>
            </m:fPr>
            <m:num>
              <m:r>
                <w:del w:id="2067" w:author="Garrick W Bruening" w:date="2020-09-28T15:57:00Z">
                  <m:rPr>
                    <m:nor/>
                  </m:rPr>
                  <w:rPr>
                    <w:rFonts w:cstheme="minorHAnsi"/>
                    <w:noProof/>
                  </w:rPr>
                  <m:t>αP</m:t>
                </w:del>
              </m:r>
              <m:d>
                <m:dPr>
                  <m:ctrlPr>
                    <w:del w:id="2068" w:author="Garrick W Bruening" w:date="2020-09-28T15:57:00Z">
                      <w:rPr>
                        <w:rFonts w:ascii="Cambria Math" w:hAnsi="Cambria Math" w:cstheme="minorHAnsi"/>
                        <w:noProof/>
                      </w:rPr>
                    </w:del>
                  </m:ctrlPr>
                </m:dPr>
                <m:e>
                  <m:r>
                    <w:del w:id="2069" w:author="Garrick W Bruening" w:date="2020-09-28T15:57:00Z">
                      <m:rPr>
                        <m:nor/>
                      </m:rPr>
                      <w:rPr>
                        <w:rFonts w:cstheme="minorHAnsi"/>
                        <w:noProof/>
                      </w:rPr>
                      <m:t>α</m:t>
                    </w:del>
                  </m:r>
                </m:e>
                <m:e>
                  <m:sSub>
                    <m:sSubPr>
                      <m:ctrlPr>
                        <w:del w:id="2070" w:author="Garrick W Bruening" w:date="2020-09-28T15:57:00Z">
                          <w:rPr>
                            <w:rFonts w:ascii="Cambria Math" w:hAnsi="Cambria Math" w:cstheme="minorHAnsi"/>
                            <w:noProof/>
                          </w:rPr>
                        </w:del>
                      </m:ctrlPr>
                    </m:sSubPr>
                    <m:e>
                      <m:r>
                        <w:del w:id="2071" w:author="Garrick W Bruening" w:date="2020-09-28T15:57:00Z">
                          <m:rPr>
                            <m:nor/>
                          </m:rPr>
                          <w:rPr>
                            <w:rFonts w:cstheme="minorHAnsi"/>
                            <w:noProof/>
                          </w:rPr>
                          <m:t>t</m:t>
                        </w:del>
                      </m:r>
                    </m:e>
                    <m:sub>
                      <m:r>
                        <w:del w:id="2072" w:author="Garrick W Bruening" w:date="2020-09-28T15:57:00Z">
                          <m:rPr>
                            <m:nor/>
                          </m:rPr>
                          <w:rPr>
                            <w:rFonts w:cstheme="minorHAnsi"/>
                            <w:noProof/>
                          </w:rPr>
                          <m:t>m</m:t>
                        </w:del>
                      </m:r>
                    </m:sub>
                  </m:sSub>
                  <m:r>
                    <w:del w:id="2073" w:author="Garrick W Bruening" w:date="2020-09-28T15:57:00Z">
                      <m:rPr>
                        <m:nor/>
                      </m:rPr>
                      <w:rPr>
                        <w:rFonts w:cstheme="minorHAnsi"/>
                        <w:noProof/>
                      </w:rPr>
                      <m:t>,m</m:t>
                    </w:del>
                  </m:r>
                </m:e>
              </m:d>
              <m:r>
                <w:del w:id="2074" w:author="Garrick W Bruening" w:date="2020-09-28T15:57:00Z">
                  <m:rPr>
                    <m:nor/>
                  </m:rPr>
                  <w:rPr>
                    <w:rFonts w:cstheme="minorHAnsi"/>
                    <w:noProof/>
                  </w:rPr>
                  <m:t>-</m:t>
                </w:del>
              </m:r>
              <m:d>
                <m:dPr>
                  <m:ctrlPr>
                    <w:del w:id="2075" w:author="Garrick W Bruening" w:date="2020-09-28T15:57:00Z">
                      <w:rPr>
                        <w:rFonts w:ascii="Cambria Math" w:hAnsi="Cambria Math" w:cstheme="minorHAnsi"/>
                        <w:noProof/>
                      </w:rPr>
                    </w:del>
                  </m:ctrlPr>
                </m:dPr>
                <m:e>
                  <m:r>
                    <w:del w:id="2076" w:author="Garrick W Bruening" w:date="2020-09-28T15:57:00Z">
                      <m:rPr>
                        <m:nor/>
                      </m:rPr>
                      <w:rPr>
                        <w:rFonts w:cstheme="minorHAnsi"/>
                        <w:noProof/>
                      </w:rPr>
                      <m:t>a-</m:t>
                    </w:del>
                  </m:r>
                  <m:sSub>
                    <m:sSubPr>
                      <m:ctrlPr>
                        <w:del w:id="2077" w:author="Garrick W Bruening" w:date="2020-09-28T15:57:00Z">
                          <w:rPr>
                            <w:rFonts w:ascii="Cambria Math" w:hAnsi="Cambria Math" w:cstheme="minorHAnsi"/>
                            <w:noProof/>
                          </w:rPr>
                        </w:del>
                      </m:ctrlPr>
                    </m:sSubPr>
                    <m:e>
                      <m:acc>
                        <m:accPr>
                          <m:chr m:val="̇"/>
                          <m:ctrlPr>
                            <w:del w:id="2078" w:author="Garrick W Bruening" w:date="2020-09-28T15:57:00Z">
                              <w:rPr>
                                <w:rFonts w:ascii="Cambria Math" w:hAnsi="Cambria Math" w:cstheme="minorHAnsi"/>
                                <w:noProof/>
                              </w:rPr>
                            </w:del>
                          </m:ctrlPr>
                        </m:accPr>
                        <m:e>
                          <m:r>
                            <w:del w:id="2079" w:author="Garrick W Bruening" w:date="2020-09-28T15:57:00Z">
                              <m:rPr>
                                <m:nor/>
                              </m:rPr>
                              <w:rPr>
                                <w:rFonts w:cstheme="minorHAnsi"/>
                                <w:noProof/>
                              </w:rPr>
                              <m:t>e</m:t>
                            </w:del>
                          </m:r>
                        </m:e>
                      </m:acc>
                    </m:e>
                    <m:sub>
                      <m:r>
                        <w:del w:id="2080" w:author="Garrick W Bruening" w:date="2020-09-28T15:57:00Z">
                          <m:rPr>
                            <m:nor/>
                          </m:rPr>
                          <w:rPr>
                            <w:rFonts w:cstheme="minorHAnsi"/>
                            <w:noProof/>
                          </w:rPr>
                          <m:t>r</m:t>
                        </w:del>
                      </m:r>
                    </m:sub>
                  </m:sSub>
                </m:e>
              </m:d>
              <m:sSub>
                <m:sSubPr>
                  <m:ctrlPr>
                    <w:del w:id="2081" w:author="Garrick W Bruening" w:date="2020-09-28T15:57:00Z">
                      <w:rPr>
                        <w:rFonts w:ascii="Cambria Math" w:hAnsi="Cambria Math" w:cstheme="minorHAnsi"/>
                        <w:noProof/>
                      </w:rPr>
                    </w:del>
                  </m:ctrlPr>
                </m:sSubPr>
                <m:e>
                  <m:r>
                    <w:del w:id="2082" w:author="Garrick W Bruening" w:date="2020-09-28T15:57:00Z">
                      <m:rPr>
                        <m:nor/>
                      </m:rPr>
                      <w:rPr>
                        <w:rFonts w:cstheme="minorHAnsi"/>
                        <w:noProof/>
                      </w:rPr>
                      <m:t>t</m:t>
                    </w:del>
                  </m:r>
                </m:e>
                <m:sub>
                  <m:r>
                    <w:del w:id="2083" w:author="Garrick W Bruening" w:date="2020-09-28T15:57:00Z">
                      <m:rPr>
                        <m:nor/>
                      </m:rPr>
                      <w:rPr>
                        <w:rFonts w:cstheme="minorHAnsi"/>
                        <w:noProof/>
                      </w:rPr>
                      <m:t>m</m:t>
                    </w:del>
                  </m:r>
                </m:sub>
              </m:sSub>
              <m:r>
                <w:del w:id="2084" w:author="Garrick W Bruening" w:date="2020-09-28T15:57:00Z">
                  <m:rPr>
                    <m:nor/>
                  </m:rPr>
                  <w:rPr>
                    <w:rFonts w:cstheme="minorHAnsi"/>
                    <w:noProof/>
                  </w:rPr>
                  <m:t>-</m:t>
                </w:del>
              </m:r>
              <m:f>
                <m:fPr>
                  <m:ctrlPr>
                    <w:del w:id="2085" w:author="Garrick W Bruening" w:date="2020-09-28T15:57:00Z">
                      <w:rPr>
                        <w:rFonts w:ascii="Cambria Math" w:hAnsi="Cambria Math" w:cstheme="minorHAnsi"/>
                        <w:noProof/>
                      </w:rPr>
                    </w:del>
                  </m:ctrlPr>
                </m:fPr>
                <m:num>
                  <m:r>
                    <w:del w:id="2086" w:author="Garrick W Bruening" w:date="2020-09-28T15:57:00Z">
                      <m:rPr>
                        <m:nor/>
                      </m:rPr>
                      <w:rPr>
                        <w:rFonts w:cstheme="minorHAnsi"/>
                        <w:noProof/>
                      </w:rPr>
                      <m:t>b</m:t>
                    </w:del>
                  </m:r>
                  <m:sSup>
                    <m:sSupPr>
                      <m:ctrlPr>
                        <w:del w:id="2087" w:author="Garrick W Bruening" w:date="2020-09-28T15:57:00Z">
                          <w:rPr>
                            <w:rFonts w:ascii="Cambria Math" w:hAnsi="Cambria Math" w:cstheme="minorHAnsi"/>
                            <w:noProof/>
                          </w:rPr>
                        </w:del>
                      </m:ctrlPr>
                    </m:sSupPr>
                    <m:e>
                      <m:r>
                        <w:del w:id="2088" w:author="Garrick W Bruening" w:date="2020-09-28T15:57:00Z">
                          <m:rPr>
                            <m:nor/>
                          </m:rPr>
                          <w:rPr>
                            <w:rFonts w:cstheme="minorHAnsi"/>
                            <w:noProof/>
                          </w:rPr>
                          <m:t>m</m:t>
                        </w:del>
                      </m:r>
                    </m:e>
                    <m:sup>
                      <m:r>
                        <w:del w:id="2089" w:author="Garrick W Bruening" w:date="2020-09-28T15:57:00Z">
                          <m:rPr>
                            <m:nor/>
                          </m:rPr>
                          <w:rPr>
                            <w:rFonts w:cstheme="minorHAnsi"/>
                            <w:noProof/>
                          </w:rPr>
                          <m:t>i</m:t>
                        </w:del>
                      </m:r>
                    </m:sup>
                  </m:sSup>
                </m:num>
                <m:den>
                  <m:sSubSup>
                    <m:sSubSupPr>
                      <m:ctrlPr>
                        <w:del w:id="2090" w:author="Garrick W Bruening" w:date="2020-09-28T15:57:00Z">
                          <w:rPr>
                            <w:rFonts w:ascii="Cambria Math" w:hAnsi="Cambria Math" w:cstheme="minorHAnsi"/>
                            <w:noProof/>
                          </w:rPr>
                        </w:del>
                      </m:ctrlPr>
                    </m:sSubSupPr>
                    <m:e>
                      <m:r>
                        <w:del w:id="2091" w:author="Garrick W Bruening" w:date="2020-09-28T15:57:00Z">
                          <m:rPr>
                            <m:nor/>
                          </m:rPr>
                          <w:rPr>
                            <w:rFonts w:cstheme="minorHAnsi"/>
                            <w:noProof/>
                          </w:rPr>
                          <m:t>t</m:t>
                        </w:del>
                      </m:r>
                    </m:e>
                    <m:sub>
                      <m:r>
                        <w:del w:id="2092" w:author="Garrick W Bruening" w:date="2020-09-28T15:57:00Z">
                          <m:rPr>
                            <m:nor/>
                          </m:rPr>
                          <w:rPr>
                            <w:rFonts w:cstheme="minorHAnsi"/>
                            <w:noProof/>
                          </w:rPr>
                          <m:t>m</m:t>
                        </w:del>
                      </m:r>
                    </m:sub>
                    <m:sup>
                      <m:r>
                        <w:del w:id="2093" w:author="Garrick W Bruening" w:date="2020-09-28T15:57:00Z">
                          <m:rPr>
                            <m:nor/>
                          </m:rPr>
                          <w:rPr>
                            <w:rFonts w:cstheme="minorHAnsi"/>
                            <w:noProof/>
                          </w:rPr>
                          <m:t>j-1</m:t>
                        </w:del>
                      </m:r>
                    </m:sup>
                  </m:sSubSup>
                </m:den>
              </m:f>
            </m:num>
            <m:den>
              <m:sSub>
                <m:sSubPr>
                  <m:ctrlPr>
                    <w:del w:id="2094" w:author="Garrick W Bruening" w:date="2020-09-28T15:57:00Z">
                      <w:rPr>
                        <w:rFonts w:ascii="Cambria Math" w:hAnsi="Cambria Math" w:cstheme="minorHAnsi"/>
                        <w:noProof/>
                      </w:rPr>
                    </w:del>
                  </m:ctrlPr>
                </m:sSubPr>
                <m:e>
                  <m:r>
                    <w:del w:id="2095" w:author="Garrick W Bruening" w:date="2020-09-28T15:57:00Z">
                      <m:rPr>
                        <m:nor/>
                      </m:rPr>
                      <w:rPr>
                        <w:rFonts w:cstheme="minorHAnsi"/>
                        <w:noProof/>
                      </w:rPr>
                      <m:t>t</m:t>
                    </w:del>
                  </m:r>
                </m:e>
                <m:sub>
                  <m:r>
                    <w:del w:id="2096" w:author="Garrick W Bruening" w:date="2020-09-28T15:57:00Z">
                      <m:rPr>
                        <m:nor/>
                      </m:rPr>
                      <w:rPr>
                        <w:rFonts w:cstheme="minorHAnsi"/>
                        <w:noProof/>
                      </w:rPr>
                      <m:t>r</m:t>
                    </w:del>
                  </m:r>
                </m:sub>
              </m:sSub>
              <m:r>
                <w:del w:id="2097" w:author="Garrick W Bruening" w:date="2020-09-28T15:57:00Z">
                  <m:rPr>
                    <m:nor/>
                  </m:rPr>
                  <w:rPr>
                    <w:rFonts w:cstheme="minorHAnsi"/>
                    <w:noProof/>
                  </w:rPr>
                  <m:t>+</m:t>
                </w:del>
              </m:r>
              <m:sSub>
                <m:sSubPr>
                  <m:ctrlPr>
                    <w:del w:id="2098" w:author="Garrick W Bruening" w:date="2020-09-28T15:57:00Z">
                      <w:rPr>
                        <w:rFonts w:ascii="Cambria Math" w:hAnsi="Cambria Math" w:cstheme="minorHAnsi"/>
                        <w:noProof/>
                      </w:rPr>
                    </w:del>
                  </m:ctrlPr>
                </m:sSubPr>
                <m:e>
                  <m:r>
                    <w:del w:id="2099" w:author="Garrick W Bruening" w:date="2020-09-28T15:57:00Z">
                      <m:rPr>
                        <m:nor/>
                      </m:rPr>
                      <w:rPr>
                        <w:rFonts w:cstheme="minorHAnsi"/>
                        <w:noProof/>
                      </w:rPr>
                      <m:t>t</m:t>
                    </w:del>
                  </m:r>
                </m:e>
                <m:sub>
                  <m:r>
                    <w:del w:id="2100" w:author="Garrick W Bruening" w:date="2020-09-28T15:57:00Z">
                      <m:rPr>
                        <m:nor/>
                      </m:rPr>
                      <w:rPr>
                        <w:rFonts w:cstheme="minorHAnsi"/>
                        <w:noProof/>
                      </w:rPr>
                      <m:t>m</m:t>
                    </w:del>
                  </m:r>
                </m:sub>
              </m:sSub>
            </m:den>
          </m:f>
        </m:oMath>
      </m:oMathPara>
    </w:p>
    <w:p w14:paraId="5AEE5D29" w14:textId="3467876A" w:rsidR="003018AF" w:rsidRPr="009802F2" w:rsidDel="002437B8" w:rsidRDefault="00B24814" w:rsidP="00611B77">
      <w:pPr>
        <w:rPr>
          <w:del w:id="2101" w:author="Garrick W Bruening" w:date="2020-09-28T15:57:00Z"/>
        </w:rPr>
      </w:pPr>
      <w:del w:id="2102" w:author="Garrick W Bruening" w:date="2020-09-28T15:57:00Z">
        <w:r w:rsidRPr="009802F2" w:rsidDel="002437B8">
          <w:rPr>
            <w:noProof/>
            <w:position w:val="-32"/>
          </w:rPr>
          <w:object w:dxaOrig="3600" w:dyaOrig="840" w14:anchorId="1B15B099">
            <v:shape id="_x0000_i1263" type="#_x0000_t75" style="width:180pt;height:43.45pt" o:ole="">
              <v:imagedata r:id="rId103" o:title=""/>
            </v:shape>
            <o:OLEObject Type="Embed" ProgID="Equation.DSMT4" ShapeID="_x0000_i1263" DrawAspect="Content" ObjectID="_1663576654" r:id="rId104"/>
          </w:object>
        </w:r>
        <w:r w:rsidR="00611B77" w:rsidRPr="009802F2" w:rsidDel="002437B8">
          <w:rPr>
            <w:rPrChange w:id="2103" w:author="Garrick W Bruening" w:date="2020-07-27T23:34:00Z">
              <w:rPr>
                <w:i/>
                <w:iCs/>
                <w:sz w:val="24"/>
                <w:szCs w:val="24"/>
              </w:rPr>
            </w:rPrChange>
          </w:rPr>
          <w:delText>(</w:delText>
        </w:r>
        <w:r w:rsidR="00611B77" w:rsidRPr="009802F2" w:rsidDel="002437B8">
          <w:rPr>
            <w:rPrChange w:id="2104" w:author="Garrick W Bruening" w:date="2020-07-27T23:34:00Z">
              <w:rPr>
                <w:i/>
                <w:iCs/>
                <w:sz w:val="24"/>
                <w:szCs w:val="24"/>
              </w:rPr>
            </w:rPrChange>
          </w:rPr>
          <w:fldChar w:fldCharType="begin"/>
        </w:r>
        <w:r w:rsidR="00611B77" w:rsidRPr="009802F2" w:rsidDel="002437B8">
          <w:rPr>
            <w:rPrChange w:id="2105" w:author="Garrick W Bruening" w:date="2020-07-27T23:34:00Z">
              <w:rPr>
                <w:i/>
                <w:iCs/>
                <w:sz w:val="24"/>
                <w:szCs w:val="24"/>
              </w:rPr>
            </w:rPrChange>
          </w:rPr>
          <w:delInstrText xml:space="preserve"> SEQ Equation \* ARABIC </w:delInstrText>
        </w:r>
        <w:r w:rsidR="00611B77" w:rsidRPr="009802F2" w:rsidDel="002437B8">
          <w:rPr>
            <w:rPrChange w:id="2106" w:author="Garrick W Bruening" w:date="2020-07-27T23:34:00Z">
              <w:rPr>
                <w:i/>
                <w:iCs/>
                <w:sz w:val="24"/>
                <w:szCs w:val="24"/>
              </w:rPr>
            </w:rPrChange>
          </w:rPr>
          <w:fldChar w:fldCharType="separate"/>
        </w:r>
        <w:r w:rsidR="00AB743E" w:rsidRPr="009802F2" w:rsidDel="002437B8">
          <w:delText>9</w:delText>
        </w:r>
        <w:r w:rsidR="00611B77" w:rsidRPr="009802F2" w:rsidDel="002437B8">
          <w:rPr>
            <w:rPrChange w:id="2107" w:author="Garrick W Bruening" w:date="2020-07-27T23:34:00Z">
              <w:rPr>
                <w:i/>
                <w:iCs/>
                <w:sz w:val="24"/>
                <w:szCs w:val="24"/>
              </w:rPr>
            </w:rPrChange>
          </w:rPr>
          <w:fldChar w:fldCharType="end"/>
        </w:r>
        <w:r w:rsidR="00611B77" w:rsidRPr="009802F2" w:rsidDel="002437B8">
          <w:rPr>
            <w:rPrChange w:id="2108" w:author="Garrick W Bruening" w:date="2020-07-27T23:34:00Z">
              <w:rPr>
                <w:i/>
                <w:iCs/>
                <w:sz w:val="24"/>
                <w:szCs w:val="24"/>
              </w:rPr>
            </w:rPrChange>
          </w:rPr>
          <w:delText>)</w:delText>
        </w:r>
        <w:bookmarkStart w:id="2109" w:name="PasteStart"/>
        <w:bookmarkStart w:id="2110" w:name="PasteEnd"/>
        <w:bookmarkEnd w:id="2109"/>
        <w:bookmarkEnd w:id="2110"/>
      </w:del>
    </w:p>
    <w:p w14:paraId="7866819B" w14:textId="10597749" w:rsidR="000E02EE" w:rsidRPr="009802F2" w:rsidDel="002437B8" w:rsidRDefault="003018AF" w:rsidP="000E02EE">
      <w:pPr>
        <w:rPr>
          <w:del w:id="2111" w:author="Garrick W Bruening" w:date="2020-09-28T15:57:00Z"/>
        </w:rPr>
      </w:pPr>
      <w:del w:id="2112" w:author="Garrick W Bruening" w:date="2020-09-28T15:57:00Z">
        <w:r w:rsidRPr="009802F2" w:rsidDel="002437B8">
          <w:delText xml:space="preserve">, </w:delText>
        </w:r>
        <w:r w:rsidR="00F574D1" w:rsidRPr="009802F2" w:rsidDel="002437B8">
          <w:delText>we find that the model</w:delText>
        </w:r>
        <w:r w:rsidR="000E02EE" w:rsidRPr="009802F2" w:rsidDel="002437B8">
          <w:delText xml:space="preserve"> performs similarly to </w:delText>
        </w:r>
        <w:r w:rsidR="00F574D1" w:rsidRPr="009802F2" w:rsidDel="002437B8">
          <w:delText>a utility</w:delText>
        </w:r>
        <w:r w:rsidR="006210A7" w:rsidRPr="009802F2" w:rsidDel="002437B8">
          <w:delText xml:space="preserve"> based on </w:delText>
        </w:r>
        <w:r w:rsidR="000E02EE" w:rsidRPr="009802F2" w:rsidDel="002437B8">
          <w:delText>gross metabolic cost</w:delText>
        </w:r>
        <w:r w:rsidR="0058091F" w:rsidRPr="009802F2" w:rsidDel="002437B8">
          <w:delText xml:space="preserve"> for both absolute </w:delText>
        </w:r>
        <w:r w:rsidR="00D251DF" w:rsidRPr="009802F2" w:rsidDel="002437B8">
          <w:delText>(</w:delText>
        </w:r>
        <w:r w:rsidR="00D251DF" w:rsidRPr="009802F2" w:rsidDel="002437B8">
          <w:rPr>
            <w:highlight w:val="yellow"/>
          </w:rPr>
          <w:delText>SSE = xx, xx, xx,</w:delText>
        </w:r>
        <w:r w:rsidR="00D251DF" w:rsidRPr="009802F2" w:rsidDel="002437B8">
          <w:delText xml:space="preserve"> for Experiments 2a,b, and c, respectively), </w:delText>
        </w:r>
        <w:r w:rsidR="0058091F" w:rsidRPr="009802F2" w:rsidDel="002437B8">
          <w:delText>and normalized movement durations</w:delText>
        </w:r>
        <w:r w:rsidR="00D251DF" w:rsidRPr="009802F2" w:rsidDel="002437B8">
          <w:delText xml:space="preserve"> (</w:delText>
        </w:r>
        <w:r w:rsidR="00D251DF" w:rsidRPr="009802F2" w:rsidDel="002437B8">
          <w:rPr>
            <w:highlight w:val="yellow"/>
          </w:rPr>
          <w:delText>SSE = xx, xx, xx,</w:delText>
        </w:r>
        <w:r w:rsidR="00D251DF" w:rsidRPr="009802F2" w:rsidDel="002437B8">
          <w:delText xml:space="preserve"> for Experiments 2a,b, and c, respectively)</w:delText>
        </w:r>
        <w:r w:rsidR="000E02EE" w:rsidRPr="009802F2" w:rsidDel="002437B8">
          <w:delText xml:space="preserve">. </w:delText>
        </w:r>
      </w:del>
      <w:ins w:id="2113" w:author="Alaa Ahmed" w:date="2020-07-27T13:33:00Z">
        <w:del w:id="2114" w:author="Garrick W Bruening" w:date="2020-09-28T15:57:00Z">
          <w:r w:rsidR="005D39F7" w:rsidRPr="009802F2" w:rsidDel="002437B8">
            <w:delText>I</w:delText>
          </w:r>
        </w:del>
      </w:ins>
      <w:del w:id="2115" w:author="Garrick W Bruening" w:date="2020-09-28T15:57:00Z">
        <w:r w:rsidR="000E02EE" w:rsidRPr="009802F2" w:rsidDel="002437B8">
          <w:delText xml:space="preserve">Notably, it also </w:delText>
        </w:r>
        <w:r w:rsidR="001E3E34" w:rsidRPr="009802F2" w:rsidDel="002437B8">
          <w:delText xml:space="preserve">appreciably </w:delText>
        </w:r>
        <w:r w:rsidR="000E02EE" w:rsidRPr="009802F2" w:rsidDel="002437B8">
          <w:delText xml:space="preserve">outperforms the sum of </w:delText>
        </w:r>
        <w:r w:rsidR="00BA6A15" w:rsidRPr="009802F2" w:rsidDel="002437B8">
          <w:delText xml:space="preserve">squared </w:delText>
        </w:r>
        <w:r w:rsidR="000E02EE" w:rsidRPr="009802F2" w:rsidDel="002437B8">
          <w:delText xml:space="preserve">torques </w:delText>
        </w:r>
        <w:r w:rsidR="00BA6A15" w:rsidRPr="009802F2" w:rsidDel="002437B8">
          <w:delText>model</w:delText>
        </w:r>
        <w:r w:rsidR="000E02EE" w:rsidRPr="009802F2" w:rsidDel="002437B8">
          <w:delText>.</w:delText>
        </w:r>
      </w:del>
    </w:p>
    <w:p w14:paraId="65A33B5D" w14:textId="55AF466C" w:rsidR="00D13364" w:rsidRPr="009802F2" w:rsidDel="002437B8" w:rsidRDefault="00F84A69" w:rsidP="00ED1E1A">
      <w:pPr>
        <w:rPr>
          <w:del w:id="2116" w:author="Garrick W Bruening" w:date="2020-09-28T15:57:00Z"/>
        </w:rPr>
      </w:pPr>
      <w:del w:id="2117" w:author="Garrick W Bruening" w:date="2020-09-28T15:57:00Z">
        <w:r w:rsidRPr="009802F2" w:rsidDel="002437B8">
          <w:rPr>
            <w:b/>
            <w:bCs/>
          </w:rPr>
          <w:delText>Metabolic cost:</w:delText>
        </w:r>
        <w:r w:rsidRPr="009802F2" w:rsidDel="002437B8">
          <w:delText xml:space="preserve"> </w:delText>
        </w:r>
        <w:r w:rsidR="000E02EE" w:rsidRPr="009802F2" w:rsidDel="002437B8">
          <w:delText xml:space="preserve">In locomotion research, the mechanisms underlying the selection of preferred walking and running speeds is also of great interest. A popular hypothesis is that humans and other animals choose the speed that minimizes the gross metabolic cost to move a fixed distance. We can test that hypothesis using the present data set. In this case, utility is solely comprised of a cost which accordingly needs to be minimized. </w:delText>
        </w:r>
        <w:r w:rsidR="00B96635" w:rsidRPr="009802F2" w:rsidDel="002437B8">
          <w:delText xml:space="preserve">We can represent this utility as the negative of </w:delText>
        </w:r>
        <w:r w:rsidR="00B24814" w:rsidRPr="009802F2" w:rsidDel="002437B8">
          <w:rPr>
            <w:noProof/>
            <w:position w:val="-12"/>
          </w:rPr>
          <w:object w:dxaOrig="320" w:dyaOrig="380" w14:anchorId="386D1B09">
            <v:shape id="_x0000_i1264" type="#_x0000_t75" style="width:14.25pt;height:21.75pt" o:ole="">
              <v:imagedata r:id="rId79" o:title=""/>
            </v:shape>
            <o:OLEObject Type="Embed" ProgID="Equation.DSMT4" ShapeID="_x0000_i1264" DrawAspect="Content" ObjectID="_1663576655" r:id="rId105"/>
          </w:object>
        </w:r>
        <w:r w:rsidR="00D13364" w:rsidRPr="009802F2" w:rsidDel="002437B8">
          <w:delText>,</w:delText>
        </w:r>
        <w:r w:rsidR="000E02EE" w:rsidRPr="009802F2" w:rsidDel="002437B8">
          <w:delText xml:space="preserve"> the cost to reach 10 cm with a given mass at a given duration</w:delText>
        </w:r>
        <w:r w:rsidR="00D13364" w:rsidRPr="009802F2" w:rsidDel="002437B8">
          <w:delText>:</w:delText>
        </w:r>
      </w:del>
    </w:p>
    <w:p w14:paraId="4761AEFC" w14:textId="70513CB5" w:rsidR="00F54DA5" w:rsidRPr="009802F2" w:rsidDel="002437B8" w:rsidRDefault="002E6FCC" w:rsidP="003857B1">
      <w:pPr>
        <w:jc w:val="center"/>
        <w:rPr>
          <w:del w:id="2118" w:author="Garrick W Bruening" w:date="2020-09-28T15:57:00Z"/>
        </w:rPr>
      </w:pPr>
      <m:oMathPara>
        <m:oMath>
          <m:sSub>
            <m:sSubPr>
              <m:ctrlPr>
                <w:del w:id="2119" w:author="Garrick W Bruening" w:date="2020-09-28T15:57:00Z">
                  <w:rPr>
                    <w:rFonts w:ascii="Cambria Math" w:hAnsi="Cambria Math" w:cstheme="minorHAnsi"/>
                    <w:noProof/>
                  </w:rPr>
                </w:del>
              </m:ctrlPr>
            </m:sSubPr>
            <m:e>
              <m:r>
                <w:del w:id="2120" w:author="Garrick W Bruening" w:date="2020-09-28T15:57:00Z">
                  <m:rPr>
                    <m:nor/>
                  </m:rPr>
                  <w:rPr>
                    <w:rFonts w:cstheme="minorHAnsi"/>
                    <w:noProof/>
                  </w:rPr>
                  <m:t>J</m:t>
                </w:del>
              </m:r>
            </m:e>
            <m:sub>
              <m:r>
                <w:del w:id="2121" w:author="Garrick W Bruening" w:date="2020-09-28T15:57:00Z">
                  <m:rPr>
                    <m:nor/>
                  </m:rPr>
                  <w:rPr>
                    <w:rFonts w:cstheme="minorHAnsi"/>
                    <w:noProof/>
                  </w:rPr>
                  <m:t>GrossOnly</m:t>
                </w:del>
              </m:r>
            </m:sub>
          </m:sSub>
          <m:r>
            <w:del w:id="2122" w:author="Garrick W Bruening" w:date="2020-09-28T15:57:00Z">
              <m:rPr>
                <m:nor/>
              </m:rPr>
              <w:rPr>
                <w:rFonts w:cstheme="minorHAnsi"/>
                <w:noProof/>
              </w:rPr>
              <m:t>=-a</m:t>
            </w:del>
          </m:r>
          <m:sSub>
            <m:sSubPr>
              <m:ctrlPr>
                <w:del w:id="2123" w:author="Garrick W Bruening" w:date="2020-09-28T15:57:00Z">
                  <w:rPr>
                    <w:rFonts w:ascii="Cambria Math" w:hAnsi="Cambria Math" w:cstheme="minorHAnsi"/>
                    <w:noProof/>
                  </w:rPr>
                </w:del>
              </m:ctrlPr>
            </m:sSubPr>
            <m:e>
              <m:r>
                <w:del w:id="2124" w:author="Garrick W Bruening" w:date="2020-09-28T15:57:00Z">
                  <m:rPr>
                    <m:nor/>
                  </m:rPr>
                  <w:rPr>
                    <w:rFonts w:cstheme="minorHAnsi"/>
                    <w:noProof/>
                  </w:rPr>
                  <m:t>t</m:t>
                </w:del>
              </m:r>
            </m:e>
            <m:sub>
              <m:r>
                <w:del w:id="2125" w:author="Garrick W Bruening" w:date="2020-09-28T15:57:00Z">
                  <m:rPr>
                    <m:nor/>
                  </m:rPr>
                  <w:rPr>
                    <w:rFonts w:cstheme="minorHAnsi"/>
                    <w:noProof/>
                  </w:rPr>
                  <m:t>m</m:t>
                </w:del>
              </m:r>
            </m:sub>
          </m:sSub>
          <m:r>
            <w:del w:id="2126" w:author="Garrick W Bruening" w:date="2020-09-28T15:57:00Z">
              <m:rPr>
                <m:nor/>
              </m:rPr>
              <w:rPr>
                <w:rFonts w:cstheme="minorHAnsi"/>
                <w:noProof/>
              </w:rPr>
              <m:t>-</m:t>
            </w:del>
          </m:r>
          <m:f>
            <m:fPr>
              <m:ctrlPr>
                <w:del w:id="2127" w:author="Garrick W Bruening" w:date="2020-09-28T15:57:00Z">
                  <w:rPr>
                    <w:rFonts w:ascii="Cambria Math" w:hAnsi="Cambria Math" w:cstheme="minorHAnsi"/>
                    <w:noProof/>
                  </w:rPr>
                </w:del>
              </m:ctrlPr>
            </m:fPr>
            <m:num>
              <m:r>
                <w:del w:id="2128" w:author="Garrick W Bruening" w:date="2020-09-28T15:57:00Z">
                  <m:rPr>
                    <m:nor/>
                  </m:rPr>
                  <w:rPr>
                    <w:rFonts w:cstheme="minorHAnsi"/>
                    <w:noProof/>
                  </w:rPr>
                  <m:t>b</m:t>
                </w:del>
              </m:r>
              <m:sSup>
                <m:sSupPr>
                  <m:ctrlPr>
                    <w:del w:id="2129" w:author="Garrick W Bruening" w:date="2020-09-28T15:57:00Z">
                      <w:rPr>
                        <w:rFonts w:ascii="Cambria Math" w:hAnsi="Cambria Math" w:cstheme="minorHAnsi"/>
                        <w:noProof/>
                      </w:rPr>
                    </w:del>
                  </m:ctrlPr>
                </m:sSupPr>
                <m:e>
                  <m:r>
                    <w:del w:id="2130" w:author="Garrick W Bruening" w:date="2020-09-28T15:57:00Z">
                      <m:rPr>
                        <m:nor/>
                      </m:rPr>
                      <w:rPr>
                        <w:rFonts w:cstheme="minorHAnsi"/>
                        <w:noProof/>
                      </w:rPr>
                      <m:t>m</m:t>
                    </w:del>
                  </m:r>
                </m:e>
                <m:sup>
                  <m:r>
                    <w:del w:id="2131" w:author="Garrick W Bruening" w:date="2020-09-28T15:57:00Z">
                      <m:rPr>
                        <m:nor/>
                      </m:rPr>
                      <w:rPr>
                        <w:rFonts w:cstheme="minorHAnsi"/>
                        <w:noProof/>
                      </w:rPr>
                      <m:t>i</m:t>
                    </w:del>
                  </m:r>
                </m:sup>
              </m:sSup>
            </m:num>
            <m:den>
              <m:sSubSup>
                <m:sSubSupPr>
                  <m:ctrlPr>
                    <w:del w:id="2132" w:author="Garrick W Bruening" w:date="2020-09-28T15:57:00Z">
                      <w:rPr>
                        <w:rFonts w:ascii="Cambria Math" w:hAnsi="Cambria Math" w:cstheme="minorHAnsi"/>
                        <w:noProof/>
                      </w:rPr>
                    </w:del>
                  </m:ctrlPr>
                </m:sSubSupPr>
                <m:e>
                  <m:r>
                    <w:del w:id="2133" w:author="Garrick W Bruening" w:date="2020-09-28T15:57:00Z">
                      <m:rPr>
                        <m:nor/>
                      </m:rPr>
                      <w:rPr>
                        <w:rFonts w:cstheme="minorHAnsi"/>
                        <w:noProof/>
                      </w:rPr>
                      <m:t>t</m:t>
                    </w:del>
                  </m:r>
                </m:e>
                <m:sub>
                  <m:r>
                    <w:del w:id="2134" w:author="Garrick W Bruening" w:date="2020-09-28T15:57:00Z">
                      <m:rPr>
                        <m:nor/>
                      </m:rPr>
                      <w:rPr>
                        <w:rFonts w:cstheme="minorHAnsi"/>
                        <w:noProof/>
                      </w:rPr>
                      <m:t>m</m:t>
                    </w:del>
                  </m:r>
                </m:sub>
                <m:sup>
                  <m:r>
                    <w:del w:id="2135" w:author="Garrick W Bruening" w:date="2020-09-28T15:57:00Z">
                      <m:rPr>
                        <m:nor/>
                      </m:rPr>
                      <w:rPr>
                        <w:rFonts w:cstheme="minorHAnsi"/>
                        <w:noProof/>
                      </w:rPr>
                      <m:t>j-1</m:t>
                    </w:del>
                  </m:r>
                </m:sup>
              </m:sSubSup>
            </m:den>
          </m:f>
        </m:oMath>
      </m:oMathPara>
    </w:p>
    <w:p w14:paraId="638BC206" w14:textId="201C43DA" w:rsidR="00D13364" w:rsidRPr="009802F2" w:rsidDel="002437B8" w:rsidRDefault="00B24814" w:rsidP="00D13364">
      <w:pPr>
        <w:pStyle w:val="MTDisplayEquation"/>
        <w:rPr>
          <w:del w:id="2136" w:author="Garrick W Bruening" w:date="2020-09-28T15:57:00Z"/>
        </w:rPr>
      </w:pPr>
      <w:del w:id="2137" w:author="Garrick W Bruening" w:date="2020-09-28T15:57:00Z">
        <w:r w:rsidRPr="009802F2" w:rsidDel="002437B8">
          <w:rPr>
            <w:noProof/>
            <w:position w:val="-32"/>
          </w:rPr>
          <w:object w:dxaOrig="2200" w:dyaOrig="760" w14:anchorId="14E67FB7">
            <v:shape id="_x0000_i1265" type="#_x0000_t75" style="width:108pt;height:36pt" o:ole="">
              <v:imagedata r:id="rId106" o:title=""/>
            </v:shape>
            <o:OLEObject Type="Embed" ProgID="Equation.DSMT4" ShapeID="_x0000_i1265" DrawAspect="Content" ObjectID="_1663576656" r:id="rId107"/>
          </w:object>
        </w:r>
        <w:r w:rsidR="00F54DA5" w:rsidRPr="009802F2" w:rsidDel="002437B8">
          <w:rPr>
            <w:color w:val="44546A" w:themeColor="text2"/>
            <w:sz w:val="22"/>
            <w:szCs w:val="22"/>
            <w:rPrChange w:id="2138" w:author="Garrick W Bruening" w:date="2020-07-27T23:34:00Z">
              <w:rPr>
                <w:color w:val="44546A" w:themeColor="text2"/>
              </w:rPr>
            </w:rPrChange>
          </w:rPr>
          <w:delText>(</w:delText>
        </w:r>
        <w:r w:rsidR="00F54DA5" w:rsidRPr="009802F2" w:rsidDel="002437B8">
          <w:rPr>
            <w:color w:val="44546A" w:themeColor="text2"/>
            <w:sz w:val="22"/>
            <w:szCs w:val="22"/>
            <w:rPrChange w:id="2139" w:author="Garrick W Bruening" w:date="2020-07-27T23:34:00Z">
              <w:rPr>
                <w:color w:val="44546A" w:themeColor="text2"/>
              </w:rPr>
            </w:rPrChange>
          </w:rPr>
          <w:fldChar w:fldCharType="begin"/>
        </w:r>
        <w:r w:rsidR="00F54DA5" w:rsidRPr="009802F2" w:rsidDel="002437B8">
          <w:rPr>
            <w:color w:val="44546A" w:themeColor="text2"/>
            <w:sz w:val="22"/>
            <w:szCs w:val="22"/>
            <w:rPrChange w:id="2140" w:author="Garrick W Bruening" w:date="2020-07-27T23:34:00Z">
              <w:rPr>
                <w:color w:val="44546A" w:themeColor="text2"/>
              </w:rPr>
            </w:rPrChange>
          </w:rPr>
          <w:delInstrText xml:space="preserve"> SEQ Equation \* ARABIC </w:delInstrText>
        </w:r>
        <w:r w:rsidR="00F54DA5" w:rsidRPr="009802F2" w:rsidDel="002437B8">
          <w:rPr>
            <w:color w:val="44546A" w:themeColor="text2"/>
            <w:sz w:val="22"/>
            <w:szCs w:val="22"/>
            <w:rPrChange w:id="2141" w:author="Garrick W Bruening" w:date="2020-07-27T23:34:00Z">
              <w:rPr>
                <w:color w:val="44546A" w:themeColor="text2"/>
              </w:rPr>
            </w:rPrChange>
          </w:rPr>
          <w:fldChar w:fldCharType="separate"/>
        </w:r>
        <w:r w:rsidR="00AB743E" w:rsidRPr="009802F2" w:rsidDel="002437B8">
          <w:rPr>
            <w:sz w:val="22"/>
            <w:szCs w:val="22"/>
          </w:rPr>
          <w:delText>10</w:delText>
        </w:r>
        <w:r w:rsidR="00F54DA5" w:rsidRPr="009802F2" w:rsidDel="002437B8">
          <w:rPr>
            <w:color w:val="44546A" w:themeColor="text2"/>
            <w:sz w:val="22"/>
            <w:szCs w:val="22"/>
            <w:rPrChange w:id="2142" w:author="Garrick W Bruening" w:date="2020-07-27T23:34:00Z">
              <w:rPr>
                <w:color w:val="44546A" w:themeColor="text2"/>
              </w:rPr>
            </w:rPrChange>
          </w:rPr>
          <w:fldChar w:fldCharType="end"/>
        </w:r>
        <w:r w:rsidR="00F54DA5" w:rsidRPr="009802F2" w:rsidDel="002437B8">
          <w:rPr>
            <w:color w:val="44546A" w:themeColor="text2"/>
            <w:sz w:val="22"/>
            <w:szCs w:val="22"/>
            <w:rPrChange w:id="2143" w:author="Garrick W Bruening" w:date="2020-07-27T23:34:00Z">
              <w:rPr>
                <w:color w:val="44546A" w:themeColor="text2"/>
              </w:rPr>
            </w:rPrChange>
          </w:rPr>
          <w:delText>)</w:delText>
        </w:r>
        <w:r w:rsidR="00D13364" w:rsidRPr="009802F2" w:rsidDel="002437B8">
          <w:delText xml:space="preserve"> </w:delText>
        </w:r>
      </w:del>
    </w:p>
    <w:p w14:paraId="4C759026" w14:textId="0A346F9E" w:rsidR="000E02EE" w:rsidRPr="009802F2" w:rsidDel="002437B8" w:rsidRDefault="000E02EE" w:rsidP="00ED1E1A">
      <w:pPr>
        <w:rPr>
          <w:del w:id="2144" w:author="Garrick W Bruening" w:date="2020-09-28T15:57:00Z"/>
        </w:rPr>
      </w:pPr>
      <w:del w:id="2145" w:author="Garrick W Bruening" w:date="2020-09-28T15:57:00Z">
        <w:r w:rsidRPr="009802F2" w:rsidDel="002437B8">
          <w:delText xml:space="preserve"> </w:delText>
        </w:r>
        <w:r w:rsidR="0069450C" w:rsidRPr="009802F2" w:rsidDel="002437B8">
          <w:delText>As shown earlier in Figure XX</w:delText>
        </w:r>
        <w:r w:rsidRPr="009802F2" w:rsidDel="002437B8">
          <w:delText>, the cost of reaching exhibits a U-shaped curve, initially decreasing with slower movements, but then increasing (Figure X</w:delText>
        </w:r>
        <w:r w:rsidR="000E5B4E" w:rsidRPr="009802F2" w:rsidDel="002437B8">
          <w:delText>X</w:delText>
        </w:r>
        <w:r w:rsidRPr="009802F2" w:rsidDel="002437B8">
          <w:delText>). The minimum of the curve indicates the optimal speed predicted by a utility that is solely dependent on the gross metabolic cost of reach</w:delText>
        </w:r>
        <w:r w:rsidR="005D1F71" w:rsidRPr="009802F2" w:rsidDel="002437B8">
          <w:delText>;</w:delText>
        </w:r>
        <w:r w:rsidRPr="009802F2" w:rsidDel="002437B8">
          <w:delText xml:space="preserve"> in this utility </w:delText>
        </w:r>
        <w:r w:rsidR="005D1F71" w:rsidRPr="009802F2" w:rsidDel="002437B8">
          <w:delText xml:space="preserve">formulation </w:delText>
        </w:r>
        <w:r w:rsidRPr="009802F2" w:rsidDel="002437B8">
          <w:delText>there are no free parameters</w:delText>
        </w:r>
        <w:r w:rsidR="005D1F71" w:rsidRPr="009802F2" w:rsidDel="002437B8">
          <w:delText xml:space="preserve"> to fit to the preferred duration data</w:delText>
        </w:r>
        <w:r w:rsidRPr="009802F2" w:rsidDel="002437B8">
          <w:delText xml:space="preserve">. </w:delText>
        </w:r>
      </w:del>
    </w:p>
    <w:p w14:paraId="73421035" w14:textId="5BF6B591" w:rsidR="000E02EE" w:rsidRPr="009802F2" w:rsidDel="002437B8" w:rsidRDefault="000E02EE" w:rsidP="00ED1E1A">
      <w:pPr>
        <w:rPr>
          <w:del w:id="2146" w:author="Garrick W Bruening" w:date="2020-09-28T15:57:00Z"/>
        </w:rPr>
      </w:pPr>
      <w:del w:id="2147" w:author="Garrick W Bruening" w:date="2020-09-28T15:57:00Z">
        <w:r w:rsidRPr="009802F2" w:rsidDel="002437B8">
          <w:delText xml:space="preserve">We find that minimizing </w:delText>
        </w:r>
        <w:r w:rsidR="00E57BFD" w:rsidRPr="009802F2" w:rsidDel="002437B8">
          <w:delText xml:space="preserve">gross </w:delText>
        </w:r>
        <w:r w:rsidRPr="009802F2" w:rsidDel="002437B8">
          <w:delText xml:space="preserve">metabolic cost </w:delText>
        </w:r>
        <w:r w:rsidR="00E57BFD" w:rsidRPr="009802F2" w:rsidDel="002437B8">
          <w:delText>alone (i.e.</w:delText>
        </w:r>
        <w:r w:rsidR="005D1F71" w:rsidRPr="009802F2" w:rsidDel="002437B8">
          <w:delText>,</w:delText>
        </w:r>
        <w:r w:rsidR="00E57BFD" w:rsidRPr="009802F2" w:rsidDel="002437B8">
          <w:delText xml:space="preserve"> maximizing </w:delText>
        </w:r>
        <w:r w:rsidR="00B24814" w:rsidRPr="009802F2" w:rsidDel="002437B8">
          <w:rPr>
            <w:noProof/>
            <w:position w:val="-16"/>
          </w:rPr>
          <w:object w:dxaOrig="800" w:dyaOrig="420" w14:anchorId="0A5609B0">
            <v:shape id="_x0000_i1266" type="#_x0000_t75" style="width:43.45pt;height:21.75pt" o:ole="">
              <v:imagedata r:id="rId108" o:title=""/>
            </v:shape>
            <o:OLEObject Type="Embed" ProgID="Equation.DSMT4" ShapeID="_x0000_i1266" DrawAspect="Content" ObjectID="_1663576657" r:id="rId109"/>
          </w:object>
        </w:r>
        <w:r w:rsidR="00833338" w:rsidRPr="009802F2" w:rsidDel="002437B8">
          <w:delText xml:space="preserve">) </w:delText>
        </w:r>
        <w:r w:rsidRPr="009802F2" w:rsidDel="002437B8">
          <w:delText xml:space="preserve"> underestimates preferred movement </w:delText>
        </w:r>
        <w:r w:rsidR="007C658C" w:rsidRPr="009802F2" w:rsidDel="002437B8">
          <w:delText>durations</w:delText>
        </w:r>
        <w:r w:rsidRPr="009802F2" w:rsidDel="002437B8">
          <w:delText>, predicting significantly faster speeds than observed</w:delText>
        </w:r>
        <w:r w:rsidR="00D02994" w:rsidRPr="009802F2" w:rsidDel="002437B8">
          <w:delText xml:space="preserve"> </w:delText>
        </w:r>
        <w:commentRangeStart w:id="2148"/>
        <w:r w:rsidR="00D02994" w:rsidRPr="009802F2" w:rsidDel="002437B8">
          <w:delText>(</w:delText>
        </w:r>
        <w:r w:rsidR="00D02994" w:rsidRPr="009802F2" w:rsidDel="002437B8">
          <w:rPr>
            <w:highlight w:val="yellow"/>
          </w:rPr>
          <w:delText xml:space="preserve">SSE = </w:delText>
        </w:r>
        <w:r w:rsidR="006A1089" w:rsidRPr="009802F2" w:rsidDel="002437B8">
          <w:rPr>
            <w:highlight w:val="yellow"/>
          </w:rPr>
          <w:delText>xx (2a) , xx (2b), xx (2c)</w:delText>
        </w:r>
        <w:r w:rsidR="00D02994" w:rsidRPr="009802F2" w:rsidDel="002437B8">
          <w:delText xml:space="preserve">), and is also unable to </w:delText>
        </w:r>
        <w:r w:rsidR="006A1089" w:rsidRPr="009802F2" w:rsidDel="002437B8">
          <w:delText>explain differences in movement duration with target size (experiment)</w:delText>
        </w:r>
        <w:r w:rsidRPr="009802F2" w:rsidDel="002437B8">
          <w:delText>. However, when looking at the changes in movement duration with added mass, minimizing metabolic cost does an excellent job</w:delText>
        </w:r>
        <w:r w:rsidR="00E4103B" w:rsidRPr="009802F2" w:rsidDel="002437B8">
          <w:delText xml:space="preserve"> (</w:delText>
        </w:r>
        <w:r w:rsidR="00E4103B" w:rsidRPr="009802F2" w:rsidDel="002437B8">
          <w:rPr>
            <w:highlight w:val="yellow"/>
          </w:rPr>
          <w:delText>SSE</w:delText>
        </w:r>
        <w:r w:rsidR="00FC2C05" w:rsidRPr="009802F2" w:rsidDel="002437B8">
          <w:rPr>
            <w:highlight w:val="yellow"/>
          </w:rPr>
          <w:delText xml:space="preserve"> </w:delText>
        </w:r>
        <w:r w:rsidR="00E4103B" w:rsidRPr="009802F2" w:rsidDel="002437B8">
          <w:rPr>
            <w:highlight w:val="yellow"/>
          </w:rPr>
          <w:delText>=</w:delText>
        </w:r>
        <w:r w:rsidR="00105FA1" w:rsidRPr="009802F2" w:rsidDel="002437B8">
          <w:rPr>
            <w:highlight w:val="yellow"/>
          </w:rPr>
          <w:delText xml:space="preserve">  </w:delText>
        </w:r>
        <w:r w:rsidR="00105FA1" w:rsidRPr="009802F2" w:rsidDel="002437B8">
          <w:rPr>
            <w:highlight w:val="yellow"/>
            <w:vertAlign w:val="superscript"/>
            <w:rPrChange w:id="2149" w:author="Alaa Ahmed" w:date="2020-08-03T14:16:00Z">
              <w:rPr>
                <w:highlight w:val="yellow"/>
              </w:rPr>
            </w:rPrChange>
          </w:rPr>
          <w:delText>xx</w:delText>
        </w:r>
        <w:r w:rsidR="00105FA1" w:rsidRPr="009802F2" w:rsidDel="002437B8">
          <w:rPr>
            <w:highlight w:val="yellow"/>
          </w:rPr>
          <w:delText xml:space="preserve"> (2a) , </w:delText>
        </w:r>
        <w:r w:rsidR="00105FA1" w:rsidRPr="009802F2" w:rsidDel="002437B8">
          <w:rPr>
            <w:highlight w:val="yellow"/>
            <w:vertAlign w:val="superscript"/>
            <w:rPrChange w:id="2150" w:author="Alaa Ahmed" w:date="2020-08-03T14:17:00Z">
              <w:rPr>
                <w:highlight w:val="yellow"/>
              </w:rPr>
            </w:rPrChange>
          </w:rPr>
          <w:delText>xx</w:delText>
        </w:r>
        <w:r w:rsidR="00105FA1" w:rsidRPr="009802F2" w:rsidDel="002437B8">
          <w:rPr>
            <w:highlight w:val="yellow"/>
          </w:rPr>
          <w:delText xml:space="preserve"> (2b), </w:delText>
        </w:r>
        <w:r w:rsidR="00105FA1" w:rsidRPr="009802F2" w:rsidDel="002437B8">
          <w:rPr>
            <w:highlight w:val="yellow"/>
            <w:vertAlign w:val="superscript"/>
            <w:rPrChange w:id="2151" w:author="Alaa Ahmed" w:date="2020-08-03T14:17:00Z">
              <w:rPr>
                <w:highlight w:val="yellow"/>
              </w:rPr>
            </w:rPrChange>
          </w:rPr>
          <w:delText>xx</w:delText>
        </w:r>
        <w:r w:rsidR="00105FA1" w:rsidRPr="009802F2" w:rsidDel="002437B8">
          <w:rPr>
            <w:highlight w:val="yellow"/>
          </w:rPr>
          <w:delText xml:space="preserve"> (2c)</w:delText>
        </w:r>
        <w:r w:rsidR="00E4103B" w:rsidRPr="009802F2" w:rsidDel="002437B8">
          <w:delText xml:space="preserve"> )</w:delText>
        </w:r>
        <w:r w:rsidRPr="009802F2" w:rsidDel="002437B8">
          <w:delText xml:space="preserve">, similar to a utility based on </w:delText>
        </w:r>
        <w:r w:rsidR="00E4103B" w:rsidRPr="009802F2" w:rsidDel="002437B8">
          <w:delText xml:space="preserve">gross </w:delText>
        </w:r>
        <w:r w:rsidRPr="009802F2" w:rsidDel="002437B8">
          <w:delText>metabolic cost and capture rate</w:delText>
        </w:r>
        <w:r w:rsidR="00E4103B" w:rsidRPr="009802F2" w:rsidDel="002437B8">
          <w:delText xml:space="preserve"> (</w:delText>
        </w:r>
        <w:r w:rsidR="00105FA1" w:rsidRPr="009802F2" w:rsidDel="002437B8">
          <w:rPr>
            <w:highlight w:val="yellow"/>
          </w:rPr>
          <w:delText xml:space="preserve">SSE =  </w:delText>
        </w:r>
        <w:r w:rsidR="00105FA1" w:rsidRPr="009802F2" w:rsidDel="002437B8">
          <w:rPr>
            <w:highlight w:val="yellow"/>
            <w:vertAlign w:val="superscript"/>
            <w:rPrChange w:id="2152" w:author="Alaa Ahmed" w:date="2020-08-03T14:38:00Z">
              <w:rPr>
                <w:highlight w:val="yellow"/>
              </w:rPr>
            </w:rPrChange>
          </w:rPr>
          <w:delText>xx</w:delText>
        </w:r>
        <w:r w:rsidR="00105FA1" w:rsidRPr="009802F2" w:rsidDel="002437B8">
          <w:rPr>
            <w:highlight w:val="yellow"/>
          </w:rPr>
          <w:delText xml:space="preserve"> (2a) , </w:delText>
        </w:r>
        <w:r w:rsidR="00105FA1" w:rsidRPr="009802F2" w:rsidDel="002437B8">
          <w:rPr>
            <w:highlight w:val="yellow"/>
            <w:vertAlign w:val="superscript"/>
            <w:rPrChange w:id="2153" w:author="Alaa Ahmed" w:date="2020-08-03T14:38:00Z">
              <w:rPr>
                <w:highlight w:val="yellow"/>
              </w:rPr>
            </w:rPrChange>
          </w:rPr>
          <w:delText>xx</w:delText>
        </w:r>
        <w:r w:rsidR="00105FA1" w:rsidRPr="009802F2" w:rsidDel="002437B8">
          <w:rPr>
            <w:highlight w:val="yellow"/>
          </w:rPr>
          <w:delText xml:space="preserve"> (2b), </w:delText>
        </w:r>
        <w:r w:rsidR="00105FA1" w:rsidRPr="009802F2" w:rsidDel="002437B8">
          <w:rPr>
            <w:highlight w:val="yellow"/>
            <w:vertAlign w:val="superscript"/>
            <w:rPrChange w:id="2154" w:author="Alaa Ahmed" w:date="2020-08-03T14:38:00Z">
              <w:rPr>
                <w:highlight w:val="yellow"/>
              </w:rPr>
            </w:rPrChange>
          </w:rPr>
          <w:delText>xx</w:delText>
        </w:r>
        <w:r w:rsidR="00105FA1" w:rsidRPr="009802F2" w:rsidDel="002437B8">
          <w:rPr>
            <w:highlight w:val="yellow"/>
          </w:rPr>
          <w:delText xml:space="preserve"> (2c)</w:delText>
        </w:r>
        <w:r w:rsidR="00FC2C05" w:rsidRPr="009802F2" w:rsidDel="002437B8">
          <w:delText>)</w:delText>
        </w:r>
        <w:r w:rsidRPr="009802F2" w:rsidDel="002437B8">
          <w:delText xml:space="preserve">. Thus, minimizing </w:delText>
        </w:r>
        <w:r w:rsidR="00C16DE3" w:rsidRPr="009802F2" w:rsidDel="002437B8">
          <w:delText xml:space="preserve">gross </w:delText>
        </w:r>
        <w:r w:rsidRPr="009802F2" w:rsidDel="002437B8">
          <w:delText xml:space="preserve">metabolic cost alone explains changes in preferred </w:delText>
        </w:r>
        <w:commentRangeEnd w:id="2148"/>
        <w:r w:rsidR="00E82016" w:rsidRPr="009802F2" w:rsidDel="002437B8">
          <w:rPr>
            <w:rStyle w:val="CommentReference"/>
          </w:rPr>
          <w:commentReference w:id="2148"/>
        </w:r>
        <w:r w:rsidRPr="009802F2" w:rsidDel="002437B8">
          <w:delText xml:space="preserve">movement speed with added mass. Also shown in Figure X are the predictions for </w:delText>
        </w:r>
        <w:r w:rsidR="00FC2C05" w:rsidRPr="009802F2" w:rsidDel="002437B8">
          <w:delText xml:space="preserve">a utility that </w:delText>
        </w:r>
        <w:r w:rsidRPr="009802F2" w:rsidDel="002437B8">
          <w:delText>minimiz</w:delText>
        </w:r>
        <w:r w:rsidR="00FC2C05" w:rsidRPr="009802F2" w:rsidDel="002437B8">
          <w:delText>es</w:delText>
        </w:r>
        <w:r w:rsidRPr="009802F2" w:rsidDel="002437B8">
          <w:delText xml:space="preserve"> net metabolic cost</w:delText>
        </w:r>
        <w:r w:rsidR="00C16DE3" w:rsidRPr="009802F2" w:rsidDel="002437B8">
          <w:delText xml:space="preserve"> alone,</w:delText>
        </w:r>
        <w:r w:rsidR="00B24814" w:rsidRPr="009802F2" w:rsidDel="002437B8">
          <w:rPr>
            <w:noProof/>
            <w:position w:val="-32"/>
          </w:rPr>
          <w:object w:dxaOrig="3380" w:dyaOrig="760" w14:anchorId="4C2C0F64">
            <v:shape id="_x0000_i1267" type="#_x0000_t75" style="width:165.75pt;height:36pt" o:ole="">
              <v:imagedata r:id="rId110" o:title=""/>
            </v:shape>
            <o:OLEObject Type="Embed" ProgID="Equation.DSMT4" ShapeID="_x0000_i1267" DrawAspect="Content" ObjectID="_1663576658" r:id="rId111"/>
          </w:object>
        </w:r>
        <w:r w:rsidRPr="009802F2" w:rsidDel="002437B8">
          <w:delText xml:space="preserve">. </w:delText>
        </w:r>
        <w:r w:rsidR="00D267E5" w:rsidRPr="009802F2" w:rsidDel="002437B8">
          <w:delText xml:space="preserve">This model </w:delText>
        </w:r>
        <w:r w:rsidR="00634CC5" w:rsidRPr="009802F2" w:rsidDel="002437B8">
          <w:delText>overestimates</w:delText>
        </w:r>
        <w:r w:rsidRPr="009802F2" w:rsidDel="002437B8">
          <w:delText xml:space="preserve"> preferred </w:delText>
        </w:r>
        <w:r w:rsidR="00634CC5" w:rsidRPr="009802F2" w:rsidDel="002437B8">
          <w:delText>durations</w:delText>
        </w:r>
        <w:r w:rsidRPr="009802F2" w:rsidDel="002437B8">
          <w:delText>, predicting slower movements</w:delText>
        </w:r>
        <w:r w:rsidR="003035A8" w:rsidRPr="009802F2" w:rsidDel="002437B8">
          <w:delText xml:space="preserve"> (</w:delText>
        </w:r>
        <w:r w:rsidR="001C543C" w:rsidRPr="009802F2" w:rsidDel="002437B8">
          <w:rPr>
            <w:highlight w:val="yellow"/>
          </w:rPr>
          <w:delText>SSE =  xx (2a) , xx (2b), xx (2c)</w:delText>
        </w:r>
        <w:r w:rsidR="003035A8" w:rsidRPr="009802F2" w:rsidDel="002437B8">
          <w:delText>)</w:delText>
        </w:r>
        <w:r w:rsidRPr="009802F2" w:rsidDel="002437B8">
          <w:delText xml:space="preserve">. However, again, net metabolic cost </w:delText>
        </w:r>
        <w:r w:rsidR="00D267E5" w:rsidRPr="009802F2" w:rsidDel="002437B8">
          <w:delText xml:space="preserve">alone </w:delText>
        </w:r>
        <w:r w:rsidRPr="009802F2" w:rsidDel="002437B8">
          <w:delText>can explain the changes in movement speed rather well</w:delText>
        </w:r>
        <w:r w:rsidR="00634CC5" w:rsidRPr="009802F2" w:rsidDel="002437B8">
          <w:delText xml:space="preserve"> (</w:delText>
        </w:r>
        <w:r w:rsidR="001C543C" w:rsidRPr="009802F2" w:rsidDel="002437B8">
          <w:rPr>
            <w:highlight w:val="yellow"/>
          </w:rPr>
          <w:delText>SSE =  xx (2a) , xx (2b), xx (2c)</w:delText>
        </w:r>
        <w:r w:rsidR="00634CC5" w:rsidRPr="009802F2" w:rsidDel="002437B8">
          <w:delText>)</w:delText>
        </w:r>
        <w:r w:rsidRPr="009802F2" w:rsidDel="002437B8">
          <w:delText>.</w:delText>
        </w:r>
      </w:del>
    </w:p>
    <w:p w14:paraId="161D58D7" w14:textId="168C078A" w:rsidR="00F84A69" w:rsidRPr="009802F2" w:rsidDel="002437B8" w:rsidRDefault="00F84A69" w:rsidP="00ED1E1A">
      <w:pPr>
        <w:rPr>
          <w:del w:id="2155" w:author="Garrick W Bruening" w:date="2020-09-28T15:57:00Z"/>
        </w:rPr>
      </w:pPr>
      <w:del w:id="2156" w:author="Garrick W Bruening" w:date="2020-09-28T15:57:00Z">
        <w:r w:rsidRPr="009802F2" w:rsidDel="002437B8">
          <w:rPr>
            <w:b/>
            <w:bCs/>
          </w:rPr>
          <w:delText xml:space="preserve">Accuracy: </w:delText>
        </w:r>
        <w:r w:rsidRPr="009802F2" w:rsidDel="002437B8">
          <w:delText>It is possible that</w:delText>
        </w:r>
        <w:r w:rsidR="00D53835" w:rsidRPr="009802F2" w:rsidDel="002437B8">
          <w:delText xml:space="preserve"> participants are adjusting their movement durations to maintain a fixed accuracy level.</w:delText>
        </w:r>
        <w:r w:rsidR="00477791" w:rsidRPr="009802F2" w:rsidDel="002437B8">
          <w:delText xml:space="preserve"> </w:delText>
        </w:r>
      </w:del>
      <w:ins w:id="2157" w:author="Alaa Ahmed" w:date="2020-07-31T10:23:00Z">
        <w:del w:id="2158" w:author="Garrick W Bruening" w:date="2020-09-28T15:57:00Z">
          <w:r w:rsidR="00105A89" w:rsidRPr="009802F2" w:rsidDel="002437B8">
            <w:delText>To examine this</w:delText>
          </w:r>
        </w:del>
      </w:ins>
      <w:ins w:id="2159" w:author="Alaa Ahmed" w:date="2020-07-31T10:14:00Z">
        <w:del w:id="2160" w:author="Garrick W Bruening" w:date="2020-09-28T15:57:00Z">
          <w:r w:rsidR="00374D6D" w:rsidRPr="009802F2" w:rsidDel="002437B8">
            <w:delText xml:space="preserve"> </w:delText>
          </w:r>
        </w:del>
      </w:ins>
      <w:ins w:id="2161" w:author="Alaa Ahmed" w:date="2020-07-31T10:24:00Z">
        <w:del w:id="2162" w:author="Garrick W Bruening" w:date="2020-09-28T15:57:00Z">
          <w:r w:rsidR="00462894" w:rsidRPr="009802F2" w:rsidDel="002437B8">
            <w:delText>we solved for</w:delText>
          </w:r>
        </w:del>
      </w:ins>
      <w:ins w:id="2163" w:author="Alaa Ahmed" w:date="2020-07-31T10:14:00Z">
        <w:del w:id="2164" w:author="Garrick W Bruening" w:date="2020-09-28T15:57:00Z">
          <w:r w:rsidR="00374D6D" w:rsidRPr="009802F2" w:rsidDel="002437B8">
            <w:delText xml:space="preserve"> the </w:delText>
          </w:r>
        </w:del>
      </w:ins>
      <w:ins w:id="2165" w:author="Alaa Ahmed" w:date="2020-07-31T10:30:00Z">
        <w:del w:id="2166" w:author="Garrick W Bruening" w:date="2020-09-28T15:57:00Z">
          <w:r w:rsidR="00E246D5" w:rsidRPr="009802F2" w:rsidDel="002437B8">
            <w:delText xml:space="preserve">single </w:delText>
          </w:r>
        </w:del>
      </w:ins>
      <w:ins w:id="2167" w:author="Alaa Ahmed" w:date="2020-07-31T10:14:00Z">
        <w:del w:id="2168" w:author="Garrick W Bruening" w:date="2020-09-28T15:57:00Z">
          <w:r w:rsidR="00EC3C27" w:rsidRPr="009802F2" w:rsidDel="002437B8">
            <w:delText>probability that best predicted preferred movement durations</w:delText>
          </w:r>
        </w:del>
      </w:ins>
      <w:ins w:id="2169" w:author="Alaa Ahmed" w:date="2020-07-31T10:30:00Z">
        <w:del w:id="2170" w:author="Garrick W Bruening" w:date="2020-09-28T15:57:00Z">
          <w:r w:rsidR="00E246D5" w:rsidRPr="009802F2" w:rsidDel="002437B8">
            <w:delText xml:space="preserve"> across masses in experiment</w:delText>
          </w:r>
        </w:del>
      </w:ins>
      <w:ins w:id="2171" w:author="Alaa Ahmed" w:date="2020-07-31T10:31:00Z">
        <w:del w:id="2172" w:author="Garrick W Bruening" w:date="2020-09-28T15:57:00Z">
          <w:r w:rsidR="000B4FD3" w:rsidRPr="009802F2" w:rsidDel="002437B8">
            <w:delText>s 2a and 2b</w:delText>
          </w:r>
        </w:del>
      </w:ins>
      <w:ins w:id="2173" w:author="Alaa Ahmed" w:date="2020-07-31T10:30:00Z">
        <w:del w:id="2174" w:author="Garrick W Bruening" w:date="2020-09-28T15:57:00Z">
          <w:r w:rsidR="00E246D5" w:rsidRPr="009802F2" w:rsidDel="002437B8">
            <w:delText xml:space="preserve">. </w:delText>
          </w:r>
          <w:r w:rsidR="000B4FD3" w:rsidRPr="009802F2" w:rsidDel="002437B8">
            <w:delText xml:space="preserve">Experiment 2c was omitted from the analysis since it had negligible accuracy requirements and no stopping requirements. </w:delText>
          </w:r>
          <w:r w:rsidR="00E246D5" w:rsidRPr="009802F2" w:rsidDel="002437B8">
            <w:delText>The</w:delText>
          </w:r>
          <w:r w:rsidR="000B4FD3" w:rsidRPr="009802F2" w:rsidDel="002437B8">
            <w:delText xml:space="preserve"> best-fit probability</w:delText>
          </w:r>
        </w:del>
      </w:ins>
      <w:ins w:id="2175" w:author="Alaa Ahmed" w:date="2020-07-31T10:14:00Z">
        <w:del w:id="2176" w:author="Garrick W Bruening" w:date="2020-09-28T15:57:00Z">
          <w:r w:rsidR="00EC3C27" w:rsidRPr="009802F2" w:rsidDel="002437B8">
            <w:delText xml:space="preserve"> was 0.9496 for Experiment 2a and 0.811 for </w:delText>
          </w:r>
        </w:del>
      </w:ins>
      <w:ins w:id="2177" w:author="Alaa Ahmed" w:date="2020-07-31T10:24:00Z">
        <w:del w:id="2178" w:author="Garrick W Bruening" w:date="2020-09-28T15:57:00Z">
          <w:r w:rsidR="00462894" w:rsidRPr="009802F2" w:rsidDel="002437B8">
            <w:delText>E</w:delText>
          </w:r>
        </w:del>
      </w:ins>
      <w:ins w:id="2179" w:author="Alaa Ahmed" w:date="2020-07-31T10:14:00Z">
        <w:del w:id="2180" w:author="Garrick W Bruening" w:date="2020-09-28T15:57:00Z">
          <w:r w:rsidR="00EC3C27" w:rsidRPr="009802F2" w:rsidDel="002437B8">
            <w:delText>xperiment</w:delText>
          </w:r>
        </w:del>
      </w:ins>
      <w:ins w:id="2181" w:author="Alaa Ahmed" w:date="2020-07-31T10:24:00Z">
        <w:del w:id="2182" w:author="Garrick W Bruening" w:date="2020-09-28T15:57:00Z">
          <w:r w:rsidR="00462894" w:rsidRPr="009802F2" w:rsidDel="002437B8">
            <w:delText xml:space="preserve"> 2b</w:delText>
          </w:r>
        </w:del>
      </w:ins>
      <w:ins w:id="2183" w:author="Alaa Ahmed" w:date="2020-07-31T10:15:00Z">
        <w:del w:id="2184" w:author="Garrick W Bruening" w:date="2020-09-28T15:57:00Z">
          <w:r w:rsidR="00666EFA" w:rsidRPr="009802F2" w:rsidDel="002437B8">
            <w:delText xml:space="preserve">. </w:delText>
          </w:r>
        </w:del>
      </w:ins>
      <w:ins w:id="2185" w:author="Alaa Ahmed" w:date="2020-07-31T10:39:00Z">
        <w:del w:id="2186" w:author="Garrick W Bruening" w:date="2020-09-28T15:57:00Z">
          <w:r w:rsidR="00800F9D" w:rsidRPr="009802F2" w:rsidDel="002437B8">
            <w:delText>These numbers are s</w:delText>
          </w:r>
        </w:del>
      </w:ins>
      <w:ins w:id="2187" w:author="Alaa Ahmed" w:date="2020-07-31T10:40:00Z">
        <w:del w:id="2188" w:author="Garrick W Bruening" w:date="2020-09-28T15:57:00Z">
          <w:r w:rsidR="00800F9D" w:rsidRPr="009802F2" w:rsidDel="002437B8">
            <w:delText xml:space="preserve">imilar to the average </w:delText>
          </w:r>
          <w:r w:rsidR="009C73EE" w:rsidRPr="009802F2" w:rsidDel="002437B8">
            <w:delText>success probabilities</w:delText>
          </w:r>
        </w:del>
      </w:ins>
      <w:ins w:id="2189" w:author="Alaa Ahmed" w:date="2020-08-03T14:09:00Z">
        <w:del w:id="2190" w:author="Garrick W Bruening" w:date="2020-09-28T15:57:00Z">
          <w:r w:rsidR="003679DF" w:rsidRPr="009802F2" w:rsidDel="002437B8">
            <w:delText xml:space="preserve"> measured</w:delText>
          </w:r>
        </w:del>
      </w:ins>
      <w:ins w:id="2191" w:author="Alaa Ahmed" w:date="2020-07-31T10:40:00Z">
        <w:del w:id="2192" w:author="Garrick W Bruening" w:date="2020-09-28T15:57:00Z">
          <w:r w:rsidR="009C73EE" w:rsidRPr="009802F2" w:rsidDel="002437B8">
            <w:delText xml:space="preserve"> for each experiment (</w:delText>
          </w:r>
        </w:del>
      </w:ins>
      <w:ins w:id="2193" w:author="Alaa Ahmed" w:date="2020-08-05T12:02:00Z">
        <w:del w:id="2194" w:author="Garrick W Bruening" w:date="2020-09-28T15:57:00Z">
          <w:r w:rsidR="00DC6881" w:rsidRPr="009802F2" w:rsidDel="002437B8">
            <w:rPr>
              <w:highlight w:val="yellow"/>
            </w:rPr>
            <w:delText>xx</w:delText>
          </w:r>
        </w:del>
      </w:ins>
      <w:ins w:id="2195" w:author="Alaa Ahmed" w:date="2020-07-31T10:40:00Z">
        <w:del w:id="2196" w:author="Garrick W Bruening" w:date="2020-09-28T15:57:00Z">
          <w:r w:rsidR="009F24AC" w:rsidRPr="009802F2" w:rsidDel="002437B8">
            <w:rPr>
              <w:highlight w:val="yellow"/>
              <w:rPrChange w:id="2197" w:author="Alaa Ahmed" w:date="2020-08-03T14:10:00Z">
                <w:rPr/>
              </w:rPrChange>
            </w:rPr>
            <w:delText xml:space="preserve"> and </w:delText>
          </w:r>
        </w:del>
      </w:ins>
      <w:ins w:id="2198" w:author="Alaa Ahmed" w:date="2020-08-05T12:02:00Z">
        <w:del w:id="2199" w:author="Garrick W Bruening" w:date="2020-09-28T15:57:00Z">
          <w:r w:rsidR="00DC6881" w:rsidRPr="009802F2" w:rsidDel="002437B8">
            <w:delText>xx</w:delText>
          </w:r>
        </w:del>
      </w:ins>
      <w:ins w:id="2200" w:author="Alaa Ahmed" w:date="2020-07-31T10:40:00Z">
        <w:del w:id="2201" w:author="Garrick W Bruening" w:date="2020-09-28T15:57:00Z">
          <w:r w:rsidR="009F24AC" w:rsidRPr="009802F2" w:rsidDel="002437B8">
            <w:delText>, respectively</w:delText>
          </w:r>
        </w:del>
      </w:ins>
      <w:ins w:id="2202" w:author="Alaa Ahmed" w:date="2020-07-31T10:41:00Z">
        <w:del w:id="2203" w:author="Garrick W Bruening" w:date="2020-09-28T15:57:00Z">
          <w:r w:rsidR="009F24AC" w:rsidRPr="009802F2" w:rsidDel="002437B8">
            <w:delText xml:space="preserve">), and also captures the reduction in probability of success with the smaller target in Exp. 2b. </w:delText>
          </w:r>
          <w:r w:rsidR="00CC08CD" w:rsidRPr="009802F2" w:rsidDel="002437B8">
            <w:delText>However, in the experiment</w:delText>
          </w:r>
        </w:del>
      </w:ins>
      <w:ins w:id="2204" w:author="Alaa Ahmed" w:date="2020-07-31T10:42:00Z">
        <w:del w:id="2205" w:author="Garrick W Bruening" w:date="2020-09-28T15:57:00Z">
          <w:r w:rsidR="00CC08CD" w:rsidRPr="009802F2" w:rsidDel="002437B8">
            <w:delText xml:space="preserve">s, actual </w:delText>
          </w:r>
          <w:r w:rsidR="007C629B" w:rsidRPr="009802F2" w:rsidDel="002437B8">
            <w:delText xml:space="preserve">success probability </w:delText>
          </w:r>
        </w:del>
      </w:ins>
      <w:ins w:id="2206" w:author="Alaa Ahmed" w:date="2020-07-31T10:43:00Z">
        <w:del w:id="2207" w:author="Garrick W Bruening" w:date="2020-09-28T15:57:00Z">
          <w:r w:rsidR="00AD2838" w:rsidRPr="009802F2" w:rsidDel="002437B8">
            <w:delText xml:space="preserve">was not the same across added mass, but </w:delText>
          </w:r>
        </w:del>
      </w:ins>
      <w:ins w:id="2208" w:author="Alaa Ahmed" w:date="2020-07-31T10:42:00Z">
        <w:del w:id="2209" w:author="Garrick W Bruening" w:date="2020-09-28T15:57:00Z">
          <w:r w:rsidR="007C629B" w:rsidRPr="009802F2" w:rsidDel="002437B8">
            <w:delText>varied</w:delText>
          </w:r>
          <w:r w:rsidR="00AD2838" w:rsidRPr="009802F2" w:rsidDel="002437B8">
            <w:delText>, especially in Exp 2b. Thus,</w:delText>
          </w:r>
        </w:del>
      </w:ins>
      <w:ins w:id="2210" w:author="Alaa Ahmed" w:date="2020-07-31T10:43:00Z">
        <w:del w:id="2211" w:author="Garrick W Bruening" w:date="2020-09-28T15:57:00Z">
          <w:r w:rsidR="00AD2838" w:rsidRPr="009802F2" w:rsidDel="002437B8">
            <w:delText xml:space="preserve"> c</w:delText>
          </w:r>
        </w:del>
      </w:ins>
      <w:ins w:id="2212" w:author="Alaa Ahmed" w:date="2020-07-31T10:25:00Z">
        <w:del w:id="2213" w:author="Garrick W Bruening" w:date="2020-09-28T15:57:00Z">
          <w:r w:rsidR="00745C26" w:rsidRPr="009802F2" w:rsidDel="002437B8">
            <w:delText>ompared with a utility based on capture rate</w:delText>
          </w:r>
        </w:del>
      </w:ins>
      <w:ins w:id="2214" w:author="Alaa Ahmed" w:date="2020-07-31T10:26:00Z">
        <w:del w:id="2215" w:author="Garrick W Bruening" w:date="2020-09-28T15:57:00Z">
          <w:r w:rsidR="00745C26" w:rsidRPr="009802F2" w:rsidDel="002437B8">
            <w:delText>,</w:delText>
          </w:r>
        </w:del>
      </w:ins>
      <w:ins w:id="2216" w:author="Alaa Ahmed" w:date="2020-07-31T10:25:00Z">
        <w:del w:id="2217" w:author="Garrick W Bruening" w:date="2020-09-28T15:57:00Z">
          <w:r w:rsidR="00745C26" w:rsidRPr="009802F2" w:rsidDel="002437B8">
            <w:delText xml:space="preserve"> </w:delText>
          </w:r>
        </w:del>
      </w:ins>
      <w:ins w:id="2218" w:author="Alaa Ahmed" w:date="2020-07-31T10:26:00Z">
        <w:del w:id="2219" w:author="Garrick W Bruening" w:date="2020-09-28T15:57:00Z">
          <w:r w:rsidR="00745C26" w:rsidRPr="009802F2" w:rsidDel="002437B8">
            <w:delText>t</w:delText>
          </w:r>
        </w:del>
      </w:ins>
      <w:ins w:id="2220" w:author="Alaa Ahmed" w:date="2020-07-31T10:15:00Z">
        <w:del w:id="2221" w:author="Garrick W Bruening" w:date="2020-09-28T15:57:00Z">
          <w:r w:rsidR="00666EFA" w:rsidRPr="009802F2" w:rsidDel="002437B8">
            <w:delText xml:space="preserve">his </w:delText>
          </w:r>
        </w:del>
      </w:ins>
      <w:ins w:id="2222" w:author="Alaa Ahmed" w:date="2020-07-31T10:25:00Z">
        <w:del w:id="2223" w:author="Garrick W Bruening" w:date="2020-09-28T15:57:00Z">
          <w:r w:rsidR="004323B6" w:rsidRPr="009802F2" w:rsidDel="002437B8">
            <w:delText xml:space="preserve">accuracy-based </w:delText>
          </w:r>
        </w:del>
      </w:ins>
      <w:ins w:id="2224" w:author="Alaa Ahmed" w:date="2020-07-31T10:15:00Z">
        <w:del w:id="2225" w:author="Garrick W Bruening" w:date="2020-09-28T15:57:00Z">
          <w:r w:rsidR="00666EFA" w:rsidRPr="009802F2" w:rsidDel="002437B8">
            <w:delText>model</w:delText>
          </w:r>
        </w:del>
      </w:ins>
      <w:ins w:id="2226" w:author="Alaa Ahmed" w:date="2020-07-31T10:16:00Z">
        <w:del w:id="2227" w:author="Garrick W Bruening" w:date="2020-09-28T15:57:00Z">
          <w:r w:rsidR="00A7454F" w:rsidRPr="009802F2" w:rsidDel="002437B8">
            <w:delText xml:space="preserve"> </w:delText>
          </w:r>
        </w:del>
      </w:ins>
      <w:ins w:id="2228" w:author="Alaa Ahmed" w:date="2020-07-31T10:25:00Z">
        <w:del w:id="2229" w:author="Garrick W Bruening" w:date="2020-09-28T15:57:00Z">
          <w:r w:rsidR="00745C26" w:rsidRPr="009802F2" w:rsidDel="002437B8">
            <w:delText>performed worse in</w:delText>
          </w:r>
        </w:del>
      </w:ins>
      <w:ins w:id="2230" w:author="Alaa Ahmed" w:date="2020-07-31T10:16:00Z">
        <w:del w:id="2231" w:author="Garrick W Bruening" w:date="2020-09-28T15:57:00Z">
          <w:r w:rsidR="00B14D68" w:rsidRPr="009802F2" w:rsidDel="002437B8">
            <w:delText xml:space="preserve"> predicting </w:delText>
          </w:r>
        </w:del>
      </w:ins>
      <w:ins w:id="2232" w:author="Alaa Ahmed" w:date="2020-07-31T10:17:00Z">
        <w:del w:id="2233" w:author="Garrick W Bruening" w:date="2020-09-28T15:57:00Z">
          <w:r w:rsidR="00073C85" w:rsidRPr="009802F2" w:rsidDel="002437B8">
            <w:delText>participants’ preferred durations in both experiments, as evidenced by higher SSEs and AIC</w:delText>
          </w:r>
          <w:r w:rsidR="00D3277F" w:rsidRPr="009802F2" w:rsidDel="002437B8">
            <w:delText xml:space="preserve"> scores </w:delText>
          </w:r>
        </w:del>
      </w:ins>
      <w:del w:id="2234" w:author="Garrick W Bruening" w:date="2020-09-28T15:57:00Z">
        <w:r w:rsidR="00A3300D" w:rsidRPr="009802F2" w:rsidDel="002437B8">
          <w:rPr>
            <w:rPrChange w:id="2235" w:author="Alaa Ahmed" w:date="2020-07-31T10:17:00Z">
              <w:rPr>
                <w:highlight w:val="yellow"/>
              </w:rPr>
            </w:rPrChange>
          </w:rPr>
          <w:delText>For experiment 2a and</w:delText>
        </w:r>
      </w:del>
      <w:ins w:id="2236" w:author="Alaa Ahmed" w:date="2020-07-31T10:15:00Z">
        <w:del w:id="2237" w:author="Garrick W Bruening" w:date="2020-09-28T15:57:00Z">
          <w:r w:rsidR="00666EFA" w:rsidRPr="009802F2" w:rsidDel="002437B8">
            <w:rPr>
              <w:rPrChange w:id="2238" w:author="Alaa Ahmed" w:date="2020-07-31T10:17:00Z">
                <w:rPr>
                  <w:highlight w:val="yellow"/>
                </w:rPr>
              </w:rPrChange>
            </w:rPr>
            <w:delText>(</w:delText>
          </w:r>
        </w:del>
      </w:ins>
      <w:del w:id="2239" w:author="Garrick W Bruening" w:date="2020-09-28T15:57:00Z">
        <w:r w:rsidR="00A3300D" w:rsidRPr="009802F2" w:rsidDel="002437B8">
          <w:rPr>
            <w:highlight w:val="yellow"/>
          </w:rPr>
          <w:delText xml:space="preserve"> 2b: </w:delText>
        </w:r>
        <w:r w:rsidR="00477791" w:rsidRPr="009802F2" w:rsidDel="002437B8">
          <w:rPr>
            <w:highlight w:val="yellow"/>
          </w:rPr>
          <w:delText>Find probability that best fits durations across mass. Calculate SSE.</w:delText>
        </w:r>
      </w:del>
      <w:ins w:id="2240" w:author="Alaa Ahmed" w:date="2020-07-30T17:43:00Z">
        <w:del w:id="2241" w:author="Garrick W Bruening" w:date="2020-09-28T15:57:00Z">
          <w:r w:rsidR="006657B0" w:rsidRPr="009802F2" w:rsidDel="002437B8">
            <w:delText>SSE</w:delText>
          </w:r>
        </w:del>
      </w:ins>
      <w:ins w:id="2242" w:author="Alaa Ahmed" w:date="2020-07-30T17:45:00Z">
        <w:del w:id="2243" w:author="Garrick W Bruening" w:date="2020-09-28T15:57:00Z">
          <w:r w:rsidR="006B3334" w:rsidRPr="009802F2" w:rsidDel="002437B8">
            <w:delText>s</w:delText>
          </w:r>
        </w:del>
      </w:ins>
      <w:ins w:id="2244" w:author="Alaa Ahmed" w:date="2020-07-30T17:43:00Z">
        <w:del w:id="2245" w:author="Garrick W Bruening" w:date="2020-09-28T15:57:00Z">
          <w:r w:rsidR="006657B0" w:rsidRPr="009802F2" w:rsidDel="002437B8">
            <w:delText xml:space="preserve">: </w:delText>
          </w:r>
          <w:r w:rsidR="00A22167" w:rsidRPr="009802F2" w:rsidDel="002437B8">
            <w:delText>3.5</w:delText>
          </w:r>
        </w:del>
      </w:ins>
      <w:ins w:id="2246" w:author="Alaa Ahmed" w:date="2020-07-30T17:44:00Z">
        <w:del w:id="2247" w:author="Garrick W Bruening" w:date="2020-09-28T15:57:00Z">
          <w:r w:rsidR="00A22167" w:rsidRPr="009802F2" w:rsidDel="002437B8">
            <w:delText>9</w:delText>
          </w:r>
        </w:del>
      </w:ins>
      <w:ins w:id="2248" w:author="Alaa Ahmed" w:date="2020-07-30T17:43:00Z">
        <w:del w:id="2249" w:author="Garrick W Bruening" w:date="2020-09-28T15:57:00Z">
          <w:r w:rsidR="00A22167" w:rsidRPr="009802F2" w:rsidDel="002437B8">
            <w:delText>e</w:delText>
          </w:r>
          <w:r w:rsidR="00A22167" w:rsidRPr="009802F2" w:rsidDel="002437B8">
            <w:rPr>
              <w:vertAlign w:val="superscript"/>
            </w:rPr>
            <w:delText>-3</w:delText>
          </w:r>
        </w:del>
      </w:ins>
      <w:ins w:id="2250" w:author="Alaa Ahmed" w:date="2020-07-30T17:44:00Z">
        <w:del w:id="2251" w:author="Garrick W Bruening" w:date="2020-09-28T15:57:00Z">
          <w:r w:rsidR="00A22167" w:rsidRPr="009802F2" w:rsidDel="002437B8">
            <w:delText xml:space="preserve"> (Exp. 2a)</w:delText>
          </w:r>
          <w:r w:rsidR="00B95EB5" w:rsidRPr="009802F2" w:rsidDel="002437B8">
            <w:delText xml:space="preserve">, </w:delText>
          </w:r>
          <w:r w:rsidR="006B3334" w:rsidRPr="009802F2" w:rsidDel="002437B8">
            <w:delText>1.4</w:delText>
          </w:r>
        </w:del>
      </w:ins>
      <w:ins w:id="2252" w:author="Alaa Ahmed" w:date="2020-07-30T17:45:00Z">
        <w:del w:id="2253" w:author="Garrick W Bruening" w:date="2020-09-28T15:57:00Z">
          <w:r w:rsidR="006B3334" w:rsidRPr="009802F2" w:rsidDel="002437B8">
            <w:delText>6</w:delText>
          </w:r>
        </w:del>
      </w:ins>
      <w:ins w:id="2254" w:author="Alaa Ahmed" w:date="2020-07-30T17:44:00Z">
        <w:del w:id="2255" w:author="Garrick W Bruening" w:date="2020-09-28T15:57:00Z">
          <w:r w:rsidR="00B95EB5" w:rsidRPr="009802F2" w:rsidDel="002437B8">
            <w:delText>e</w:delText>
          </w:r>
          <w:r w:rsidR="00B95EB5" w:rsidRPr="009802F2" w:rsidDel="002437B8">
            <w:rPr>
              <w:vertAlign w:val="superscript"/>
            </w:rPr>
            <w:delText>-</w:delText>
          </w:r>
        </w:del>
      </w:ins>
      <w:ins w:id="2256" w:author="Alaa Ahmed" w:date="2020-07-30T17:45:00Z">
        <w:del w:id="2257" w:author="Garrick W Bruening" w:date="2020-09-28T15:57:00Z">
          <w:r w:rsidR="006B3334" w:rsidRPr="009802F2" w:rsidDel="002437B8">
            <w:rPr>
              <w:vertAlign w:val="superscript"/>
            </w:rPr>
            <w:delText>2</w:delText>
          </w:r>
        </w:del>
      </w:ins>
      <w:ins w:id="2258" w:author="Alaa Ahmed" w:date="2020-07-30T17:44:00Z">
        <w:del w:id="2259" w:author="Garrick W Bruening" w:date="2020-09-28T15:57:00Z">
          <w:r w:rsidR="00B95EB5" w:rsidRPr="009802F2" w:rsidDel="002437B8">
            <w:delText xml:space="preserve"> (Exp. 2b),</w:delText>
          </w:r>
        </w:del>
      </w:ins>
      <w:ins w:id="2260" w:author="Alaa Ahmed" w:date="2020-07-30T17:45:00Z">
        <w:del w:id="2261" w:author="Garrick W Bruening" w:date="2020-09-28T15:57:00Z">
          <w:r w:rsidR="006B3334" w:rsidRPr="009802F2" w:rsidDel="002437B8">
            <w:delText xml:space="preserve"> AICs: </w:delText>
          </w:r>
        </w:del>
      </w:ins>
      <w:ins w:id="2262" w:author="Alaa Ahmed" w:date="2020-07-30T17:46:00Z">
        <w:del w:id="2263" w:author="Garrick W Bruening" w:date="2020-09-28T15:57:00Z">
          <w:r w:rsidR="007017FE" w:rsidRPr="009802F2" w:rsidDel="002437B8">
            <w:delText xml:space="preserve">-26.1 </w:delText>
          </w:r>
        </w:del>
      </w:ins>
      <w:ins w:id="2264" w:author="Alaa Ahmed" w:date="2020-07-30T17:45:00Z">
        <w:del w:id="2265" w:author="Garrick W Bruening" w:date="2020-09-28T15:57:00Z">
          <w:r w:rsidR="006B3334" w:rsidRPr="009802F2" w:rsidDel="002437B8">
            <w:delText xml:space="preserve">(Exp. 2a), </w:delText>
          </w:r>
          <w:r w:rsidR="00994255" w:rsidRPr="009802F2" w:rsidDel="002437B8">
            <w:delText>-2</w:delText>
          </w:r>
        </w:del>
      </w:ins>
      <w:ins w:id="2266" w:author="Alaa Ahmed" w:date="2020-07-30T17:46:00Z">
        <w:del w:id="2267" w:author="Garrick W Bruening" w:date="2020-09-28T15:57:00Z">
          <w:r w:rsidR="007017FE" w:rsidRPr="009802F2" w:rsidDel="002437B8">
            <w:delText>0</w:delText>
          </w:r>
        </w:del>
      </w:ins>
      <w:ins w:id="2268" w:author="Alaa Ahmed" w:date="2020-07-30T17:45:00Z">
        <w:del w:id="2269" w:author="Garrick W Bruening" w:date="2020-09-28T15:57:00Z">
          <w:r w:rsidR="00994255" w:rsidRPr="009802F2" w:rsidDel="002437B8">
            <w:delText>.</w:delText>
          </w:r>
        </w:del>
      </w:ins>
      <w:ins w:id="2270" w:author="Alaa Ahmed" w:date="2020-07-30T17:46:00Z">
        <w:del w:id="2271" w:author="Garrick W Bruening" w:date="2020-09-28T15:57:00Z">
          <w:r w:rsidR="007017FE" w:rsidRPr="009802F2" w:rsidDel="002437B8">
            <w:delText>5</w:delText>
          </w:r>
        </w:del>
      </w:ins>
      <w:ins w:id="2272" w:author="Alaa Ahmed" w:date="2020-07-30T17:45:00Z">
        <w:del w:id="2273" w:author="Garrick W Bruening" w:date="2020-09-28T15:57:00Z">
          <w:r w:rsidR="006B3334" w:rsidRPr="009802F2" w:rsidDel="002437B8">
            <w:delText xml:space="preserve"> (Exp. 2b)</w:delText>
          </w:r>
        </w:del>
      </w:ins>
      <w:ins w:id="2274" w:author="Alaa Ahmed" w:date="2020-07-31T10:15:00Z">
        <w:del w:id="2275" w:author="Garrick W Bruening" w:date="2020-09-28T15:57:00Z">
          <w:r w:rsidR="00666EFA" w:rsidRPr="009802F2" w:rsidDel="002437B8">
            <w:delText>).</w:delText>
          </w:r>
        </w:del>
      </w:ins>
    </w:p>
    <w:p w14:paraId="0C5AC8DD" w14:textId="77777777" w:rsidR="00EA747D" w:rsidRPr="009802F2" w:rsidDel="003F14AD" w:rsidRDefault="00EA747D" w:rsidP="00ED1E1A">
      <w:pPr>
        <w:rPr>
          <w:ins w:id="2276" w:author="Alaa Ahmed" w:date="2020-08-07T11:56:00Z"/>
          <w:del w:id="2277" w:author="Garrick W Bruening" w:date="2020-10-06T12:03:00Z"/>
        </w:rPr>
      </w:pPr>
    </w:p>
    <w:p w14:paraId="2D99C409" w14:textId="52324EFB" w:rsidR="003F72AE" w:rsidRPr="009802F2" w:rsidDel="003F14AD" w:rsidRDefault="003F72AE">
      <w:pPr>
        <w:rPr>
          <w:del w:id="2278" w:author="Garrick W Bruening" w:date="2020-10-06T12:03:00Z"/>
        </w:rPr>
        <w:pPrChange w:id="2279" w:author="Alaa Ahmed" w:date="2020-08-03T14:11:00Z">
          <w:pPr>
            <w:ind w:firstLine="720"/>
          </w:pPr>
        </w:pPrChange>
      </w:pPr>
    </w:p>
    <w:p w14:paraId="4DC3122B" w14:textId="754E332E" w:rsidR="00787EBB" w:rsidRPr="009802F2" w:rsidDel="00D50221" w:rsidRDefault="00787EBB" w:rsidP="00787EBB">
      <w:pPr>
        <w:pStyle w:val="Heading1"/>
        <w:rPr>
          <w:del w:id="2280" w:author="Garrick W Bruening" w:date="2020-10-06T12:03:00Z"/>
        </w:rPr>
      </w:pPr>
      <w:del w:id="2281" w:author="Garrick W Bruening" w:date="2020-10-06T12:03:00Z">
        <w:r w:rsidRPr="009802F2" w:rsidDel="00D50221">
          <w:delText>Discussion</w:delText>
        </w:r>
      </w:del>
    </w:p>
    <w:p w14:paraId="57DE05EB" w14:textId="64035E7C" w:rsidR="000B6A58" w:rsidRPr="009802F2" w:rsidDel="00D50221" w:rsidRDefault="000B6A58">
      <w:pPr>
        <w:pStyle w:val="Heading1"/>
        <w:rPr>
          <w:ins w:id="2282" w:author="Alaa Ahmed" w:date="2020-08-03T15:41:00Z"/>
          <w:del w:id="2283" w:author="Garrick W Bruening" w:date="2020-10-06T12:04:00Z"/>
        </w:rPr>
        <w:pPrChange w:id="2284" w:author="Alaa Ahmed" w:date="2020-08-05T11:45:00Z">
          <w:pPr/>
        </w:pPrChange>
      </w:pPr>
    </w:p>
    <w:p w14:paraId="15A99340" w14:textId="045F47DD" w:rsidR="00CA0557" w:rsidRPr="009802F2" w:rsidDel="00D50221" w:rsidRDefault="00CA0557" w:rsidP="00CA0557">
      <w:pPr>
        <w:rPr>
          <w:del w:id="2285" w:author="Garrick W Bruening" w:date="2020-10-06T12:04:00Z"/>
        </w:rPr>
      </w:pPr>
      <w:del w:id="2286" w:author="Garrick W Bruening" w:date="2020-10-06T12:04:00Z">
        <w:r w:rsidRPr="009802F2" w:rsidDel="00D50221">
          <w:delText>In this study we wanted to determine how changing the mass of the arm affects reaching movements, specifically how it affects preferred reach duration and the metabolic cost of reaching.</w:delText>
        </w:r>
      </w:del>
      <w:ins w:id="2287" w:author="Alaa Ahmed" w:date="2020-08-03T16:39:00Z">
        <w:del w:id="2288" w:author="Garrick W Bruening" w:date="2020-10-06T12:04:00Z">
          <w:r w:rsidR="00EA24A7" w:rsidRPr="009802F2" w:rsidDel="00D50221">
            <w:delText>In this study</w:delText>
          </w:r>
        </w:del>
      </w:ins>
      <w:del w:id="2289" w:author="Garrick W Bruening" w:date="2020-10-06T12:04:00Z">
        <w:r w:rsidRPr="009802F2" w:rsidDel="00D50221">
          <w:delText xml:space="preserve"> </w:delText>
        </w:r>
      </w:del>
      <w:ins w:id="2290" w:author="Alaa Ahmed" w:date="2020-08-03T16:42:00Z">
        <w:del w:id="2291" w:author="Garrick W Bruening" w:date="2020-10-06T12:04:00Z">
          <w:r w:rsidR="002D127B" w:rsidRPr="009802F2" w:rsidDel="00D50221">
            <w:delText>w</w:delText>
          </w:r>
        </w:del>
      </w:ins>
      <w:del w:id="2292" w:author="Garrick W Bruening" w:date="2020-10-06T12:04:00Z">
        <w:r w:rsidRPr="009802F2" w:rsidDel="00D50221">
          <w:delText>We found that adding mass at the hand led subjects to make increased duration and reduced vigor reaching movements, and adding mass increased the metabolic cost of reaching in a sublinear manner. A recently proposed utility framework, that represents effort with metabolic cost discounted by time, can explain the movement duration across multiple experiments</w:delText>
        </w:r>
      </w:del>
      <w:ins w:id="2293" w:author="Garrick" w:date="2020-10-02T14:42:00Z">
        <w:del w:id="2294" w:author="Garrick W Bruening" w:date="2020-10-06T12:04:00Z">
          <w:r w:rsidRPr="009802F2" w:rsidDel="00D50221">
            <w:delText xml:space="preserve"> </w:delText>
          </w:r>
        </w:del>
      </w:ins>
      <w:del w:id="2295" w:author="Garrick W Bruening" w:date="2020-10-06T12:04:00Z">
        <w:r w:rsidR="00DA48C7" w:rsidRPr="009802F2" w:rsidDel="00D50221">
          <w:fldChar w:fldCharType="begin"/>
        </w:r>
        <w:r w:rsidR="00904368" w:rsidRPr="009802F2" w:rsidDel="00D50221">
          <w:delInstrText xml:space="preserve"> ADDIN ZOTERO_ITEM CSL_CITATION {"citationID":"FdI1OE9e","properties":{"formattedCitation":"(Shadmehr et al., 2016)","plainCitation":"(Shadmehr et al., 2016)","noteIndex":0},"citationItems":[{"id":811,"uris":["http://zotero.org/users/4343224/items/3UEEVG5R"],"uri":["http://zotero.org/users/4343224/items/3UEEVG5R"],"itemData":{"id":811,"type":"article-journal","abstract":"Given two rewarding stimuli, animals tend to choose the more rewarding (or less effortful) option. However, they also move faster toward that stimulus [ 1–5 ]. This suggests that reward and effort not only affect decision-making, they also influence motor control [ 6, 7 ]. How does the brain compute the effort requirements of a task? Here, we considered data acquired during walking, reaching, flying, or isometric force production. In analyzing the decision-making and motor-control behaviors of various animals, we considered the possibility that the brain may estimate effort objectively, via the metabolic energy consumed to produce the action. We measured the energetic cost of reaching and found that, like walking, it was convex in time, with a global minimum, implying that there existed a movement speed that minimized effort. However, reward made it worthwhile to be energetically inefficient. Using a framework in which utility of an action depended on reward and energetic cost, both discounted in time, we found that it was possible to account for a body of data in which animals were free to choose how to move (reach slow or fast), as well as what to do (walk or fly, produce force F1 or F2). We suggest that some forms of decision-making and motor control may share a common utility in which the brain represents the effort associated with performing an action objectively via its metabolic energy cost and then, like reward, temporally discounts it as a function of movement duration.","container-title":"Current Biology","DOI":"10.1016/j.cub.2016.05.065","ISSN":"0960-9822","issue":"14","language":"English","page":"1929–1934","title":"A Representation of Effort in Decision-Making and Motor Control","volume":"26","author":[{"family":"Shadmehr","given":"Reza"},{"family":"Huang","given":"Helen J."},{"family":"Ahmed","given":"Alaa A."}],"issued":{"date-parts":[["2016",7]]}}}],"schema":"https://github.com/citation-style-language/schema/raw/master/csl-citation.json"} </w:delInstrText>
        </w:r>
        <w:r w:rsidR="00DA48C7" w:rsidRPr="009802F2" w:rsidDel="00D50221">
          <w:fldChar w:fldCharType="separate"/>
        </w:r>
        <w:r w:rsidR="00904368" w:rsidRPr="009802F2" w:rsidDel="00D50221">
          <w:rPr>
            <w:rFonts w:ascii="Calibri" w:hAnsi="Calibri" w:cs="Calibri"/>
          </w:rPr>
          <w:delText>(Shadmehr et al., 2016)</w:delText>
        </w:r>
        <w:r w:rsidR="00DA48C7" w:rsidRPr="009802F2" w:rsidDel="00D50221">
          <w:fldChar w:fldCharType="end"/>
        </w:r>
      </w:del>
      <w:ins w:id="2296" w:author="Garrick" w:date="2020-10-02T14:42:00Z">
        <w:del w:id="2297" w:author="Garrick W Bruening" w:date="2020-10-06T12:04:00Z">
          <w:r w:rsidR="00DA48C7" w:rsidRPr="009802F2" w:rsidDel="00D50221">
            <w:delText xml:space="preserve">. </w:delText>
          </w:r>
        </w:del>
      </w:ins>
      <w:del w:id="2298" w:author="Garrick W Bruening" w:date="2020-10-06T12:04:00Z">
        <w:r w:rsidRPr="009802F2" w:rsidDel="00D50221">
          <w:delText xml:space="preserve"> \cite{shadmehr_representation_2016}. When comparing the metabolic cost minimum to the preferred reach duration of subjects, we find that minimizing metabolic cost alone cannot predict the preferred movement duration. </w:delText>
        </w:r>
      </w:del>
    </w:p>
    <w:p w14:paraId="6BD77494" w14:textId="51E85500" w:rsidR="00CA0557" w:rsidRPr="009802F2" w:rsidRDefault="00BD6ADC" w:rsidP="00CA0557">
      <w:pPr>
        <w:rPr>
          <w:ins w:id="2299" w:author="Alaa Ahmed" w:date="2020-08-05T11:15:00Z"/>
          <w:del w:id="2300" w:author="Garrick W Bruening" w:date="2020-10-05T15:38:00Z"/>
        </w:rPr>
      </w:pPr>
      <w:ins w:id="2301" w:author="Alaa Ahmed" w:date="2020-08-03T16:08:00Z">
        <w:del w:id="2302" w:author="Garrick W Bruening" w:date="2020-10-06T12:04:00Z">
          <w:r w:rsidRPr="009802F2" w:rsidDel="00D50221">
            <w:delText xml:space="preserve">COT: </w:delText>
          </w:r>
        </w:del>
      </w:ins>
      <w:del w:id="2303" w:author="Garrick W Bruening" w:date="2020-10-06T12:04:00Z">
        <w:r w:rsidR="00CA0557" w:rsidRPr="009802F2" w:rsidDel="00D50221">
          <w:delText>One common method used to explain movement speed is to minimize the total metabolic cost of the movement. Minimizing metabolic cost of transport has been used to explain preferred walking and running velocity across many different studies</w:delText>
        </w:r>
      </w:del>
      <w:ins w:id="2304" w:author="Garrick" w:date="2020-10-02T14:42:00Z">
        <w:del w:id="2305" w:author="Garrick W Bruening" w:date="2020-10-06T12:04:00Z">
          <w:r w:rsidR="00634ADF" w:rsidRPr="009802F2" w:rsidDel="00D50221">
            <w:delText xml:space="preserve"> </w:delText>
          </w:r>
        </w:del>
      </w:ins>
      <w:del w:id="2306" w:author="Garrick W Bruening" w:date="2020-10-06T12:04:00Z">
        <w:r w:rsidR="00634ADF" w:rsidRPr="009802F2" w:rsidDel="00D50221">
          <w:fldChar w:fldCharType="begin"/>
        </w:r>
        <w:r w:rsidR="00904368" w:rsidRPr="009802F2" w:rsidDel="00D50221">
          <w:delInstrText xml:space="preserve"> ADDIN ZOTERO_ITEM CSL_CITATION {"citationID":"eJWh8gUl","properties":{"formattedCitation":"(Agiovlasitis et al., 2011; Bertram &amp; Ruina, 2001; Browning &amp; Kram, 2005; Handford &amp; Srinivasan, 2014; Hogberg, n.d.; Long &amp; Srinivasan, 2013; Minetti et al., 2003; Ralston, 1958; Rathkey &amp; Wall\\uc0\\u8208{}Scheffler, 2017; Seethapathi &amp; Srinivasan, 2015; Selinger et al., 2015)","plainCitation":"(Agiovlasitis et al., 2011; Bertram &amp; Ruina, 2001; Browning &amp; Kram, 2005; Handford &amp; Srinivasan, 2014; Hogberg, n.d.; Long &amp; Srinivasan, 2013; Minetti et al., 2003; Ralston, 1958; Rathkey &amp; Wall‐Scheffler, 2017; Seethapathi &amp; Srinivasan, 2015; Selinger et al., 2015)","noteIndex":0},"citationItems":[{"id":2961,"uris":["http://zotero.org/users/4343224/items/KWDBHGYC"],"uri":["http://zotero.org/users/4343224/items/KWDBHGYC"],"itemData":{"id":2961,"type":"article-journal","abstract":"Individuals with Down syndrome (DS) show reduced gait stability that may increase the metabolic rate (MR) during over-ground walking and alter their energetic cost per unit distance (ECtransport) to speed relationship. If so, the preferred walking speed (PWS) of people with DS may coincide with their speed at minimal ECtransport, reflecting energetic optimization. This study therefore examined whether MR and ECtransport during over-ground walking differ between individuals with and without DS and whether PWS minimizes their ECtransport. Expired gases were collected from 18 individuals with DS and 18 without during six over-ground walking trials, each lasting 6min, at PWS and at 0.51, 0.76, 1.01, 1.26, and 1.51m/s. Gross- and net-MR, and gross- and net-ECtransport were expressed in dimensionless form. Energetically optimal walking speeds and minimal gross- and net-ECtransport were determined from the gross- and net-ECtransport to speed curves for each participant. Individuals with DS showed higher gross-MR, net-MR, gross-ECtransport, and net-ECtransport. PWS minimized gross-ECtransport in participants with DS, but not in those without. PWS did not minimize net-ECtransport in either group. Therefore, gross-ECtransport minimization during over-ground walking may determine PWS when impairments alter the gross-ECtransport to speed relationship.","container-title":"Gait &amp; Posture","DOI":"10.1016/j.gaitpost.2011.02.007","ISSN":"0966-6362","issue":"4","journalAbbreviation":"Gait &amp; Posture","language":"en","page":"630-634","source":"ScienceDirect","title":"Energetic optimization during over-ground walking in people with and without Down syndrome","volume":"33","author":[{"family":"Agiovlasitis","given":"Stamatis"},{"family":"Motl","given":"Robert W."},{"family":"Ranadive","given":"Sushant M."},{"family":"Fahs","given":"Christopher A."},{"family":"Yan","given":"Huimin"},{"family":"Echols","given":"George H."},{"family":"Rossow","given":"Lindy"},{"family":"Fernhall","given":"Bo"}],"issued":{"date-parts":[["2011",4,1]]}}},{"id":2947,"uris":["http://zotero.org/users/4343224/items/MRGUCR4T"],"uri":["http://zotero.org/users/4343224/items/MRGUCR4T"],"itemData":{"id":2947,"type":"article-journal","abstract":"A person constrained to walk at a given speed v on a treadmill, chooses a particular step frequency f and step length d=v/f. Testing over a range of speeds generates a speed–frequency (v–f) relationship. This relationship is commonly posited as a basic feature of human gait. It is often further posited that this curve follows from minimum energy cost strategy. We observed that individuals walking under different constraint circumstances—walking to a range of fixed metronome frequencies (fixed f) or over a range of spaced markers (fixed d)—produce speed–frequency relations distinct from the constrained v relation. We show here that three distinct speed–frequency curves, similar to those observed, are predicted by the assumption that a walking person optimizes an underlying objective function F (v, f) that has a minimum at the preferred gait. Further, the metabolic cost of transport is a reasonable approximate candidate for the function F.","container-title":"Journal of Theoretical Biology","DOI":"10.1006/jtbi.2001.2279","ISSN":"0022-5193","issue":"4","journalAbbreviation":"Journal of Theoretical Biology","language":"en","page":"445-453","source":"ScienceDirect","title":"Multiple Walking Speed–frequency Relations are Predicted by Constrained Optimization","volume":"209","author":[{"family":"Bertram","given":"JOHN E. A."},{"family":"Ruina","given":"ANDY"}],"issued":{"date-parts":[["2001",4,21]]}}},{"id":982,"uris":["http://zotero.org/users/4343224/items/6NMKD8IZ"],"uri":["http://zotero.org/users/4343224/items/6NMKD8IZ"],"itemData":{"id":982,"type":"article-journal","abstract":"Objective: We tested the hypotheses that walking is more expensive for obese women, and they prefer slower walking speeds that minimize the gross energy cost per distance despite a greater relative aerobic effort [percent of maximal oxygen uptake (V˙o2max)/kg]. Research Methods and Procedures: Twenty adult women, 10 obese (BMI = 34.1 ± 3.2 kg/m2) and 10 normal weight (BMI = 20.4 ± 2.1 kg/m2) volunteered. To determine the metabolic rate and energy cost per distance vs. speed relationships, we measured V˙o2 and V˙CO2 while subjects walked on a treadmill at six speeds (0.50, 0.75, 1.0, 1.25, 1.5, and 1.75 m/s; 5-minute trials, with a 5-minute rest period between trials). We measured preferred walking speed on a 50-m section of level sidewalk and V˙o2max using a modified Balke treadmill protocol. Results: Walking was 11% more expensive for the obese subjects, but they preferred to walk at similar speeds as normal weight subjects (1.40 vs. 1.47 m/s, p = 0.07). Both groups preferred walking speeds at which their gross energy cost per distance was almost minimized. Obese subjects had a smaller V˙o2max/kg, so they required a greater relative aerobic effort at the preferred speed (51% vs. 36%, p = 0.001). Discussion: Obese women preferred a walking speed that minimized energy cost per distance, even though this strategy required a greater relative aerobic effort than walking more slowly. Our results suggest that walking slower for a set distance may be an appropriate exercise recommendation for a weight management prescription in obese adults.","container-title":"Obesity Research","DOI":"10.1038/oby.2005.103","ISSN":"1550-8528","issue":"5","language":"en","page":"891–899","title":"Energetic Cost and Preferred Speed of Walking in Obese vs. Normal Weight Women","volume":"13","author":[{"family":"Browning","given":"Raymond C."},{"family":"Kram","given":"Rodger"}],"issued":{"date-parts":[["2005"]]}}},{"id":2944,"uris":["http://zotero.org/users/4343224/items/4P8A5272"],"uri":["http://zotero.org/users/4343224/items/4P8A5272"],"itemData":{"id":2944,"type":"article-journal","abstract":"When humans wish to move sideways, they almost never walk sideways, except for a step or two; they usually turn and walk facing forward. Here, we show that the experimental metabolic cost of walking sideways, per unit distance, is over three times that of forward walking. We explain this high metabolic cost with a simple mathematical model; sideways walking is expensive because it involves repeated starting and stopping. When walking sideways, our subjects preferred a low natural speed, averaging 0.575 m s−1 (0.123 s.d.). Even with no prior practice, this preferred sideways walking speed is close to the metabolically optimal speed, averaging 0.610 m s−1 (0.064 s.d.). Subjects were within 2.4% of their optimal metabolic cost per distance. Thus, we argue that sideways walking is avoided because it is expensive and slow, and it is slow because the optimal speed is low, not because humans cannot move sideways fast.","container-title":"Biology Letters","DOI":"10.1098/rsbl.2013.1006","ISSN":"1744-9561","issue":"1","journalAbbreviation":"Biol Lett","note":"PMID: 24429685\nPMCID: PMC3917343","source":"PubMed Central","title":"Sideways walking: preferred is slow, slow is optimal, and optimal is expensive","title-short":"Sideways walking","URL":"https://www.ncbi.nlm.nih.gov/pmc/articles/PMC3917343/","volume":"10","author":[{"family":"Handford","given":"Matthew L."},{"family":"Srinivasan","given":"Manoj"}],"accessed":{"date-parts":[["2020",10,2]]},"issued":{"date-parts":[["2014",1]]}}},{"id":2968,"uris":["http://zotero.org/users/4343224/items/8EH2UR6N"],"uri":["http://zotero.org/users/4343224/items/8EH2UR6N"],"itemData":{"id":2968,"type":"article-journal","abstract":"The energy output is investigated during running at constant speed with varying length of stride and stride frequency. The results show that the most economical stride length always lies in the region of the freely chosen one when the subject is well-trained. An increase of stride length above the freely chosen one gives a larger increase of 02-consumption than a corresponding shortening of the stride. There is for every runner and every speed an optimum of stride length and frequency.","container-title":"Arbeitsphysiologie","issue":"6","language":"en","page":"437–441","source":"Zotero","title":"How do stride length and stride frequency influence the energy-output during running?","volume":"14","author":[{"family":"Hogberg","given":"Paul"}]}},{"id":2953,"uris":["http://zotero.org/users/4343224/items/7GPWN7CJ"],"uri":["http://zotero.org/users/4343224/items/7GPWN7CJ"],"itemData":{"id":2953,"type":"article-journal","abstract":"On a treadmill, humans switch from walking to running beyond a characteristic transition speed. Here, we study human choice between walking and running in a more ecological (non-treadmill) setting. We asked subjects to travel a given distance overground in a given allowed time duration. During this task, the subjects carried, and could look at, a stopwatch that counted down to zero. As expected, if the total time available were large, humans walk the whole distance. If the time available were small, humans mostly run. For an intermediate total time, humans often use a mixture of walking at a slow speed and running at a higher speed. With analytical and computational optimization, we show that using a walk-run mixture at intermediate speeds and a walk-rest mixture at the lowest average speeds is predicted by metabolic energy minimization, even with costs for transients-a consequence of non-convex energy curves. Thus, sometimes, steady locomotion may not be energy optimal, and not preferred, even in the absence of fatigue. Assuming similar non-convex energy curves, we conjecture that similar walk-run mixtures may be energetically beneficial to children following a parent and animals on long leashes. Humans and other animals might also benefit energetically from alternating between moving forward and standing still on a slow and sufficiently long treadmill.","container-title":"Journal of the Royal Society, Interface","DOI":"10.1098/rsif.2012.0980","ISSN":"1742-5662","issue":"81","journalAbbreviation":"J R Soc Interface","language":"eng","note":"PMID: 23365192\nPMCID: PMC3627106","page":"20120980","source":"PubMed","title":"Walking, running, and resting under time, distance, and average speed constraints: optimality of walk-run-rest mixtures","title-short":"Walking, running, and resting under time, distance, and average speed constraints","volume":"10","author":[{"family":"Long","given":"Leroy L."},{"family":"Srinivasan","given":"Manoj"}],"issued":{"date-parts":[["2013",4,6]]}}},{"id":2770,"uris":["http://zotero.org/users/4343224/items/M8UYMQA9"],"uri":["http://zotero.org/users/4343224/items/M8UYMQA9"],"itemData":{"id":2770,"type":"article-journal","abstract":"A novel apparatus, composed by a controllable treadmill, a computer, and an ultrasonic range finder, is here proposed to help investigation of many aspects of spontaneous locomotion. The acceleration or deceleration of the subject, detected by the sensor and processed by the computer, is used to accelerate or decelerate the treadmill in real time. The system has been used to assess, in eight subjects, the self-selected speed of walking and running, the maximum “reasonable” speed of walking, and the minimum reasonable speed of running at different gradients (from level up to +25%). This evidenced the speed range at which humans neither walk nor run, from 7.2 ± 0.6 to 8.4 ± 1.1 km/h for level locomotion, slightly narrowing at steeper slopes. These data confirm previous results, obtained indirectly from stride frequency recordings. The self-selected speed of walking decreases with increasing gradient (from 5.0 ± 0.8 km/h at 0% to 3.0 ± 0.9 km/h at +25%) and seems to be </w:delInstrText>
        </w:r>
        <w:r w:rsidR="00904368" w:rsidRPr="009802F2" w:rsidDel="00D50221">
          <w:rPr>
            <w:rFonts w:ascii="Cambria Math" w:hAnsi="Cambria Math" w:cs="Cambria Math"/>
          </w:rPr>
          <w:delInstrText>∼</w:delInstrText>
        </w:r>
        <w:r w:rsidR="00904368" w:rsidRPr="009802F2" w:rsidDel="00D50221">
          <w:delInstrText xml:space="preserve">30% higher than the speed that minimizes the metabolic energy cost of walking, obtained from the literature, at all the investigated gradients. The advantages, limitations, and potential applications of the newly proposed methodology in physiology, biomechanics, and pathology of locomotion are discussed in this paper.","container-title":"Journal of Applied Physiology","DOI":"10.1152/japplphysiol.00128.2003","ISSN":"8750-7587, 1522-1601","issue":"2","journalAbbreviation":"Journal of Applied Physiology","language":"en","page":"838-843","source":"DOI.org (Crossref)","title":"A feedback-controlled treadmill (treadmill-on-demand) and the spontaneous speed of walking and running in humans","volume":"95","author":[{"family":"Minetti","given":"Alberto E."},{"family":"Boldrini","given":"Lorenzo"},{"family":"Brusamolin","given":"Laura"},{"family":"Zamparo","given":"Paola"},{"family":"McKee","given":"Tom"}],"issued":{"date-parts":[["2003",8]]}}},{"id":956,"uris":["http://zotero.org/users/4343224/items/SWPGPPIL"],"uri":["http://zotero.org/users/4343224/items/SWPGPPIL"],"itemData":{"id":956,"type":"article-journal","abstract":"Summary and ConclusionsEnergy expenditures in 12 male and 7 female untrained adult subjects were measured with Max Planck respirometers while walking in the laboratory at speeds of 24.4, 48.8, 73.2 and 97.6 meters/ min. The results were collated with those of other investigators, and the following conclusions were drawn:1.During level walking, the energy expenditure is a linear function of the square of the speed. The relation is: E˙w=29+0.0053v2E˙w=29+0.0053v2\\textbackslashdot E_w = 29 + 0.0053vˆ2 , where E˙wE˙w\\textbackslashdot E_w is energy expenditure in cal/min/kg, and v is speed in meters/min. 2.The energy expenditure per unit distance walked is derived from the above equation and is shown to be a hyperbola having a minimal value of 0.78 cal/meter/kg at a speed of 74 meters/min. 3.A given subject adopts a “natural” speed of walking that corresponds to a minimal value of the energy expenditure expressed as cal/ meter/kg.","container-title":"Internationale Zeitschrift für angewandte Physiologie einschließlich Arbeitsphysiologie","DOI":"10.1007/BF00698754","ISSN":"0020-9376, 1439-6327","issue":"4","language":"en","page":"277–283","title":"Energy-speed relation and optimal speed during level walking","volume":"17","author":[{"family":"Ralston","given":"H. J."}],"issued":{"date-parts":[["1958",10]]}}},{"id":2802,"uris":["http://zotero.org/users/4343224/items/QRBPN4C2"],"uri":["http://zotero.org/users/4343224/items/QRBPN4C2"],"itemData":{"id":2802,"type":"article-journal","abstract":"Objectives The purpose of this article is to test whether people choose to behave in a manner that reduces the amount of energy they use to travel a given distance. While this has been shown consistently for walking, it has never been tested with human running. Materials and Methods We collected energetic data and lower limb anthropometrics on nine men running at six different running speeds. We collected on all six speeds on 3 different days and took the average of the energetic values for each speed. On each day we also asked the participants to choose the speed at which they could comfortably run for an hour, and we took the average of these preferred speeds. We then fit a 2nd order polynomial to the energetic data and compared the speed at which the minimum cost of transport (SpMinCoT) occurred with their preferred running speed. Results All participants showed a curvilinear relationship between speed and their cost of transport (CoT). Additionally, the preferred speed was not significantly different than the speed at the minCoT (p = 0.215), and the best fit line between the minCoT and the CoT at the preferred speed was y = x (R2 = 0.994). Discussion Humans are able to preferentially identify the speed which minimizes energy expenditure during running, as well as in walking. Over long distances, energy conservation during running would be particularly crucial so further investigations should focus on the mechanisms by which people are able to detect their ‘optimal’ running speeds.","container-title":"American Journal of Physical Anthropology","DOI":"10.1002/ajpa.23187","ISSN":"1096-8644","issue":"1","language":"en","page":"85-93","source":"Wiley Online Library","title":"People choose to run at their optimal speed","volume":"163","author":[{"family":"Rathkey","given":"Joseph K."},{"family":"Wall‐Scheffler","given":"Cara M."}],"issued":{"date-parts":[["2017"]]}}},{"id":2950,"uris":["http://zotero.org/users/4343224/items/LHP483PT"],"uri":["http://zotero.org/users/4343224/items/LHP483PT"],"itemData":{"id":2950,"type":"article-journal","abstract":"Humans do not generally walk at constant speed, except perhaps on a treadmill. Normal walking involves starting, stopping and changing speeds, in addition to roughly steady locomotion. Here, we measure the metabolic energy cost of walking when changing speed. Subjects (healthy adults) walked with oscillating speeds on a constant-speed treadmill, alternating between walking slower and faster than the treadmill belt, moving back and forth in the laboratory frame. The metabolic rate for oscillating-speed walking was significantly higher than that for constant-speed walking (6–20% cost increase for ±0.13–0.27 m s−1 speed fluctuations). The metabolic rate increase was correlated with two models: a model based on kinetic energy fluctuations and an inverted pendulum walking model, optimized for oscillating-speed constraints. The cost of changing speeds may have behavioural implications: we predicted that the energy-optimal walking speed is lower for shorter distances. We measured preferred human walking speeds for different walking distances and found people preferred lower walking speeds for shorter distances as predicted. Further, analysing published daily walking-bout distributions, we estimate that the cost of changing speeds is 4–8% of daily walking energy budget.","container-title":"Biology Letters","DOI":"10.1098/rsbl.2015.0486","ISSN":"1744-9561","issue":"9","journalAbbreviation":"Biol Lett","note":"PMID: 26382072\nPMCID: PMC4614425","source":"PubMed Central","title":"The metabolic cost of changing walking speeds is significant, implies lower optimal speeds for shorter distances, and increases daily energy estimates","URL":"https://www.ncbi.nlm.nih.gov/pmc/articles/PMC4614425/","volume":"11","author":[{"family":"Seethapathi","given":"Nidhi"},{"family":"Srinivasan","given":"Manoj"}],"accessed":{"date-parts":[["2020",10,2]]},"issued":{"date-parts":[["2015",9]]}}},{"id":989,"uris":["http://zotero.org/users/4343224/items/8CYNLCMY"],"uri":["http://zotero.org/users/4343224/items/8CYNLCMY"],"itemData":{"id":989,"type":"article-journal","abstract":"Summary People prefer to move in ways that minimize their energetic cost [1, 2, 3, 4, 5, 6, 7, 8, 9]. For example, people tend to walk at a speed that minimizes energy use per unit distance [5, 6, 7, 8] and, for that speed, they select a step frequency that makes walking less costly [3, 4, 6, 10, 11, 12]. Although aspects of this preference appear to be established over both evolutionary [9, 13, 14, 15] and developmental [16] timescales, it remains unclear whether people can also optimize energetic cost in real time. Here we show that during walking, people readily adapt established motor programs to minimize energy use. To accomplish this, we used robotic exoskeletons to shift people’s energetically optimal step frequency to frequencies higher and lower than normally preferred. In response, we found that subjects adapted their step frequency to converge on the new energetic optima within minutes and in response to relatively small savings in cost (\\textless5%). When transiently perturbed from their new optimal gait, subjects relied on an updated prediction to rapidly re-converge within seconds. Our collective findings indicate that energetic cost is not just an outcome of movement, but also plays a central role in continuously shaping it.","container-title":"Current Biology","DOI":"10.1016/j.cub.2015.08.016","ISSN":"0960-9822","issue":"18","page":"2452–2456","title":"Humans Can Continuously Optimize Energetic Cost during Walking","volume":"25","author":[{"family":"Selinger","given":"Jessica C."},{"family":"O’Connor","given":"Shawn M."},{"family":"Wong","given":"Jeremy D."},{"family":"Donelan","given":"J. Maxwell"}],"issued":{"date-parts":[["2015",9]]}}}],"schema":"https://github.com/citation-style-language/schema/raw/master/csl-citation.json"} </w:delInstrText>
        </w:r>
        <w:r w:rsidR="00634ADF" w:rsidRPr="009802F2" w:rsidDel="00D50221">
          <w:fldChar w:fldCharType="separate"/>
        </w:r>
        <w:r w:rsidR="00904368" w:rsidRPr="009802F2" w:rsidDel="00D50221">
          <w:rPr>
            <w:rFonts w:ascii="Calibri" w:hAnsi="Calibri" w:cs="Calibri"/>
            <w:szCs w:val="24"/>
          </w:rPr>
          <w:delText>(Agiovlasitis et al., 2011; Bertram &amp; Ruina, 2001; Browning &amp; Kram, 2005; Handford &amp; Srinivasan, 2014; Hogberg, n.d.; Long &amp; Srinivasan, 2013; Minetti et al., 2003; Ralston, 1958; Rathkey &amp; Wall‐Scheffler, 2017; Seethapathi &amp; Srinivasan, 2015; Selinger et al., 2015)</w:delText>
        </w:r>
        <w:r w:rsidR="00634ADF" w:rsidRPr="009802F2" w:rsidDel="00D50221">
          <w:fldChar w:fldCharType="end"/>
        </w:r>
        <w:r w:rsidR="00CA0557" w:rsidRPr="009802F2" w:rsidDel="00D50221">
          <w:delText xml:space="preserve"> \cite{ralston_energy-speed_1958,browning_energetic_2005,minetti_feedback-controlled_2003,selinger_humans_2015,rathkey_people_2017}. In this study however, we found that subjects typically </w:delText>
        </w:r>
      </w:del>
      <w:del w:id="2307" w:author="Garrick W Bruening" w:date="2020-10-02T13:52:00Z">
        <w:r w:rsidR="00CA0557" w:rsidRPr="009802F2" w:rsidDel="0074550F">
          <w:delText>don't</w:delText>
        </w:r>
      </w:del>
      <w:del w:id="2308" w:author="Garrick W Bruening" w:date="2020-10-06T12:04:00Z">
        <w:r w:rsidR="00CA0557" w:rsidRPr="009802F2" w:rsidDel="00D50221">
          <w:delText xml:space="preserve"> make their reaching movements at the metabolic minimum. A possible explanation is that when making reaching movements effort is discounted by time. Temporal discounting has been shown in relation to rewards as well as cost of time </w:delText>
        </w:r>
        <w:r w:rsidR="00131DF8" w:rsidRPr="009802F2" w:rsidDel="00D50221">
          <w:fldChar w:fldCharType="begin"/>
        </w:r>
        <w:r w:rsidR="00904368" w:rsidRPr="009802F2" w:rsidDel="00D50221">
          <w:delInstrText xml:space="preserve"> ADDIN ZOTERO_ITEM CSL_CITATION {"citationID":"5bB95O7i","properties":{"formattedCitation":"(Myerson &amp; Green, 1995; Shadmehr et al., 2010; Summerside, Kram Rodger, et al., 2018)","plainCitation":"(Myerson &amp; Green, 1995; Shadmehr et al., 2010; Summerside, Kram Rodger, et al., 2018)","noteIndex":0},"citationItems":[{"id":1049,"uris":["http://zotero.org/users/4343224/items/KIMAFIF3"],"uri":["http://zotero.org/users/4343224/items/KIMAFIF3"],"itemData":{"id":1049,"type":"article-journal","abstract":"The present paper addresses the question of the form of the mathematical relation between the time until a delayed reward and its present value. Data are presented from an experiment in which subjects chose between hypothetical amounts of money available either immediately or after a delay (Green, Fry, &amp; Myerson, 1994). Analyses of the behavior of individual young adults demonstrated that temporal discounting is better described by hyperbola-like functions than by exponential decay functions. For most individuals, the parameter that determines the rate of discounting varied inversely with amount. Raising the denominator of the discounting function to a power resulted in better descriptions of the data from most subjects. Two possible derivations of the temporal discounting function are proposed, a repeated choice model and an expected value model. These provide theoretical interpretations for amount-dependent discounting but amount-independent exponent parameters.","container-title":"Journal of the Experimental Analysis of Behavior","DOI":"10.1901/jeab.1995.64-263","ISSN":"0022-5002","issue":"3","note":"PMID: 16812772\nPMCID: PMC1350137","page":"263–276","title":"Discounting of delayed rewards: Models of individual choice","title-short":"Discounting of delayed rewards","volume":"64","author":[{"family":"Myerson","given":"Joel"},{"family":"Green","given":"Leonard"}],"issued":{"date-parts":[["1995",11]]}}},{"id":1047,"uris":["http://zotero.org/users/4343224/items/RDKPK537"],"uri":["http://zotero.org/users/4343224/items/RDKPK537"],"itemData":{"id":1047,"type":"article-journal","abstract":"Why do movements take a characteristic amount of time, and why do diseases that affect the reward system alter control of movements? Suppose that the purpose of any movement is to position our body in a more rewarding state. People and other animals discount future reward as a hyperbolic function of time. Here, we show that across populations of people and monkeys there is a correlation between discounting of reward and control of movements. We consider saccadic eye movements and hypothesize that duration of a movement is equivalent to a delay of reward. The hyperbolic cost of this delay not only accounts for kinematics of saccades in adults, it also accounts for the faster saccades of children, who temporally discount reward more steeply. Our theory explains why saccade velocities increase when reward is elevated, and why disorders in the encoding of reward, for example in Parkinson's disease and schizophrenia, produce changes in saccade. We show that delay of reward elevates the cost of saccades, reducing velocities. Finally, we consider coordinated movements that include motion of eyes and head and find that their kinematics is also consistent with a hyperbolic, reward-dependent cost of time. Therefore, each voluntary movement carries a cost because its duration delays acquisition of reward. The cost depends on the value that the brain assigns to stimuli, and the rate at which it discounts this value in time. The motor commands that move our eyes reflect this cost of time.","container-title":"Journal of Neuroscience","DOI":"10.1523/JNEUROSCI.1343-10.2010","ISSN":"0270-6474, 1529-2401","issue":"31","language":"en","note":"PMID: 20685993","page":"10507–10516","title":"Temporal Discounting of Reward and the Cost of Time in Motor Control","volume":"30","author":[{"family":"Shadmehr","given":"Reza"},{"family":"Xivry","given":"Jean Jacques Orban","dropping-particle":"de"},{"family":"Xu-Wilson","given":"Minnan"},{"family":"Shih","given":"Ting-Yu"}],"issued":{"date-parts":[["2010",8]]}}},{"id":25,"uris":["http://zotero.org/users/4343224/items/47L83UHW"],"uri":["http://zotero.org/users/4343224/items/47L83UHW"],"itemData":{"id":25,"type":"article-journal","abstract":"Humans naturally select several parameters within a gait that correspond with minimizing metabolic cost. Much less is understood about the role of metabolic cost in selecting between gaits. Here, we asked participants to decide between walking or running out and back to different gait specific markers. The distance of the walking marker was adjusted after each decision to identify relative distances where individuals switched gait preferences. We found that neither minimizing solely metabolic energy nor minimizing solely movement time could predict how the group decided between gaits. Of our twenty participants, six behaved in a way that tended towards minimizing metabolic energy, while eight favoured strategies that tended more towards minimizing movement time. The remaining six participants could not be explained by minimizing a single cost. We provide evidence that humans consider not just a single movement cost, but instead a weighted combination of these conflicting costs with their relative contributions varying across participants. Individuals who placed a higher relative value on time ran faster than individuals who placed a higher relative value on metabolic energy. Sensitivity to temporal costs also explained variability in an individual's preferred velocity as a function of increasing running distance. Interestingly, these differences in velocity both within and across participants were absent in walking, possibly due to a steeper metabolic cost of transport curve. We conclude that metabolic cost plays an essential, but not exclusive role in gait decisions.","container-title":"Journal of The Royal Society Interface","DOI":"10.1098/rsif.2018.0197","issue":"143","page":"20180197","title":"Contributions of metabolic and temporal costs to human gait selection","volume":"15","author":[{"family":"Summerside","given":"Erik M."},{"literal":"Kram Rodger"},{"literal":"Ahmed Alaa A."}],"issued":{"date-parts":[["2018",6]]}}}],"schema":"https://github.com/citation-style-language/schema/raw/master/csl-citation.json"} </w:delInstrText>
        </w:r>
        <w:r w:rsidR="00131DF8" w:rsidRPr="009802F2" w:rsidDel="00D50221">
          <w:fldChar w:fldCharType="separate"/>
        </w:r>
        <w:r w:rsidR="00904368" w:rsidRPr="009802F2" w:rsidDel="00D50221">
          <w:rPr>
            <w:rFonts w:ascii="Calibri" w:hAnsi="Calibri" w:cs="Calibri"/>
          </w:rPr>
          <w:delText>(Myerson &amp; Green, 1995; Shadmehr et al., 2010; Summerside, Kram Rodger, et al., 2018)</w:delText>
        </w:r>
        <w:r w:rsidR="00131DF8" w:rsidRPr="009802F2" w:rsidDel="00D50221">
          <w:fldChar w:fldCharType="end"/>
        </w:r>
        <w:r w:rsidR="00CA0557" w:rsidRPr="009802F2" w:rsidDel="00D50221">
          <w:delText xml:space="preserve">\cite{myerson_discounting_1995,shadmehr_temporal_2010,summerside_vigor_2018}. The utility model presented here assumes that both reward </w:delText>
        </w:r>
      </w:del>
      <w:ins w:id="2309" w:author="Garrick" w:date="2020-10-02T14:45:00Z">
        <w:del w:id="2310" w:author="Garrick W Bruening" w:date="2020-10-06T12:04:00Z">
          <w:r w:rsidR="009051EF" w:rsidRPr="009802F2" w:rsidDel="00D50221">
            <w:delText>(</w:delText>
          </w:r>
          <w:r w:rsidR="009051EF" w:rsidRPr="009802F2" w:rsidDel="00D50221">
            <w:rPr>
              <w:rFonts w:cstheme="minorHAnsi"/>
            </w:rPr>
            <w:delText>α)</w:delText>
          </w:r>
          <w:r w:rsidR="009051EF" w:rsidRPr="009802F2" w:rsidDel="00D50221">
            <w:delText xml:space="preserve"> </w:delText>
          </w:r>
        </w:del>
      </w:ins>
      <w:del w:id="2311" w:author="Garrick W Bruening" w:date="2020-10-06T12:04:00Z">
        <w:r w:rsidR="00CA0557" w:rsidRPr="009802F2" w:rsidDel="00D50221">
          <w:delText>($\alpha$) and effort ($\dot{e}$</w:delText>
        </w:r>
      </w:del>
      <w:ins w:id="2312" w:author="Garrick" w:date="2020-10-02T14:45:00Z">
        <w:del w:id="2313" w:author="Garrick W Bruening" w:date="2020-10-06T12:04:00Z">
          <w:r w:rsidR="009051EF" w:rsidRPr="009802F2" w:rsidDel="00D50221">
            <w:delText>E</w:delText>
          </w:r>
        </w:del>
      </w:ins>
      <w:del w:id="2314" w:author="Garrick W Bruening" w:date="2020-10-06T12:04:00Z">
        <w:r w:rsidR="00CA0557" w:rsidRPr="009802F2" w:rsidDel="00D50221">
          <w:delText xml:space="preserve">) are both discounted by time </w:delText>
        </w:r>
        <w:r w:rsidR="009051EF" w:rsidRPr="009802F2" w:rsidDel="00D50221">
          <w:fldChar w:fldCharType="begin"/>
        </w:r>
        <w:r w:rsidR="00904368" w:rsidRPr="009802F2" w:rsidDel="00D50221">
          <w:delInstrText xml:space="preserve"> ADDIN ZOTERO_ITEM CSL_CITATION {"citationID":"PGdwDm6g","properties":{"formattedCitation":"(Shadmehr et al., 2016)","plainCitation":"(Shadmehr et al., 2016)","noteIndex":0},"citationItems":[{"id":811,"uris":["http://zotero.org/users/4343224/items/3UEEVG5R"],"uri":["http://zotero.org/users/4343224/items/3UEEVG5R"],"itemData":{"id":811,"type":"article-journal","abstract":"Given two rewarding stimuli, animals tend to choose the more rewarding (or less effortful) option. However, they also move faster toward that stimulus [ 1–5 ]. This suggests that reward and effort not only affect decision-making, they also influence motor control [ 6, 7 ]. How does the brain compute the effort requirements of a task? Here, we considered data acquired during walking, reaching, flying, or isometric force production. In analyzing the decision-making and motor-control behaviors of various animals, we considered the possibility that the brain may estimate effort objectively, via the metabolic energy consumed to produce the action. We measured the energetic cost of reaching and found that, like walking, it was convex in time, with a global minimum, implying that there existed a movement speed that minimized effort. However, reward made it worthwhile to be energetically inefficient. Using a framework in which utility of an action depended on reward and energetic cost, both discounted in time, we found that it was possible to account for a body of data in which animals were free to choose how to move (reach slow or fast), as well as what to do (walk or fly, produce force F1 or F2). We suggest that some forms of decision-making and motor control may share a common utility in which the brain represents the effort associated with performing an action objectively via its metabolic energy cost and then, like reward, temporally discounts it as a function of movement duration.","container-title":"Current Biology","DOI":"10.1016/j.cub.2016.05.065","ISSN":"0960-9822","issue":"14","language":"English","page":"1929–1934","title":"A Representation of Effort in Decision-Making and Motor Control","volume":"26","author":[{"family":"Shadmehr","given":"Reza"},{"family":"Huang","given":"Helen J."},{"family":"Ahmed","given":"Alaa A."}],"issued":{"date-parts":[["2016",7]]}}}],"schema":"https://github.com/citation-style-language/schema/raw/master/csl-citation.json"} </w:delInstrText>
        </w:r>
        <w:r w:rsidR="009051EF" w:rsidRPr="009802F2" w:rsidDel="00D50221">
          <w:fldChar w:fldCharType="separate"/>
        </w:r>
        <w:r w:rsidR="00904368" w:rsidRPr="009802F2" w:rsidDel="00D50221">
          <w:rPr>
            <w:rFonts w:ascii="Calibri" w:hAnsi="Calibri" w:cs="Calibri"/>
          </w:rPr>
          <w:delText>(Shadmehr et al., 2016)</w:delText>
        </w:r>
        <w:r w:rsidR="009051EF" w:rsidRPr="009802F2" w:rsidDel="00D50221">
          <w:fldChar w:fldCharType="end"/>
        </w:r>
        <w:r w:rsidR="00CA0557" w:rsidRPr="009802F2" w:rsidDel="00D50221">
          <w:delText>\cite{shadmehr_representation_2016}.</w:delText>
        </w:r>
      </w:del>
      <w:ins w:id="2315" w:author="Garrick" w:date="2020-10-02T14:45:00Z">
        <w:del w:id="2316" w:author="Garrick W Bruening" w:date="2020-10-06T12:04:00Z">
          <w:r w:rsidR="009051EF" w:rsidRPr="009802F2" w:rsidDel="00D50221">
            <w:delText>.</w:delText>
          </w:r>
        </w:del>
      </w:ins>
      <w:del w:id="2317" w:author="Garrick W Bruening" w:date="2020-10-06T12:04:00Z">
        <w:r w:rsidR="00CA0557" w:rsidRPr="009802F2" w:rsidDel="00D50221">
          <w:delText xml:space="preserve"> When discounting both by time, either gross metabolic cost or net metabolic cost can explain the preferred reach duration. However, the type of metabolic cost that we use affects the $\alpha$</w:delText>
        </w:r>
      </w:del>
      <w:ins w:id="2318" w:author="Garrick" w:date="2020-10-02T14:46:00Z">
        <w:del w:id="2319" w:author="Garrick W Bruening" w:date="2020-10-06T12:04:00Z">
          <w:r w:rsidR="00E76D6B" w:rsidRPr="009802F2" w:rsidDel="00D50221">
            <w:rPr>
              <w:rFonts w:cstheme="minorHAnsi"/>
            </w:rPr>
            <w:delText>α</w:delText>
          </w:r>
        </w:del>
      </w:ins>
      <w:del w:id="2320" w:author="Garrick W Bruening" w:date="2020-10-06T12:04:00Z">
        <w:r w:rsidR="00CA0557" w:rsidRPr="009802F2" w:rsidDel="00D50221">
          <w:delText xml:space="preserve"> parameter that is fit in the utility framework (Eq.</w:delText>
        </w:r>
      </w:del>
      <w:del w:id="2321" w:author="Garrick W Bruening" w:date="2020-10-06T11:51:00Z">
        <w:r w:rsidR="00CA0557" w:rsidRPr="009802F2" w:rsidDel="00784ACF">
          <w:delText xml:space="preserve"> \ref{eq:utility_fit})</w:delText>
        </w:r>
      </w:del>
      <w:del w:id="2322" w:author="Garrick W Bruening" w:date="2020-10-06T12:04:00Z">
        <w:r w:rsidR="00CA0557" w:rsidRPr="009802F2" w:rsidDel="00D50221">
          <w:delText xml:space="preserve">. Using net metabolic cost we find $\alpha = 51.97$, and using gross metabolic cost we find </w:delText>
        </w:r>
      </w:del>
      <w:ins w:id="2323" w:author="Garrick" w:date="2020-10-02T14:46:00Z">
        <w:del w:id="2324" w:author="Garrick W Bruening" w:date="2020-10-06T12:04:00Z">
          <w:r w:rsidR="00E76D6B" w:rsidRPr="009802F2" w:rsidDel="00D50221">
            <w:rPr>
              <w:rFonts w:cstheme="minorHAnsi"/>
            </w:rPr>
            <w:delText>α</w:delText>
          </w:r>
          <w:r w:rsidR="00E76D6B" w:rsidRPr="009802F2" w:rsidDel="00D50221">
            <w:delText xml:space="preserve"> </w:delText>
          </w:r>
        </w:del>
      </w:ins>
      <w:del w:id="2325" w:author="Garrick W Bruening" w:date="2020-10-06T12:04:00Z">
        <w:r w:rsidR="00CA0557" w:rsidRPr="009802F2" w:rsidDel="00D50221">
          <w:delText xml:space="preserve">$\alpha = </w:delText>
        </w:r>
      </w:del>
      <w:ins w:id="2326" w:author="Garrick" w:date="2020-10-02T14:47:00Z">
        <w:del w:id="2327" w:author="Garrick W Bruening" w:date="2020-10-06T12:04:00Z">
          <w:r w:rsidR="00EA66FF" w:rsidRPr="009802F2" w:rsidDel="00D50221">
            <w:delText>68.137</w:delText>
          </w:r>
        </w:del>
      </w:ins>
      <w:del w:id="2328" w:author="Garrick W Bruening" w:date="2020-10-06T12:04:00Z">
        <w:r w:rsidR="00CA0557" w:rsidRPr="009802F2" w:rsidDel="00D50221">
          <w:delText xml:space="preserve">126.21$. </w:delText>
        </w:r>
      </w:del>
    </w:p>
    <w:p w14:paraId="1677D83E" w14:textId="5911C567" w:rsidR="006C01C5" w:rsidRPr="009802F2" w:rsidDel="00D50221" w:rsidRDefault="006C01C5" w:rsidP="00CA0557">
      <w:pPr>
        <w:rPr>
          <w:del w:id="2329" w:author="Garrick W Bruening" w:date="2020-10-06T12:04:00Z"/>
        </w:rPr>
      </w:pPr>
      <w:ins w:id="2330" w:author="Alaa Ahmed" w:date="2020-08-05T11:15:00Z">
        <w:del w:id="2331" w:author="Garrick W Bruening" w:date="2020-10-05T15:38:00Z">
          <w:r w:rsidRPr="009802F2">
            <w:delText xml:space="preserve">COT references: </w:delText>
          </w:r>
        </w:del>
      </w:ins>
      <w:ins w:id="2332" w:author="Alaa Ahmed" w:date="2020-08-05T11:16:00Z">
        <w:del w:id="2333" w:author="Garrick W Bruening" w:date="2020-10-05T15:38:00Z">
          <w:r w:rsidR="0052684D" w:rsidRPr="009802F2">
            <w:delText>walking</w:delText>
          </w:r>
          <w:r w:rsidR="00755965" w:rsidRPr="009802F2">
            <w:delText>, running</w:delText>
          </w:r>
        </w:del>
      </w:ins>
      <w:ins w:id="2334" w:author="Alaa Ahmed" w:date="2020-08-05T11:18:00Z">
        <w:del w:id="2335" w:author="Garrick W Bruening" w:date="2020-10-05T15:38:00Z">
          <w:r w:rsidR="00CE3F26" w:rsidRPr="009802F2">
            <w:delText xml:space="preserve"> (Hogberg)</w:delText>
          </w:r>
        </w:del>
      </w:ins>
      <w:ins w:id="2336" w:author="Alaa Ahmed" w:date="2020-08-05T11:16:00Z">
        <w:del w:id="2337" w:author="Garrick W Bruening" w:date="2020-10-05T15:38:00Z">
          <w:r w:rsidR="00755965" w:rsidRPr="009802F2">
            <w:delText>, sideways walking</w:delText>
          </w:r>
        </w:del>
      </w:ins>
      <w:ins w:id="2338" w:author="Alaa Ahmed" w:date="2020-08-05T11:18:00Z">
        <w:del w:id="2339" w:author="Garrick W Bruening" w:date="2020-10-05T15:38:00Z">
          <w:r w:rsidR="00CE3F26" w:rsidRPr="009802F2">
            <w:delText xml:space="preserve"> (Handford 2014) </w:delText>
          </w:r>
        </w:del>
      </w:ins>
      <w:ins w:id="2340" w:author="Alaa Ahmed" w:date="2020-08-05T11:16:00Z">
        <w:del w:id="2341" w:author="Garrick W Bruening" w:date="2020-10-05T15:38:00Z">
          <w:r w:rsidR="00755965" w:rsidRPr="009802F2">
            <w:delText>, exos</w:delText>
          </w:r>
        </w:del>
      </w:ins>
      <w:ins w:id="2342" w:author="Alaa Ahmed" w:date="2020-08-05T11:18:00Z">
        <w:del w:id="2343" w:author="Garrick W Bruening" w:date="2020-10-05T15:38:00Z">
          <w:r w:rsidR="00CE3F26" w:rsidRPr="009802F2">
            <w:delText xml:space="preserve"> (Selinger 2015)</w:delText>
          </w:r>
        </w:del>
      </w:ins>
      <w:ins w:id="2344" w:author="Alaa Ahmed" w:date="2020-08-05T11:17:00Z">
        <w:del w:id="2345" w:author="Garrick W Bruening" w:date="2020-10-05T15:38:00Z">
          <w:r w:rsidR="00755965" w:rsidRPr="009802F2">
            <w:delText>, sf and sl</w:delText>
          </w:r>
        </w:del>
      </w:ins>
      <w:ins w:id="2346" w:author="Alaa Ahmed" w:date="2020-08-05T11:18:00Z">
        <w:del w:id="2347" w:author="Garrick W Bruening" w:date="2020-10-05T15:38:00Z">
          <w:r w:rsidR="00CE3F26" w:rsidRPr="009802F2">
            <w:delText xml:space="preserve"> (</w:delText>
          </w:r>
          <w:r w:rsidR="00516F95" w:rsidRPr="009802F2">
            <w:delText>Bertram 2001)</w:delText>
          </w:r>
        </w:del>
      </w:ins>
      <w:ins w:id="2348" w:author="Alaa Ahmed" w:date="2020-08-05T11:17:00Z">
        <w:del w:id="2349" w:author="Garrick W Bruening" w:date="2020-10-05T15:38:00Z">
          <w:r w:rsidR="00755965" w:rsidRPr="009802F2">
            <w:delText>, short distances</w:delText>
          </w:r>
        </w:del>
      </w:ins>
      <w:ins w:id="2350" w:author="Alaa Ahmed" w:date="2020-08-05T11:18:00Z">
        <w:del w:id="2351" w:author="Garrick W Bruening" w:date="2020-10-05T15:38:00Z">
          <w:r w:rsidR="00516F95" w:rsidRPr="009802F2">
            <w:delText xml:space="preserve"> (Seethapathi 2015)</w:delText>
          </w:r>
        </w:del>
      </w:ins>
      <w:ins w:id="2352" w:author="Alaa Ahmed" w:date="2020-08-05T11:17:00Z">
        <w:del w:id="2353" w:author="Garrick W Bruening" w:date="2020-10-05T15:38:00Z">
          <w:r w:rsidR="00755965" w:rsidRPr="009802F2">
            <w:delText>, walking vs running</w:delText>
          </w:r>
        </w:del>
      </w:ins>
      <w:ins w:id="2354" w:author="Alaa Ahmed" w:date="2020-08-05T11:19:00Z">
        <w:del w:id="2355" w:author="Garrick W Bruening" w:date="2020-10-05T15:38:00Z">
          <w:r w:rsidR="00516F95" w:rsidRPr="009802F2">
            <w:delText xml:space="preserve"> (Long 2013)</w:delText>
          </w:r>
        </w:del>
      </w:ins>
      <w:ins w:id="2356" w:author="Alaa Ahmed" w:date="2020-08-05T11:17:00Z">
        <w:del w:id="2357" w:author="Garrick W Bruening" w:date="2020-10-05T15:38:00Z">
          <w:r w:rsidR="00587724" w:rsidRPr="009802F2">
            <w:delText>, down syndrom</w:delText>
          </w:r>
        </w:del>
      </w:ins>
      <w:ins w:id="2358" w:author="Alaa Ahmed" w:date="2020-08-05T11:19:00Z">
        <w:del w:id="2359" w:author="Garrick W Bruening" w:date="2020-10-05T15:38:00Z">
          <w:r w:rsidR="00516F95" w:rsidRPr="009802F2">
            <w:delText>e (Agivlasitis 2011).  See Manoj’s paper</w:delText>
          </w:r>
        </w:del>
      </w:ins>
    </w:p>
    <w:p w14:paraId="3084B065" w14:textId="186BB9CC" w:rsidR="00CA0557" w:rsidRPr="009802F2" w:rsidDel="00D50221" w:rsidRDefault="00BD6ADC" w:rsidP="00CA0557">
      <w:pPr>
        <w:rPr>
          <w:del w:id="2360" w:author="Garrick W Bruening" w:date="2020-10-06T12:04:00Z"/>
        </w:rPr>
      </w:pPr>
      <w:ins w:id="2361" w:author="Alaa Ahmed" w:date="2020-08-03T16:08:00Z">
        <w:del w:id="2362" w:author="Garrick W Bruening" w:date="2020-10-06T12:04:00Z">
          <w:r w:rsidRPr="009802F2" w:rsidDel="00D50221">
            <w:delText xml:space="preserve">Quadratic representation: </w:delText>
          </w:r>
        </w:del>
      </w:ins>
      <w:del w:id="2363" w:author="Garrick W Bruening" w:date="2020-10-06T12:04:00Z">
        <w:r w:rsidR="00CA0557" w:rsidRPr="009802F2" w:rsidDel="00D50221">
          <w:delText>To determine the metabolic rate of a movement subjects need to have a large increase in the rate of movement over resting metabolic rate. Collecting metabolic cost data is fairly difficult for arm reaching as the net change from resting is relatively small (compared to running and walking). This leads researchers to minimizing a proxy for metabolic cost in many studies</w:delText>
        </w:r>
      </w:del>
      <w:ins w:id="2364" w:author="Garrick" w:date="2020-10-02T14:47:00Z">
        <w:del w:id="2365" w:author="Garrick W Bruening" w:date="2020-10-06T12:04:00Z">
          <w:r w:rsidR="00B808A6" w:rsidRPr="009802F2" w:rsidDel="00D50221">
            <w:delText xml:space="preserve"> </w:delText>
          </w:r>
        </w:del>
      </w:ins>
      <w:del w:id="2366" w:author="Garrick W Bruening" w:date="2020-10-06T12:04:00Z">
        <w:r w:rsidR="00B808A6" w:rsidRPr="009802F2" w:rsidDel="00D50221">
          <w:fldChar w:fldCharType="begin"/>
        </w:r>
        <w:r w:rsidR="00904368" w:rsidRPr="009802F2" w:rsidDel="00D50221">
          <w:delInstrText xml:space="preserve"> ADDIN ZOTERO_ITEM CSL_CITATION {"citationID":"01eIo7Re","properties":{"formattedCitation":"(Berret et al., 2008; Fagg et al., 2002; Flash &amp; Hogan, 1985; Kistemaker et al., 2010; Nakano et al., 1999; Uno et al., 1989)","plainCitation":"(Berret et al., 2008; Fagg et al., 2002; Flash &amp; Hogan, 1985; Kistemaker et al., 2010; Nakano et al., 1999; Uno et al., 1989)","noteIndex":0},"citationItems":[{"id":876,"uris":["http://zotero.org/users/4343224/items/SCXID27I"],"uri":["http://zotero.org/users/4343224/items/SCXID27I"],"itemData":{"id":876,"type":"article-journal","abstract":"Author Summary When performing reaching and grasping movements, the brain has to choose one trajectory among an infinite set of possibilities. Nevertheless, because human and animal movements provide highly stereotyped features, motor strategies used by the brain were assumed to be optimal according to certain optimality criteria. In this study, we propose a theoretical model for motor planning of arm movements that minimizes a compromise between the absolute work exerted by the muscles and the integral of the squared acceleration. We demonstrate that under these assumptions agonistic and antagonistic muscles are inactivated during overlapping periods of time for quick enough movements. Moreover, it is shown that only this type of criterion can predict these inactivation periods. Finally, experimental evidence is in agreement with the predictions of the model. Indeed, we report the existence of simultaneous inactivation of opposing muscles during fast vertical arm movements. Therefore, this study suggests that biological movements partly optimize the energy expenditure, integrating both inertial and gravitational forces during the motor planning process.","container-title":"PLOS Computational Biology","DOI":"10.1371/journal.pcbi.1000194","ISSN":"1553-7358","issue":"10","language":"en","page":"e1000194","title":"The Inactivation Principle: Mathematical Solutions Minimizing the Absolute Work and Biological Implications for the Planning of Arm Movements","title-short":"The Inactivation Principle","volume":"4","author":[{"family":"Berret","given":"Bastien"},{"family":"Darlot","given":"Christian"},{"family":"Jean","given":"Frédéric"},{"family":"Pozzo","given":"Thierry"},{"family":"Papaxanthis","given":"Charalambos"},{"family":"Gauthier","given":"Jean Paul"}],"issued":{"date-parts":[["2008",10]]}}},{"id":889,"uris":["http://zotero.org/users/4343224/items/2GXEFLPI"],"uri":["http://zotero.org/users/4343224/items/2GXEFLPI"],"itemData":{"id":889,"type":"article-journal","abstract":"To execute a movement, the CNS must appropriately select and activate the set of muscles that will produce the desired movement. This problem is particularly difficult because a variety of muscle subsets can usually be used to produce the same joint motion. The motor system is therefore faced with a motor redundancy problem that must be resolved to produce the movement. In this paper, we present a model of muscle recruitment in the wrist step-tracking task. Muscle activation levels for five muscles are selected so as to satisfy task constraints (moving to the designated target) while also minimizing a measure of the total effort in producing the movement. Imposing these constraints yields muscle activation patterns qualitatively similar to those observed experimentally. In particular, the model reproduces the observed cosine-like recruitment of muscles as a function of movement direction and also appropriately predicts that certain muscles will be recruited most strongly in movement directions that differ significantly from their direction of action. These results suggest that the observed recruitment behavior may not be an explicit strategy employed by the nervous system, but instead may result from a process of movement optimization.","container-title":"Journal of Neurophysiology","DOI":"10.1152/jn.00621.2002","ISSN":"0022-3077","issue":"6","page":"3348–3358","title":"A Computational Model of Muscle Recruitment for Wrist Movements","volume":"88","author":[{"family":"Fagg","given":"Andrew H."},{"family":"Shah","given":"Ashvin"},{"family":"Barto","given":"Andrew G."}],"issued":{"date-parts":[["2002",12]]}}},{"id":767,"uris":["http://zotero.org/users/4343224/items/5YXUE584"],"uri":["http://zotero.org/users/4343224/items/5YXUE584"],"itemData":{"id":767,"type":"article-journal","abstract":"This paper presents studies of the coordination of voluntary human arm movements. A mathematical model is formulated which is shown to predict both the qualitative features and the quantitative details observed experimentally in planar, multijoint arm movements. Coordination is modeled mathematically by defining an objective function, a measure of performance for any possible movement. The unique trajectory which yields the best performance is determined using dynamic optimization theory. In the work presented here, the objective function is the square of the magnitude of jerk (rate of change of acceleration) of the hand integrated over the entire movement. This is equivalent to assuming that a major goal of motor coordination is the production of the smoothest possible movement of the hand. Experimental observations of human subjects performing voluntary unconstrained movements in a horizontal plane are presented. They confirm the following predictions of the mathematical model: unconstrained point-to-point motions are approximately straight with bell-shaped tangential velocity profiles; curved motions (through an intermediate point or around an obstacle) have portions of low curvature joined by portions of high curvature; at points of high curvature, the tangential velocity is reduced; the durations of the low-curvature portions are approximately equal. The theoretical analysis is based solely on the kinematics of movement independent of the dynamics of the musculoskeletal system and is successful only when formulated in terms of the motion of the hand in extracorporal space. The implications with respect to movement organization are discussed.","container-title":"Journal of Neuroscience","ISSN":"0270-6474, 1529-2401","issue":"7","language":"en","note":"PMID: 4020415","page":"1688–1703","title":"The coordination of arm movements: an experimentally confirmed mathematical model","title-short":"The coordination of arm movements","volume":"5","author":[{"family":"Flash","given":"T."},{"family":"Hogan","given":"N."}],"issued":{"date-parts":[["1985",7]]}}},{"id":58,"uris":["http://zotero.org/users/4343224/items/PJFAMRZ9"],"uri":["http://zotero.org/users/4343224/items/PJFAMRZ9"],"itemData":{"id":58,"type":"article-journal","abstract":"It has been widely suggested that the many degrees of freedom of the musculoskeletal system may be exploited by the CNS to minimize energy cost. We tested this idea by having subjects making point-to-point movements while grasping a robotic manipulandum. The robot created a force field chosen such that the minimal energy hand path for reaching movements differed substantially from those observed in a null field. The results show that after extended exposure to the force field, subjects continued to move exactly as they did in the null field and thus used substantially more energy than needed. Even after practicing to move along the minimal energy path, subjects did not adapt their freely chosen hand paths to reduce energy expenditure. The results of this study indicate that for point-to-point arm movements minimization of energy cost is not a dominant factor that influences how the CNS arrives at kinematics and associated muscle activation patterns.","container-title":"Journal of Neurophysiology","DOI":"10.1152/jn.00483.2010","ISSN":"0022-3077","issue":"6","journalAbbreviation":"Journal of Neurophysiology","page":"2985-2994","source":"physiology.org (Atypon)","title":"The Central Nervous System Does Not Minimize Energy Cost in Arm Movements","volume":"104","author":[{"family":"Kistemaker","given":"Dinant A."},{"family":"Wong","given":"Jeremy D."},{"family":"Gribble","given":"Paul L."}],"issued":{"date-parts":[["2010",9,8]]}}},{"id":780,"uris":["http://zotero.org/users/4343224/items/XQ9ZIR65"],"uri":["http://zotero.org/users/4343224/items/XQ9ZIR65"],"itemData":{"id":780,"type":"article-journal","abstract":"Quantitative examinations of internal representations for arm trajectory planning: minimum commanded torque change model. A number of invariant features of multijoint planar reaching movements have been observed in measured hand trajectories. These features include roughly straight hand paths and bell-shaped speed profiles where the trajectory curvatures between transverse and radial movements have been found to be different. For quantitative and statistical investigations, we obtained a large amount of trajectory data within a wide range of the workspace in the horizontal and sagittal planes (400 trajectories for each subject). A pair of movements within the horizontal and sagittal planes was set to be equivalent in the elbow and shoulder flexion/extension. The trajectory curvatures of the corresponding pair in these planes were almost the same. Moreover, these curvatures can be accurately reproduced with a linear regression from the summation of rotations in the elbow and shoulder joints. This means that trajectory curvatures systematically depend on the movement location and direction represented in the intrinsic body coordinates. We then examined the following four candidates as planning spaces and the four corresponding computational models for trajectory planning. The candidates were as follows: the minimum hand jerk model in an extrinsic-kinematic space, the minimum angle jerk model in an intrinsic-kinematic space, the minimum torque change model in an intrinsic-dynamic-mechanical space, and the minimum commanded torque change model in an intrinsic-dynamic-neural space. The minimum commanded torque change model, which is proposed here as a computable version of the minimum motor command change model, reproduced actual trajectories best for curvature, position, velocity, acceleration, and torque. The model’s prediction that the longer the duration of the movement the larger the trajectory curvature was also confirmed. Movements passing through via-points in the horizontal plane were also measured, and they converged to those predicted by the minimum commanded torque change model with training. Our results indicated that the brain may plan, and learn to plan, the optimal trajectory in the intrinsic coordinates considering arm and muscle dynamics and using representations for motor commands controlling muscle tensions.","container-title":"Journal of Neurophysiology","ISSN":"0022-3077, 1522-1598","issue":"5","language":"en","note":"PMID: 10322055","page":"2140–2155","title":"Quantitative Examinations of Internal Representations for Arm Trajectory Planning: Minimum Commanded Torque Change Model","title-short":"Quantitative Examinations of Internal Representations for Arm Trajectory Planning","volume":"81","author":[{"family":"Nakano","given":"Eri"},{"family":"Imamizu","given":"Hiroshi"},{"family":"Osu","given":"Rieko"},{"family":"Uno","given":"Yoji"},{"family":"Gomi","given":"Hiroaki"},{"family":"Yoshioka","given":"Toshinori"},{"family":"Kawato","given":"Mitsuo"}],"issued":{"date-parts":[["1999",5]]}}},{"id":763,"uris":["http://zotero.org/users/4343224/items/E6REG55S"],"uri":["http://zotero.org/users/4343224/items/E6REG55S"],"itemData":{"id":763,"type":"article-journal","abstract":"In this paper, we study trajectory planning and control in voluntary, human arm movements. When a hand is moved to a target, the central nervous system must select one specific trajectory among an infinite number of possible trajectories that lead to the target position. First, we discuss what criterion is adopted for trajectory determination. Several researchers measured the hand trajectories of skilled movements and found common invariant features. For example, when moving the hand between a pair of targets, subjects tended to generate roughly straight hand paths with bell-shaped speed profiles. On the basis of these observations and dynamic optimization theory, we propose a mathematical model which accounts for formation of hand trajectories. This model is formulated by defining an objective function, a measure of performance for any possible movement: square of the rate of change of torque integrated over the entire movement. That is, the objective function CT is defined as follows: (formula; see text) We overcome this difficult by developing an iterative scheme, with which the optimal trajectory and the associated motor command are simultaneously computed. To evaluate our model, human hand trajectories were experimentally measured under various behavioral situations. These results supported the idea that the human hand trajectory is planned and controlled in accordance with the minimum torque-change criterion.","container-title":"Biological Cybernetics","ISSN":"0340-1200","issue":"2","language":"eng","note":"PMID: 2742921","page":"89–101","title":"Formation and control of optimal trajectory in human multijoint arm movement. Minimum torque-change model","volume":"61","author":[{"family":"Uno","given":"Y."},{"family":"Kawato","given":"M."},{"family":"Suzuki","given":"R."}],"issued":{"date-parts":[["1989"]]}}}],"schema":"https://github.com/citation-style-language/schema/raw/master/csl-citation.json"} </w:delInstrText>
        </w:r>
        <w:r w:rsidR="00B808A6" w:rsidRPr="009802F2" w:rsidDel="00D50221">
          <w:fldChar w:fldCharType="separate"/>
        </w:r>
        <w:r w:rsidR="00904368" w:rsidRPr="009802F2" w:rsidDel="00D50221">
          <w:rPr>
            <w:rFonts w:ascii="Calibri" w:hAnsi="Calibri" w:cs="Calibri"/>
          </w:rPr>
          <w:delText>(Berret et al., 2008; Fagg et al., 2002; Flash &amp; Hogan, 1985; Kistemaker et al., 2010; Nakano et al., 1999; Uno et al., 1989)</w:delText>
        </w:r>
        <w:r w:rsidR="00B808A6" w:rsidRPr="009802F2" w:rsidDel="00D50221">
          <w:fldChar w:fldCharType="end"/>
        </w:r>
        <w:r w:rsidR="00CA0557" w:rsidRPr="009802F2" w:rsidDel="00D50221">
          <w:delText xml:space="preserve"> \cite{kistemaker_central_2010,uno_formation_1989,flash_coordination_1985,nakano_quantitative_1999,berret_inactivation_2008,fagg_computational_2002}. It is unclear though how these proxies for effort represent how humans chose reaching movement durations. A very common proxy, sum of torque squared, does a very poor job at predicting movement related kinematics (Fig. </w:delText>
        </w:r>
      </w:del>
      <w:del w:id="2367" w:author="Garrick W Bruening" w:date="2020-10-05T15:40:00Z">
        <w:r w:rsidR="00CA0557" w:rsidRPr="009802F2" w:rsidDel="00A15018">
          <w:delText>\ref{fig:model}</w:delText>
        </w:r>
      </w:del>
      <w:del w:id="2368" w:author="Garrick W Bruening" w:date="2020-10-06T12:04:00Z">
        <w:r w:rsidR="00CA0557" w:rsidRPr="009802F2" w:rsidDel="00D50221">
          <w:delText xml:space="preserve">). Sum of </w:delText>
        </w:r>
      </w:del>
      <w:ins w:id="2369" w:author="Garrick" w:date="2020-10-02T14:48:00Z">
        <w:del w:id="2370" w:author="Garrick W Bruening" w:date="2020-10-06T12:04:00Z">
          <w:r w:rsidR="00CF178E" w:rsidRPr="009802F2" w:rsidDel="00D50221">
            <w:delText>torque</w:delText>
          </w:r>
          <w:r w:rsidR="00CF178E" w:rsidRPr="009802F2" w:rsidDel="00D50221">
            <w:rPr>
              <w:vertAlign w:val="superscript"/>
            </w:rPr>
            <w:delText>2</w:delText>
          </w:r>
        </w:del>
      </w:ins>
      <w:del w:id="2371" w:author="Garrick W Bruening" w:date="2020-10-06T12:04:00Z">
        <w:r w:rsidR="00CA0557" w:rsidRPr="009802F2" w:rsidDel="00D50221">
          <w:delText>$\text{torque}^2$ does not match well with preferred movement duration. By fitting a similar model to the metabolic power models (Eq.</w:delText>
        </w:r>
      </w:del>
      <w:del w:id="2372" w:author="Garrick W Bruening" w:date="2020-10-06T11:54:00Z">
        <w:r w:rsidR="00CA0557" w:rsidRPr="009802F2" w:rsidDel="00F3246C">
          <w:delText xml:space="preserve"> \ref{eq:met_power_fit}</w:delText>
        </w:r>
      </w:del>
      <w:del w:id="2373" w:author="Garrick W Bruening" w:date="2020-10-06T12:04:00Z">
        <w:r w:rsidR="00CA0557" w:rsidRPr="009802F2" w:rsidDel="00D50221">
          <w:delText xml:space="preserve">), we can determine how sum of </w:delText>
        </w:r>
      </w:del>
      <w:ins w:id="2374" w:author="Garrick" w:date="2020-10-02T14:48:00Z">
        <w:del w:id="2375" w:author="Garrick W Bruening" w:date="2020-10-06T12:04:00Z">
          <w:r w:rsidR="00CF178E" w:rsidRPr="009802F2" w:rsidDel="00D50221">
            <w:delText>torque</w:delText>
          </w:r>
          <w:r w:rsidR="00CF178E" w:rsidRPr="009802F2" w:rsidDel="00D50221">
            <w:rPr>
              <w:vertAlign w:val="superscript"/>
            </w:rPr>
            <w:delText>2</w:delText>
          </w:r>
          <w:r w:rsidR="00CF178E" w:rsidRPr="009802F2" w:rsidDel="00D50221">
            <w:delText xml:space="preserve"> </w:delText>
          </w:r>
        </w:del>
      </w:ins>
      <w:del w:id="2376" w:author="Garrick W Bruening" w:date="2020-10-06T12:04:00Z">
        <w:r w:rsidR="00CA0557" w:rsidRPr="009802F2" w:rsidDel="00D50221">
          <w:delText xml:space="preserve">$\text{torque}^2$ scales with added mass. We found that metabolic cost (and preferred movement duration) scales in a sublinear fashion according to </w:delText>
        </w:r>
      </w:del>
      <w:del w:id="2377" w:author="Garrick W Bruening" w:date="2020-10-06T11:58:00Z">
        <w:r w:rsidR="00CA0557" w:rsidRPr="009802F2" w:rsidDel="004B7242">
          <w:delText>\ref{sec:results_mpower}</w:delText>
        </w:r>
      </w:del>
      <w:del w:id="2378" w:author="Garrick W Bruening" w:date="2020-10-06T12:04:00Z">
        <w:r w:rsidR="00CA0557" w:rsidRPr="009802F2" w:rsidDel="00D50221">
          <w:delText xml:space="preserve"> and Eq. </w:delText>
        </w:r>
      </w:del>
      <w:del w:id="2379" w:author="Garrick W Bruening" w:date="2020-10-06T11:57:00Z">
        <w:r w:rsidR="00CA0557" w:rsidRPr="009802F2" w:rsidDel="00062CB6">
          <w:delText>\ref{eq:results_mpowergross}</w:delText>
        </w:r>
      </w:del>
      <w:del w:id="2380" w:author="Garrick W Bruening" w:date="2020-10-06T12:04:00Z">
        <w:r w:rsidR="00CA0557" w:rsidRPr="009802F2" w:rsidDel="00D50221">
          <w:delText xml:space="preserve">. Sum of </w:delText>
        </w:r>
      </w:del>
      <w:ins w:id="2381" w:author="Garrick" w:date="2020-10-02T14:49:00Z">
        <w:del w:id="2382" w:author="Garrick W Bruening" w:date="2020-10-06T12:04:00Z">
          <w:r w:rsidR="00095A5C" w:rsidRPr="009802F2" w:rsidDel="00D50221">
            <w:delText xml:space="preserve"> torque</w:delText>
          </w:r>
          <w:r w:rsidR="00095A5C" w:rsidRPr="009802F2" w:rsidDel="00D50221">
            <w:rPr>
              <w:vertAlign w:val="superscript"/>
            </w:rPr>
            <w:delText>2</w:delText>
          </w:r>
        </w:del>
      </w:ins>
      <w:del w:id="2383" w:author="Garrick W Bruening" w:date="2020-10-06T12:04:00Z">
        <w:r w:rsidR="00CA0557" w:rsidRPr="009802F2" w:rsidDel="00D50221">
          <w:delText>$\text{torque}^2$, however, increases in a super linear fashion with mass. This is why</w:delText>
        </w:r>
      </w:del>
      <w:ins w:id="2384" w:author="Garrick" w:date="2020-10-02T14:49:00Z">
        <w:del w:id="2385" w:author="Garrick W Bruening" w:date="2020-10-06T12:04:00Z">
          <w:r w:rsidR="00095A5C" w:rsidRPr="009802F2" w:rsidDel="00D50221">
            <w:delText>Therefore,</w:delText>
          </w:r>
        </w:del>
      </w:ins>
      <w:del w:id="2386" w:author="Garrick W Bruening" w:date="2020-10-06T12:04:00Z">
        <w:r w:rsidR="00CA0557" w:rsidRPr="009802F2" w:rsidDel="00D50221">
          <w:delText xml:space="preserve"> we see a large difference in the preferred durations and the duration that minimizing sum of </w:delText>
        </w:r>
      </w:del>
      <w:ins w:id="2387" w:author="Garrick" w:date="2020-10-02T14:49:00Z">
        <w:del w:id="2388" w:author="Garrick W Bruening" w:date="2020-10-06T12:04:00Z">
          <w:r w:rsidR="00095A5C" w:rsidRPr="009802F2" w:rsidDel="00D50221">
            <w:delText>torque</w:delText>
          </w:r>
          <w:r w:rsidR="00095A5C" w:rsidRPr="009802F2" w:rsidDel="00D50221">
            <w:rPr>
              <w:vertAlign w:val="superscript"/>
            </w:rPr>
            <w:delText>2</w:delText>
          </w:r>
        </w:del>
      </w:ins>
      <w:del w:id="2389" w:author="Garrick W Bruening" w:date="2020-10-06T12:04:00Z">
        <w:r w:rsidR="00CA0557" w:rsidRPr="009802F2" w:rsidDel="00D50221">
          <w:delText>$\text{torque}^2$ would predict.</w:delText>
        </w:r>
      </w:del>
    </w:p>
    <w:p w14:paraId="61035697" w14:textId="158D591E" w:rsidR="00CA0557" w:rsidRPr="009802F2" w:rsidDel="00D50221" w:rsidRDefault="00EF7C37" w:rsidP="00CA0557">
      <w:pPr>
        <w:rPr>
          <w:del w:id="2390" w:author="Garrick W Bruening" w:date="2020-10-06T12:04:00Z"/>
        </w:rPr>
      </w:pPr>
      <w:ins w:id="2391" w:author="Alaa Ahmed" w:date="2020-08-03T16:09:00Z">
        <w:del w:id="2392" w:author="Garrick W Bruening" w:date="2020-10-06T12:04:00Z">
          <w:r w:rsidRPr="009802F2" w:rsidDel="00D50221">
            <w:delText xml:space="preserve">Accuracy: </w:delText>
          </w:r>
        </w:del>
      </w:ins>
      <w:del w:id="2393" w:author="Garrick W Bruening" w:date="2020-10-06T12:04:00Z">
        <w:r w:rsidR="00CA0557" w:rsidRPr="009802F2" w:rsidDel="00D50221">
          <w:delText xml:space="preserve">The  counterpart to movement duration, peak velocity, also was not predicted by metabolic cost and the utility model. The peak velocity predictions of the utility model and metabolic data do not match with the peak velocity in experiment 1 (Fig. \ref{fig:model}D). This could be partially explained because these predictions are made using a minimum jerk trajectory from the given movement times \cite{flash_coordination_1985,shadmehr_representation_2016}. These predictions assume that subjects make their movements very similar to that of minimum jerk, but the velocity traces shown in figure \ref{fig:pref_results}A are skewed right slightly. This asymmetric velocity profile leads to higher peak velocities given the same movement duration. Subjects may choose to have their movements faster at the beginning as this may allow for easier correction later on in the movement. </w:delText>
        </w:r>
      </w:del>
    </w:p>
    <w:p w14:paraId="1292AAD5" w14:textId="49CE2435" w:rsidR="00CA0557" w:rsidRPr="009802F2" w:rsidRDefault="00CA0557" w:rsidP="00CA0557">
      <w:pPr>
        <w:rPr>
          <w:del w:id="2394" w:author="Garrick W Bruening" w:date="2020-10-05T15:40:00Z"/>
        </w:rPr>
      </w:pPr>
      <w:del w:id="2395" w:author="Garrick W Bruening" w:date="2020-10-06T12:04:00Z">
        <w:r w:rsidRPr="009802F2" w:rsidDel="00D50221">
          <w:delText xml:space="preserve">Across both experiments, the </w:delText>
        </w:r>
      </w:del>
      <w:ins w:id="2396" w:author="Alaa Ahmed" w:date="2020-08-03T16:07:00Z">
        <w:del w:id="2397" w:author="Garrick W Bruening" w:date="2020-10-06T12:04:00Z">
          <w:r w:rsidR="00447ECD" w:rsidRPr="009802F2" w:rsidDel="00D50221">
            <w:delText>e</w:delText>
          </w:r>
        </w:del>
      </w:ins>
      <w:del w:id="2398" w:author="Garrick W Bruening" w:date="2020-10-06T12:04:00Z">
        <w:r w:rsidRPr="009802F2" w:rsidDel="00D50221">
          <w:delText>affect of movement duration on angular and radial endpoint error was much larger than the effect of mass. Experiment 1 did not show much effect of mass or movement duration, but</w:delText>
        </w:r>
      </w:del>
      <w:ins w:id="2399" w:author="Garrick" w:date="2020-10-02T14:49:00Z">
        <w:del w:id="2400" w:author="Garrick W Bruening" w:date="2020-10-06T12:04:00Z">
          <w:r w:rsidR="00095A5C" w:rsidRPr="009802F2" w:rsidDel="00D50221">
            <w:delText>duration but</w:delText>
          </w:r>
        </w:del>
      </w:ins>
      <w:del w:id="2401" w:author="Garrick W Bruening" w:date="2020-10-06T12:04:00Z">
        <w:r w:rsidRPr="009802F2" w:rsidDel="00D50221">
          <w:delText xml:space="preserve"> experiment 2 did. In experiment 2, subjects were forced to move in specific time windows which is may have caused the affect</w:delText>
        </w:r>
      </w:del>
      <w:ins w:id="2402" w:author="Garrick" w:date="2020-10-02T14:51:00Z">
        <w:del w:id="2403" w:author="Garrick W Bruening" w:date="2020-10-06T12:04:00Z">
          <w:r w:rsidR="00187A05" w:rsidRPr="009802F2" w:rsidDel="00D50221">
            <w:delText>effect</w:delText>
          </w:r>
        </w:del>
      </w:ins>
      <w:del w:id="2404" w:author="Garrick W Bruening" w:date="2020-10-06T12:04:00Z">
        <w:r w:rsidRPr="009802F2" w:rsidDel="00D50221">
          <w:delText xml:space="preserve"> of mass in this experiment. In experiment 1, subjects were free to choose their movement duration. Increasing movement duration reduced error as the speed accuracy trade-off would predict</w:delText>
        </w:r>
      </w:del>
      <w:ins w:id="2405" w:author="Garrick" w:date="2020-10-02T14:51:00Z">
        <w:del w:id="2406" w:author="Garrick W Bruening" w:date="2020-10-06T12:04:00Z">
          <w:r w:rsidR="0068545A" w:rsidRPr="009802F2" w:rsidDel="00D50221">
            <w:delText xml:space="preserve"> </w:delText>
          </w:r>
        </w:del>
      </w:ins>
      <w:del w:id="2407" w:author="Garrick W Bruening" w:date="2020-10-06T12:04:00Z">
        <w:r w:rsidR="0068545A" w:rsidRPr="009802F2" w:rsidDel="00D50221">
          <w:fldChar w:fldCharType="begin"/>
        </w:r>
        <w:r w:rsidR="00904368" w:rsidRPr="009802F2" w:rsidDel="00D50221">
          <w:delInstrText xml:space="preserve"> ADDIN ZOTERO_ITEM CSL_CITATION {"citationID":"7u8BzLX6","properties":{"formattedCitation":"(Dean et al., 2007; Fitts, 1992)","plainCitation":"(Dean et al., 2007; Fitts, 1992)","noteIndex":0},"citationItems":[{"id":993,"uris":["http://zotero.org/users/4343224/items/VW2FYTQX"],"uri":["http://zotero.org/users/4343224/items/VW2FYTQX"],"itemData":{"id":993,"type":"article-journal","container-title":"Journal of Vision","DOI":"10.1167/7.5.10","ISSN":"1534-7362","issue":"5","language":"en","page":"10–10","title":"Trading off speed and accuracy in rapid, goal-directed movements","volume":"7","author":[{"family":"Dean","given":"Mark"},{"family":"Wu","given":"Shih-Wei"},{"family":"Maloney","given":"Laurence T."}],"issued":{"date-parts":[["2007",3]]}}},{"id":46,"uris":["http://zotero.org/users/4343224/items/DZFSEYWZ"],"uri":["http://zotero.org/users/4343224/items/DZFSEYWZ"],"itemData":{"id":46,"type":"article-journal","abstract":"Speed accuracy","collection-title":"262-269","container-title":"Journal of Experimental Psycholog","issue":"3","language":"en","page":"8","source":"Zotero","title":"The Information Capacity of the Human Motor System in Controlling the Amplitude of Movement","volume":"121","author":[{"family":"Fitts","given":"Paul M"}],"issued":{"date-parts":[["1992"]]}}}],"schema":"https://github.com/citation-style-language/schema/raw/master/csl-citation.json"} </w:delInstrText>
        </w:r>
        <w:r w:rsidR="0068545A" w:rsidRPr="009802F2" w:rsidDel="00D50221">
          <w:fldChar w:fldCharType="separate"/>
        </w:r>
        <w:r w:rsidR="00904368" w:rsidRPr="009802F2" w:rsidDel="00D50221">
          <w:rPr>
            <w:rFonts w:ascii="Calibri" w:hAnsi="Calibri" w:cs="Calibri"/>
          </w:rPr>
          <w:delText>(Dean et al., 2007; Fitts, 1992)</w:delText>
        </w:r>
        <w:r w:rsidR="0068545A" w:rsidRPr="009802F2" w:rsidDel="00D50221">
          <w:fldChar w:fldCharType="end"/>
        </w:r>
        <w:r w:rsidRPr="009802F2" w:rsidDel="00D50221">
          <w:delText>\cite{fitts_information_1992,dean_trading_2007}. Mass did not change the consistency with which subjects made their movements in either experiment, but,</w:delText>
        </w:r>
      </w:del>
      <w:ins w:id="2408" w:author="Garrick" w:date="2020-10-02T14:52:00Z">
        <w:del w:id="2409" w:author="Garrick W Bruening" w:date="2020-10-06T12:04:00Z">
          <w:r w:rsidR="00727CCE" w:rsidRPr="009802F2" w:rsidDel="00D50221">
            <w:delText>but</w:delText>
          </w:r>
        </w:del>
      </w:ins>
      <w:del w:id="2410" w:author="Garrick W Bruening" w:date="2020-10-06T12:04:00Z">
        <w:r w:rsidRPr="009802F2" w:rsidDel="00D50221">
          <w:delText xml:space="preserve"> as expected, movement duration reduced the endpoint variability. Angular error was slightly affected by mass, but this could be driven by the subjects preferring to reach more towards the lower inertial directions of the arm as the lowest inertial directions are not oriented exactly at </w:delText>
        </w:r>
      </w:del>
      <w:ins w:id="2411" w:author="Garrick" w:date="2020-10-02T14:52:00Z">
        <w:del w:id="2412" w:author="Garrick W Bruening" w:date="2020-10-06T12:04:00Z">
          <w:r w:rsidR="00727CCE" w:rsidRPr="009802F2" w:rsidDel="00D50221">
            <w:delText>45</w:delText>
          </w:r>
          <w:r w:rsidR="00727CCE" w:rsidRPr="009802F2" w:rsidDel="00D50221">
            <w:rPr>
              <w:vertAlign w:val="superscript"/>
            </w:rPr>
            <w:delText>o</w:delText>
          </w:r>
        </w:del>
      </w:ins>
      <w:del w:id="2413" w:author="Garrick W Bruening" w:date="2020-10-06T12:04:00Z">
        <w:r w:rsidRPr="009802F2" w:rsidDel="00D50221">
          <w:delText>$45^oa$ and $225^o$</w:delText>
        </w:r>
      </w:del>
      <w:ins w:id="2414" w:author="Garrick" w:date="2020-10-02T14:52:00Z">
        <w:del w:id="2415" w:author="Garrick W Bruening" w:date="2020-10-06T12:04:00Z">
          <w:r w:rsidR="00727CCE" w:rsidRPr="009802F2" w:rsidDel="00D50221">
            <w:delText>225</w:delText>
          </w:r>
          <w:r w:rsidR="00727CCE" w:rsidRPr="009802F2" w:rsidDel="00D50221">
            <w:rPr>
              <w:vertAlign w:val="superscript"/>
            </w:rPr>
            <w:delText>o</w:delText>
          </w:r>
        </w:del>
      </w:ins>
      <w:del w:id="2416" w:author="Garrick W Bruening" w:date="2020-10-06T12:04:00Z">
        <w:r w:rsidRPr="009802F2" w:rsidDel="00D50221">
          <w:delText xml:space="preserve">, which caused subjects to reach slightly off center from the target </w:delText>
        </w:r>
      </w:del>
      <w:ins w:id="2417" w:author="Garrick" w:date="2020-10-02T14:52:00Z">
        <w:del w:id="2418" w:author="Garrick W Bruening" w:date="2020-10-06T12:04:00Z">
          <w:r w:rsidR="00727CCE" w:rsidRPr="009802F2" w:rsidDel="00D50221">
            <w:delText xml:space="preserve"> </w:delText>
          </w:r>
        </w:del>
      </w:ins>
      <w:del w:id="2419" w:author="Garrick W Bruening" w:date="2020-10-06T12:04:00Z">
        <w:r w:rsidR="00727CCE" w:rsidRPr="009802F2" w:rsidDel="00D50221">
          <w:fldChar w:fldCharType="begin"/>
        </w:r>
        <w:r w:rsidR="00904368" w:rsidRPr="009802F2" w:rsidDel="00D50221">
          <w:delInstrText xml:space="preserve"> ADDIN ZOTERO_ITEM CSL_CITATION {"citationID":"lUkj8boJ","properties":{"formattedCitation":"(Goble et al., 2007)","plainCitation":"(Goble et al., 2007)","noteIndex":0},"citationItems":[{"id":806,"uris":["http://zotero.org/users/4343224/items/WZBRYYYK"],"uri":["http://zotero.org/users/4343224/items/WZBRYYYK"],"itemData":{"id":806,"type":"article-journal","abstract":"Strategies used by the CNS to optimize arm movements in terms of speed, accuracy, and resistance to fatigue remain largely unknown. A hypothesis is studied that the CNS exploits biomechanical properties of multijoint limbs to increase efficiency of movement control. To test this notion, a novel free-stroke drawing task was used that instructs subjects to make straight strokes in as many different directions as possible in the horizontal plane through rotations of the elbow and shoulder joints. Despite explicit instructions to distribute strokes uniformly, subjects showed biases to move in specific directions. These biases were associated with a tendency to perform movements that included active motion at one joint and largely passive motion at the other joint, revealing a tendency to minimize intervention of muscle torque for regulation of the effect of interaction torque. Other biomechanical factors, such as inertial resistance and kinematic manipulability, were unable to adequately account for these significant biases. Also, minimizations of jerk, muscle torque change, and sum of squared muscle torque were analyzed; however, these cost functions failed to explain the observed directional biases. Collectively, these results suggest that knowledge of biomechanical cost functions regarding interaction torque (IT) regulation is available to the control system. This knowledge may be used to evaluate potential movements and to select movement of “low cost.” The preference to reduce active regulation of interaction torque suggests that, in addition to muscle energy, the criterion for movement cost may include neural activity required for movement control.","container-title":"Journal of Neurophysiology","DOI":"10.1152/jn.00582.2007","ISSN":"0022-3077, 1522-1598","issue":"3","language":"en","note":"PMID: 17625062","page":"1240–1252","title":"Directional Biases Reveal Utilization of Arm's Biomechanical Properties for Optimization of Motor Behavior","volume":"98","author":[{"family":"Goble","given":"Jacob A."},{"family":"Zhang","given":"Yanxin"},{"family":"Shimansky","given":"Yury"},{"family":"Sharma","given":"Siddharth"},{"family":"Dounskaia","given":"Natalia V."}],"issued":{"date-parts":[["2007",9]]}}}],"schema":"https://github.com/citation-style-language/schema/raw/master/csl-citation.json"} </w:delInstrText>
        </w:r>
        <w:r w:rsidR="00727CCE" w:rsidRPr="009802F2" w:rsidDel="00D50221">
          <w:fldChar w:fldCharType="separate"/>
        </w:r>
        <w:r w:rsidR="00904368" w:rsidRPr="009802F2" w:rsidDel="00D50221">
          <w:rPr>
            <w:rFonts w:ascii="Calibri" w:hAnsi="Calibri" w:cs="Calibri"/>
          </w:rPr>
          <w:delText>(Goble et al., 2007)</w:delText>
        </w:r>
        <w:r w:rsidR="00727CCE" w:rsidRPr="009802F2" w:rsidDel="00D50221">
          <w:fldChar w:fldCharType="end"/>
        </w:r>
        <w:r w:rsidRPr="009802F2" w:rsidDel="00D50221">
          <w:delText>\cite{goble_directional_2007}. Mass did not change the angular endpoint variability in either experiment.</w:delText>
        </w:r>
      </w:del>
    </w:p>
    <w:p w14:paraId="0CDA9BA1" w14:textId="044FE0AC" w:rsidR="00EF7C37" w:rsidRPr="009802F2" w:rsidDel="00D50221" w:rsidRDefault="00EF7C37" w:rsidP="00CA0557">
      <w:pPr>
        <w:rPr>
          <w:ins w:id="2420" w:author="Alaa Ahmed" w:date="2020-08-03T16:09:00Z"/>
          <w:del w:id="2421" w:author="Garrick W Bruening" w:date="2020-10-06T12:04:00Z"/>
        </w:rPr>
      </w:pPr>
      <w:ins w:id="2422" w:author="Alaa Ahmed" w:date="2020-08-03T16:09:00Z">
        <w:del w:id="2423" w:author="Garrick W Bruening" w:date="2020-10-05T15:40:00Z">
          <w:r w:rsidRPr="009802F2">
            <w:delText>Metabolic cost linear increases with mass:</w:delText>
          </w:r>
        </w:del>
      </w:ins>
    </w:p>
    <w:p w14:paraId="0B02E76A" w14:textId="7CE2A63D" w:rsidR="00CA0557" w:rsidRPr="009802F2" w:rsidDel="00D50221" w:rsidRDefault="00EF7C37" w:rsidP="00CA0557">
      <w:pPr>
        <w:rPr>
          <w:del w:id="2424" w:author="Garrick W Bruening" w:date="2020-10-06T12:04:00Z"/>
        </w:rPr>
      </w:pPr>
      <w:ins w:id="2425" w:author="Alaa Ahmed" w:date="2020-08-03T16:09:00Z">
        <w:del w:id="2426" w:author="Garrick W Bruening" w:date="2020-10-06T12:04:00Z">
          <w:r w:rsidRPr="009802F2" w:rsidDel="00D50221">
            <w:delText xml:space="preserve">Reaction time: </w:delText>
          </w:r>
        </w:del>
      </w:ins>
      <w:del w:id="2427" w:author="Garrick W Bruening" w:date="2020-10-06T12:04:00Z">
        <w:r w:rsidR="00CA0557" w:rsidRPr="009802F2" w:rsidDel="00D50221">
          <w:delText xml:space="preserve">We found that increasing the effort of a movement also increases the reaction time and this can be predicted by the utility model </w:delText>
        </w:r>
        <w:r w:rsidR="001405A3" w:rsidRPr="009802F2" w:rsidDel="00D50221">
          <w:fldChar w:fldCharType="begin"/>
        </w:r>
        <w:r w:rsidR="00904368" w:rsidRPr="009802F2" w:rsidDel="00D50221">
          <w:delInstrText xml:space="preserve"> ADDIN ZOTERO_ITEM CSL_CITATION {"citationID":"r5R52Xds","properties":{"formattedCitation":"(Shadmehr et al., 2016; Summerside, Shadmehr, et al., 2018)","plainCitation":"(Shadmehr et al., 2016; Summerside, Shadmehr, et al., 2018)","noteIndex":0},"citationItems":[{"id":811,"uris":["http://zotero.org/users/4343224/items/3UEEVG5R"],"uri":["http://zotero.org/users/4343224/items/3UEEVG5R"],"itemData":{"id":811,"type":"article-journal","abstract":"Given two rewarding stimuli, animals tend to choose the more rewarding (or less effortful) option. However, they also move faster toward that stimulus [ 1–5 ]. This suggests that reward and effort not only affect decision-making, they also influence motor control [ 6, 7 ]. How does the brain compute the effort requirements of a task? Here, we considered data acquired during walking, reaching, flying, or isometric force production. In analyzing the decision-making and motor-control behaviors of various animals, we considered the possibility that the brain may estimate effort objectively, via the metabolic energy consumed to produce the action. We measured the energetic cost of reaching and found that, like walking, it was convex in time, with a global minimum, implying that there existed a movement speed that minimized effort. However, reward made it worthwhile to be energetically inefficient. Using a framework in which utility of an action depended on reward and energetic cost, both discounted in time, we found that it was possible to account for a body of data in which animals were free to choose how to move (reach slow or fast), as well as what to do (walk or fly, produce force F1 or F2). We suggest that some forms of decision-making and motor control may share a common utility in which the brain represents the effort associated with performing an action objectively via its metabolic energy cost and then, like reward, temporally discounts it as a function of movement duration.","container-title":"Current Biology","DOI":"10.1016/j.cub.2016.05.065","ISSN":"0960-9822","issue":"14","language":"English","page":"1929–1934","title":"A Representation of Effort in Decision-Making and Motor Control","volume":"26","author":[{"family":"Shadmehr","given":"Reza"},{"family":"Huang","given":"Helen J."},{"family":"Ahmed","given":"Alaa A."}],"issued":{"date-parts":[["2016",7]]}}},{"id":909,"uris":["http://zotero.org/users/4343224/items/Q9K7L92N"],"uri":["http://zotero.org/users/4343224/items/Q9K7L92N"],"itemData":{"id":909,"type":"article-journal","abstract":"Making a movement may be thought of as an economic decision in which one spends effort to acquire reward. Time discounts reward, which predicts that the magnitude of reward should affect movement vigor: we should move faster, spending greater effort, when there is greater reward at stake. Indeed, saccade peak velocities are greater and reaction-times shorter when a target is paired with reward. In this study, we focused on human reaching and asked whether movement kinematics were affected by expectation of reward. Participants made out-and-back reaching movements to one of four quadrants of a 14-cm circle. During various periods of the experiment only one of the four quadrants was paired with reward, and the transition from reward to nonreward status of a quadrant occurred randomly. Our experiment design minimized dependence of reward on accuracy, granting the subjects wide latitude in self-selecting their movement speed, amplitude, and variability. When a quadrant was paired with reward, reaching movements had a shorter reaction time, higher peak velocity, and greater amplitude. Despite this greater vigor, movements toward the rewarded quadrant suffered from less variability: both reaction times and reach kinematics were less variable when there was expectation of reward. Importantly, the effect of reward on vigor was specific to the movement component that preceded the time of reward (outward reach), not the movement component that followed it (return reach). Our results suggest that expectation of reward not only increases vigor of human reaching but also decreases its variability.NEW &amp; NOTEWORTHY Movements may be thought of as an economic transaction where the vigor of the movement represents the effort that the brain is willing to expend to acquire a rewarding state. We show that in reaching, reward discounts the cost of effort, producing movements with shorter reaction time, higher velocity, greater amplitude, and reduced reaction-time variability. These results complement earlier observations in saccades, suggesting a common principle of economics across modalities of motor control.","container-title":"Journal of Neurophysiology","DOI":"10.1152/jn.00872.2017","ISSN":"0022-3077","issue":"6","page":"2347–2357","title":"Vigor of reaching movements: reward discounts the cost of effort","title-short":"Vigor of reaching movements","volume":"119","author":[{"family":"Summerside","given":"Erik M."},{"family":"Shadmehr","given":"Reza"},{"family":"Ahmed","given":"Alaa A."}],"issued":{"date-parts":[["2018",3]]}}}],"schema":"https://github.com/citation-style-language/schema/raw/master/csl-citation.json"} </w:delInstrText>
        </w:r>
        <w:r w:rsidR="001405A3" w:rsidRPr="009802F2" w:rsidDel="00D50221">
          <w:fldChar w:fldCharType="separate"/>
        </w:r>
        <w:r w:rsidR="00904368" w:rsidRPr="009802F2" w:rsidDel="00D50221">
          <w:rPr>
            <w:rFonts w:ascii="Calibri" w:hAnsi="Calibri" w:cs="Calibri"/>
          </w:rPr>
          <w:delText>(Shadmehr et al., 2016; Summerside, Shadmehr, et al., 2018)</w:delText>
        </w:r>
        <w:r w:rsidR="001405A3" w:rsidRPr="009802F2" w:rsidDel="00D50221">
          <w:fldChar w:fldCharType="end"/>
        </w:r>
        <w:r w:rsidR="00CA0557" w:rsidRPr="009802F2" w:rsidDel="00D50221">
          <w:delText>\cite{summerside_vigor_2018,shadmehr_representation_2016}. It has been shown that increasing reward leads to early reaction times by increasing the total utility of the following movement. The opposite is also true, where increasing effort reduces utility and leads to longer reaction times. The rate of evidence may be linked to the utility being assigned to the movement \cite{shadmehr_representation_2016}</w:delText>
        </w:r>
        <w:r w:rsidR="001405A3" w:rsidRPr="009802F2" w:rsidDel="00D50221">
          <w:fldChar w:fldCharType="begin"/>
        </w:r>
        <w:r w:rsidR="00904368" w:rsidRPr="009802F2" w:rsidDel="00D50221">
          <w:delInstrText xml:space="preserve"> ADDIN ZOTERO_ITEM CSL_CITATION {"citationID":"gGw7ktoZ","properties":{"formattedCitation":"(Shadmehr et al., 2016)","plainCitation":"(Shadmehr et al., 2016)","noteIndex":0},"citationItems":[{"id":811,"uris":["http://zotero.org/users/4343224/items/3UEEVG5R"],"uri":["http://zotero.org/users/4343224/items/3UEEVG5R"],"itemData":{"id":811,"type":"article-journal","abstract":"Given two rewarding stimuli, animals tend to choose the more rewarding (or less effortful) option. However, they also move faster toward that stimulus [ 1–5 ]. This suggests that reward and effort not only affect decision-making, they also influence motor control [ 6, 7 ]. How does the brain compute the effort requirements of a task? Here, we considered data acquired during walking, reaching, flying, or isometric force production. In analyzing the decision-making and motor-control behaviors of various animals, we considered the possibility that the brain may estimate effort objectively, via the metabolic energy consumed to produce the action. We measured the energetic cost of reaching and found that, like walking, it was convex in time, with a global minimum, implying that there existed a movement speed that minimized effort. However, reward made it worthwhile to be energetically inefficient. Using a framework in which utility of an action depended on reward and energetic cost, both discounted in time, we found that it was possible to account for a body of data in which animals were free to choose how to move (reach slow or fast), as well as what to do (walk or fly, produce force F1 or F2). We suggest that some forms of decision-making and motor control may share a common utility in which the brain represents the effort associated with performing an action objectively via its metabolic energy cost and then, like reward, temporally discounts it as a function of movement duration.","container-title":"Current Biology","DOI":"10.1016/j.cub.2016.05.065","ISSN":"0960-9822","issue":"14","language":"English","page":"1929–1934","title":"A Representation of Effort in Decision-Making and Motor Control","volume":"26","author":[{"family":"Shadmehr","given":"Reza"},{"family":"Huang","given":"Helen J."},{"family":"Ahmed","given":"Alaa A."}],"issued":{"date-parts":[["2016",7]]}}}],"schema":"https://github.com/citation-style-language/schema/raw/master/csl-citation.json"} </w:delInstrText>
        </w:r>
        <w:r w:rsidR="001405A3" w:rsidRPr="009802F2" w:rsidDel="00D50221">
          <w:fldChar w:fldCharType="separate"/>
        </w:r>
        <w:r w:rsidR="00904368" w:rsidRPr="009802F2" w:rsidDel="00D50221">
          <w:rPr>
            <w:rFonts w:ascii="Calibri" w:hAnsi="Calibri" w:cs="Calibri"/>
          </w:rPr>
          <w:delText>(Shadmehr et al., 2016)</w:delText>
        </w:r>
        <w:r w:rsidR="001405A3" w:rsidRPr="009802F2" w:rsidDel="00D50221">
          <w:fldChar w:fldCharType="end"/>
        </w:r>
        <w:r w:rsidR="00CA0557" w:rsidRPr="009802F2" w:rsidDel="00D50221">
          <w:delText xml:space="preserve">. This leads to lower utility movements having a lower evidence accumulation rate which leads to longer reaction times. Drift diffusion models have been shown to make accurate predictions of reaction time </w:delText>
        </w:r>
        <w:r w:rsidR="004E58B5" w:rsidRPr="009802F2" w:rsidDel="00D50221">
          <w:fldChar w:fldCharType="begin"/>
        </w:r>
        <w:r w:rsidR="00904368" w:rsidRPr="009802F2" w:rsidDel="00D50221">
          <w:delInstrText xml:space="preserve"> ADDIN ZOTERO_ITEM CSL_CITATION {"citationID":"iCHd9zBn","properties":{"formattedCitation":"(Mormann et al., 2010; Ratcliff &amp; Van Dongen, 2011)","plainCitation":"(Mormann et al., 2010; Ratcliff &amp; Van Dongen, 2011)","noteIndex":0},"citationItems":[{"id":36,"uris":["http://zotero.org/users/4343224/items/IRW5ZXW9"],"uri":["http://zotero.org/users/4343224/items/IRW5ZXW9"],"itemData":{"id":36,"type":"article-journal","abstract":"An important open problem is how values are compared to make simple choices. A natural hypothesis is that the brain carries out the computations associated with the value comparisons in a manner consistent with the Drift Diffusion Model (DDM), since this model has been able to account for a large amount of data in other domains. We investigated the ability of four different versions of the DDM to explain the data in a real binary food choice task under conditions of high and low time pressure. We found that a seven-parameter version of the DDM can account for the choice and reaction time data with high-accuracy, in both the high and low time pressure conditions. The changes associated with the introduction of time pressure could be traced to changes in two key model parameters: the barrier height and the noise in the slope of the drift process.","language":"en","title":"The Drift Diffusion Model Can Account for the Accuracy and Reaction Time of Value-Based Choices Under High and Low Time Pressure","URL":"https://www.semanticscholar.org/paper/The-Drift-Diffusion-Model-can-account-for-the-and-Milosavljevic-Malmaud/48b22d9c7e9c538e56dd413e1c78c4b1e010af18","author":[{"family":"Mormann","given":"Milica Milosavljevic"},{"family":"Malmaud","given":"Jonathan"},{"family":"Huth","given":"Alexander"},{"family":"Koch","given":"Christof"},{"family":"Rangel","given":"Antonio"}],"accessed":{"date-parts":[["2019",3,6]]},"issued":{"date-parts":[["2010",10]]}}},{"id":999,"uris":["http://zotero.org/users/4343224/items/XPB4VPXT"],"uri":["http://zotero.org/users/4343224/items/XPB4VPXT"],"itemData":{"id":999,"type":"article-journal","abstract":"One-choice reaction-time (RT) tasks are used in many domains, including assessments of motor vehicle driving and assessments of the cognitive/behavioral consequences of sleep deprivation. In such tasks, subjects are asked to respond when they detect the onset of a stimulus; the dependent variable is RT. We present a cognitive model for one-choice RT tasks that uses a one-boundary diffusion process to represent the accumulation of stimulus information. When the accumulated evidence reaches a decision criterion, a response is initiated. This model is distinct in accounting for the RT distributions observed for one-choice RT tasks, which can have long tails that have not been accurately captured by earlier cognitive modeling approaches. We show that the model explains performance on a brightness-detection task (a “simple RT task”) and on a psychomotor vigilance test. The latter is used extensively to examine the clinical and behavioral effects of sleep deprivation. For the brightness-detection task, the model explains the behavior of RT distributions as a function of brightness. For the psychomotor vigilance test, it accounts for lapses in performance under conditions of sleep deprivation and for changes in the shapes of RT distributions over the course of sleep deprivation. The model also successfully maps the rate of accumulation of stimulus information onto independently derived predictions of alertness. The model is a unified, mechanistic account of one-choice RT under conditions of sleep deprivation.","container-title":"Proceedings of the National Academy of Sciences of the United States of America","DOI":"10.1073/pnas.1100483108","ISSN":"0027-8424","issue":"27","note":"PMID: 21690336\nPMCID: PMC3131321","page":"11285–11290","title":"Diffusion model for one-choice reaction-time tasks and the cognitive effects of sleep deprivation","volume":"108","author":[{"family":"Ratcliff","given":"Roger"},{"family":"Van Dongen","given":"Hans P. A."}],"issued":{"date-parts":[["2011",7]]}}}],"schema":"https://github.com/citation-style-language/schema/raw/master/csl-citation.json"} </w:delInstrText>
        </w:r>
        <w:r w:rsidR="004E58B5" w:rsidRPr="009802F2" w:rsidDel="00D50221">
          <w:fldChar w:fldCharType="separate"/>
        </w:r>
        <w:r w:rsidR="00904368" w:rsidRPr="009802F2" w:rsidDel="00D50221">
          <w:rPr>
            <w:rFonts w:ascii="Calibri" w:hAnsi="Calibri" w:cs="Calibri"/>
          </w:rPr>
          <w:delText>(Mormann et al., 2010; Ratcliff &amp; Van Dongen, 2011)</w:delText>
        </w:r>
        <w:r w:rsidR="004E58B5" w:rsidRPr="009802F2" w:rsidDel="00D50221">
          <w:fldChar w:fldCharType="end"/>
        </w:r>
        <w:r w:rsidR="00CA0557" w:rsidRPr="009802F2" w:rsidDel="00D50221">
          <w:delText>\cite{ratcliff_diffusion_2011,mormann_drift_2010}. In this paradigm subjects react once evidence for a movement has accumulated to a certain threshold. In our study all of</w:delText>
        </w:r>
      </w:del>
      <w:ins w:id="2428" w:author="Garrick" w:date="2020-10-02T14:55:00Z">
        <w:del w:id="2429" w:author="Garrick W Bruening" w:date="2020-10-06T12:04:00Z">
          <w:r w:rsidR="00B323B4" w:rsidRPr="009802F2" w:rsidDel="00D50221">
            <w:delText>all</w:delText>
          </w:r>
        </w:del>
      </w:ins>
      <w:del w:id="2430" w:author="Garrick W Bruening" w:date="2020-10-06T12:04:00Z">
        <w:r w:rsidR="00CA0557" w:rsidRPr="009802F2" w:rsidDel="00D50221">
          <w:delText xml:space="preserve"> the targets were the same shape within an experiment, so rate of evidence accumulation may be the same. Knowing this, our result that subjects reacted slower may indicate that more evidence was required before movement initiation for higher effort movements.</w:delText>
        </w:r>
      </w:del>
    </w:p>
    <w:p w14:paraId="1CF32B69" w14:textId="2E298862" w:rsidR="000E02EE" w:rsidRPr="009802F2" w:rsidDel="00D50221" w:rsidRDefault="00CA0557" w:rsidP="00CA0557">
      <w:pPr>
        <w:rPr>
          <w:del w:id="2431" w:author="Garrick W Bruening" w:date="2020-10-06T12:04:00Z"/>
        </w:rPr>
      </w:pPr>
      <w:del w:id="2432" w:author="Garrick W Bruening" w:date="2020-10-06T12:04:00Z">
        <w:r w:rsidRPr="009802F2" w:rsidDel="00D50221">
          <w:delText>In this study we wanted to determine the effect of mass on the movement duration of reaching movements, and if we can use metabolic cost or utility to explain these movement durations. We found that adding mass (effort) to a movement increased the movement duration. Minimizing the metabolic cost of the movement was not able to predict these movement durations, but a utility framework is able to predict the movement duration of arm reaches.</w:delText>
        </w:r>
      </w:del>
    </w:p>
    <w:p w14:paraId="6A137085" w14:textId="08FA6D02" w:rsidR="008808AB" w:rsidRPr="009802F2" w:rsidRDefault="008808AB" w:rsidP="008808AB">
      <w:pPr>
        <w:pStyle w:val="Heading1"/>
      </w:pPr>
      <w:r w:rsidRPr="009802F2">
        <w:t>Methods</w:t>
      </w:r>
    </w:p>
    <w:p w14:paraId="0A8A0178" w14:textId="72E92ABD" w:rsidR="007B367D" w:rsidRPr="009802F2" w:rsidRDefault="007B367D" w:rsidP="007B367D">
      <w:r w:rsidRPr="009802F2">
        <w:t>This study is composed of two main experiments</w:t>
      </w:r>
      <w:ins w:id="2433" w:author="Garrick W Bruening" w:date="2020-07-25T04:27:00Z">
        <w:r w:rsidR="4D5C4DE3" w:rsidRPr="009802F2">
          <w:t xml:space="preserve"> (1 and 2</w:t>
        </w:r>
        <w:del w:id="2434" w:author="Alaa Ahmed" w:date="2020-08-03T16:10:00Z">
          <w:r w:rsidR="4D5C4DE3" w:rsidRPr="009802F2" w:rsidDel="00766854">
            <w:delText>a</w:delText>
          </w:r>
        </w:del>
        <w:r w:rsidR="4D5C4DE3" w:rsidRPr="009802F2">
          <w:t>)</w:t>
        </w:r>
      </w:ins>
      <w:ins w:id="2435" w:author="Alaa Ahmed" w:date="2020-08-03T16:12:00Z">
        <w:r w:rsidR="006D1A6D" w:rsidRPr="009802F2">
          <w:t>,</w:t>
        </w:r>
      </w:ins>
      <w:ins w:id="2436" w:author="Alaa Ahmed" w:date="2020-08-03T16:11:00Z">
        <w:r w:rsidR="006D1A6D" w:rsidRPr="009802F2">
          <w:t xml:space="preserve"> and </w:t>
        </w:r>
      </w:ins>
      <w:del w:id="2437" w:author="Alaa Ahmed" w:date="2020-08-03T16:11:00Z">
        <w:r w:rsidRPr="009802F2" w:rsidDel="006D1A6D">
          <w:delText xml:space="preserve">, </w:delText>
        </w:r>
      </w:del>
      <w:del w:id="2438" w:author="Alaa Ahmed" w:date="2020-08-03T16:10:00Z">
        <w:r w:rsidRPr="009802F2" w:rsidDel="00766854">
          <w:delText>two</w:delText>
        </w:r>
      </w:del>
      <w:del w:id="2439" w:author="Alaa Ahmed" w:date="2020-08-03T16:11:00Z">
        <w:r w:rsidRPr="009802F2" w:rsidDel="006D1A6D">
          <w:delText xml:space="preserve"> sub experiments (</w:delText>
        </w:r>
        <w:r w:rsidR="00FE67CA" w:rsidRPr="009802F2" w:rsidDel="006D1A6D">
          <w:delText>2b</w:delText>
        </w:r>
      </w:del>
      <w:del w:id="2440" w:author="Alaa Ahmed" w:date="2020-08-03T16:10:00Z">
        <w:r w:rsidR="00FE67CA" w:rsidRPr="009802F2" w:rsidDel="00766854">
          <w:delText xml:space="preserve"> </w:delText>
        </w:r>
        <w:r w:rsidRPr="009802F2" w:rsidDel="00766854">
          <w:delText xml:space="preserve">and </w:delText>
        </w:r>
        <w:r w:rsidR="00FE67CA" w:rsidRPr="009802F2" w:rsidDel="00766854">
          <w:delText>2</w:delText>
        </w:r>
      </w:del>
      <w:del w:id="2441" w:author="Alaa Ahmed" w:date="2020-08-03T16:11:00Z">
        <w:r w:rsidR="00FE67CA" w:rsidRPr="009802F2" w:rsidDel="006D1A6D">
          <w:delText>c</w:delText>
        </w:r>
        <w:r w:rsidRPr="009802F2" w:rsidDel="006D1A6D">
          <w:delText xml:space="preserve">), and </w:delText>
        </w:r>
      </w:del>
      <w:r w:rsidRPr="009802F2">
        <w:t xml:space="preserve">a theoretical model. </w:t>
      </w:r>
      <w:del w:id="2442" w:author="Garrick W Bruening" w:date="2020-07-25T04:27:00Z">
        <w:r w:rsidRPr="009802F2">
          <w:delText>The first experiment aimed to determine how mass affected the preferred reaching speed of subjects to compare to the metabolic minimum determined in experiment two. The two sub experiments altered some target parameters from experiment one.</w:delText>
        </w:r>
      </w:del>
      <w:r w:rsidRPr="009802F2">
        <w:t xml:space="preserve"> The </w:t>
      </w:r>
      <w:del w:id="2443" w:author="Garrick W Bruening" w:date="2020-07-25T04:27:00Z">
        <w:r w:rsidRPr="009802F2">
          <w:delText>second</w:delText>
        </w:r>
        <w:r w:rsidRPr="009802F2" w:rsidDel="007B367D">
          <w:delText xml:space="preserve"> </w:delText>
        </w:r>
      </w:del>
      <w:ins w:id="2444" w:author="Garrick W Bruening" w:date="2020-07-25T04:27:00Z">
        <w:r w:rsidR="2EA5FD2C" w:rsidRPr="009802F2">
          <w:t>first</w:t>
        </w:r>
        <w:r w:rsidRPr="009802F2">
          <w:t xml:space="preserve"> </w:t>
        </w:r>
      </w:ins>
      <w:r w:rsidRPr="009802F2">
        <w:t xml:space="preserve">experiment is designed to determine the effect of mass and speed on the metabolic power of reaching and determine at what reaching speed the metabolic cost minimum occurs. </w:t>
      </w:r>
      <w:ins w:id="2445" w:author="Garrick W Bruening" w:date="2020-07-25T04:27:00Z">
        <w:r w:rsidR="7FB23333" w:rsidRPr="009802F2">
          <w:t xml:space="preserve">The second experiment aimed to determine how mass affected the preferred reaching speed of subjects to compare to the metabolic minimum determined in experiment </w:t>
        </w:r>
      </w:ins>
      <w:ins w:id="2446" w:author="Garrick W Bruening" w:date="2020-07-25T04:28:00Z">
        <w:r w:rsidR="183F6EF6" w:rsidRPr="009802F2">
          <w:t>one</w:t>
        </w:r>
      </w:ins>
      <w:ins w:id="2447" w:author="Garrick W Bruening" w:date="2020-07-25T04:27:00Z">
        <w:r w:rsidR="7FB23333" w:rsidRPr="009802F2">
          <w:t xml:space="preserve">. </w:t>
        </w:r>
      </w:ins>
      <w:ins w:id="2448" w:author="Garrick W Bruening" w:date="2020-09-21T14:29:00Z">
        <w:r w:rsidR="00FD231A" w:rsidRPr="009802F2">
          <w:t>Two</w:t>
        </w:r>
      </w:ins>
      <w:ins w:id="2449" w:author="Alaa Ahmed" w:date="2020-08-03T16:11:00Z">
        <w:del w:id="2450" w:author="Garrick W Bruening" w:date="2020-09-21T14:29:00Z">
          <w:r w:rsidR="00F83A8F" w:rsidRPr="009802F2" w:rsidDel="00FD231A">
            <w:delText>hree</w:delText>
          </w:r>
        </w:del>
      </w:ins>
      <w:ins w:id="2451" w:author="Garrick W Bruening" w:date="2020-09-21T14:29:00Z">
        <w:r w:rsidR="000A4F68" w:rsidRPr="009802F2">
          <w:t xml:space="preserve"> variations of experiment 2 were ran, w</w:t>
        </w:r>
        <w:r w:rsidR="00FD231A" w:rsidRPr="009802F2">
          <w:t>ith each altering</w:t>
        </w:r>
      </w:ins>
      <w:ins w:id="2452" w:author="Garrick W Bruening" w:date="2020-07-25T04:27:00Z">
        <w:r w:rsidR="7FB23333" w:rsidRPr="009802F2">
          <w:t xml:space="preserve"> some target parameters from experiment one.  </w:t>
        </w:r>
      </w:ins>
      <w:r w:rsidRPr="009802F2">
        <w:t xml:space="preserve">The last part of this study aimed to determine </w:t>
      </w:r>
      <w:del w:id="2453" w:author="Alaa Ahmed" w:date="2020-08-03T16:12:00Z">
        <w:r w:rsidRPr="009802F2" w:rsidDel="009F7353">
          <w:delText xml:space="preserve">if a previously proposed utility framework can accurately </w:delText>
        </w:r>
      </w:del>
      <w:ins w:id="2454" w:author="Alaa Ahmed" w:date="2020-08-03T16:12:00Z">
        <w:r w:rsidR="009F7353" w:rsidRPr="009802F2">
          <w:t xml:space="preserve">which utility can best </w:t>
        </w:r>
      </w:ins>
      <w:r w:rsidRPr="009802F2">
        <w:t xml:space="preserve">explain the preferred reaching durations of subjects. </w:t>
      </w:r>
      <w:ins w:id="2455" w:author="Garrick W Bruening" w:date="2020-07-27T10:57:00Z">
        <w:r w:rsidR="00510B34" w:rsidRPr="009802F2">
          <w:t>All kinematic experiments were completed on a Shoulder-Elbow Robot from Interactive Motion Technologies.</w:t>
        </w:r>
      </w:ins>
    </w:p>
    <w:p w14:paraId="6E0A0065" w14:textId="547BC931" w:rsidR="007B367D" w:rsidRPr="009802F2" w:rsidRDefault="007B367D" w:rsidP="001723D7">
      <w:pPr>
        <w:pStyle w:val="Heading2"/>
      </w:pPr>
      <w:r w:rsidRPr="009802F2">
        <w:t xml:space="preserve">Experiment </w:t>
      </w:r>
      <w:r w:rsidR="00FE67CA" w:rsidRPr="009802F2">
        <w:t xml:space="preserve">1 </w:t>
      </w:r>
      <w:r w:rsidRPr="009802F2">
        <w:t>- Effect of mass on metabolic power</w:t>
      </w:r>
    </w:p>
    <w:p w14:paraId="10BE121D" w14:textId="35325189" w:rsidR="007B367D" w:rsidRPr="009802F2" w:rsidRDefault="007B367D" w:rsidP="007B367D">
      <w:r w:rsidRPr="009802F2">
        <w:t xml:space="preserve">In the </w:t>
      </w:r>
      <w:r w:rsidR="00FE67CA" w:rsidRPr="009802F2">
        <w:t xml:space="preserve">first </w:t>
      </w:r>
      <w:r w:rsidRPr="009802F2">
        <w:t>experimen</w:t>
      </w:r>
      <w:r w:rsidR="00FE67CA" w:rsidRPr="009802F2">
        <w:t>t,</w:t>
      </w:r>
      <w:r w:rsidRPr="009802F2">
        <w:t xml:space="preserve"> 5 male and 3 female, all right handed, with an average age of 28.9 years (std = 5.7), average weight 68.4 kg  (s</w:t>
      </w:r>
      <w:ins w:id="2456" w:author="Alaa Ahmed" w:date="2020-08-07T12:28:00Z">
        <w:r w:rsidR="00CD6EB4" w:rsidRPr="009802F2">
          <w:t>td</w:t>
        </w:r>
      </w:ins>
      <w:del w:id="2457" w:author="Alaa Ahmed" w:date="2020-08-07T12:28:00Z">
        <w:r w:rsidRPr="009802F2" w:rsidDel="00CD6EB4">
          <w:delText>td</w:delText>
        </w:r>
      </w:del>
      <w:r w:rsidRPr="009802F2">
        <w:t xml:space="preserve"> = 11.4), and average height 174.1 cm (std = 10.2) completed </w:t>
      </w:r>
      <w:r w:rsidR="00FE67CA" w:rsidRPr="009802F2">
        <w:t>the metabolic protocol</w:t>
      </w:r>
      <w:r w:rsidRPr="009802F2">
        <w:t>.</w:t>
      </w:r>
      <w:ins w:id="2458" w:author="Garrick W Bruening" w:date="2020-07-25T04:33:00Z">
        <w:r w:rsidRPr="009802F2">
          <w:t xml:space="preserve"> </w:t>
        </w:r>
        <w:r w:rsidR="19256640" w:rsidRPr="009802F2">
          <w:t xml:space="preserve">Subjects completed reaching movements with varying speed and mass </w:t>
        </w:r>
        <w:r w:rsidR="19256640" w:rsidRPr="009802F2">
          <w:lastRenderedPageBreak/>
          <w:t xml:space="preserve">requirements while breathing into a </w:t>
        </w:r>
        <w:proofErr w:type="spellStart"/>
        <w:r w:rsidR="19256640" w:rsidRPr="009802F2">
          <w:t>Parvomedics</w:t>
        </w:r>
        <w:proofErr w:type="spellEnd"/>
        <w:r w:rsidR="19256640" w:rsidRPr="009802F2">
          <w:t xml:space="preserve"> metabolic syste</w:t>
        </w:r>
      </w:ins>
      <w:ins w:id="2459" w:author="Garrick W Bruening" w:date="2020-07-25T04:34:00Z">
        <w:r w:rsidR="19256640" w:rsidRPr="009802F2">
          <w:t>m to collect metabolic data as a function of mass and speed</w:t>
        </w:r>
      </w:ins>
      <w:ins w:id="2460" w:author="Garrick W Bruening" w:date="2020-10-02T13:55:00Z">
        <w:r w:rsidR="00F306CD" w:rsidRPr="009802F2">
          <w:t xml:space="preserve"> (Fig. 1A)</w:t>
        </w:r>
      </w:ins>
      <w:ins w:id="2461" w:author="Garrick W Bruening" w:date="2020-07-25T04:34:00Z">
        <w:r w:rsidR="19256640" w:rsidRPr="009802F2">
          <w:t>.</w:t>
        </w:r>
      </w:ins>
      <w:ins w:id="2462" w:author="Garrick W Bruening" w:date="2020-07-27T10:58:00Z">
        <w:r w:rsidR="00A46B26" w:rsidRPr="009802F2">
          <w:t xml:space="preserve"> </w:t>
        </w:r>
      </w:ins>
      <w:ins w:id="2463" w:author="Garrick W Bruening" w:date="2020-07-27T10:59:00Z">
        <w:r w:rsidR="009C2800" w:rsidRPr="009802F2">
          <w:t xml:space="preserve">The seat subjects sat in was height adjusted </w:t>
        </w:r>
        <w:r w:rsidR="00C37258" w:rsidRPr="009802F2">
          <w:t>to place t</w:t>
        </w:r>
      </w:ins>
      <w:ins w:id="2464" w:author="Garrick W Bruening" w:date="2020-07-27T10:58:00Z">
        <w:r w:rsidR="00A46B26" w:rsidRPr="009802F2">
          <w:t xml:space="preserve">he screen </w:t>
        </w:r>
        <w:r w:rsidR="00282377" w:rsidRPr="009802F2">
          <w:t>was place ~3 feet in</w:t>
        </w:r>
      </w:ins>
      <w:ins w:id="2465" w:author="Alaa Ahmed" w:date="2020-07-27T14:05:00Z">
        <w:r w:rsidR="00B544F9" w:rsidRPr="009802F2">
          <w:t xml:space="preserve"> </w:t>
        </w:r>
      </w:ins>
      <w:ins w:id="2466" w:author="Garrick W Bruening" w:date="2020-07-27T10:58:00Z">
        <w:r w:rsidR="00282377" w:rsidRPr="009802F2">
          <w:t>fro</w:t>
        </w:r>
      </w:ins>
      <w:ins w:id="2467" w:author="Garrick W Bruening" w:date="2020-07-27T10:59:00Z">
        <w:r w:rsidR="009C2800" w:rsidRPr="009802F2">
          <w:t>nt</w:t>
        </w:r>
        <w:r w:rsidR="00C37258" w:rsidRPr="009802F2">
          <w:t xml:space="preserve"> and 1 foot above</w:t>
        </w:r>
      </w:ins>
      <w:ins w:id="2468" w:author="Garrick W Bruening" w:date="2020-07-27T10:58:00Z">
        <w:r w:rsidR="00282377" w:rsidRPr="009802F2">
          <w:t xml:space="preserve"> of the subject</w:t>
        </w:r>
      </w:ins>
      <w:ins w:id="2469" w:author="Garrick W Bruening" w:date="2020-07-27T10:59:00Z">
        <w:r w:rsidR="00C37258" w:rsidRPr="009802F2">
          <w:t>s’ eyel</w:t>
        </w:r>
      </w:ins>
      <w:ins w:id="2470" w:author="Garrick W Bruening" w:date="2020-07-27T11:00:00Z">
        <w:r w:rsidR="00C37258" w:rsidRPr="009802F2">
          <w:t>ine,</w:t>
        </w:r>
      </w:ins>
      <w:ins w:id="2471" w:author="Garrick W Bruening" w:date="2020-07-27T10:59:00Z">
        <w:r w:rsidR="00C37258" w:rsidRPr="009802F2">
          <w:t xml:space="preserve"> with their arm in a horizontal planar position</w:t>
        </w:r>
      </w:ins>
      <w:ins w:id="2472" w:author="Garrick W Bruening" w:date="2020-07-27T10:58:00Z">
        <w:r w:rsidR="00282377" w:rsidRPr="009802F2">
          <w:t>.</w:t>
        </w:r>
      </w:ins>
      <w:del w:id="2473" w:author="Alaa Ahmed" w:date="2020-07-27T14:06:00Z">
        <w:r w:rsidRPr="009802F2" w:rsidDel="00503327">
          <w:delText xml:space="preserve"> The general setup is shown in figure \ref{fig:methods}C.</w:delText>
        </w:r>
      </w:del>
      <w:r w:rsidRPr="009802F2">
        <w:t xml:space="preserve">  All subjects reported no neurological, cardiovascular, or biomechanical problems that could interfere with the study. Subjects would complete the </w:t>
      </w:r>
      <w:del w:id="2474" w:author="Garrick W Bruening" w:date="2020-07-25T04:28:00Z">
        <w:r w:rsidRPr="009802F2">
          <w:delText xml:space="preserve">study </w:delText>
        </w:r>
      </w:del>
      <w:ins w:id="2475" w:author="Garrick W Bruening" w:date="2020-07-25T04:28:00Z">
        <w:r w:rsidR="4A3C6120" w:rsidRPr="009802F2">
          <w:t xml:space="preserve">experiment </w:t>
        </w:r>
      </w:ins>
      <w:r w:rsidRPr="009802F2">
        <w:t xml:space="preserve">in two sessions, where each session consisted of two sets of the mass conditions at the prescribed speeds. One subject completed the protocol over 3 sessions. </w:t>
      </w:r>
      <w:ins w:id="2476" w:author="Garrick W Bruening" w:date="2020-09-21T14:36:00Z">
        <w:r w:rsidR="0092078F" w:rsidRPr="009802F2">
          <w:t xml:space="preserve">All participants reported no neurological, cardiovascular, or biomechanical problems that could interfere with the study. </w:t>
        </w:r>
      </w:ins>
      <w:r w:rsidRPr="009802F2">
        <w:t>Subjects gave written informed consent that was approved by the University of Colorado Institutional Review Board.</w:t>
      </w:r>
    </w:p>
    <w:p w14:paraId="5F223C09" w14:textId="3BA94AB3" w:rsidR="007B367D" w:rsidRPr="009802F2" w:rsidRDefault="007B367D" w:rsidP="00816E33">
      <w:pPr>
        <w:pStyle w:val="Heading3"/>
      </w:pPr>
      <w:r w:rsidRPr="009802F2">
        <w:t>Kinematic Data Collection</w:t>
      </w:r>
    </w:p>
    <w:p w14:paraId="4948CC34" w14:textId="2E581B56" w:rsidR="007B367D" w:rsidRPr="009802F2" w:rsidRDefault="007B367D" w:rsidP="007B367D">
      <w:r w:rsidRPr="009802F2">
        <w:t>Subjects were trained to move</w:t>
      </w:r>
      <w:ins w:id="2477" w:author="Garrick W Bruening" w:date="2020-07-25T04:29:00Z">
        <w:r w:rsidRPr="009802F2">
          <w:t xml:space="preserve"> </w:t>
        </w:r>
        <w:r w:rsidR="5D819442" w:rsidRPr="009802F2">
          <w:t>a cursor</w:t>
        </w:r>
      </w:ins>
      <w:r w:rsidRPr="009802F2">
        <w:t xml:space="preserve"> from </w:t>
      </w:r>
      <w:del w:id="2478" w:author="Garrick W Bruening" w:date="2020-07-25T04:29:00Z">
        <w:r w:rsidRPr="009802F2">
          <w:delText xml:space="preserve">the </w:delText>
        </w:r>
      </w:del>
      <w:ins w:id="2479" w:author="Garrick W Bruening" w:date="2020-07-25T04:29:00Z">
        <w:r w:rsidR="20511A9E" w:rsidRPr="009802F2">
          <w:t>a</w:t>
        </w:r>
        <w:r w:rsidR="3313A363" w:rsidRPr="009802F2">
          <w:t xml:space="preserve"> </w:t>
        </w:r>
      </w:ins>
      <w:r w:rsidRPr="009802F2">
        <w:t xml:space="preserve">home circle and stop at </w:t>
      </w:r>
      <w:del w:id="2480" w:author="Garrick W Bruening" w:date="2020-07-25T04:29:00Z">
        <w:r w:rsidRPr="009802F2">
          <w:delText xml:space="preserve">the </w:delText>
        </w:r>
      </w:del>
      <w:ins w:id="2481" w:author="Garrick W Bruening" w:date="2020-07-25T04:29:00Z">
        <w:r w:rsidR="638565D8" w:rsidRPr="009802F2">
          <w:t xml:space="preserve">a </w:t>
        </w:r>
      </w:ins>
      <w:r w:rsidRPr="009802F2">
        <w:t>target circle within a specified time window</w:t>
      </w:r>
      <w:ins w:id="2482" w:author="Garrick W Bruening" w:date="2020-07-25T04:30:00Z">
        <w:r w:rsidR="1E5F962F" w:rsidRPr="009802F2">
          <w:t xml:space="preserve"> with breathing into a </w:t>
        </w:r>
        <w:proofErr w:type="spellStart"/>
        <w:r w:rsidR="1E5F962F" w:rsidRPr="009802F2">
          <w:t>Parvomedics</w:t>
        </w:r>
        <w:proofErr w:type="spellEnd"/>
        <w:r w:rsidR="1E5F962F" w:rsidRPr="009802F2">
          <w:t xml:space="preserve"> metabolic cart</w:t>
        </w:r>
      </w:ins>
      <w:r w:rsidRPr="009802F2">
        <w:t xml:space="preserve">. Subjects made reaching movements in </w:t>
      </w:r>
      <w:del w:id="2483" w:author="Garrick W Bruening" w:date="2020-07-25T04:31:00Z">
        <w:r w:rsidRPr="009802F2">
          <w:delText>7</w:delText>
        </w:r>
      </w:del>
      <w:ins w:id="2484" w:author="Garrick W Bruening" w:date="2020-07-25T04:31:00Z">
        <w:r w:rsidR="22E9195F" w:rsidRPr="009802F2">
          <w:t>seven</w:t>
        </w:r>
      </w:ins>
      <w:r w:rsidRPr="009802F2">
        <w:t xml:space="preserve"> distinct time windows</w:t>
      </w:r>
      <w:ins w:id="2485" w:author="Garrick W Bruening" w:date="2020-09-21T14:30:00Z">
        <w:r w:rsidR="000A2486" w:rsidRPr="009802F2">
          <w:t xml:space="preserve"> across four different masses</w:t>
        </w:r>
      </w:ins>
      <w:ins w:id="2486" w:author="Garrick W Bruening" w:date="2020-10-02T13:55:00Z">
        <w:r w:rsidR="00F306CD" w:rsidRPr="009802F2">
          <w:t xml:space="preserve"> (Fig. 1B)</w:t>
        </w:r>
      </w:ins>
      <w:ins w:id="2487" w:author="Garrick W Bruening" w:date="2020-09-21T14:30:00Z">
        <w:r w:rsidR="000A2486" w:rsidRPr="009802F2">
          <w:t xml:space="preserve">. </w:t>
        </w:r>
      </w:ins>
      <w:ins w:id="2488" w:author="Garrick W Bruening" w:date="2020-09-21T14:31:00Z">
        <w:r w:rsidR="000A2486" w:rsidRPr="009802F2">
          <w:t>A block refers to one speed combined with one mass condition.</w:t>
        </w:r>
      </w:ins>
      <w:del w:id="2489" w:author="Garrick W Bruening" w:date="2020-09-21T14:30:00Z">
        <w:r w:rsidRPr="009802F2" w:rsidDel="000A2486">
          <w:delText>.</w:delText>
        </w:r>
      </w:del>
      <w:r w:rsidRPr="009802F2">
        <w:t xml:space="preserve"> The number of trials per block were calculated for</w:t>
      </w:r>
      <w:del w:id="2490" w:author="Garrick W Bruening" w:date="2020-07-25T04:31:00Z">
        <w:r w:rsidRPr="009802F2">
          <w:delText xml:space="preserve"> 5</w:delText>
        </w:r>
      </w:del>
      <w:ins w:id="2491" w:author="Garrick W Bruening" w:date="2020-07-25T04:31:00Z">
        <w:r w:rsidRPr="009802F2">
          <w:t xml:space="preserve"> </w:t>
        </w:r>
        <w:r w:rsidR="64F25AB1" w:rsidRPr="009802F2">
          <w:t>five</w:t>
        </w:r>
      </w:ins>
      <w:r w:rsidRPr="009802F2">
        <w:t xml:space="preserve"> minutes of reaching</w:t>
      </w:r>
      <w:ins w:id="2492" w:author="Garrick W Bruening" w:date="2020-07-25T04:30:00Z">
        <w:r w:rsidR="0C72B3F8" w:rsidRPr="009802F2">
          <w:t xml:space="preserve"> at the desired speed</w:t>
        </w:r>
      </w:ins>
      <w:r w:rsidRPr="009802F2">
        <w:t xml:space="preserve">, where the first 20 trials of each block were used for training. </w:t>
      </w:r>
      <w:ins w:id="2493" w:author="Garrick W Bruening" w:date="2020-09-21T14:38:00Z">
        <w:r w:rsidR="005F7CFB" w:rsidRPr="009802F2">
          <w:t xml:space="preserve">To begin a trial subjects held a circular cursor (r = 0.4 cm, yellow colored) within the home circle (r = 1.1 cm, white circle) location for 200 </w:t>
        </w:r>
        <w:proofErr w:type="spellStart"/>
        <w:r w:rsidR="005F7CFB" w:rsidRPr="009802F2">
          <w:t>ms.</w:t>
        </w:r>
        <w:proofErr w:type="spellEnd"/>
        <w:r w:rsidR="005F7CFB" w:rsidRPr="009802F2">
          <w:t xml:space="preserve"> The home circle then disappeared and a target circle (shape dependent on experiment) 10 cm away appeared randomly at 45, 135, 225, and 315 degrees from the right horizontal. </w:t>
        </w:r>
      </w:ins>
      <w:r w:rsidRPr="009802F2">
        <w:t>In training</w:t>
      </w:r>
      <w:r w:rsidR="000A4D32" w:rsidRPr="009802F2">
        <w:t>,</w:t>
      </w:r>
      <w:r w:rsidRPr="009802F2">
        <w:t xml:space="preserve"> a blue dot would make a simulated movement</w:t>
      </w:r>
      <w:ins w:id="2494" w:author="Garrick W Bruening" w:date="2020-09-21T14:31:00Z">
        <w:r w:rsidRPr="009802F2">
          <w:t xml:space="preserve"> </w:t>
        </w:r>
        <w:r w:rsidR="001B7C60" w:rsidRPr="009802F2">
          <w:t>from the home circle to the target circle</w:t>
        </w:r>
      </w:ins>
      <w:r w:rsidRPr="009802F2">
        <w:t xml:space="preserve"> using a minimum jerk trajectory. Feedback on movement </w:t>
      </w:r>
      <w:del w:id="2495" w:author="Garrick W Bruening" w:date="2020-09-21T14:31:00Z">
        <w:r w:rsidRPr="009802F2">
          <w:delText>speed</w:delText>
        </w:r>
        <w:r w:rsidRPr="009802F2" w:rsidDel="001B7C60">
          <w:delText xml:space="preserve"> </w:delText>
        </w:r>
      </w:del>
      <w:ins w:id="2496" w:author="Garrick W Bruening" w:date="2020-09-21T14:31:00Z">
        <w:r w:rsidR="001B7C60" w:rsidRPr="009802F2">
          <w:t>duration</w:t>
        </w:r>
        <w:r w:rsidRPr="009802F2">
          <w:t xml:space="preserve"> </w:t>
        </w:r>
      </w:ins>
      <w:r w:rsidRPr="009802F2">
        <w:t>was given when the center of the cursor was within the target the first time. If subjects moved too slow the target circle would turn grey, whereas if the subject moved to quickly the target would turn green. Making the movement within the time window caused the target to explode and turn yellow and play an auditory tone</w:t>
      </w:r>
      <w:del w:id="2497" w:author="Garrick W Bruening" w:date="2020-07-25T04:31:00Z">
        <w:r w:rsidRPr="009802F2">
          <w:delText xml:space="preserve"> </w:delText>
        </w:r>
      </w:del>
      <w:del w:id="2498" w:author="Garrick W Bruening" w:date="2020-07-25T04:30:00Z">
        <w:r w:rsidRPr="009802F2">
          <w:delText>similar to</w:delText>
        </w:r>
      </w:del>
      <w:del w:id="2499" w:author="Garrick W Bruening" w:date="2020-07-25T04:31:00Z">
        <w:r w:rsidRPr="009802F2">
          <w:delText xml:space="preserve"> experiment </w:delText>
        </w:r>
      </w:del>
      <w:del w:id="2500" w:author="Garrick W Bruening" w:date="2020-07-25T04:30:00Z">
        <w:r w:rsidRPr="009802F2">
          <w:delText>1</w:delText>
        </w:r>
      </w:del>
      <w:r w:rsidRPr="009802F2">
        <w:t xml:space="preserve">. </w:t>
      </w:r>
      <w:del w:id="2501" w:author="Garrick W Bruening" w:date="2020-07-25T04:31:00Z">
        <w:r w:rsidRPr="009802F2">
          <w:delText xml:space="preserve">The 7 different time windows were: Very Slow (VS, 1.25 – 1.35 s, 160 trials), Slow (S, 1.05 – 1.15, 170 trials), Medium (M, 0.85-0.95 s, 200 trials), Fast (F, 0.65-0.75 s, 220 trials), Very Fast (VF, 0.45-0.55 s, 240 trials), Very, Very Fast (VVF, 0.325-0.425 s, 250 trials), and Very, Very, Very Fast (VVVF, 0.225-0.275 s, 260 trials). </w:delText>
        </w:r>
      </w:del>
      <w:r w:rsidRPr="009802F2">
        <w:t xml:space="preserve">Once completing an outward reaching trial, the home and target circle would swap locations and the subject would make another reaching movement towards the center of the screen. A subject would go </w:t>
      </w:r>
      <w:del w:id="2502" w:author="Garrick W Bruening" w:date="2020-09-21T14:32:00Z">
        <w:r w:rsidRPr="009802F2">
          <w:delText xml:space="preserve">through </w:delText>
        </w:r>
      </w:del>
      <w:ins w:id="2503" w:author="Garrick W Bruening" w:date="2020-09-21T14:32:00Z">
        <w:r w:rsidR="00043615" w:rsidRPr="009802F2">
          <w:t>out and back to each</w:t>
        </w:r>
      </w:ins>
      <w:del w:id="2504" w:author="Garrick W Bruening" w:date="2020-09-21T14:32:00Z">
        <w:r w:rsidRPr="009802F2" w:rsidDel="00043615">
          <w:delText>all</w:delText>
        </w:r>
      </w:del>
      <w:ins w:id="2505" w:author="Garrick W Bruening" w:date="2020-09-21T14:32:00Z">
        <w:r w:rsidR="00043615" w:rsidRPr="009802F2">
          <w:t xml:space="preserve"> of the</w:t>
        </w:r>
      </w:ins>
      <w:r w:rsidRPr="009802F2">
        <w:t xml:space="preserve"> four </w:t>
      </w:r>
      <w:del w:id="2506" w:author="Garrick W Bruening" w:date="2020-09-21T14:33:00Z">
        <w:r w:rsidRPr="009802F2">
          <w:delText>outward</w:delText>
        </w:r>
      </w:del>
      <w:ins w:id="2507" w:author="Garrick W Bruening" w:date="2020-09-21T14:33:00Z">
        <w:r w:rsidR="00683910" w:rsidRPr="009802F2">
          <w:t>outwards</w:t>
        </w:r>
      </w:ins>
      <w:r w:rsidRPr="009802F2">
        <w:t xml:space="preserve"> </w:t>
      </w:r>
      <w:del w:id="2508" w:author="Garrick W Bruening" w:date="2020-09-21T14:32:00Z">
        <w:r w:rsidRPr="009802F2">
          <w:delText xml:space="preserve">targets </w:delText>
        </w:r>
      </w:del>
      <w:ins w:id="2509" w:author="Garrick W Bruening" w:date="2020-09-21T14:32:00Z">
        <w:r w:rsidR="00043615" w:rsidRPr="009802F2">
          <w:t xml:space="preserve">directions </w:t>
        </w:r>
      </w:ins>
      <w:r w:rsidRPr="009802F2">
        <w:t xml:space="preserve">in a pseudorandom order then begin again. </w:t>
      </w:r>
      <w:del w:id="2510" w:author="Garrick W Bruening" w:date="2020-09-21T14:32:00Z">
        <w:r w:rsidRPr="009802F2">
          <w:delText xml:space="preserve">They </w:delText>
        </w:r>
      </w:del>
      <w:ins w:id="2511" w:author="Garrick W Bruening" w:date="2020-09-21T14:32:00Z">
        <w:r w:rsidR="004C32BB" w:rsidRPr="009802F2">
          <w:t>Subjects</w:t>
        </w:r>
      </w:ins>
      <w:del w:id="2512" w:author="Garrick W Bruening" w:date="2020-09-21T14:32:00Z">
        <w:r w:rsidRPr="009802F2">
          <w:delText>went through</w:delText>
        </w:r>
      </w:del>
      <w:ins w:id="2513" w:author="Garrick W Bruening" w:date="2020-09-21T14:32:00Z">
        <w:r w:rsidR="004C32BB" w:rsidRPr="009802F2">
          <w:t xml:space="preserve"> completed</w:t>
        </w:r>
      </w:ins>
      <w:r w:rsidRPr="009802F2">
        <w:t xml:space="preserve"> four different mass conditions and six different speeds. The completed mass conditions were 0, 5, 10, and 20 </w:t>
      </w:r>
      <w:proofErr w:type="spellStart"/>
      <w:r w:rsidRPr="009802F2">
        <w:t>lbs</w:t>
      </w:r>
      <w:proofErr w:type="spellEnd"/>
      <w:r w:rsidRPr="009802F2">
        <w:t xml:space="preserve"> of added mass at the robot handle which supported the vertical mass.</w:t>
      </w:r>
      <w:ins w:id="2514" w:author="Garrick W Bruening" w:date="2020-07-25T04:32:00Z">
        <w:r w:rsidRPr="009802F2">
          <w:t xml:space="preserve"> </w:t>
        </w:r>
        <w:r w:rsidR="70A21689" w:rsidRPr="009802F2">
          <w:t>The seven different time windows were: Very Slow (VS, 1.25 – 1.35 s, 160 trials), Slow (S, 1.05 – 1.15, 170 trials), Medium (M, 0.85-0.95 s, 200 trials), Fast (F, 0.65-0.75 s, 220 trials), Very Fast (VF, 0.45-0.55 s, 240 trials), Very, Very Fast (VVF, 0.325-0.425 s, 250 trials), and Very, Very, Very Fast (VVVF, 0.225-0.275 s, 260 trials).</w:t>
        </w:r>
      </w:ins>
      <w:r w:rsidRPr="009802F2">
        <w:t xml:space="preserve"> For 0 </w:t>
      </w:r>
      <w:proofErr w:type="spellStart"/>
      <w:r w:rsidRPr="009802F2">
        <w:t>lbs</w:t>
      </w:r>
      <w:proofErr w:type="spellEnd"/>
      <w:r w:rsidRPr="009802F2">
        <w:t xml:space="preserve"> and 5 </w:t>
      </w:r>
      <w:proofErr w:type="spellStart"/>
      <w:r w:rsidRPr="009802F2">
        <w:t>lbs</w:t>
      </w:r>
      <w:proofErr w:type="spellEnd"/>
      <w:r w:rsidRPr="009802F2">
        <w:t xml:space="preserve"> added, subjects would </w:t>
      </w:r>
      <w:del w:id="2515" w:author="Garrick W Bruening" w:date="2020-09-21T14:33:00Z">
        <w:r w:rsidRPr="009802F2">
          <w:delText xml:space="preserve">go </w:delText>
        </w:r>
      </w:del>
      <w:ins w:id="2516" w:author="Garrick W Bruening" w:date="2020-09-21T14:33:00Z">
        <w:r w:rsidR="004C32BB" w:rsidRPr="009802F2">
          <w:t>complete</w:t>
        </w:r>
      </w:ins>
      <w:del w:id="2517" w:author="Garrick W Bruening" w:date="2020-09-21T14:33:00Z">
        <w:r w:rsidRPr="009802F2">
          <w:delText>through</w:delText>
        </w:r>
      </w:del>
      <w:r w:rsidRPr="009802F2">
        <w:t xml:space="preserve"> the speed conditions of S to VVVF. For 10 and 20 </w:t>
      </w:r>
      <w:proofErr w:type="spellStart"/>
      <w:r w:rsidRPr="009802F2">
        <w:t>lbs</w:t>
      </w:r>
      <w:proofErr w:type="spellEnd"/>
      <w:r w:rsidRPr="009802F2">
        <w:t xml:space="preserve"> added, subjects would </w:t>
      </w:r>
      <w:ins w:id="2518" w:author="Garrick W Bruening" w:date="2020-09-21T14:33:00Z">
        <w:r w:rsidR="004C32BB" w:rsidRPr="009802F2">
          <w:t xml:space="preserve">complete </w:t>
        </w:r>
      </w:ins>
      <w:del w:id="2519" w:author="Garrick W Bruening" w:date="2020-09-21T14:33:00Z">
        <w:r w:rsidRPr="009802F2">
          <w:delText xml:space="preserve">go through </w:delText>
        </w:r>
      </w:del>
      <w:r w:rsidRPr="009802F2">
        <w:t xml:space="preserve">the speed conditions of VS to VVF. The added weight only influenced the inertial properties of the arm in the horizontal plane. </w:t>
      </w:r>
    </w:p>
    <w:p w14:paraId="532B2692" w14:textId="56DC0063" w:rsidR="007B367D" w:rsidRPr="009802F2" w:rsidRDefault="007B367D" w:rsidP="007B367D">
      <w:pPr>
        <w:rPr>
          <w:del w:id="2520" w:author="Garrick W Bruening" w:date="2020-07-27T17:05:00Z"/>
        </w:rPr>
      </w:pPr>
      <w:commentRangeStart w:id="2521"/>
      <w:del w:id="2522" w:author="Garrick W Bruening" w:date="2020-07-27T17:05:00Z">
        <w:r w:rsidRPr="009802F2">
          <w:delText>The desired movement times generally were longer than the prescribed movement times in the protocol. This is due to the feedback being given before the end the movement as subjects would take some time to settle on the target and feedback was given as soon as they touched the target. Movement duration was calculated using the time from reaction to the endpoint as described in the methods, not the prescribed time windows.</w:delText>
        </w:r>
        <w:commentRangeEnd w:id="2521"/>
        <w:r w:rsidR="00844B82" w:rsidRPr="009802F2">
          <w:rPr>
            <w:rStyle w:val="CommentReference"/>
          </w:rPr>
          <w:commentReference w:id="2521"/>
        </w:r>
      </w:del>
    </w:p>
    <w:p w14:paraId="397388BB" w14:textId="50423F6B" w:rsidR="007B367D" w:rsidRPr="009802F2" w:rsidRDefault="007B367D" w:rsidP="00816E33">
      <w:pPr>
        <w:pStyle w:val="Heading3"/>
      </w:pPr>
      <w:commentRangeStart w:id="2523"/>
      <w:r w:rsidRPr="009802F2">
        <w:t>Metabolic Data Collection</w:t>
      </w:r>
      <w:commentRangeEnd w:id="2523"/>
      <w:r w:rsidR="00287AFC" w:rsidRPr="009802F2">
        <w:rPr>
          <w:rStyle w:val="CommentReference"/>
          <w:rFonts w:asciiTheme="minorHAnsi" w:eastAsiaTheme="minorHAnsi" w:hAnsiTheme="minorHAnsi" w:cstheme="minorBidi"/>
          <w:color w:val="auto"/>
        </w:rPr>
        <w:commentReference w:id="2523"/>
      </w:r>
    </w:p>
    <w:p w14:paraId="65EB4EC0" w14:textId="5BB1B599" w:rsidR="007B367D" w:rsidRPr="009802F2" w:rsidDel="00AB743E" w:rsidRDefault="007B367D">
      <w:pPr>
        <w:rPr>
          <w:del w:id="2524" w:author="Garrick W Bruening" w:date="2020-07-27T11:20:00Z"/>
        </w:rPr>
      </w:pPr>
      <w:del w:id="2525" w:author="Alaa Ahmed" w:date="2020-08-03T16:15:00Z">
        <w:r w:rsidRPr="009802F2" w:rsidDel="00AA7BEC">
          <w:delText xml:space="preserve">Subjects </w:delText>
        </w:r>
      </w:del>
      <w:ins w:id="2526" w:author="Alaa Ahmed" w:date="2020-08-03T16:15:00Z">
        <w:r w:rsidR="00AA7BEC" w:rsidRPr="009802F2">
          <w:t xml:space="preserve">Participants </w:t>
        </w:r>
      </w:ins>
      <w:r w:rsidRPr="009802F2">
        <w:t xml:space="preserve">made arm reaching movements </w:t>
      </w:r>
      <w:del w:id="2527" w:author="Alaa Ahmed" w:date="2020-08-03T16:15:00Z">
        <w:r w:rsidRPr="009802F2" w:rsidDel="00AA7BEC">
          <w:delText>for 5</w:delText>
        </w:r>
      </w:del>
      <w:ins w:id="2528" w:author="Garrick W Bruening" w:date="2020-09-21T14:33:00Z">
        <w:r w:rsidR="00683910" w:rsidRPr="009802F2">
          <w:t>for</w:t>
        </w:r>
      </w:ins>
      <w:ins w:id="2529" w:author="Alaa Ahmed" w:date="2020-08-03T16:15:00Z">
        <w:del w:id="2530" w:author="Garrick W Bruening" w:date="2020-09-21T14:33:00Z">
          <w:r w:rsidR="00AA7BEC" w:rsidRPr="009802F2" w:rsidDel="00683910">
            <w:delText>in</w:delText>
          </w:r>
          <w:r w:rsidR="00AA7BEC" w:rsidRPr="009802F2">
            <w:delText xml:space="preserve"> block of</w:delText>
          </w:r>
        </w:del>
        <w:r w:rsidR="00AA7BEC" w:rsidRPr="009802F2">
          <w:t xml:space="preserve"> five minutes </w:t>
        </w:r>
      </w:ins>
      <w:ins w:id="2531" w:author="Garrick W Bruening" w:date="2020-09-21T14:34:00Z">
        <w:r w:rsidR="00683910" w:rsidRPr="009802F2">
          <w:t>in each block</w:t>
        </w:r>
        <w:r w:rsidR="00AA7BEC" w:rsidRPr="009802F2">
          <w:t xml:space="preserve"> </w:t>
        </w:r>
      </w:ins>
      <w:ins w:id="2532" w:author="Alaa Ahmed" w:date="2020-08-03T16:15:00Z">
        <w:del w:id="2533" w:author="Garrick W Bruening" w:date="2020-09-21T14:34:00Z">
          <w:r w:rsidR="00AA7BEC" w:rsidRPr="009802F2">
            <w:delText>each</w:delText>
          </w:r>
        </w:del>
      </w:ins>
      <w:del w:id="2534" w:author="Garrick W Bruening" w:date="2020-09-21T14:34:00Z">
        <w:r w:rsidRPr="009802F2">
          <w:delText xml:space="preserve"> </w:delText>
        </w:r>
      </w:del>
      <w:del w:id="2535" w:author="Alaa Ahmed" w:date="2020-08-03T16:15:00Z">
        <w:r w:rsidRPr="009802F2" w:rsidDel="00AA7BEC">
          <w:delText xml:space="preserve">minutes </w:delText>
        </w:r>
      </w:del>
      <w:r w:rsidRPr="009802F2">
        <w:t xml:space="preserve">while collecting metabolic data approximately every 5 seconds using a </w:t>
      </w:r>
      <w:proofErr w:type="spellStart"/>
      <w:r w:rsidRPr="009802F2">
        <w:t>Parvomedics</w:t>
      </w:r>
      <w:proofErr w:type="spellEnd"/>
      <w:r w:rsidRPr="009802F2">
        <w:t xml:space="preserve"> metabolic cart system. Subjects wore a nose clip and breathed through a short tube into the </w:t>
      </w:r>
      <w:proofErr w:type="spellStart"/>
      <w:r w:rsidRPr="009802F2">
        <w:t>Parvomedics</w:t>
      </w:r>
      <w:proofErr w:type="spellEnd"/>
      <w:r w:rsidRPr="009802F2">
        <w:t xml:space="preserve"> system. The cart measured </w:t>
      </w:r>
      <m:oMath>
        <m:sSub>
          <m:sSubPr>
            <m:ctrlPr>
              <w:ins w:id="2536" w:author="Garrick W Bruening" w:date="2020-10-02T13:52:00Z">
                <w:rPr>
                  <w:rFonts w:ascii="Cambria Math" w:hAnsi="Cambria Math" w:cstheme="minorHAnsi"/>
                </w:rPr>
              </w:ins>
            </m:ctrlPr>
          </m:sSubPr>
          <m:e>
            <m:acc>
              <m:accPr>
                <m:chr m:val="̇"/>
                <m:ctrlPr>
                  <w:ins w:id="2537" w:author="Garrick W Bruening" w:date="2020-10-02T13:52:00Z">
                    <w:rPr>
                      <w:rFonts w:ascii="Cambria Math" w:hAnsi="Cambria Math" w:cstheme="minorHAnsi"/>
                    </w:rPr>
                  </w:ins>
                </m:ctrlPr>
              </m:accPr>
              <m:e>
                <m:r>
                  <w:ins w:id="2538" w:author="Garrick W Bruening" w:date="2020-10-02T13:52:00Z">
                    <m:rPr>
                      <m:nor/>
                    </m:rPr>
                    <w:rPr>
                      <w:rFonts w:cstheme="minorHAnsi"/>
                      <w:rPrChange w:id="2539" w:author="Garrick W Bruening" w:date="2020-10-02T13:53:00Z">
                        <w:rPr>
                          <w:rFonts w:ascii="Cambria Math" w:hAnsi="Cambria Math"/>
                          <w:i/>
                        </w:rPr>
                      </w:rPrChange>
                    </w:rPr>
                    <m:t>O</m:t>
                  </w:ins>
                </m:r>
              </m:e>
            </m:acc>
          </m:e>
          <m:sub>
            <m:r>
              <w:ins w:id="2540" w:author="Garrick W Bruening" w:date="2020-10-02T13:53:00Z">
                <m:rPr>
                  <m:nor/>
                </m:rPr>
                <w:rPr>
                  <w:rFonts w:cstheme="minorHAnsi"/>
                  <w:rPrChange w:id="2541" w:author="Garrick W Bruening" w:date="2020-10-02T13:53:00Z">
                    <w:rPr>
                      <w:rFonts w:ascii="Cambria Math" w:hAnsi="Cambria Math"/>
                      <w:i/>
                    </w:rPr>
                  </w:rPrChange>
                </w:rPr>
                <m:t>2</m:t>
              </w:ins>
            </m:r>
          </m:sub>
        </m:sSub>
      </m:oMath>
      <w:ins w:id="2542" w:author="Garrick W Bruening" w:date="2020-10-02T13:52:00Z">
        <w:r w:rsidR="00AA2D1A" w:rsidRPr="009802F2">
          <w:t xml:space="preserve"> </w:t>
        </w:r>
      </w:ins>
      <w:del w:id="2543" w:author="Garrick W Bruening" w:date="2020-10-02T13:52:00Z">
        <w:r w:rsidRPr="009802F2" w:rsidDel="00AA2D1A">
          <w:delText xml:space="preserve">$\dot{O}_2$ </w:delText>
        </w:r>
      </w:del>
      <w:r w:rsidRPr="009802F2">
        <w:t xml:space="preserve">consumption and </w:t>
      </w:r>
      <m:oMath>
        <m:sSub>
          <m:sSubPr>
            <m:ctrlPr>
              <w:ins w:id="2544" w:author="Garrick W Bruening" w:date="2020-10-02T13:53:00Z">
                <w:rPr>
                  <w:rFonts w:ascii="Cambria Math" w:hAnsi="Cambria Math" w:cstheme="minorHAnsi"/>
                </w:rPr>
              </w:ins>
            </m:ctrlPr>
          </m:sSubPr>
          <m:e>
            <m:acc>
              <m:accPr>
                <m:chr m:val="̇"/>
                <m:ctrlPr>
                  <w:ins w:id="2545" w:author="Garrick W Bruening" w:date="2020-10-02T13:53:00Z">
                    <w:rPr>
                      <w:rFonts w:ascii="Cambria Math" w:hAnsi="Cambria Math" w:cstheme="minorHAnsi"/>
                    </w:rPr>
                  </w:ins>
                </m:ctrlPr>
              </m:accPr>
              <m:e>
                <m:r>
                  <w:ins w:id="2546" w:author="Garrick W Bruening" w:date="2020-10-02T13:53:00Z">
                    <m:rPr>
                      <m:nor/>
                    </m:rPr>
                    <w:rPr>
                      <w:rFonts w:cstheme="minorHAnsi"/>
                      <w:rPrChange w:id="2547" w:author="Garrick W Bruening" w:date="2020-10-02T13:53:00Z">
                        <w:rPr>
                          <w:rFonts w:ascii="Cambria Math" w:hAnsi="Cambria Math"/>
                          <w:i/>
                        </w:rPr>
                      </w:rPrChange>
                    </w:rPr>
                    <m:t>CO</m:t>
                  </w:ins>
                </m:r>
              </m:e>
            </m:acc>
          </m:e>
          <m:sub>
            <m:r>
              <w:ins w:id="2548" w:author="Garrick W Bruening" w:date="2020-10-02T13:53:00Z">
                <m:rPr>
                  <m:nor/>
                </m:rPr>
                <w:rPr>
                  <w:rFonts w:cstheme="minorHAnsi"/>
                  <w:rPrChange w:id="2549" w:author="Garrick W Bruening" w:date="2020-10-02T13:53:00Z">
                    <w:rPr>
                      <w:rFonts w:ascii="Cambria Math" w:hAnsi="Cambria Math"/>
                      <w:i/>
                    </w:rPr>
                  </w:rPrChange>
                </w:rPr>
                <m:t>2</m:t>
              </w:ins>
            </m:r>
          </m:sub>
        </m:sSub>
      </m:oMath>
      <w:del w:id="2550" w:author="Garrick W Bruening" w:date="2020-10-02T13:53:00Z">
        <w:r w:rsidRPr="009802F2" w:rsidDel="00AA2D1A">
          <w:delText>$\dot{CO}_2$</w:delText>
        </w:r>
      </w:del>
      <w:r w:rsidRPr="009802F2">
        <w:t xml:space="preserve"> production. </w:t>
      </w:r>
      <w:del w:id="2551" w:author="Alaa Ahmed" w:date="2020-08-03T16:14:00Z">
        <w:r w:rsidRPr="009802F2" w:rsidDel="00EB1E01">
          <w:delText>Because the effect of arm reaching on metabolic cost is much smaller compared to walking or cycling, subjects</w:delText>
        </w:r>
      </w:del>
      <w:ins w:id="2552" w:author="Alaa Ahmed" w:date="2020-08-03T16:14:00Z">
        <w:r w:rsidR="00EB1E01" w:rsidRPr="009802F2">
          <w:t>Participants</w:t>
        </w:r>
      </w:ins>
      <w:del w:id="2553" w:author="Alaa Ahmed" w:date="2020-08-03T16:14:00Z">
        <w:r w:rsidRPr="009802F2" w:rsidDel="00EB1E01">
          <w:delText xml:space="preserve"> for this experiment</w:delText>
        </w:r>
      </w:del>
      <w:r w:rsidRPr="009802F2">
        <w:t xml:space="preserve"> were required to be well rested and have fasted for 8 hours before testing. Testing sessions began with the</w:t>
      </w:r>
      <w:ins w:id="2554" w:author="Alaa Ahmed" w:date="2020-08-03T16:16:00Z">
        <w:r w:rsidR="00AA7BEC" w:rsidRPr="009802F2">
          <w:t xml:space="preserve"> participant</w:t>
        </w:r>
      </w:ins>
      <w:del w:id="2555" w:author="Alaa Ahmed" w:date="2020-08-03T16:16:00Z">
        <w:r w:rsidRPr="009802F2" w:rsidDel="00AA7BEC">
          <w:delText xml:space="preserve"> subject</w:delText>
        </w:r>
      </w:del>
      <w:r w:rsidRPr="009802F2">
        <w:t xml:space="preserve"> </w:t>
      </w:r>
      <w:ins w:id="2556" w:author="Garrick W Bruening" w:date="2020-09-21T14:34:00Z">
        <w:r w:rsidR="009D1A22" w:rsidRPr="009802F2">
          <w:t>resting in a seated position</w:t>
        </w:r>
      </w:ins>
      <w:del w:id="2557" w:author="Garrick W Bruening" w:date="2020-09-21T14:34:00Z">
        <w:r w:rsidRPr="009802F2" w:rsidDel="009D1A22">
          <w:delText>sitting in</w:delText>
        </w:r>
      </w:del>
      <w:ins w:id="2558" w:author="Garrick W Bruening" w:date="2020-09-21T14:34:00Z">
        <w:r w:rsidR="009D1A22" w:rsidRPr="009802F2">
          <w:t xml:space="preserve"> in a </w:t>
        </w:r>
      </w:ins>
      <w:del w:id="2559" w:author="Garrick W Bruening" w:date="2020-09-21T14:34:00Z">
        <w:r w:rsidRPr="009802F2">
          <w:delText xml:space="preserve"> the </w:delText>
        </w:r>
      </w:del>
      <w:r w:rsidRPr="009802F2">
        <w:t xml:space="preserve">chair for 10 minutes while the system was calibrated using a 3L syringe. Three baseline readings were then taken for 5 minutes each before the experimental protocol began. Participants then began the arm reaching trials. </w:t>
      </w:r>
      <w:ins w:id="2560" w:author="Alaa Ahmed" w:date="2020-08-03T16:15:00Z">
        <w:r w:rsidR="00EB1E01" w:rsidRPr="009802F2">
          <w:t xml:space="preserve">Five minute </w:t>
        </w:r>
      </w:ins>
      <w:del w:id="2561" w:author="Alaa Ahmed" w:date="2020-08-03T16:15:00Z">
        <w:r w:rsidRPr="009802F2" w:rsidDel="00EB1E01">
          <w:delText>Subjects rested</w:delText>
        </w:r>
      </w:del>
      <w:ins w:id="2562" w:author="Alaa Ahmed" w:date="2020-08-03T16:15:00Z">
        <w:r w:rsidR="00EB1E01" w:rsidRPr="009802F2">
          <w:t>rest periods were provided</w:t>
        </w:r>
      </w:ins>
      <w:r w:rsidRPr="009802F2">
        <w:t xml:space="preserve"> between each block of reaching trials</w:t>
      </w:r>
      <w:del w:id="2563" w:author="Alaa Ahmed" w:date="2020-08-03T16:15:00Z">
        <w:r w:rsidRPr="009802F2" w:rsidDel="00EB1E01">
          <w:delText xml:space="preserve"> for 5 minutes to adjust back to baseline</w:delText>
        </w:r>
      </w:del>
      <w:r w:rsidRPr="009802F2">
        <w:t>.</w:t>
      </w:r>
      <w:del w:id="2564" w:author="Garrick W Bruening" w:date="2020-09-21T14:36:00Z">
        <w:r w:rsidRPr="009802F2">
          <w:delText xml:space="preserve"> </w:delText>
        </w:r>
      </w:del>
      <w:del w:id="2565" w:author="Garrick W Bruening" w:date="2020-07-27T11:20:00Z">
        <w:r w:rsidRPr="009802F2" w:rsidDel="00AB743E">
          <w:delText xml:space="preserve">The metabolic rate was calculated in joules per second, $\dot{e}$, using the method described by Brockway (eq. \ref{eq:brockway}) \cite{brockway_derivation_1987}: </w:delText>
        </w:r>
      </w:del>
    </w:p>
    <w:p w14:paraId="024A6AED" w14:textId="7272006E" w:rsidR="002A4F06" w:rsidRPr="009802F2" w:rsidDel="00AB743E" w:rsidRDefault="002A4F06">
      <w:pPr>
        <w:rPr>
          <w:del w:id="2566" w:author="Garrick W Bruening" w:date="2020-07-27T11:20:00Z"/>
        </w:rPr>
        <w:pPrChange w:id="2567" w:author="Garrick W Bruening" w:date="2020-07-27T11:20:00Z">
          <w:pPr>
            <w:pStyle w:val="Caption"/>
            <w:keepNext/>
          </w:pPr>
        </w:pPrChange>
      </w:pPr>
    </w:p>
    <w:p w14:paraId="371FF6CB" w14:textId="41F84127" w:rsidR="002A4F06" w:rsidRPr="009802F2" w:rsidDel="002247AA" w:rsidRDefault="002E6FCC">
      <w:pPr>
        <w:rPr>
          <w:del w:id="2568" w:author="Garrick W Bruening" w:date="2020-07-25T14:38:00Z"/>
          <w:rFonts w:cstheme="minorHAnsi"/>
        </w:rPr>
      </w:pPr>
      <m:oMath>
        <m:acc>
          <m:accPr>
            <m:chr m:val="̇"/>
            <m:ctrlPr>
              <w:del w:id="2569" w:author="Garrick W Bruening" w:date="2020-07-27T11:20:00Z">
                <w:rPr>
                  <w:rFonts w:ascii="Cambria Math" w:hAnsi="Cambria Math" w:cstheme="minorHAnsi"/>
                </w:rPr>
              </w:del>
            </m:ctrlPr>
          </m:accPr>
          <m:e>
            <m:r>
              <w:del w:id="2570" w:author="Garrick W Bruening" w:date="2020-07-27T11:20:00Z">
                <m:rPr>
                  <m:nor/>
                </m:rPr>
                <w:rPr>
                  <w:rFonts w:cstheme="minorHAnsi"/>
                  <w:rPrChange w:id="2571" w:author="Garrick W Bruening" w:date="2020-07-27T10:50:00Z">
                    <w:rPr>
                      <w:rFonts w:ascii="Cambria Math" w:hAnsi="Cambria Math"/>
                    </w:rPr>
                  </w:rPrChange>
                </w:rPr>
                <m:t>e</m:t>
              </w:del>
            </m:r>
          </m:e>
        </m:acc>
        <m:r>
          <w:del w:id="2572" w:author="Garrick W Bruening" w:date="2020-07-27T11:20:00Z">
            <m:rPr>
              <m:nor/>
            </m:rPr>
            <w:rPr>
              <w:rFonts w:cstheme="minorHAnsi"/>
              <w:rPrChange w:id="2573" w:author="Garrick W Bruening" w:date="2020-07-27T10:50:00Z">
                <w:rPr>
                  <w:rFonts w:ascii="Cambria Math" w:hAnsi="Cambria Math"/>
                  <w:i/>
                </w:rPr>
              </w:rPrChange>
            </w:rPr>
            <m:t>=16.58</m:t>
          </w:del>
        </m:r>
        <m:acc>
          <m:accPr>
            <m:chr m:val="̇"/>
            <m:ctrlPr>
              <w:del w:id="2574" w:author="Garrick W Bruening" w:date="2020-07-27T11:20:00Z">
                <w:rPr>
                  <w:rFonts w:ascii="Cambria Math" w:hAnsi="Cambria Math" w:cstheme="minorHAnsi"/>
                </w:rPr>
              </w:del>
            </m:ctrlPr>
          </m:accPr>
          <m:e>
            <m:sSub>
              <m:sSubPr>
                <m:ctrlPr>
                  <w:del w:id="2575" w:author="Garrick W Bruening" w:date="2020-07-27T11:20:00Z">
                    <w:rPr>
                      <w:rFonts w:ascii="Cambria Math" w:hAnsi="Cambria Math" w:cstheme="minorHAnsi"/>
                    </w:rPr>
                  </w:del>
                </m:ctrlPr>
              </m:sSubPr>
              <m:e>
                <m:r>
                  <w:del w:id="2576" w:author="Garrick W Bruening" w:date="2020-07-27T11:20:00Z">
                    <m:rPr>
                      <m:nor/>
                    </m:rPr>
                    <w:rPr>
                      <w:rFonts w:cstheme="minorHAnsi"/>
                      <w:rPrChange w:id="2577" w:author="Garrick W Bruening" w:date="2020-07-27T10:50:00Z">
                        <w:rPr>
                          <w:rFonts w:ascii="Cambria Math" w:hAnsi="Cambria Math"/>
                        </w:rPr>
                      </w:rPrChange>
                    </w:rPr>
                    <m:t>V</m:t>
                  </w:del>
                </m:r>
              </m:e>
              <m:sub>
                <m:r>
                  <w:del w:id="2578" w:author="Garrick W Bruening" w:date="2020-07-27T11:20:00Z">
                    <m:rPr>
                      <m:nor/>
                    </m:rPr>
                    <w:rPr>
                      <w:rFonts w:cstheme="minorHAnsi"/>
                      <w:rPrChange w:id="2579" w:author="Garrick W Bruening" w:date="2020-07-27T10:50:00Z">
                        <w:rPr>
                          <w:rFonts w:ascii="Cambria Math" w:hAnsi="Cambria Math"/>
                          <w:i/>
                        </w:rPr>
                      </w:rPrChange>
                    </w:rPr>
                    <m:t> </m:t>
                  </w:del>
                </m:r>
              </m:sub>
            </m:sSub>
            <m:sSub>
              <m:sSubPr>
                <m:ctrlPr>
                  <w:del w:id="2580" w:author="Garrick W Bruening" w:date="2020-07-27T11:20:00Z">
                    <w:rPr>
                      <w:rFonts w:ascii="Cambria Math" w:hAnsi="Cambria Math" w:cstheme="minorHAnsi"/>
                    </w:rPr>
                  </w:del>
                </m:ctrlPr>
              </m:sSubPr>
              <m:e>
                <m:r>
                  <w:del w:id="2581" w:author="Garrick W Bruening" w:date="2020-07-27T11:20:00Z">
                    <m:rPr>
                      <m:nor/>
                    </m:rPr>
                    <w:rPr>
                      <w:rFonts w:cstheme="minorHAnsi"/>
                      <w:rPrChange w:id="2582" w:author="Garrick W Bruening" w:date="2020-07-27T10:50:00Z">
                        <w:rPr>
                          <w:rFonts w:ascii="Cambria Math" w:hAnsi="Cambria Math"/>
                        </w:rPr>
                      </w:rPrChange>
                    </w:rPr>
                    <m:t>O</m:t>
                  </w:del>
                </m:r>
              </m:e>
              <m:sub>
                <m:r>
                  <w:del w:id="2583" w:author="Garrick W Bruening" w:date="2020-07-27T11:20:00Z">
                    <m:rPr>
                      <m:nor/>
                    </m:rPr>
                    <w:rPr>
                      <w:rFonts w:cstheme="minorHAnsi"/>
                      <w:rPrChange w:id="2584" w:author="Garrick W Bruening" w:date="2020-07-27T10:50:00Z">
                        <w:rPr>
                          <w:rFonts w:ascii="Cambria Math" w:hAnsi="Cambria Math"/>
                          <w:i/>
                        </w:rPr>
                      </w:rPrChange>
                    </w:rPr>
                    <m:t>2</m:t>
                  </w:del>
                </m:r>
              </m:sub>
            </m:sSub>
          </m:e>
        </m:acc>
        <m:r>
          <w:del w:id="2585" w:author="Garrick W Bruening" w:date="2020-07-27T11:20:00Z">
            <m:rPr>
              <m:nor/>
            </m:rPr>
            <w:rPr>
              <w:rFonts w:cstheme="minorHAnsi"/>
              <w:rPrChange w:id="2586" w:author="Garrick W Bruening" w:date="2020-07-27T10:50:00Z">
                <w:rPr>
                  <w:rFonts w:ascii="Cambria Math" w:hAnsi="Cambria Math"/>
                  <w:i/>
                </w:rPr>
              </w:rPrChange>
            </w:rPr>
            <m:t>+4.51</m:t>
          </w:del>
        </m:r>
        <m:acc>
          <m:accPr>
            <m:chr m:val="̇"/>
            <m:ctrlPr>
              <w:del w:id="2587" w:author="Garrick W Bruening" w:date="2020-07-27T11:20:00Z">
                <w:rPr>
                  <w:rFonts w:ascii="Cambria Math" w:hAnsi="Cambria Math" w:cstheme="minorHAnsi"/>
                </w:rPr>
              </w:del>
            </m:ctrlPr>
          </m:accPr>
          <m:e>
            <m:sSub>
              <m:sSubPr>
                <m:ctrlPr>
                  <w:del w:id="2588" w:author="Garrick W Bruening" w:date="2020-07-27T11:20:00Z">
                    <w:rPr>
                      <w:rFonts w:ascii="Cambria Math" w:hAnsi="Cambria Math" w:cstheme="minorHAnsi"/>
                    </w:rPr>
                  </w:del>
                </m:ctrlPr>
              </m:sSubPr>
              <m:e>
                <m:r>
                  <w:del w:id="2589" w:author="Garrick W Bruening" w:date="2020-07-27T11:20:00Z">
                    <m:rPr>
                      <m:nor/>
                    </m:rPr>
                    <w:rPr>
                      <w:rFonts w:cstheme="minorHAnsi"/>
                      <w:rPrChange w:id="2590" w:author="Garrick W Bruening" w:date="2020-07-27T10:50:00Z">
                        <w:rPr>
                          <w:rFonts w:ascii="Cambria Math" w:hAnsi="Cambria Math"/>
                        </w:rPr>
                      </w:rPrChange>
                    </w:rPr>
                    <m:t>V</m:t>
                  </w:del>
                </m:r>
              </m:e>
              <m:sub>
                <m:r>
                  <w:del w:id="2591" w:author="Garrick W Bruening" w:date="2020-07-27T11:20:00Z">
                    <m:rPr>
                      <m:nor/>
                    </m:rPr>
                    <w:rPr>
                      <w:rFonts w:cstheme="minorHAnsi"/>
                      <w:rPrChange w:id="2592" w:author="Garrick W Bruening" w:date="2020-07-27T10:50:00Z">
                        <w:rPr>
                          <w:rFonts w:ascii="Cambria Math" w:hAnsi="Cambria Math"/>
                          <w:i/>
                        </w:rPr>
                      </w:rPrChange>
                    </w:rPr>
                    <m:t> </m:t>
                  </w:del>
                </m:r>
              </m:sub>
            </m:sSub>
            <m:r>
              <w:del w:id="2593" w:author="Garrick W Bruening" w:date="2020-07-27T11:20:00Z">
                <m:rPr>
                  <m:nor/>
                </m:rPr>
                <w:rPr>
                  <w:rFonts w:cstheme="minorHAnsi"/>
                  <w:rPrChange w:id="2594" w:author="Garrick W Bruening" w:date="2020-07-27T10:50:00Z">
                    <w:rPr>
                      <w:rFonts w:ascii="Cambria Math" w:hAnsi="Cambria Math"/>
                    </w:rPr>
                  </w:rPrChange>
                </w:rPr>
                <m:t>C</m:t>
              </w:del>
            </m:r>
            <m:sSub>
              <m:sSubPr>
                <m:ctrlPr>
                  <w:del w:id="2595" w:author="Garrick W Bruening" w:date="2020-07-27T11:20:00Z">
                    <w:rPr>
                      <w:rFonts w:ascii="Cambria Math" w:hAnsi="Cambria Math" w:cstheme="minorHAnsi"/>
                    </w:rPr>
                  </w:del>
                </m:ctrlPr>
              </m:sSubPr>
              <m:e>
                <m:r>
                  <w:del w:id="2596" w:author="Garrick W Bruening" w:date="2020-07-27T11:20:00Z">
                    <m:rPr>
                      <m:nor/>
                    </m:rPr>
                    <w:rPr>
                      <w:rFonts w:cstheme="minorHAnsi"/>
                      <w:rPrChange w:id="2597" w:author="Garrick W Bruening" w:date="2020-07-27T10:50:00Z">
                        <w:rPr>
                          <w:rFonts w:ascii="Cambria Math" w:hAnsi="Cambria Math"/>
                        </w:rPr>
                      </w:rPrChange>
                    </w:rPr>
                    <m:t>O</m:t>
                  </w:del>
                </m:r>
              </m:e>
              <m:sub>
                <m:r>
                  <w:del w:id="2598" w:author="Garrick W Bruening" w:date="2020-07-27T11:20:00Z">
                    <m:rPr>
                      <m:nor/>
                    </m:rPr>
                    <w:rPr>
                      <w:rFonts w:cstheme="minorHAnsi"/>
                      <w:rPrChange w:id="2599" w:author="Garrick W Bruening" w:date="2020-07-27T10:50:00Z">
                        <w:rPr>
                          <w:rFonts w:ascii="Cambria Math" w:hAnsi="Cambria Math"/>
                          <w:i/>
                        </w:rPr>
                      </w:rPrChange>
                    </w:rPr>
                    <m:t>2</m:t>
                  </w:del>
                </m:r>
              </m:sub>
            </m:sSub>
          </m:e>
        </m:acc>
      </m:oMath>
      <w:del w:id="2600" w:author="Garrick W Bruening" w:date="2020-07-27T11:20:00Z">
        <w:r w:rsidR="002A4F06" w:rsidRPr="009802F2" w:rsidDel="00AB743E">
          <w:rPr>
            <w:sz w:val="24"/>
            <w:szCs w:val="24"/>
          </w:rPr>
          <w:delText>(</w:delText>
        </w:r>
        <w:r w:rsidR="002A4F06" w:rsidRPr="009802F2" w:rsidDel="00AB743E">
          <w:rPr>
            <w:sz w:val="24"/>
            <w:szCs w:val="24"/>
          </w:rPr>
          <w:fldChar w:fldCharType="begin"/>
        </w:r>
        <w:r w:rsidR="002A4F06" w:rsidRPr="009802F2" w:rsidDel="00AB743E">
          <w:rPr>
            <w:sz w:val="24"/>
            <w:szCs w:val="24"/>
          </w:rPr>
          <w:delInstrText xml:space="preserve"> SEQ Equation \* ARABIC </w:delInstrText>
        </w:r>
        <w:r w:rsidR="002A4F06" w:rsidRPr="009802F2" w:rsidDel="00AB743E">
          <w:rPr>
            <w:sz w:val="24"/>
            <w:szCs w:val="24"/>
          </w:rPr>
          <w:fldChar w:fldCharType="separate"/>
        </w:r>
        <w:r w:rsidR="002A4F06" w:rsidRPr="009802F2" w:rsidDel="00AB743E">
          <w:rPr>
            <w:noProof/>
            <w:sz w:val="24"/>
            <w:szCs w:val="24"/>
          </w:rPr>
          <w:delText>11</w:delText>
        </w:r>
        <w:r w:rsidR="002A4F06" w:rsidRPr="009802F2" w:rsidDel="00AB743E">
          <w:rPr>
            <w:sz w:val="24"/>
            <w:szCs w:val="24"/>
          </w:rPr>
          <w:fldChar w:fldCharType="end"/>
        </w:r>
        <w:r w:rsidR="002A4F06" w:rsidRPr="009802F2" w:rsidDel="00AB743E">
          <w:rPr>
            <w:sz w:val="24"/>
            <w:szCs w:val="24"/>
          </w:rPr>
          <w:delText>)</w:delText>
        </w:r>
      </w:del>
    </w:p>
    <w:p w14:paraId="1A0DB5E9" w14:textId="6C3D368A" w:rsidR="007B367D" w:rsidRPr="009802F2" w:rsidDel="005176D5" w:rsidRDefault="007B367D">
      <w:pPr>
        <w:rPr>
          <w:del w:id="2601" w:author="Garrick W Bruening" w:date="2020-07-27T10:51:00Z"/>
        </w:rPr>
        <w:pPrChange w:id="2602" w:author="Garrick W Bruening" w:date="2020-07-27T11:20:00Z">
          <w:pPr>
            <w:pStyle w:val="Heading2"/>
          </w:pPr>
        </w:pPrChange>
      </w:pPr>
      <w:del w:id="2603" w:author="Garrick W Bruening" w:date="2020-07-27T10:51:00Z">
        <w:r w:rsidRPr="009802F2" w:rsidDel="005176D5">
          <w:delText>\dot{e}=16.58\dot{V}_{O_2}+4.51\dot{V}_{CO_2}</w:delText>
        </w:r>
      </w:del>
    </w:p>
    <w:p w14:paraId="260E00F2" w14:textId="77777777" w:rsidR="005176D5" w:rsidRPr="009802F2" w:rsidRDefault="005176D5">
      <w:pPr>
        <w:rPr>
          <w:ins w:id="2604" w:author="Garrick W Bruening" w:date="2020-07-27T10:51:00Z"/>
        </w:rPr>
      </w:pPr>
    </w:p>
    <w:p w14:paraId="4902ADE1" w14:textId="2475AD7B" w:rsidR="007B367D" w:rsidRPr="009802F2" w:rsidDel="005176D5" w:rsidRDefault="007B367D" w:rsidP="007B367D">
      <w:pPr>
        <w:rPr>
          <w:del w:id="2605" w:author="Garrick W Bruening" w:date="2020-07-27T10:51:00Z"/>
        </w:rPr>
      </w:pPr>
      <w:commentRangeStart w:id="2606"/>
      <w:del w:id="2607" w:author="Garrick W Bruening" w:date="2020-07-27T10:51:00Z">
        <w:r w:rsidRPr="009802F2" w:rsidDel="005176D5">
          <w:lastRenderedPageBreak/>
          <w:delText xml:space="preserve">Seated metabolic rate was subtracted from gross metabolic rate to determine the metabolic rate associated with the reaching movement only, or net metabolic rate. Subjects made reaching movements for 5 total minutes, but only the metabolic rates were </w:delText>
        </w:r>
      </w:del>
      <w:ins w:id="2608" w:author="Garrick W Bruening" w:date="2020-07-25T04:38:00Z">
        <w:del w:id="2609" w:author="Garrick W Bruening" w:date="2020-07-27T10:51:00Z">
          <w:r w:rsidR="2A4E2F01" w:rsidRPr="009802F2" w:rsidDel="005176D5">
            <w:delText xml:space="preserve">was </w:delText>
          </w:r>
        </w:del>
      </w:ins>
      <w:del w:id="2610" w:author="Garrick W Bruening" w:date="2020-07-27T10:51:00Z">
        <w:r w:rsidRPr="009802F2" w:rsidDel="005176D5">
          <w:delText xml:space="preserve">calculated </w:delText>
        </w:r>
      </w:del>
      <w:ins w:id="2611" w:author="Garrick W Bruening" w:date="2020-07-25T04:38:00Z">
        <w:del w:id="2612" w:author="Garrick W Bruening" w:date="2020-07-27T10:51:00Z">
          <w:r w:rsidR="54725481" w:rsidRPr="009802F2" w:rsidDel="005176D5">
            <w:delText xml:space="preserve">only </w:delText>
          </w:r>
        </w:del>
      </w:ins>
      <w:del w:id="2613" w:author="Garrick W Bruening" w:date="2020-07-27T10:51:00Z">
        <w:r w:rsidRPr="009802F2" w:rsidDel="005176D5">
          <w:delText>using the last 3 minutes</w:delText>
        </w:r>
      </w:del>
      <w:ins w:id="2614" w:author="Garrick W Bruening" w:date="2020-07-25T04:38:00Z">
        <w:del w:id="2615" w:author="Garrick W Bruening" w:date="2020-07-27T10:51:00Z">
          <w:r w:rsidRPr="009802F2" w:rsidDel="005176D5">
            <w:delText xml:space="preserve"> </w:delText>
          </w:r>
          <w:r w:rsidR="76A7EE67" w:rsidRPr="009802F2" w:rsidDel="005176D5">
            <w:delText>of each block</w:delText>
          </w:r>
        </w:del>
      </w:ins>
      <w:del w:id="2616" w:author="Garrick W Bruening" w:date="2020-07-27T10:51:00Z">
        <w:r w:rsidRPr="009802F2" w:rsidDel="005176D5">
          <w:delText xml:space="preserve"> to allow subjects to reach a steady </w:delText>
        </w:r>
      </w:del>
      <w:ins w:id="2617" w:author="Garrick W Bruening" w:date="2020-07-25T04:38:00Z">
        <w:del w:id="2618" w:author="Garrick W Bruening" w:date="2020-07-27T10:51:00Z">
          <w:r w:rsidR="04D76375" w:rsidRPr="009802F2" w:rsidDel="005176D5">
            <w:delText>metabolic rate while rea</w:delText>
          </w:r>
        </w:del>
      </w:ins>
      <w:ins w:id="2619" w:author="Garrick W Bruening" w:date="2020-07-25T04:39:00Z">
        <w:del w:id="2620" w:author="Garrick W Bruening" w:date="2020-07-27T10:51:00Z">
          <w:r w:rsidR="04D76375" w:rsidRPr="009802F2" w:rsidDel="005176D5">
            <w:delText>ching</w:delText>
          </w:r>
        </w:del>
      </w:ins>
      <w:del w:id="2621" w:author="Garrick W Bruening" w:date="2020-07-27T10:51:00Z">
        <w:r w:rsidRPr="009802F2" w:rsidDel="005176D5">
          <w:delText xml:space="preserve">state. After data was collected, custom MATLAB scripts were used to parse the data by trial, mass, and speed. Movement related variables were calculated using these scripts. Variables such as velocity, movement duration, reaction time, and metabolic power of the movement were calculated using the last </w:delText>
        </w:r>
      </w:del>
      <w:ins w:id="2622" w:author="Alaa Ahmed" w:date="2020-07-27T08:40:00Z">
        <w:del w:id="2623" w:author="Garrick W Bruening" w:date="2020-07-27T10:51:00Z">
          <w:r w:rsidR="00557A91" w:rsidRPr="009802F2" w:rsidDel="005176D5">
            <w:delText>5</w:delText>
          </w:r>
        </w:del>
      </w:ins>
      <w:del w:id="2624" w:author="Garrick W Bruening" w:date="2020-07-27T10:51:00Z">
        <w:r w:rsidRPr="009802F2" w:rsidDel="005176D5">
          <w:delText>3 minutes of trials within a block.</w:delText>
        </w:r>
        <w:commentRangeEnd w:id="2606"/>
        <w:r w:rsidR="00AF5DD1" w:rsidRPr="009802F2" w:rsidDel="005176D5">
          <w:rPr>
            <w:rStyle w:val="CommentReference"/>
          </w:rPr>
          <w:commentReference w:id="2606"/>
        </w:r>
      </w:del>
    </w:p>
    <w:p w14:paraId="2B27C94A" w14:textId="03624479" w:rsidR="00FE67CA" w:rsidRPr="009802F2" w:rsidDel="005176D5" w:rsidRDefault="00FE67CA" w:rsidP="00FE67CA">
      <w:pPr>
        <w:rPr>
          <w:del w:id="2625" w:author="Garrick W Bruening" w:date="2020-07-27T10:51:00Z"/>
        </w:rPr>
      </w:pPr>
    </w:p>
    <w:p w14:paraId="2B0DD2C8" w14:textId="50D4EDFE" w:rsidR="00737BC5" w:rsidRPr="009802F2" w:rsidDel="00326387" w:rsidRDefault="00737BC5" w:rsidP="00737BC5">
      <w:pPr>
        <w:pStyle w:val="Heading2"/>
        <w:rPr>
          <w:del w:id="2626" w:author="Garrick W Bruening" w:date="2020-10-06T12:08:00Z"/>
        </w:rPr>
      </w:pPr>
      <w:del w:id="2627" w:author="Garrick W Bruening" w:date="2020-10-06T12:05:00Z">
        <w:r w:rsidRPr="009802F2" w:rsidDel="00BE1AD8">
          <w:delText>Study</w:delText>
        </w:r>
      </w:del>
      <w:del w:id="2628" w:author="Garrick W Bruening" w:date="2020-10-06T12:08:00Z">
        <w:r w:rsidRPr="009802F2" w:rsidDel="00326387">
          <w:delText xml:space="preserve"> 2 - Effect of mass on preferred movement duration</w:delText>
        </w:r>
      </w:del>
    </w:p>
    <w:p w14:paraId="462432D0" w14:textId="28B6EDBF" w:rsidR="00737BC5" w:rsidRPr="009802F2" w:rsidDel="00BE1AD8" w:rsidRDefault="00737BC5" w:rsidP="00FE67CA">
      <w:pPr>
        <w:pStyle w:val="Heading2"/>
        <w:rPr>
          <w:del w:id="2629" w:author="Garrick W Bruening" w:date="2020-10-06T12:05:00Z"/>
        </w:rPr>
      </w:pPr>
    </w:p>
    <w:p w14:paraId="3061ECCF" w14:textId="0BD47A49" w:rsidR="00FE67CA" w:rsidRPr="009802F2" w:rsidDel="00326387" w:rsidRDefault="00FE67CA">
      <w:pPr>
        <w:pStyle w:val="Heading2"/>
        <w:rPr>
          <w:del w:id="2630" w:author="Garrick W Bruening" w:date="2020-10-06T12:08:00Z"/>
        </w:rPr>
        <w:pPrChange w:id="2631" w:author="Garrick W Bruening" w:date="2020-10-06T12:04:00Z">
          <w:pPr>
            <w:pStyle w:val="Heading3"/>
          </w:pPr>
        </w:pPrChange>
      </w:pPr>
      <w:del w:id="2632" w:author="Garrick W Bruening" w:date="2020-10-06T12:05:00Z">
        <w:r w:rsidRPr="009802F2" w:rsidDel="00BE1AD8">
          <w:delText>Experiment 2</w:delText>
        </w:r>
      </w:del>
      <w:del w:id="2633" w:author="Garrick W Bruening" w:date="2020-10-06T12:08:00Z">
        <w:r w:rsidRPr="009802F2" w:rsidDel="00326387">
          <w:delText>a</w:delText>
        </w:r>
      </w:del>
    </w:p>
    <w:p w14:paraId="195B12DE" w14:textId="2C65B47E" w:rsidR="00326387" w:rsidRPr="009802F2" w:rsidRDefault="00FE67CA" w:rsidP="00326387">
      <w:pPr>
        <w:pStyle w:val="Heading2"/>
        <w:rPr>
          <w:ins w:id="2634" w:author="Garrick W Bruening" w:date="2020-10-06T12:08:00Z"/>
        </w:rPr>
      </w:pPr>
      <w:del w:id="2635" w:author="Garrick W Bruening" w:date="2020-10-06T12:08:00Z">
        <w:r w:rsidRPr="009802F2" w:rsidDel="00326387">
          <w:delText>In the second experiment, a separate cohort of seated subjects made horizontal arm reaching movements using a robotic arm manipulandum (Interactive Motion Technologies Shoulder-Elbow Robot 2) while secured to a chair by a 4-point seat belt</w:delText>
        </w:r>
      </w:del>
      <w:ins w:id="2636" w:author="Alaa Ahmed" w:date="2020-07-27T14:10:00Z">
        <w:del w:id="2637" w:author="Garrick W Bruening" w:date="2020-10-06T12:08:00Z">
          <w:r w:rsidR="007A6FA9" w:rsidRPr="009802F2" w:rsidDel="00326387">
            <w:delText xml:space="preserve">. </w:delText>
          </w:r>
        </w:del>
      </w:ins>
      <w:del w:id="2638" w:author="Garrick W Bruening" w:date="2020-10-06T12:08:00Z">
        <w:r w:rsidRPr="009802F2" w:rsidDel="00326387">
          <w:delText xml:space="preserve"> (Fig. \ref{fig:methods}A).</w:delText>
        </w:r>
      </w:del>
      <w:ins w:id="2639" w:author="Alaa Ahmed" w:date="2020-08-03T16:16:00Z">
        <w:del w:id="2640" w:author="Garrick W Bruening" w:date="2020-10-06T12:08:00Z">
          <w:r w:rsidR="00094C96" w:rsidRPr="009802F2" w:rsidDel="00326387">
            <w:delText xml:space="preserve"> - </w:delText>
          </w:r>
        </w:del>
      </w:ins>
      <w:ins w:id="2641" w:author="Alaa Ahmed" w:date="2020-08-03T16:17:00Z">
        <w:del w:id="2642" w:author="Garrick W Bruening" w:date="2020-10-06T12:08:00Z">
          <w:r w:rsidR="00094C96" w:rsidRPr="009802F2" w:rsidDel="00326387">
            <w:delText xml:space="preserve"> participant’s</w:delText>
          </w:r>
          <w:r w:rsidR="00691223" w:rsidRPr="009802F2" w:rsidDel="00326387">
            <w:delText>plane of view</w:delText>
          </w:r>
        </w:del>
      </w:ins>
      <w:del w:id="2643" w:author="Garrick W Bruening" w:date="2020-10-06T12:08:00Z">
        <w:r w:rsidRPr="009802F2" w:rsidDel="00326387">
          <w:delText xml:space="preserve"> </w:delText>
        </w:r>
      </w:del>
      <w:del w:id="2644" w:author="Garrick W Bruening" w:date="2020-07-25T16:21:00Z">
        <w:r w:rsidRPr="009802F2">
          <w:delText xml:space="preserve">In this experiment 9 male and 3 female subjects, all right handed, with an average age of 25 years (std = 3.84), average weight 68.6 kg (std = 4.1), and an average height of 154.6 cm  (std = 28.7) completed the experiment (Fig. \ref{fig:methods}B).  </w:delText>
        </w:r>
      </w:del>
      <w:del w:id="2645" w:author="Garrick W Bruening" w:date="2020-10-06T12:08:00Z">
        <w:r w:rsidRPr="009802F2" w:rsidDel="00326387">
          <w:delText xml:space="preserve">All subjects </w:delText>
        </w:r>
      </w:del>
      <w:ins w:id="2646" w:author="Alaa Ahmed" w:date="2020-08-03T16:17:00Z">
        <w:del w:id="2647" w:author="Garrick W Bruening" w:date="2020-10-06T12:08:00Z">
          <w:r w:rsidR="00691223" w:rsidRPr="009802F2" w:rsidDel="00326387">
            <w:delText xml:space="preserve">participants </w:delText>
          </w:r>
        </w:del>
      </w:ins>
      <w:del w:id="2648" w:author="Garrick W Bruening" w:date="2020-10-06T12:08:00Z">
        <w:r w:rsidRPr="009802F2" w:rsidDel="00326387">
          <w:delText>reported no neurological, cardiovascular, or biomechanical problems that could interfere with the study</w:delText>
        </w:r>
      </w:del>
      <w:ins w:id="2649" w:author="Alaa Ahmed" w:date="2020-08-03T16:17:00Z">
        <w:del w:id="2650" w:author="Garrick W Bruening" w:date="2020-10-06T12:08:00Z">
          <w:r w:rsidR="00691223" w:rsidRPr="009802F2" w:rsidDel="00326387">
            <w:delText xml:space="preserve"> and</w:delText>
          </w:r>
        </w:del>
      </w:ins>
      <w:del w:id="2651" w:author="Garrick W Bruening" w:date="2020-10-06T12:08:00Z">
        <w:r w:rsidRPr="009802F2" w:rsidDel="00326387">
          <w:delText xml:space="preserve">. Subjects gave written informed consent that was approved by the University of Colorado Institutional Review Board. </w:delText>
        </w:r>
      </w:del>
      <w:ins w:id="2652" w:author="Garrick W Bruening" w:date="2020-10-06T12:08:00Z">
        <w:r w:rsidR="00326387" w:rsidRPr="009802F2">
          <w:t>Experiment 2 - Effect of mass on preferred movement duration</w:t>
        </w:r>
      </w:ins>
    </w:p>
    <w:p w14:paraId="2ACA9432" w14:textId="1720A172" w:rsidR="00326387" w:rsidRPr="009802F2" w:rsidRDefault="00326387" w:rsidP="00FE67CA">
      <w:ins w:id="2653" w:author="Garrick W Bruening" w:date="2020-10-06T12:08:00Z">
        <w:r w:rsidRPr="009802F2">
          <w:t xml:space="preserve">In the second experiment, a separate cohort made seated horizontal arm reaching movements using a robotic arm manipulandum (Interactive Motion Technologies Shoulder-Elbow Robot 2) while secured to a chair by a 4-point seat belt. The seat was height-adjusted to place the screen ~3 feet in front and 1 foot above the participant’s plane of view, with their arm in a horizontal planar position. All participants reported no neurological, cardiovascular, or biomechanical problems that could interfere with the study and gave written informed consent that was approved by the University of Colorado Institutional Review Board. </w:t>
        </w:r>
      </w:ins>
    </w:p>
    <w:p w14:paraId="5473D723" w14:textId="2E739C97" w:rsidR="00FE67CA" w:rsidRPr="009802F2" w:rsidRDefault="00FE67CA" w:rsidP="0087252C">
      <w:pPr>
        <w:pStyle w:val="Heading3"/>
      </w:pPr>
      <w:r w:rsidRPr="009802F2">
        <w:t>Kinematic Data Collection</w:t>
      </w:r>
    </w:p>
    <w:p w14:paraId="49B73CC1" w14:textId="25873B26" w:rsidR="00FE67CA" w:rsidRPr="009802F2" w:rsidRDefault="00B2538A">
      <w:pPr>
        <w:rPr>
          <w:ins w:id="2654" w:author="Garrick W Bruening" w:date="2020-07-25T16:26:00Z"/>
          <w:del w:id="2655" w:author="Alaa Ahmed" w:date="2020-07-27T08:45:00Z"/>
        </w:rPr>
      </w:pPr>
      <w:ins w:id="2656" w:author="Garrick W Bruening" w:date="2020-10-02T11:23:00Z">
        <w:r w:rsidRPr="009802F2">
          <w:t xml:space="preserve">Subjects made reaching movements within five blocks. The </w:t>
        </w:r>
      </w:ins>
      <w:del w:id="2657" w:author="Garrick W Bruening" w:date="2020-10-02T11:23:00Z">
        <w:r w:rsidR="00FE67CA" w:rsidRPr="009802F2" w:rsidDel="00B2538A">
          <w:delText xml:space="preserve">Subjects underwent 5 different blocks of 400 reaching movements (200 out and back movements) to four different targets. The 5 </w:delText>
        </w:r>
      </w:del>
      <w:ins w:id="2658" w:author="Garrick W Bruening" w:date="2020-10-02T11:23:00Z">
        <w:del w:id="2659" w:author="Garrick W Bruening" w:date="2020-10-02T11:23:00Z">
          <w:r w:rsidRPr="009802F2" w:rsidDel="00B2538A">
            <w:delText xml:space="preserve">Subjects underwent 5 different blocks of 400 reaching movements (200 out and back movements) to four different targets. The </w:delText>
          </w:r>
        </w:del>
        <w:r w:rsidRPr="009802F2">
          <w:t xml:space="preserve">five </w:t>
        </w:r>
      </w:ins>
      <w:r w:rsidR="00FE67CA" w:rsidRPr="009802F2">
        <w:t xml:space="preserve">blocks were a familiarization block, 0 </w:t>
      </w:r>
      <w:proofErr w:type="spellStart"/>
      <w:r w:rsidR="00FE67CA" w:rsidRPr="009802F2">
        <w:t>lbs</w:t>
      </w:r>
      <w:proofErr w:type="spellEnd"/>
      <w:r w:rsidR="00FE67CA" w:rsidRPr="009802F2">
        <w:t xml:space="preserve">, 3 </w:t>
      </w:r>
      <w:proofErr w:type="spellStart"/>
      <w:r w:rsidR="00FE67CA" w:rsidRPr="009802F2">
        <w:t>lbs</w:t>
      </w:r>
      <w:proofErr w:type="spellEnd"/>
      <w:r w:rsidR="00FE67CA" w:rsidRPr="009802F2">
        <w:t xml:space="preserve">, 5 </w:t>
      </w:r>
      <w:proofErr w:type="spellStart"/>
      <w:r w:rsidR="00FE67CA" w:rsidRPr="009802F2">
        <w:t>lbs</w:t>
      </w:r>
      <w:proofErr w:type="spellEnd"/>
      <w:r w:rsidR="00FE67CA" w:rsidRPr="009802F2">
        <w:t xml:space="preserve">, and 8 </w:t>
      </w:r>
      <w:proofErr w:type="spellStart"/>
      <w:r w:rsidR="00FE67CA" w:rsidRPr="009802F2">
        <w:t>lbs</w:t>
      </w:r>
      <w:proofErr w:type="spellEnd"/>
      <w:r w:rsidR="00FE67CA" w:rsidRPr="009802F2">
        <w:t xml:space="preserve"> added at the hand. The order of the weighted conditions was randomized for each subject. The downward weight of the added masses </w:t>
      </w:r>
      <w:del w:id="2660" w:author="Garrick W Bruening" w:date="2020-09-21T14:37:00Z">
        <w:r w:rsidR="00FE67CA" w:rsidRPr="009802F2">
          <w:delText>were</w:delText>
        </w:r>
      </w:del>
      <w:ins w:id="2661" w:author="Garrick W Bruening" w:date="2020-09-21T14:37:00Z">
        <w:r w:rsidR="00C15EA4" w:rsidRPr="009802F2">
          <w:t>was</w:t>
        </w:r>
      </w:ins>
      <w:r w:rsidR="00FE67CA" w:rsidRPr="009802F2">
        <w:t xml:space="preserve"> supported by the robot so these masses only added inertial effects to the arm. The position of the handle controlled a cursor on a computer screen that was placed just above head level and about 3 feet in front of the subject. Subjects arm positions started in approximately the same orientation. Visual feedback was provided to the subjects throughout the experiment on whether they completed the reach movement in the prescribed duration. To begin a trial subjects held a circular cursor (r = 0.4 cm, yellow colored) within the home circle (r = 1.1 cm, white circle) location for 200 </w:t>
      </w:r>
      <w:proofErr w:type="spellStart"/>
      <w:r w:rsidR="00FE67CA" w:rsidRPr="009802F2">
        <w:t>ms.</w:t>
      </w:r>
      <w:proofErr w:type="spellEnd"/>
      <w:r w:rsidR="00FE67CA" w:rsidRPr="009802F2">
        <w:t xml:space="preserve"> The home circle then disappeared and a target circle </w:t>
      </w:r>
      <w:ins w:id="2662" w:author="Garrick W Bruening" w:date="2020-07-25T16:25:00Z">
        <w:r w:rsidR="39A96154" w:rsidRPr="009802F2">
          <w:t>(shape dependent on experiment)</w:t>
        </w:r>
      </w:ins>
      <w:ins w:id="2663" w:author="Garrick W Bruening" w:date="2020-07-25T10:28:00Z">
        <w:r w:rsidR="00E717BB" w:rsidRPr="009802F2">
          <w:t xml:space="preserve"> </w:t>
        </w:r>
      </w:ins>
      <w:del w:id="2664" w:author="Garrick W Bruening" w:date="2020-07-25T16:25:00Z">
        <w:r w:rsidR="00FE67CA" w:rsidRPr="009802F2" w:rsidDel="00FE67CA">
          <w:delText xml:space="preserve">(r = 1.4 cm, red color) </w:delText>
        </w:r>
      </w:del>
      <w:r w:rsidR="00FE67CA" w:rsidRPr="009802F2">
        <w:t>10 cm away appeared randomly at 45, 135, 225, and 315 degrees from the right horizontal. A subject would go through all four outward targets in a pseudorandom order then begin again.</w:t>
      </w:r>
      <w:del w:id="2665" w:author="Garrick W Bruening" w:date="2020-07-25T16:26:00Z">
        <w:r w:rsidR="00FE67CA" w:rsidRPr="009802F2" w:rsidDel="00FE67CA">
          <w:delText xml:space="preserve"> For each reaching movement, the target would explode indicating a correct movement duration as the movement duration criteria was set between 1ms and 10000 ms, so there were not time requirements imposed on the reaching movements. In this experiment we wanted to ensure subjects came to a complete stop before the trial ended, so the dot would explode after the subject had remained in the target for 300 ms and the velocity during that time was under 0.5 mm/s.</w:delText>
        </w:r>
      </w:del>
    </w:p>
    <w:p w14:paraId="6F9BD125" w14:textId="36161335" w:rsidR="66EB3868" w:rsidRPr="009802F2" w:rsidRDefault="66EB3868">
      <w:pPr>
        <w:rPr>
          <w:ins w:id="2666" w:author="Garrick W Bruening" w:date="2020-07-25T16:26:00Z"/>
        </w:rPr>
      </w:pPr>
    </w:p>
    <w:p w14:paraId="3FE91DD4" w14:textId="6BF29C21" w:rsidR="3F89E4B8" w:rsidRPr="009802F2" w:rsidRDefault="3F89E4B8">
      <w:pPr>
        <w:pStyle w:val="Heading4"/>
        <w:rPr>
          <w:ins w:id="2667" w:author="Garrick W Bruening" w:date="2020-07-25T16:22:00Z"/>
        </w:rPr>
        <w:pPrChange w:id="2668" w:author="Garrick W Bruening" w:date="2020-10-06T12:08:00Z">
          <w:pPr/>
        </w:pPrChange>
      </w:pPr>
      <w:ins w:id="2669" w:author="Garrick W Bruening" w:date="2020-07-25T16:21:00Z">
        <w:r w:rsidRPr="009802F2">
          <w:rPr>
            <w:i w:val="0"/>
            <w:iCs w:val="0"/>
          </w:rPr>
          <w:t>Experiment 2</w:t>
        </w:r>
      </w:ins>
      <w:ins w:id="2670" w:author="Garrick W Bruening" w:date="2020-07-25T16:22:00Z">
        <w:r w:rsidRPr="009802F2">
          <w:rPr>
            <w:i w:val="0"/>
            <w:iCs w:val="0"/>
          </w:rPr>
          <w:t>a</w:t>
        </w:r>
      </w:ins>
    </w:p>
    <w:p w14:paraId="5FB44D62" w14:textId="6BA6818E" w:rsidR="66EB3868" w:rsidRPr="009802F2" w:rsidRDefault="3F89E4B8" w:rsidP="66EB3868">
      <w:ins w:id="2671" w:author="Garrick W Bruening" w:date="2020-07-25T16:21:00Z">
        <w:r w:rsidRPr="009802F2">
          <w:t xml:space="preserve">In this experiment 9 male and 3 female subjects, all right handed, with an average age of 25 years (std = 3.84), average weight 68.6 kg (std = 4.1), and an average height of 154.6 cm  (std = 28.7) completed the experiment (Fig. </w:t>
        </w:r>
      </w:ins>
      <w:ins w:id="2672" w:author="Garrick W Bruening" w:date="2020-10-02T13:54:00Z">
        <w:r w:rsidR="00D35355" w:rsidRPr="009802F2">
          <w:t>3</w:t>
        </w:r>
      </w:ins>
      <w:ins w:id="2673" w:author="Garrick W Bruening" w:date="2020-07-25T16:21:00Z">
        <w:r w:rsidRPr="009802F2">
          <w:t>B).</w:t>
        </w:r>
      </w:ins>
      <w:ins w:id="2674" w:author="Garrick W Bruening" w:date="2020-10-02T11:23:00Z">
        <w:r w:rsidR="00B2538A" w:rsidRPr="009802F2">
          <w:t xml:space="preserve"> Subjects underwent 5 different blocks of 400 reaching movements (200 out and back movements) to four different targets.</w:t>
        </w:r>
        <w:del w:id="2675" w:author="Garrick W Bruening" w:date="2020-10-02T11:23:00Z">
          <w:r w:rsidR="00B2538A" w:rsidRPr="009802F2" w:rsidDel="00B2538A">
            <w:delText xml:space="preserve"> The</w:delText>
          </w:r>
        </w:del>
      </w:ins>
      <w:ins w:id="2676" w:author="Garrick W Bruening" w:date="2020-07-25T16:21:00Z">
        <w:r w:rsidRPr="009802F2">
          <w:t xml:space="preserve"> </w:t>
        </w:r>
      </w:ins>
      <w:ins w:id="2677" w:author="Garrick W Bruening" w:date="2020-07-25T16:25:00Z">
        <w:r w:rsidR="6B0272B8" w:rsidRPr="009802F2">
          <w:t xml:space="preserve">The subjects would make horizontal arm reaching movements towards a </w:t>
        </w:r>
      </w:ins>
      <w:ins w:id="2678" w:author="Garrick W Bruening" w:date="2020-07-25T16:26:00Z">
        <w:r w:rsidR="6B0272B8" w:rsidRPr="009802F2">
          <w:t>circular</w:t>
        </w:r>
      </w:ins>
      <w:ins w:id="2679" w:author="Garrick W Bruening" w:date="2020-07-25T16:25:00Z">
        <w:r w:rsidR="6B0272B8" w:rsidRPr="009802F2">
          <w:t xml:space="preserve"> target, similar to experim</w:t>
        </w:r>
      </w:ins>
      <w:ins w:id="2680" w:author="Garrick W Bruening" w:date="2020-07-25T16:26:00Z">
        <w:r w:rsidR="6B0272B8" w:rsidRPr="009802F2">
          <w:t>ent 1 (r = 1.4 cm, red color).</w:t>
        </w:r>
        <w:r w:rsidR="573B2051" w:rsidRPr="009802F2">
          <w:t xml:space="preserve"> For each reaching movement, the target would explode indicating a correct movement duration as the movement duration criteria was set between 1ms and 10000 </w:t>
        </w:r>
        <w:proofErr w:type="spellStart"/>
        <w:r w:rsidR="573B2051" w:rsidRPr="009802F2">
          <w:t>ms</w:t>
        </w:r>
        <w:proofErr w:type="spellEnd"/>
        <w:r w:rsidR="573B2051" w:rsidRPr="009802F2">
          <w:t xml:space="preserve">, so there were not time requirements imposed on the reaching movements. In this experiment we wanted to ensure subjects came to a complete stop before the trial ended, so the dot would explode after the subject had remained in the target for 300 </w:t>
        </w:r>
        <w:proofErr w:type="spellStart"/>
        <w:r w:rsidR="573B2051" w:rsidRPr="009802F2">
          <w:t>ms</w:t>
        </w:r>
        <w:proofErr w:type="spellEnd"/>
        <w:r w:rsidR="573B2051" w:rsidRPr="009802F2">
          <w:t xml:space="preserve"> and the velocity during that time was under 0.5 mm/s.</w:t>
        </w:r>
      </w:ins>
    </w:p>
    <w:p w14:paraId="61073CD2" w14:textId="7839D76B" w:rsidR="00FE67CA" w:rsidRPr="009802F2" w:rsidRDefault="00FE67CA">
      <w:pPr>
        <w:pStyle w:val="Heading4"/>
        <w:pPrChange w:id="2681" w:author="Garrick W Bruening" w:date="2020-10-06T12:08:00Z">
          <w:pPr>
            <w:pStyle w:val="Heading3"/>
          </w:pPr>
        </w:pPrChange>
      </w:pPr>
      <w:r w:rsidRPr="009802F2">
        <w:rPr>
          <w:i w:val="0"/>
          <w:iCs w:val="0"/>
        </w:rPr>
        <w:t>Experiment</w:t>
      </w:r>
      <w:del w:id="2682" w:author="Alaa Ahmed" w:date="2020-07-27T08:42:00Z">
        <w:r w:rsidRPr="009802F2">
          <w:rPr>
            <w:i w:val="0"/>
            <w:iCs w:val="0"/>
          </w:rPr>
          <w:delText>s</w:delText>
        </w:r>
      </w:del>
      <w:r w:rsidRPr="009802F2">
        <w:rPr>
          <w:i w:val="0"/>
          <w:iCs w:val="0"/>
        </w:rPr>
        <w:t xml:space="preserve"> 2b</w:t>
      </w:r>
      <w:del w:id="2683" w:author="Alaa Ahmed" w:date="2020-07-27T08:42:00Z">
        <w:r w:rsidRPr="009802F2">
          <w:rPr>
            <w:i w:val="0"/>
            <w:iCs w:val="0"/>
          </w:rPr>
          <w:delText xml:space="preserve"> and 2c</w:delText>
        </w:r>
      </w:del>
    </w:p>
    <w:p w14:paraId="6DB53368" w14:textId="77777777" w:rsidR="00FE67CA" w:rsidRPr="009802F2" w:rsidRDefault="00FE67CA" w:rsidP="00FE67CA">
      <w:r w:rsidRPr="009802F2">
        <w:t>We wanted to ensure that the effects on movement duration from mass were not influenced by the size of the target or accuracy costs. We ran two more similar experiments in which we altered the shape of the target to change the accuracy costs of the movement.</w:t>
      </w:r>
    </w:p>
    <w:p w14:paraId="5B8204EE" w14:textId="33BB1D35" w:rsidR="00FE67CA" w:rsidRPr="009802F2" w:rsidRDefault="009A1201" w:rsidP="00FE67CA">
      <w:ins w:id="2684" w:author="Garrick W Bruening" w:date="2020-07-25T10:32:00Z">
        <w:r w:rsidRPr="009802F2">
          <w:t>In experiment 2</w:t>
        </w:r>
      </w:ins>
      <w:ins w:id="2685" w:author="Garrick W Bruening" w:date="2020-07-25T10:33:00Z">
        <w:r w:rsidRPr="009802F2">
          <w:t>b, there</w:t>
        </w:r>
      </w:ins>
      <w:ins w:id="2686" w:author="Garrick W Bruening" w:date="2020-07-25T10:32:00Z">
        <w:r w:rsidRPr="009802F2">
          <w:t xml:space="preserve"> </w:t>
        </w:r>
        <w:r w:rsidRPr="009802F2">
          <w:rPr>
            <w:rPrChange w:id="2687" w:author="Garrick W Bruening" w:date="2020-10-02T11:24:00Z">
              <w:rPr>
                <w:highlight w:val="yellow"/>
              </w:rPr>
            </w:rPrChange>
          </w:rPr>
          <w:t>were 8 male and 4 female subjects who completed the protocol, with an average age of 25.3 years, average height of 68.6 inches, and an average weight of 154.6 lbs.</w:t>
        </w:r>
        <w:r w:rsidRPr="009802F2">
          <w:t xml:space="preserve">  </w:t>
        </w:r>
      </w:ins>
      <w:ins w:id="2688" w:author="Garrick W Bruening" w:date="2020-10-02T11:25:00Z">
        <w:r w:rsidR="00A077C7" w:rsidRPr="009802F2">
          <w:t xml:space="preserve">Subjects completed </w:t>
        </w:r>
      </w:ins>
      <w:ins w:id="2689" w:author="Garrick W Bruening" w:date="2020-10-02T11:26:00Z">
        <w:r w:rsidR="009E0C1E" w:rsidRPr="009802F2">
          <w:t xml:space="preserve">400 out and stop trials in familiarization, and 200 out and stop for each added mass condition. </w:t>
        </w:r>
      </w:ins>
      <w:r w:rsidR="00FE67CA" w:rsidRPr="009802F2">
        <w:t xml:space="preserve">In </w:t>
      </w:r>
      <w:del w:id="2690" w:author="Garrick W Bruening" w:date="2020-07-25T10:32:00Z">
        <w:r w:rsidR="00FE67CA" w:rsidRPr="009802F2" w:rsidDel="009A1201">
          <w:delText xml:space="preserve">experiment </w:delText>
        </w:r>
        <w:r w:rsidR="746D2DDC" w:rsidRPr="009802F2" w:rsidDel="009A1201">
          <w:delText>2b</w:delText>
        </w:r>
      </w:del>
      <w:ins w:id="2691" w:author="Garrick W Bruening" w:date="2020-07-25T10:32:00Z">
        <w:r w:rsidRPr="009802F2">
          <w:t>this experiment</w:t>
        </w:r>
      </w:ins>
      <w:r w:rsidR="00FE67CA" w:rsidRPr="009802F2">
        <w:t>, the target was a section of a 10 cm circular arc centered on the home circle oriented at the same positions as experiment 1 and 2</w:t>
      </w:r>
      <w:ins w:id="2692" w:author="Alaa Ahmed" w:date="2020-07-28T11:28:00Z">
        <w:r w:rsidR="002C3D73" w:rsidRPr="009802F2">
          <w:t>a</w:t>
        </w:r>
      </w:ins>
      <w:del w:id="2693" w:author="Alaa Ahmed" w:date="2020-07-28T11:28:00Z">
        <w:r w:rsidR="00FE67CA" w:rsidRPr="009802F2" w:rsidDel="002C3D73">
          <w:delText xml:space="preserve"> (Fig. \ref{fig:methods}D)</w:delText>
        </w:r>
      </w:del>
      <w:r w:rsidR="00FE67CA" w:rsidRPr="009802F2">
        <w:t xml:space="preserve">. </w:t>
      </w:r>
      <w:del w:id="2694" w:author="Garrick W Bruening" w:date="2020-07-25T10:33:00Z">
        <w:r w:rsidR="00FE67CA" w:rsidRPr="009802F2" w:rsidDel="002C716F">
          <w:rPr>
            <w:highlight w:val="yellow"/>
          </w:rPr>
          <w:delText xml:space="preserve">There </w:delText>
        </w:r>
      </w:del>
      <w:del w:id="2695" w:author="Garrick W Bruening" w:date="2020-07-25T10:32:00Z">
        <w:r w:rsidR="00FE67CA" w:rsidRPr="009802F2" w:rsidDel="002C55BA">
          <w:rPr>
            <w:highlight w:val="yellow"/>
          </w:rPr>
          <w:delText>were 8 male and 4 female subjects, with an average age of 25.3 years, average height of 68.6 inches, and an average weight of 154.6 lbs.</w:delText>
        </w:r>
        <w:r w:rsidR="00FE67CA" w:rsidRPr="009802F2" w:rsidDel="002C55BA">
          <w:delText xml:space="preserve">  </w:delText>
        </w:r>
      </w:del>
      <w:r w:rsidR="00FE67CA" w:rsidRPr="009802F2">
        <w:t>Subjects would need to stop betwee</w:t>
      </w:r>
      <w:del w:id="2696" w:author="Garrick W Bruening" w:date="2020-07-25T10:33:00Z">
        <w:r w:rsidR="21E9E232" w:rsidRPr="009802F2" w:rsidDel="002C716F">
          <w:delText xml:space="preserve"> </w:delText>
        </w:r>
      </w:del>
      <w:r w:rsidR="00FE67CA" w:rsidRPr="009802F2">
        <w:t xml:space="preserve">n 10 cm and 11 cm from the home circle and within </w:t>
      </w:r>
      <w:del w:id="2697" w:author="Garrick W Bruening" w:date="2020-09-21T14:40:00Z">
        <w:r w:rsidR="00FE67CA" w:rsidRPr="009802F2">
          <w:delText>3</w:delText>
        </w:r>
      </w:del>
      <w:ins w:id="2698" w:author="Garrick W Bruening" w:date="2020-09-21T14:40:00Z">
        <w:r w:rsidR="00343BF9" w:rsidRPr="009802F2">
          <w:t>7</w:t>
        </w:r>
      </w:ins>
      <w:r w:rsidR="00FE67CA" w:rsidRPr="009802F2">
        <w:t xml:space="preserve"> degrees of the center of the arc target for the target </w:t>
      </w:r>
      <w:r w:rsidR="00FE67CA" w:rsidRPr="009802F2">
        <w:lastRenderedPageBreak/>
        <w:t>arc to turn green. If subjects overshot the</w:t>
      </w:r>
      <w:del w:id="2699" w:author="Garrick W Bruening" w:date="2020-07-25T10:33:00Z">
        <w:r w:rsidR="00FE67CA" w:rsidRPr="009802F2" w:rsidDel="002C716F">
          <w:delText xml:space="preserve"> the</w:delText>
        </w:r>
      </w:del>
      <w:r w:rsidR="00FE67CA" w:rsidRPr="009802F2">
        <w:t xml:space="preserve"> target (went past 11 cm) the target would turn red indicating an overshoot. </w:t>
      </w:r>
      <w:del w:id="2700" w:author="Alaa Ahmed" w:date="2020-07-27T08:44:00Z">
        <w:r w:rsidR="00FE67CA" w:rsidRPr="009802F2">
          <w:delText xml:space="preserve">12 unique subjects made reaching </w:delText>
        </w:r>
        <w:r w:rsidR="712A6019" w:rsidRPr="009802F2">
          <w:delText>movement</w:delText>
        </w:r>
        <w:r w:rsidR="4F55C1E0" w:rsidRPr="009802F2">
          <w:delText xml:space="preserve"> </w:delText>
        </w:r>
        <w:r w:rsidR="712A6019" w:rsidRPr="009802F2">
          <w:delText>s</w:delText>
        </w:r>
        <w:r w:rsidR="00FE67CA" w:rsidRPr="009802F2">
          <w:delText xml:space="preserve"> in 5 blocks, of familiarization, 0 lbs, 3 lbs, 5 lbs, and 8 lbs added at the hand. The blocks consisted of 400, 200, 200, 200, and 200 trials respectively. This experiment was used to simulate a high accuracy cost with a small target.</w:delText>
        </w:r>
      </w:del>
    </w:p>
    <w:p w14:paraId="444CA59F" w14:textId="2A088D72" w:rsidR="0004160F" w:rsidRPr="009802F2" w:rsidRDefault="0004160F">
      <w:pPr>
        <w:pStyle w:val="Heading4"/>
        <w:rPr>
          <w:ins w:id="2701" w:author="Alaa Ahmed" w:date="2020-07-27T08:42:00Z"/>
        </w:rPr>
        <w:pPrChange w:id="2702" w:author="Garrick W Bruening" w:date="2020-10-06T12:08:00Z">
          <w:pPr>
            <w:pStyle w:val="Heading3"/>
          </w:pPr>
        </w:pPrChange>
      </w:pPr>
      <w:ins w:id="2703" w:author="Alaa Ahmed" w:date="2020-07-27T08:42:00Z">
        <w:r w:rsidRPr="009802F2">
          <w:rPr>
            <w:i w:val="0"/>
            <w:iCs w:val="0"/>
          </w:rPr>
          <w:t>Experiment 2c</w:t>
        </w:r>
      </w:ins>
    </w:p>
    <w:p w14:paraId="26040AE2" w14:textId="23A47D28" w:rsidR="00FE67CA" w:rsidRPr="009802F2" w:rsidRDefault="002B33DA" w:rsidP="00FE67CA">
      <w:ins w:id="2704" w:author="Garrick W Bruening" w:date="2020-07-25T10:31:00Z">
        <w:r w:rsidRPr="009802F2">
          <w:t>Experiment 2c was completed by 18 subjects</w:t>
        </w:r>
      </w:ins>
      <w:ins w:id="2705" w:author="Garrick W Bruening" w:date="2020-07-27T20:42:00Z">
        <w:r w:rsidR="00821632" w:rsidRPr="009802F2">
          <w:t>,</w:t>
        </w:r>
      </w:ins>
      <w:ins w:id="2706" w:author="Garrick W Bruening" w:date="2020-07-25T10:31:00Z">
        <w:r w:rsidRPr="009802F2">
          <w:t xml:space="preserve"> 9 male and 9 </w:t>
        </w:r>
        <w:proofErr w:type="gramStart"/>
        <w:r w:rsidRPr="009802F2">
          <w:t>female</w:t>
        </w:r>
        <w:proofErr w:type="gramEnd"/>
        <w:r w:rsidRPr="009802F2">
          <w:t xml:space="preserve">, with an average age of 25.1 ± 3.7 years old. </w:t>
        </w:r>
      </w:ins>
      <w:ins w:id="2707" w:author="Garrick W Bruening" w:date="2020-10-02T11:26:00Z">
        <w:r w:rsidR="009E0C1E" w:rsidRPr="009802F2">
          <w:t xml:space="preserve">Subjects completed </w:t>
        </w:r>
      </w:ins>
      <w:ins w:id="2708" w:author="Garrick W Bruening" w:date="2020-10-02T11:37:00Z">
        <w:r w:rsidR="00525917" w:rsidRPr="009802F2">
          <w:t>100</w:t>
        </w:r>
      </w:ins>
      <w:ins w:id="2709" w:author="Garrick W Bruening" w:date="2020-10-02T11:26:00Z">
        <w:r w:rsidR="000B338C" w:rsidRPr="009802F2">
          <w:t xml:space="preserve"> out and back movements for familiarization, and 200 out a</w:t>
        </w:r>
      </w:ins>
      <w:ins w:id="2710" w:author="Garrick W Bruening" w:date="2020-10-02T11:27:00Z">
        <w:r w:rsidR="000B338C" w:rsidRPr="009802F2">
          <w:t xml:space="preserve">nd back movements for each mass condition. </w:t>
        </w:r>
      </w:ins>
      <w:ins w:id="2711" w:author="Alaa Ahmed" w:date="2020-07-27T08:45:00Z">
        <w:r w:rsidR="003D5B37" w:rsidRPr="009802F2">
          <w:t>T</w:t>
        </w:r>
      </w:ins>
      <w:del w:id="2712" w:author="Alaa Ahmed" w:date="2020-07-27T08:45:00Z">
        <w:r w:rsidR="00FE67CA" w:rsidRPr="009802F2">
          <w:delText xml:space="preserve">In experiment </w:delText>
        </w:r>
        <w:r w:rsidR="46276996" w:rsidRPr="009802F2">
          <w:delText>2c</w:delText>
        </w:r>
        <w:r w:rsidR="00FE67CA" w:rsidRPr="009802F2">
          <w:delText>, t</w:delText>
        </w:r>
      </w:del>
      <w:r w:rsidR="00FE67CA" w:rsidRPr="009802F2">
        <w:t>he target w</w:t>
      </w:r>
      <w:commentRangeStart w:id="2713"/>
      <w:r w:rsidR="00FE67CA" w:rsidRPr="009802F2">
        <w:t>as a 90 degree section of a circle that subjects had to reach towards</w:t>
      </w:r>
      <w:del w:id="2714" w:author="Alaa Ahmed" w:date="2020-07-27T08:44:00Z">
        <w:r w:rsidR="00FE67CA" w:rsidRPr="009802F2">
          <w:delText xml:space="preserve">  (Fig. \ref{fig:methods}E</w:delText>
        </w:r>
      </w:del>
      <w:r w:rsidR="00FE67CA" w:rsidRPr="009802F2">
        <w:t>.</w:t>
      </w:r>
      <w:ins w:id="2715" w:author="Garrick W Bruening" w:date="2020-07-25T10:30:00Z">
        <w:r w:rsidR="00AE56E0" w:rsidRPr="009802F2">
          <w:t xml:space="preserve"> </w:t>
        </w:r>
      </w:ins>
      <w:del w:id="2716" w:author="Garrick W Bruening" w:date="2020-07-25T10:31:00Z">
        <w:r w:rsidR="00FE67CA" w:rsidRPr="009802F2" w:rsidDel="002B33DA">
          <w:delText xml:space="preserve"> </w:delText>
        </w:r>
      </w:del>
      <w:r w:rsidR="00FE67CA" w:rsidRPr="009802F2">
        <w:t>However, subjects did not need to stop at an</w:t>
      </w:r>
      <w:commentRangeEnd w:id="2713"/>
      <w:r w:rsidR="00FE67CA" w:rsidRPr="009802F2">
        <w:rPr>
          <w:rStyle w:val="CommentReference"/>
        </w:rPr>
        <w:commentReference w:id="2713"/>
      </w:r>
      <w:r w:rsidR="00FE67CA" w:rsidRPr="009802F2">
        <w:t xml:space="preserve">y specific location, just hit the target arc, turn around and return to the home circle. In this experiment we used the point that they turned around as the end of their movement. </w:t>
      </w:r>
      <w:del w:id="2717" w:author="Alaa Ahmed" w:date="2020-07-27T08:44:00Z">
        <w:r w:rsidR="00FE67CA" w:rsidRPr="009802F2">
          <w:delText xml:space="preserve">18 unique subjects completed this experiment, and went through the same blocks of conditions as in the first control experiment. </w:delText>
        </w:r>
      </w:del>
      <w:r w:rsidR="00FE67CA" w:rsidRPr="009802F2">
        <w:t xml:space="preserve">This experiment was used to simulate a </w:t>
      </w:r>
      <w:del w:id="2718" w:author="Garrick W Bruening" w:date="2020-10-02T13:56:00Z">
        <w:r w:rsidR="00FE67CA" w:rsidRPr="009802F2" w:rsidDel="002207A6">
          <w:delText>zero accuracy</w:delText>
        </w:r>
      </w:del>
      <w:ins w:id="2719" w:author="Garrick W Bruening" w:date="2020-10-02T13:56:00Z">
        <w:r w:rsidR="002207A6" w:rsidRPr="009802F2">
          <w:t>zero-accuracy</w:t>
        </w:r>
      </w:ins>
      <w:r w:rsidR="00FE67CA" w:rsidRPr="009802F2">
        <w:t xml:space="preserve"> cost with a very </w:t>
      </w:r>
      <w:proofErr w:type="spellStart"/>
      <w:r w:rsidR="00FE67CA" w:rsidRPr="009802F2">
        <w:t>very</w:t>
      </w:r>
      <w:proofErr w:type="spellEnd"/>
      <w:r w:rsidR="00FE67CA" w:rsidRPr="009802F2">
        <w:t xml:space="preserve"> large target.</w:t>
      </w:r>
    </w:p>
    <w:p w14:paraId="76CA074C" w14:textId="10F26CC1" w:rsidR="00857EAD" w:rsidRPr="009802F2" w:rsidRDefault="0009346D" w:rsidP="0087252C">
      <w:pPr>
        <w:pStyle w:val="Heading3"/>
      </w:pPr>
      <w:commentRangeStart w:id="2720"/>
      <w:r w:rsidRPr="009802F2">
        <w:t>Data Processing</w:t>
      </w:r>
      <w:commentRangeEnd w:id="2720"/>
      <w:r w:rsidR="006E429E" w:rsidRPr="009802F2">
        <w:rPr>
          <w:rStyle w:val="CommentReference"/>
          <w:rFonts w:asciiTheme="minorHAnsi" w:eastAsiaTheme="minorHAnsi" w:hAnsiTheme="minorHAnsi" w:cstheme="minorBidi"/>
          <w:color w:val="auto"/>
        </w:rPr>
        <w:commentReference w:id="2720"/>
      </w:r>
    </w:p>
    <w:p w14:paraId="775EA222" w14:textId="1CAE59FC" w:rsidR="00D65047" w:rsidRPr="009802F2" w:rsidRDefault="002973E6" w:rsidP="00837164">
      <w:pPr>
        <w:rPr>
          <w:ins w:id="2721" w:author="Garrick W Bruening" w:date="2020-07-27T17:02:00Z"/>
        </w:rPr>
      </w:pPr>
      <w:ins w:id="2722" w:author="Garrick W Bruening" w:date="2020-07-27T19:10:00Z">
        <w:r w:rsidRPr="009802F2">
          <w:t>Movement kinematic data was extracted and analyzed in MATLAB 2019a</w:t>
        </w:r>
        <w:commentRangeStart w:id="2723"/>
        <w:commentRangeEnd w:id="2723"/>
        <w:r w:rsidRPr="009802F2">
          <w:rPr>
            <w:rStyle w:val="CommentReference"/>
          </w:rPr>
          <w:commentReference w:id="2723"/>
        </w:r>
        <w:r w:rsidRPr="009802F2">
          <w:t xml:space="preserve">. </w:t>
        </w:r>
        <w:commentRangeStart w:id="2724"/>
        <w:commentRangeEnd w:id="2724"/>
        <w:r w:rsidRPr="009802F2">
          <w:rPr>
            <w:rStyle w:val="CommentReference"/>
          </w:rPr>
          <w:commentReference w:id="2724"/>
        </w:r>
        <w:r w:rsidRPr="009802F2">
          <w:t>X and Y p</w:t>
        </w:r>
      </w:ins>
      <w:ins w:id="2725" w:author="Garrick W Bruening" w:date="2020-07-27T11:01:00Z">
        <w:r w:rsidR="001F025C" w:rsidRPr="009802F2">
          <w:t>ositional k</w:t>
        </w:r>
      </w:ins>
      <w:ins w:id="2726" w:author="Garrick W Bruening" w:date="2020-07-27T11:00:00Z">
        <w:r w:rsidR="008E0B57" w:rsidRPr="009802F2">
          <w:t>inematic data was collected at 200 Hz</w:t>
        </w:r>
      </w:ins>
      <w:ins w:id="2727" w:author="Garrick W Bruening" w:date="2020-07-27T11:01:00Z">
        <w:r w:rsidR="001F025C" w:rsidRPr="009802F2">
          <w:t xml:space="preserve">, then </w:t>
        </w:r>
        <w:commentRangeStart w:id="2728"/>
        <w:r w:rsidR="001F025C" w:rsidRPr="009802F2">
          <w:t xml:space="preserve">differentiated </w:t>
        </w:r>
      </w:ins>
      <w:ins w:id="2729" w:author="Garrick W Bruening" w:date="2020-07-27T11:04:00Z">
        <w:r w:rsidR="00037462" w:rsidRPr="009802F2">
          <w:t>using a double five point differentiation</w:t>
        </w:r>
      </w:ins>
      <w:ins w:id="2730" w:author="Garrick W Bruening" w:date="2020-07-27T11:05:00Z">
        <w:r w:rsidR="00230560" w:rsidRPr="009802F2">
          <w:t xml:space="preserve"> and </w:t>
        </w:r>
      </w:ins>
      <w:ins w:id="2731" w:author="Garrick W Bruening" w:date="2020-07-27T11:09:00Z">
        <w:r w:rsidR="002E469A" w:rsidRPr="009802F2">
          <w:t>Butterworth</w:t>
        </w:r>
      </w:ins>
      <w:ins w:id="2732" w:author="Garrick W Bruening" w:date="2020-07-27T11:05:00Z">
        <w:r w:rsidR="00230560" w:rsidRPr="009802F2">
          <w:t xml:space="preserve"> filter (</w:t>
        </w:r>
      </w:ins>
      <w:ins w:id="2733" w:author="Garrick W Bruening" w:date="2020-07-27T11:07:00Z">
        <w:r w:rsidR="00DC4ABF" w:rsidRPr="009802F2">
          <w:t xml:space="preserve">sampling frequency 200 Hz, cutoff frequency 10 </w:t>
        </w:r>
      </w:ins>
      <w:ins w:id="2734" w:author="Garrick W Bruening" w:date="2020-07-27T19:11:00Z">
        <w:r w:rsidR="00324A7F" w:rsidRPr="009802F2">
          <w:t>H</w:t>
        </w:r>
      </w:ins>
      <w:ins w:id="2735" w:author="Garrick W Bruening" w:date="2020-07-27T11:07:00Z">
        <w:r w:rsidR="00DC4ABF" w:rsidRPr="009802F2">
          <w:t xml:space="preserve">z) </w:t>
        </w:r>
      </w:ins>
      <w:ins w:id="2736" w:author="Garrick W Bruening" w:date="2020-07-27T11:01:00Z">
        <w:r w:rsidR="001F025C" w:rsidRPr="009802F2">
          <w:t>to determine velocity and accelerat</w:t>
        </w:r>
      </w:ins>
      <w:ins w:id="2737" w:author="Garrick W Bruening" w:date="2020-07-27T11:02:00Z">
        <w:r w:rsidR="001F025C" w:rsidRPr="009802F2">
          <w:t>ions</w:t>
        </w:r>
      </w:ins>
      <w:commentRangeEnd w:id="2728"/>
      <w:r w:rsidR="00E12928" w:rsidRPr="009802F2">
        <w:rPr>
          <w:rStyle w:val="CommentReference"/>
        </w:rPr>
        <w:commentReference w:id="2728"/>
      </w:r>
      <w:ins w:id="2738" w:author="Garrick W Bruening" w:date="2020-07-27T19:11:00Z">
        <w:r w:rsidRPr="009802F2">
          <w:t xml:space="preserve"> in the X and Y direction</w:t>
        </w:r>
      </w:ins>
      <w:ins w:id="2739" w:author="Garrick W Bruening" w:date="2020-07-27T11:01:00Z">
        <w:r w:rsidR="001F025C" w:rsidRPr="009802F2">
          <w:t>.</w:t>
        </w:r>
      </w:ins>
      <w:ins w:id="2740" w:author="Garrick W Bruening" w:date="2020-07-27T19:12:00Z">
        <w:r w:rsidR="00FE6A1D" w:rsidRPr="009802F2">
          <w:t xml:space="preserve"> We then compute the </w:t>
        </w:r>
        <w:commentRangeStart w:id="2741"/>
        <w:commentRangeStart w:id="2742"/>
        <w:r w:rsidR="00FE6A1D" w:rsidRPr="009802F2">
          <w:t xml:space="preserve">magnitude of the </w:t>
        </w:r>
        <w:r w:rsidR="00F27A09" w:rsidRPr="009802F2">
          <w:t>velocity and acceleration vectors.</w:t>
        </w:r>
      </w:ins>
      <w:commentRangeStart w:id="2743"/>
      <w:commentRangeStart w:id="2744"/>
      <w:del w:id="2745" w:author="Garrick W Bruening" w:date="2020-07-27T19:10:00Z">
        <w:r w:rsidR="00B55F36" w:rsidRPr="009802F2">
          <w:delText>Movement k</w:delText>
        </w:r>
        <w:r w:rsidR="006A56AF" w:rsidRPr="009802F2">
          <w:delText>inematic data was extracted and analyzed in MATLAB 2019a</w:delText>
        </w:r>
        <w:commentRangeEnd w:id="2743"/>
        <w:r w:rsidR="003342E4" w:rsidRPr="009802F2">
          <w:rPr>
            <w:rStyle w:val="CommentReference"/>
          </w:rPr>
          <w:commentReference w:id="2743"/>
        </w:r>
        <w:r w:rsidR="006A56AF" w:rsidRPr="009802F2">
          <w:delText>.</w:delText>
        </w:r>
        <w:r w:rsidR="00B55F36" w:rsidRPr="009802F2">
          <w:delText xml:space="preserve"> </w:delText>
        </w:r>
        <w:commentRangeEnd w:id="2744"/>
        <w:r w:rsidR="00E03006" w:rsidRPr="009802F2">
          <w:rPr>
            <w:rStyle w:val="CommentReference"/>
          </w:rPr>
          <w:commentReference w:id="2744"/>
        </w:r>
        <w:commentRangeStart w:id="2746"/>
        <w:r w:rsidR="00DF1F39" w:rsidRPr="009802F2">
          <w:delText>Kinematic data was then exported as a csv to R (v</w:delText>
        </w:r>
        <w:r w:rsidR="006A56AF" w:rsidRPr="009802F2">
          <w:delText xml:space="preserve"> </w:delText>
        </w:r>
        <w:r w:rsidR="00DF1F39" w:rsidRPr="009802F2" w:rsidDel="003E130F">
          <w:delText xml:space="preserve"> </w:delText>
        </w:r>
        <w:r w:rsidR="00DF1F39" w:rsidRPr="009802F2">
          <w:delText xml:space="preserve">1.2.5001) </w:delText>
        </w:r>
        <w:r w:rsidR="00BC26A8" w:rsidRPr="009802F2">
          <w:delText xml:space="preserve">for statistical analysis. </w:delText>
        </w:r>
        <w:r w:rsidR="00F8276D" w:rsidRPr="009802F2">
          <w:delText xml:space="preserve">Linear mixed effects models were computed using the lme4 </w:delText>
        </w:r>
        <w:r w:rsidR="00833881" w:rsidRPr="009802F2">
          <w:delText xml:space="preserve">and multcomp </w:delText>
        </w:r>
        <w:r w:rsidR="00F8276D" w:rsidRPr="009802F2">
          <w:delText>package</w:delText>
        </w:r>
        <w:r w:rsidR="00833881" w:rsidRPr="009802F2">
          <w:delText>.</w:delText>
        </w:r>
      </w:del>
      <w:commentRangeEnd w:id="2741"/>
      <w:r w:rsidR="00D86127" w:rsidRPr="009802F2">
        <w:rPr>
          <w:rStyle w:val="CommentReference"/>
        </w:rPr>
        <w:commentReference w:id="2741"/>
      </w:r>
      <w:commentRangeEnd w:id="2742"/>
      <w:r w:rsidR="00724064" w:rsidRPr="009802F2">
        <w:rPr>
          <w:rStyle w:val="CommentReference"/>
        </w:rPr>
        <w:commentReference w:id="2742"/>
      </w:r>
    </w:p>
    <w:p w14:paraId="16CF4129" w14:textId="690A6239" w:rsidR="00837164" w:rsidRPr="009802F2" w:rsidRDefault="00833881">
      <w:pPr>
        <w:pStyle w:val="Heading3"/>
        <w:rPr>
          <w:ins w:id="2747" w:author="Garrick W Bruening" w:date="2020-07-27T10:52:00Z"/>
          <w:del w:id="2748" w:author="Garrick W Bruening" w:date="2020-07-27T17:03:00Z"/>
        </w:rPr>
        <w:pPrChange w:id="2749" w:author="Garrick W Bruening" w:date="2020-07-30T12:06:00Z">
          <w:pPr/>
        </w:pPrChange>
      </w:pPr>
      <w:del w:id="2750" w:author="Garrick W Bruening" w:date="2020-07-27T17:03:00Z">
        <w:r w:rsidRPr="009802F2">
          <w:delText xml:space="preserve"> Effort modeling and parameter estimate were computed using the package nlstools. </w:delText>
        </w:r>
        <w:r w:rsidR="00DD3513" w:rsidRPr="009802F2">
          <w:delText>Optimizing the utility model was done using the optimize function in R.</w:delText>
        </w:r>
        <w:commentRangeEnd w:id="2746"/>
        <w:r w:rsidR="00C763BC" w:rsidRPr="009802F2">
          <w:rPr>
            <w:rPrChange w:id="2751" w:author="Garrick W Bruening" w:date="2020-07-30T12:06:00Z">
              <w:rPr>
                <w:rStyle w:val="CommentReference"/>
              </w:rPr>
            </w:rPrChange>
          </w:rPr>
          <w:commentReference w:id="2746"/>
        </w:r>
      </w:del>
    </w:p>
    <w:p w14:paraId="28038628" w14:textId="6A5D3028" w:rsidR="00837164" w:rsidRPr="009802F2" w:rsidRDefault="00DC4ABF">
      <w:pPr>
        <w:pStyle w:val="Heading4"/>
        <w:rPr>
          <w:ins w:id="2752" w:author="Garrick W Bruening" w:date="2020-07-27T11:20:00Z"/>
        </w:rPr>
        <w:pPrChange w:id="2753" w:author="Garrick W Bruening" w:date="2020-10-06T12:08:00Z">
          <w:pPr/>
        </w:pPrChange>
      </w:pPr>
      <w:ins w:id="2754" w:author="Garrick W Bruening" w:date="2020-07-27T11:08:00Z">
        <w:r w:rsidRPr="009802F2">
          <w:rPr>
            <w:i w:val="0"/>
            <w:iCs w:val="0"/>
          </w:rPr>
          <w:t>Metabolic Processing</w:t>
        </w:r>
      </w:ins>
    </w:p>
    <w:p w14:paraId="4E34F4A9" w14:textId="19F2B56C" w:rsidR="00AB743E" w:rsidRPr="009802F2" w:rsidRDefault="00AB743E">
      <w:pPr>
        <w:rPr>
          <w:ins w:id="2755" w:author="Garrick W Bruening" w:date="2020-07-27T11:20:00Z"/>
        </w:rPr>
        <w:pPrChange w:id="2756" w:author="Garrick W Bruening" w:date="2020-07-27T11:20:00Z">
          <w:pPr>
            <w:pStyle w:val="Caption"/>
            <w:keepNext/>
          </w:pPr>
        </w:pPrChange>
      </w:pPr>
      <w:ins w:id="2757" w:author="Garrick W Bruening" w:date="2020-07-27T11:20:00Z">
        <w:r w:rsidRPr="009802F2">
          <w:t>The</w:t>
        </w:r>
      </w:ins>
      <w:ins w:id="2758" w:author="Garrick W Bruening" w:date="2020-07-27T11:21:00Z">
        <w:r w:rsidR="00196689" w:rsidRPr="009802F2">
          <w:t xml:space="preserve"> gross</w:t>
        </w:r>
      </w:ins>
      <w:ins w:id="2759" w:author="Garrick W Bruening" w:date="2020-07-27T11:20:00Z">
        <w:r w:rsidRPr="009802F2">
          <w:t xml:space="preserve"> metabolic rate was calculated in joules per second, </w:t>
        </w:r>
      </w:ins>
      <m:oMath>
        <m:acc>
          <m:accPr>
            <m:chr m:val="̇"/>
            <m:ctrlPr>
              <w:rPr>
                <w:rFonts w:ascii="Cambria Math" w:hAnsi="Cambria Math" w:cstheme="minorHAnsi"/>
              </w:rPr>
            </m:ctrlPr>
          </m:accPr>
          <m:e>
            <m:r>
              <w:ins w:id="2760" w:author="Garrick W Bruening" w:date="2020-07-27T11:20:00Z">
                <m:rPr>
                  <m:nor/>
                </m:rPr>
                <w:rPr>
                  <w:rFonts w:cstheme="minorHAnsi"/>
                  <w:rPrChange w:id="2761" w:author="Garrick W Bruening" w:date="2020-07-27T11:20:00Z">
                    <w:rPr>
                      <w:rFonts w:ascii="Cambria Math" w:hAnsi="Cambria Math"/>
                      <w:i w:val="0"/>
                    </w:rPr>
                  </w:rPrChange>
                </w:rPr>
                <m:t>e</m:t>
              </w:ins>
            </m:r>
          </m:e>
        </m:acc>
      </m:oMath>
      <w:ins w:id="2762" w:author="Garrick W Bruening" w:date="2020-07-27T11:20:00Z">
        <w:r w:rsidRPr="009802F2">
          <w:t>, using the method described by Brockway (</w:t>
        </w:r>
      </w:ins>
      <w:ins w:id="2763" w:author="Garrick W Bruening" w:date="2020-07-27T11:21:00Z">
        <w:r w:rsidR="00085352" w:rsidRPr="009802F2">
          <w:t xml:space="preserve">Eq. </w:t>
        </w:r>
        <w:r w:rsidR="00085352" w:rsidRPr="009802F2">
          <w:fldChar w:fldCharType="begin"/>
        </w:r>
        <w:r w:rsidR="00085352" w:rsidRPr="009802F2">
          <w:instrText xml:space="preserve"> REF _Ref46741287 \h </w:instrText>
        </w:r>
      </w:ins>
      <w:r w:rsidR="00085352" w:rsidRPr="009802F2">
        <w:instrText xml:space="preserve"> \* MERGEFORMAT </w:instrText>
      </w:r>
      <w:r w:rsidR="00085352" w:rsidRPr="009802F2">
        <w:fldChar w:fldCharType="separate"/>
      </w:r>
      <w:ins w:id="2764" w:author="Garrick W Bruening" w:date="2020-07-27T11:20:00Z">
        <w:r w:rsidR="005B369E" w:rsidRPr="009802F2">
          <w:rPr>
            <w:noProof/>
            <w:sz w:val="24"/>
            <w:szCs w:val="24"/>
            <w:rPrChange w:id="2765" w:author="Garrick W Bruening" w:date="2020-07-27T23:34:00Z">
              <w:rPr>
                <w:sz w:val="24"/>
                <w:szCs w:val="24"/>
              </w:rPr>
            </w:rPrChange>
          </w:rPr>
          <w:t>(</w:t>
        </w:r>
      </w:ins>
      <w:r w:rsidR="005B369E" w:rsidRPr="009802F2">
        <w:rPr>
          <w:noProof/>
        </w:rPr>
        <w:t>7</w:t>
      </w:r>
      <w:ins w:id="2766" w:author="Garrick W Bruening" w:date="2020-07-27T11:20:00Z">
        <w:r w:rsidR="005B369E" w:rsidRPr="009802F2">
          <w:rPr>
            <w:rPrChange w:id="2767" w:author="Garrick W Bruening" w:date="2020-07-27T23:34:00Z">
              <w:rPr>
                <w:sz w:val="24"/>
                <w:szCs w:val="24"/>
              </w:rPr>
            </w:rPrChange>
          </w:rPr>
          <w:t>)</w:t>
        </w:r>
      </w:ins>
      <w:ins w:id="2768" w:author="Garrick W Bruening" w:date="2020-07-27T11:21:00Z">
        <w:r w:rsidR="00085352" w:rsidRPr="009802F2">
          <w:fldChar w:fldCharType="end"/>
        </w:r>
      </w:ins>
      <w:ins w:id="2769" w:author="Garrick W Bruening" w:date="2020-07-27T11:20:00Z">
        <w:r w:rsidRPr="009802F2">
          <w:t>)</w:t>
        </w:r>
        <w:del w:id="2770" w:author="Garrick" w:date="2020-10-02T15:04:00Z">
          <w:r w:rsidRPr="009802F2" w:rsidDel="008861B2">
            <w:delText xml:space="preserve"> </w:delText>
          </w:r>
        </w:del>
      </w:ins>
      <w:ins w:id="2771" w:author="Garrick" w:date="2020-10-02T15:04:00Z">
        <w:r w:rsidR="008861B2" w:rsidRPr="009802F2">
          <w:t xml:space="preserve"> </w:t>
        </w:r>
      </w:ins>
      <w:r w:rsidR="008861B2" w:rsidRPr="009802F2">
        <w:fldChar w:fldCharType="begin"/>
      </w:r>
      <w:r w:rsidR="00EF525D" w:rsidRPr="009802F2">
        <w:instrText xml:space="preserve"> ADDIN ZOTERO_ITEM CSL_CITATION {"citationID":"JzgOGhUI","properties":{"formattedCitation":"[38]","plainCitation":"[38]","noteIndex":0},"citationItems":[{"id":765,"uris":["http://zotero.org/users/4343224/items/TIZL93CI"],"uri":["http://zotero.org/users/4343224/items/TIZL93CI"],"itemData":{"id":765,"type":"article-journal","container-title":"Human nutrition : clinical nutrition","ISSN":"0308-4329","language":"English","title":"Derivation of formulae used to calculate energy expenditure in man","URL":"http://agris.fao.org/agris-search/search.do?recordID=US201301401592","author":[{"family":"Brockway","given":"J. M."}],"accessed":{"date-parts":[["2017",4,14]]},"issued":{"date-parts":[["1987"]]}}}],"schema":"https://github.com/citation-style-language/schema/raw/master/csl-citation.json"} </w:instrText>
      </w:r>
      <w:r w:rsidR="008861B2" w:rsidRPr="009802F2">
        <w:fldChar w:fldCharType="separate"/>
      </w:r>
      <w:r w:rsidR="00EF525D" w:rsidRPr="009802F2">
        <w:rPr>
          <w:rFonts w:ascii="Calibri" w:hAnsi="Calibri" w:cs="Calibri"/>
        </w:rPr>
        <w:t>[38]</w:t>
      </w:r>
      <w:r w:rsidR="008861B2" w:rsidRPr="009802F2">
        <w:fldChar w:fldCharType="end"/>
      </w:r>
      <w:ins w:id="2772" w:author="Garrick W Bruening" w:date="2020-07-27T11:20:00Z">
        <w:del w:id="2773" w:author="Garrick" w:date="2020-10-02T15:04:00Z">
          <w:r w:rsidRPr="009802F2" w:rsidDel="008861B2">
            <w:delText>\cite{brockway_derivation_1987}</w:delText>
          </w:r>
        </w:del>
        <w:r w:rsidRPr="009802F2">
          <w:t xml:space="preserve">: </w:t>
        </w:r>
      </w:ins>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AB743E" w:rsidRPr="009802F2" w14:paraId="6D31A9A9" w14:textId="77777777" w:rsidTr="002B76E7">
        <w:trPr>
          <w:ins w:id="2774" w:author="Garrick W Bruening" w:date="2020-07-27T11:20:00Z"/>
        </w:trPr>
        <w:tc>
          <w:tcPr>
            <w:tcW w:w="500" w:type="pct"/>
          </w:tcPr>
          <w:p w14:paraId="609ACE3C" w14:textId="77777777" w:rsidR="00AB743E" w:rsidRPr="009802F2" w:rsidRDefault="00AB743E" w:rsidP="002B76E7">
            <w:pPr>
              <w:rPr>
                <w:ins w:id="2775" w:author="Garrick W Bruening" w:date="2020-07-27T11:20:00Z"/>
              </w:rPr>
            </w:pPr>
          </w:p>
        </w:tc>
        <w:tc>
          <w:tcPr>
            <w:tcW w:w="4000" w:type="pct"/>
            <w:vAlign w:val="center"/>
          </w:tcPr>
          <w:p w14:paraId="2DE6C1A5" w14:textId="77777777" w:rsidR="00AB743E" w:rsidRPr="009802F2" w:rsidRDefault="002E6FCC" w:rsidP="002B76E7">
            <w:pPr>
              <w:spacing w:line="259" w:lineRule="auto"/>
              <w:jc w:val="center"/>
              <w:rPr>
                <w:ins w:id="2776" w:author="Garrick W Bruening" w:date="2020-07-27T11:20:00Z"/>
                <w:rFonts w:cstheme="minorHAnsi"/>
              </w:rPr>
            </w:pPr>
            <m:oMathPara>
              <m:oMath>
                <m:acc>
                  <m:accPr>
                    <m:chr m:val="̇"/>
                    <m:ctrlPr>
                      <w:ins w:id="2777" w:author="Garrick W Bruening" w:date="2020-07-27T11:20:00Z">
                        <w:rPr>
                          <w:rFonts w:ascii="Cambria Math" w:hAnsi="Cambria Math" w:cstheme="minorHAnsi"/>
                        </w:rPr>
                      </w:ins>
                    </m:ctrlPr>
                  </m:accPr>
                  <m:e>
                    <m:r>
                      <w:ins w:id="2778" w:author="Garrick W Bruening" w:date="2020-07-27T11:20:00Z">
                        <m:rPr>
                          <m:nor/>
                        </m:rPr>
                        <w:rPr>
                          <w:rFonts w:cstheme="minorHAnsi"/>
                        </w:rPr>
                        <m:t>e</m:t>
                      </w:ins>
                    </m:r>
                  </m:e>
                </m:acc>
                <m:r>
                  <w:ins w:id="2779" w:author="Garrick W Bruening" w:date="2020-07-27T11:20:00Z">
                    <m:rPr>
                      <m:nor/>
                    </m:rPr>
                    <w:rPr>
                      <w:rFonts w:cstheme="minorHAnsi"/>
                    </w:rPr>
                    <m:t>=16.58</m:t>
                  </w:ins>
                </m:r>
                <m:acc>
                  <m:accPr>
                    <m:chr m:val="̇"/>
                    <m:ctrlPr>
                      <w:ins w:id="2780" w:author="Garrick W Bruening" w:date="2020-07-27T11:20:00Z">
                        <w:rPr>
                          <w:rFonts w:ascii="Cambria Math" w:hAnsi="Cambria Math" w:cstheme="minorHAnsi"/>
                        </w:rPr>
                      </w:ins>
                    </m:ctrlPr>
                  </m:accPr>
                  <m:e>
                    <m:sSub>
                      <m:sSubPr>
                        <m:ctrlPr>
                          <w:ins w:id="2781" w:author="Garrick W Bruening" w:date="2020-07-27T11:20:00Z">
                            <w:rPr>
                              <w:rFonts w:ascii="Cambria Math" w:hAnsi="Cambria Math" w:cstheme="minorHAnsi"/>
                            </w:rPr>
                          </w:ins>
                        </m:ctrlPr>
                      </m:sSubPr>
                      <m:e>
                        <m:r>
                          <w:ins w:id="2782" w:author="Garrick W Bruening" w:date="2020-07-27T11:20:00Z">
                            <m:rPr>
                              <m:nor/>
                            </m:rPr>
                            <w:rPr>
                              <w:rFonts w:cstheme="minorHAnsi"/>
                            </w:rPr>
                            <m:t>V</m:t>
                          </w:ins>
                        </m:r>
                      </m:e>
                      <m:sub>
                        <m:r>
                          <w:ins w:id="2783" w:author="Garrick W Bruening" w:date="2020-07-27T11:20:00Z">
                            <m:rPr>
                              <m:nor/>
                            </m:rPr>
                            <w:rPr>
                              <w:rFonts w:cstheme="minorHAnsi"/>
                            </w:rPr>
                            <m:t> </m:t>
                          </w:ins>
                        </m:r>
                      </m:sub>
                    </m:sSub>
                    <m:sSub>
                      <m:sSubPr>
                        <m:ctrlPr>
                          <w:ins w:id="2784" w:author="Garrick W Bruening" w:date="2020-07-27T11:20:00Z">
                            <w:rPr>
                              <w:rFonts w:ascii="Cambria Math" w:hAnsi="Cambria Math" w:cstheme="minorHAnsi"/>
                            </w:rPr>
                          </w:ins>
                        </m:ctrlPr>
                      </m:sSubPr>
                      <m:e>
                        <m:r>
                          <w:ins w:id="2785" w:author="Garrick W Bruening" w:date="2020-07-27T11:20:00Z">
                            <m:rPr>
                              <m:nor/>
                            </m:rPr>
                            <w:rPr>
                              <w:rFonts w:cstheme="minorHAnsi"/>
                            </w:rPr>
                            <m:t>O</m:t>
                          </w:ins>
                        </m:r>
                      </m:e>
                      <m:sub>
                        <m:r>
                          <w:ins w:id="2786" w:author="Garrick W Bruening" w:date="2020-07-27T11:20:00Z">
                            <m:rPr>
                              <m:nor/>
                            </m:rPr>
                            <w:rPr>
                              <w:rFonts w:cstheme="minorHAnsi"/>
                            </w:rPr>
                            <m:t>2</m:t>
                          </w:ins>
                        </m:r>
                      </m:sub>
                    </m:sSub>
                  </m:e>
                </m:acc>
                <m:r>
                  <w:ins w:id="2787" w:author="Garrick W Bruening" w:date="2020-07-27T11:20:00Z">
                    <m:rPr>
                      <m:nor/>
                    </m:rPr>
                    <w:rPr>
                      <w:rFonts w:cstheme="minorHAnsi"/>
                    </w:rPr>
                    <m:t>+4.51</m:t>
                  </w:ins>
                </m:r>
                <m:acc>
                  <m:accPr>
                    <m:chr m:val="̇"/>
                    <m:ctrlPr>
                      <w:ins w:id="2788" w:author="Garrick W Bruening" w:date="2020-07-27T11:20:00Z">
                        <w:rPr>
                          <w:rFonts w:ascii="Cambria Math" w:hAnsi="Cambria Math" w:cstheme="minorHAnsi"/>
                        </w:rPr>
                      </w:ins>
                    </m:ctrlPr>
                  </m:accPr>
                  <m:e>
                    <m:sSub>
                      <m:sSubPr>
                        <m:ctrlPr>
                          <w:ins w:id="2789" w:author="Garrick W Bruening" w:date="2020-07-27T11:20:00Z">
                            <w:rPr>
                              <w:rFonts w:ascii="Cambria Math" w:hAnsi="Cambria Math" w:cstheme="minorHAnsi"/>
                            </w:rPr>
                          </w:ins>
                        </m:ctrlPr>
                      </m:sSubPr>
                      <m:e>
                        <m:r>
                          <w:ins w:id="2790" w:author="Garrick W Bruening" w:date="2020-07-27T11:20:00Z">
                            <m:rPr>
                              <m:nor/>
                            </m:rPr>
                            <w:rPr>
                              <w:rFonts w:cstheme="minorHAnsi"/>
                            </w:rPr>
                            <m:t>V</m:t>
                          </w:ins>
                        </m:r>
                      </m:e>
                      <m:sub>
                        <m:r>
                          <w:ins w:id="2791" w:author="Garrick W Bruening" w:date="2020-07-27T11:20:00Z">
                            <m:rPr>
                              <m:nor/>
                            </m:rPr>
                            <w:rPr>
                              <w:rFonts w:cstheme="minorHAnsi"/>
                            </w:rPr>
                            <m:t> </m:t>
                          </w:ins>
                        </m:r>
                      </m:sub>
                    </m:sSub>
                    <m:r>
                      <w:ins w:id="2792" w:author="Garrick W Bruening" w:date="2020-07-27T11:20:00Z">
                        <m:rPr>
                          <m:nor/>
                        </m:rPr>
                        <w:rPr>
                          <w:rFonts w:cstheme="minorHAnsi"/>
                        </w:rPr>
                        <m:t>C</m:t>
                      </w:ins>
                    </m:r>
                    <m:sSub>
                      <m:sSubPr>
                        <m:ctrlPr>
                          <w:ins w:id="2793" w:author="Garrick W Bruening" w:date="2020-07-27T11:20:00Z">
                            <w:rPr>
                              <w:rFonts w:ascii="Cambria Math" w:hAnsi="Cambria Math" w:cstheme="minorHAnsi"/>
                            </w:rPr>
                          </w:ins>
                        </m:ctrlPr>
                      </m:sSubPr>
                      <m:e>
                        <m:r>
                          <w:ins w:id="2794" w:author="Garrick W Bruening" w:date="2020-07-27T11:20:00Z">
                            <m:rPr>
                              <m:nor/>
                            </m:rPr>
                            <w:rPr>
                              <w:rFonts w:cstheme="minorHAnsi"/>
                            </w:rPr>
                            <m:t>O</m:t>
                          </w:ins>
                        </m:r>
                      </m:e>
                      <m:sub>
                        <m:r>
                          <w:ins w:id="2795" w:author="Garrick W Bruening" w:date="2020-07-27T11:20:00Z">
                            <m:rPr>
                              <m:nor/>
                            </m:rPr>
                            <w:rPr>
                              <w:rFonts w:cstheme="minorHAnsi"/>
                            </w:rPr>
                            <m:t>2</m:t>
                          </w:ins>
                        </m:r>
                      </m:sub>
                    </m:sSub>
                  </m:e>
                </m:acc>
              </m:oMath>
            </m:oMathPara>
          </w:p>
        </w:tc>
        <w:tc>
          <w:tcPr>
            <w:tcW w:w="500" w:type="pct"/>
            <w:vAlign w:val="bottom"/>
          </w:tcPr>
          <w:p w14:paraId="089F955C" w14:textId="3998EFE7" w:rsidR="00AB743E" w:rsidRPr="009802F2" w:rsidRDefault="00AB743E" w:rsidP="002B76E7">
            <w:pPr>
              <w:pStyle w:val="Caption"/>
              <w:keepNext/>
              <w:jc w:val="right"/>
              <w:rPr>
                <w:ins w:id="2796" w:author="Garrick W Bruening" w:date="2020-07-27T11:20:00Z"/>
                <w:i w:val="0"/>
                <w:iCs w:val="0"/>
                <w:sz w:val="22"/>
                <w:szCs w:val="22"/>
                <w:rPrChange w:id="2797" w:author="Garrick W Bruening" w:date="2020-07-27T23:34:00Z">
                  <w:rPr>
                    <w:ins w:id="2798" w:author="Garrick W Bruening" w:date="2020-07-27T11:20:00Z"/>
                    <w:i w:val="0"/>
                    <w:iCs w:val="0"/>
                    <w:sz w:val="24"/>
                    <w:szCs w:val="24"/>
                  </w:rPr>
                </w:rPrChange>
              </w:rPr>
            </w:pPr>
            <w:bookmarkStart w:id="2799" w:name="_Ref46741287"/>
            <w:ins w:id="2800" w:author="Garrick W Bruening" w:date="2020-07-27T11:20:00Z">
              <w:r w:rsidRPr="009802F2">
                <w:rPr>
                  <w:i w:val="0"/>
                  <w:iCs w:val="0"/>
                  <w:color w:val="auto"/>
                  <w:sz w:val="22"/>
                  <w:szCs w:val="22"/>
                  <w:rPrChange w:id="2801" w:author="Garrick W Bruening" w:date="2020-07-27T23:34:00Z">
                    <w:rPr>
                      <w:i w:val="0"/>
                      <w:iCs w:val="0"/>
                      <w:color w:val="auto"/>
                      <w:sz w:val="24"/>
                      <w:szCs w:val="24"/>
                    </w:rPr>
                  </w:rPrChange>
                </w:rPr>
                <w:t>(</w:t>
              </w:r>
              <w:r w:rsidRPr="009802F2">
                <w:rPr>
                  <w:i w:val="0"/>
                  <w:iCs w:val="0"/>
                  <w:color w:val="auto"/>
                  <w:sz w:val="22"/>
                  <w:szCs w:val="22"/>
                  <w:rPrChange w:id="2802" w:author="Garrick W Bruening" w:date="2020-07-27T23:34:00Z">
                    <w:rPr>
                      <w:i w:val="0"/>
                      <w:iCs w:val="0"/>
                      <w:color w:val="auto"/>
                      <w:sz w:val="24"/>
                      <w:szCs w:val="24"/>
                    </w:rPr>
                  </w:rPrChange>
                </w:rPr>
                <w:fldChar w:fldCharType="begin"/>
              </w:r>
              <w:r w:rsidRPr="009802F2">
                <w:rPr>
                  <w:i w:val="0"/>
                  <w:iCs w:val="0"/>
                  <w:color w:val="auto"/>
                  <w:sz w:val="22"/>
                  <w:szCs w:val="22"/>
                  <w:rPrChange w:id="2803" w:author="Garrick W Bruening" w:date="2020-07-27T23:34:00Z">
                    <w:rPr>
                      <w:i w:val="0"/>
                      <w:iCs w:val="0"/>
                      <w:color w:val="auto"/>
                      <w:sz w:val="24"/>
                      <w:szCs w:val="24"/>
                    </w:rPr>
                  </w:rPrChange>
                </w:rPr>
                <w:instrText xml:space="preserve"> SEQ Equation \* ARABIC </w:instrText>
              </w:r>
              <w:r w:rsidRPr="009802F2">
                <w:rPr>
                  <w:i w:val="0"/>
                  <w:iCs w:val="0"/>
                  <w:color w:val="auto"/>
                  <w:sz w:val="22"/>
                  <w:szCs w:val="22"/>
                  <w:rPrChange w:id="2804" w:author="Garrick W Bruening" w:date="2020-07-27T23:34:00Z">
                    <w:rPr>
                      <w:i w:val="0"/>
                      <w:iCs w:val="0"/>
                      <w:color w:val="auto"/>
                      <w:sz w:val="24"/>
                      <w:szCs w:val="24"/>
                    </w:rPr>
                  </w:rPrChange>
                </w:rPr>
                <w:fldChar w:fldCharType="separate"/>
              </w:r>
            </w:ins>
            <w:r w:rsidR="005B369E" w:rsidRPr="009802F2">
              <w:rPr>
                <w:i w:val="0"/>
                <w:iCs w:val="0"/>
                <w:noProof/>
                <w:color w:val="auto"/>
                <w:sz w:val="22"/>
                <w:szCs w:val="22"/>
              </w:rPr>
              <w:t>7</w:t>
            </w:r>
            <w:ins w:id="2805" w:author="Garrick W Bruening" w:date="2020-07-27T11:20:00Z">
              <w:r w:rsidRPr="009802F2">
                <w:rPr>
                  <w:i w:val="0"/>
                  <w:iCs w:val="0"/>
                  <w:color w:val="auto"/>
                  <w:sz w:val="22"/>
                  <w:szCs w:val="22"/>
                  <w:rPrChange w:id="2806" w:author="Garrick W Bruening" w:date="2020-07-27T23:34:00Z">
                    <w:rPr>
                      <w:i w:val="0"/>
                      <w:iCs w:val="0"/>
                      <w:color w:val="auto"/>
                      <w:sz w:val="24"/>
                      <w:szCs w:val="24"/>
                    </w:rPr>
                  </w:rPrChange>
                </w:rPr>
                <w:fldChar w:fldCharType="end"/>
              </w:r>
              <w:r w:rsidRPr="009802F2">
                <w:rPr>
                  <w:i w:val="0"/>
                  <w:iCs w:val="0"/>
                  <w:color w:val="auto"/>
                  <w:sz w:val="22"/>
                  <w:szCs w:val="22"/>
                  <w:rPrChange w:id="2807" w:author="Garrick W Bruening" w:date="2020-07-27T23:34:00Z">
                    <w:rPr>
                      <w:i w:val="0"/>
                      <w:iCs w:val="0"/>
                      <w:color w:val="auto"/>
                      <w:sz w:val="24"/>
                      <w:szCs w:val="24"/>
                    </w:rPr>
                  </w:rPrChange>
                </w:rPr>
                <w:t>)</w:t>
              </w:r>
              <w:bookmarkEnd w:id="2799"/>
            </w:ins>
          </w:p>
        </w:tc>
      </w:tr>
    </w:tbl>
    <w:p w14:paraId="217A007B" w14:textId="77777777" w:rsidR="00AB743E" w:rsidRPr="009802F2" w:rsidRDefault="00AB743E" w:rsidP="00837164">
      <w:pPr>
        <w:rPr>
          <w:ins w:id="2808" w:author="Garrick W Bruening" w:date="2020-07-27T10:52:00Z"/>
        </w:rPr>
      </w:pPr>
    </w:p>
    <w:p w14:paraId="0901C32E" w14:textId="03455B9B" w:rsidR="00837164" w:rsidRPr="009802F2" w:rsidRDefault="00196689" w:rsidP="00837164">
      <w:pPr>
        <w:rPr>
          <w:ins w:id="2809" w:author="Garrick W Bruening" w:date="2020-07-27T10:52:00Z"/>
        </w:rPr>
      </w:pPr>
      <w:ins w:id="2810" w:author="Garrick W Bruening" w:date="2020-07-27T11:21:00Z">
        <w:r w:rsidRPr="009802F2">
          <w:t>Baseline</w:t>
        </w:r>
      </w:ins>
      <w:commentRangeStart w:id="2811"/>
      <w:ins w:id="2812" w:author="Garrick W Bruening" w:date="2020-07-27T10:51:00Z">
        <w:r w:rsidR="005176D5" w:rsidRPr="009802F2">
          <w:t xml:space="preserve"> metabolic rate was subtracted from gross metabolic rate to determine the metabolic rate associated with the reaching movement only, or net metabolic rate. Subjects made reaching movements for 5 total minutes, but metabolic rate was calculated only using the last </w:t>
        </w:r>
      </w:ins>
      <w:ins w:id="2813" w:author="Alaa Ahmed" w:date="2020-07-27T14:34:00Z">
        <w:r w:rsidR="005C28A5" w:rsidRPr="009802F2">
          <w:t>5</w:t>
        </w:r>
      </w:ins>
      <w:ins w:id="2814" w:author="Garrick W Bruening" w:date="2020-07-27T10:51:00Z">
        <w:del w:id="2815" w:author="Alaa Ahmed" w:date="2020-07-27T14:34:00Z">
          <w:r w:rsidR="005176D5" w:rsidRPr="009802F2" w:rsidDel="005C28A5">
            <w:delText>3</w:delText>
          </w:r>
        </w:del>
        <w:r w:rsidR="005176D5" w:rsidRPr="009802F2">
          <w:t xml:space="preserve"> minutes of each block to allow subjects to reach a steady metabolic rate while reaching. After data was collected, custom MATLAB scripts were used to parse the data by trial, mass, and speed. </w:t>
        </w:r>
      </w:ins>
      <w:ins w:id="2816" w:author="Garrick W Bruening" w:date="2020-07-27T20:11:00Z">
        <w:r w:rsidR="00FB1AD9" w:rsidRPr="009802F2">
          <w:t>Movement</w:t>
        </w:r>
      </w:ins>
      <w:ins w:id="2817" w:author="Garrick W Bruening" w:date="2020-07-27T10:51:00Z">
        <w:r w:rsidR="005176D5" w:rsidRPr="009802F2">
          <w:t xml:space="preserve"> duration</w:t>
        </w:r>
      </w:ins>
      <w:ins w:id="2818" w:author="Garrick W Bruening" w:date="2020-07-27T20:11:00Z">
        <w:r w:rsidR="00FB1AD9" w:rsidRPr="009802F2">
          <w:t xml:space="preserve"> was</w:t>
        </w:r>
      </w:ins>
      <w:ins w:id="2819" w:author="Garrick W Bruening" w:date="2020-07-27T10:51:00Z">
        <w:r w:rsidR="005176D5" w:rsidRPr="009802F2">
          <w:t xml:space="preserve"> calculated using the last </w:t>
        </w:r>
      </w:ins>
      <w:ins w:id="2820" w:author="Garrick W Bruening" w:date="2020-07-27T20:12:00Z">
        <w:r w:rsidR="00FB1AD9" w:rsidRPr="009802F2">
          <w:t>3</w:t>
        </w:r>
      </w:ins>
      <w:ins w:id="2821" w:author="Garrick W Bruening" w:date="2020-07-27T10:51:00Z">
        <w:r w:rsidR="005176D5" w:rsidRPr="009802F2">
          <w:t xml:space="preserve"> minutes of trials within a block.</w:t>
        </w:r>
        <w:commentRangeEnd w:id="2811"/>
        <w:r w:rsidR="005176D5" w:rsidRPr="009802F2">
          <w:rPr>
            <w:rStyle w:val="CommentReference"/>
          </w:rPr>
          <w:commentReference w:id="2811"/>
        </w:r>
      </w:ins>
      <w:ins w:id="2822" w:author="Garrick W Bruening" w:date="2020-07-27T20:09:00Z">
        <w:r w:rsidR="00CB7C3C" w:rsidRPr="009802F2">
          <w:t xml:space="preserve"> </w:t>
        </w:r>
        <w:commentRangeStart w:id="2823"/>
        <w:commentRangeStart w:id="2824"/>
        <w:r w:rsidR="00CB7C3C" w:rsidRPr="009802F2">
          <w:t xml:space="preserve">The </w:t>
        </w:r>
      </w:ins>
      <w:ins w:id="2825" w:author="Garrick W Bruening" w:date="2020-07-27T20:10:00Z">
        <w:r w:rsidR="00EF49CB" w:rsidRPr="009802F2">
          <w:t>overall metabolic rate is then normalized by the fraction of time spent moving.</w:t>
        </w:r>
      </w:ins>
      <w:commentRangeEnd w:id="2823"/>
      <w:r w:rsidR="00D5087F" w:rsidRPr="009802F2">
        <w:rPr>
          <w:rStyle w:val="CommentReference"/>
        </w:rPr>
        <w:commentReference w:id="2823"/>
      </w:r>
      <w:commentRangeEnd w:id="2824"/>
      <w:r w:rsidR="006726A3" w:rsidRPr="009802F2">
        <w:rPr>
          <w:rStyle w:val="CommentReference"/>
        </w:rPr>
        <w:commentReference w:id="2824"/>
      </w:r>
    </w:p>
    <w:p w14:paraId="5CDF9C84" w14:textId="13FB5E2C" w:rsidR="005176D5" w:rsidRPr="009802F2" w:rsidDel="0038551F" w:rsidRDefault="005176D5" w:rsidP="007B367D">
      <w:pPr>
        <w:rPr>
          <w:del w:id="2826" w:author="Garrick W Bruening" w:date="2020-07-27T11:08:00Z"/>
        </w:rPr>
      </w:pPr>
    </w:p>
    <w:p w14:paraId="5C5E1D26" w14:textId="7D8845A0" w:rsidR="007B367D" w:rsidRPr="009802F2" w:rsidRDefault="007B367D">
      <w:pPr>
        <w:pStyle w:val="Heading4"/>
        <w:pPrChange w:id="2827" w:author="Garrick W Bruening" w:date="2020-10-06T12:08:00Z">
          <w:pPr>
            <w:pStyle w:val="Heading3"/>
          </w:pPr>
        </w:pPrChange>
      </w:pPr>
      <w:r w:rsidRPr="009802F2">
        <w:rPr>
          <w:i w:val="0"/>
          <w:iCs w:val="0"/>
        </w:rPr>
        <w:t>Movement Onset and Offset</w:t>
      </w:r>
    </w:p>
    <w:p w14:paraId="57449EEE" w14:textId="6AFDBD8F" w:rsidR="007B367D" w:rsidRPr="009802F2" w:rsidRDefault="00D25B79" w:rsidP="007B367D">
      <w:ins w:id="2828" w:author="Alaa Ahmed" w:date="2020-07-27T18:06:00Z">
        <w:r w:rsidRPr="009802F2">
          <w:t xml:space="preserve">Many of our metrics are dependent on identifying the instant the movement began (movement onset) and the </w:t>
        </w:r>
      </w:ins>
      <w:ins w:id="2829" w:author="Alaa Ahmed" w:date="2020-07-27T18:07:00Z">
        <w:r w:rsidRPr="009802F2">
          <w:t xml:space="preserve">instant the movement ended (movement offset). </w:t>
        </w:r>
      </w:ins>
      <w:r w:rsidR="007B367D" w:rsidRPr="009802F2">
        <w:t xml:space="preserve">To detect movement onset and offset we used a custom algorithm for </w:t>
      </w:r>
      <w:del w:id="2830" w:author="Garrick W Bruening" w:date="2020-07-25T10:34:00Z">
        <w:r w:rsidR="007B367D" w:rsidRPr="009802F2" w:rsidDel="00790F3B">
          <w:delText xml:space="preserve">both </w:delText>
        </w:r>
      </w:del>
      <w:ins w:id="2831" w:author="Garrick W Bruening" w:date="2020-07-25T10:34:00Z">
        <w:r w:rsidR="00790F3B" w:rsidRPr="009802F2">
          <w:t xml:space="preserve">all </w:t>
        </w:r>
      </w:ins>
      <w:r w:rsidR="007B367D" w:rsidRPr="009802F2">
        <w:t>experiments</w:t>
      </w:r>
      <w:ins w:id="2832" w:author="Garrick W Bruening" w:date="2020-07-25T10:36:00Z">
        <w:r w:rsidR="00A0596B" w:rsidRPr="009802F2">
          <w:t>.</w:t>
        </w:r>
      </w:ins>
      <w:del w:id="2833" w:author="Garrick W Bruening" w:date="2020-07-25T10:36:00Z">
        <w:r w:rsidR="007B367D" w:rsidRPr="009802F2" w:rsidDel="00A0596B">
          <w:delText xml:space="preserve"> because m</w:delText>
        </w:r>
      </w:del>
      <w:ins w:id="2834" w:author="Garrick W Bruening" w:date="2020-07-25T10:36:00Z">
        <w:r w:rsidR="00A0596B" w:rsidRPr="009802F2">
          <w:t xml:space="preserve"> M</w:t>
        </w:r>
      </w:ins>
      <w:r w:rsidR="007B367D" w:rsidRPr="009802F2">
        <w:t xml:space="preserve">any reaction time algorithms are dependent on movement duration </w:t>
      </w:r>
      <w:ins w:id="2835" w:author="Garrick W Bruening" w:date="2020-07-25T10:37:00Z">
        <w:r w:rsidR="00A0596B" w:rsidRPr="009802F2">
          <w:t>and we wanted to minimize this effect</w:t>
        </w:r>
        <w:del w:id="2836" w:author="Garrick" w:date="2020-10-02T15:05:00Z">
          <w:r w:rsidR="00A0596B" w:rsidRPr="009802F2" w:rsidDel="00832701">
            <w:delText xml:space="preserve"> </w:delText>
          </w:r>
        </w:del>
      </w:ins>
      <w:ins w:id="2837" w:author="Garrick" w:date="2020-10-02T15:05:00Z">
        <w:r w:rsidR="00832701" w:rsidRPr="009802F2">
          <w:t xml:space="preserve"> </w:t>
        </w:r>
      </w:ins>
      <w:r w:rsidR="00832701" w:rsidRPr="009802F2">
        <w:fldChar w:fldCharType="begin"/>
      </w:r>
      <w:r w:rsidR="00EF525D" w:rsidRPr="009802F2">
        <w:instrText xml:space="preserve"> ADDIN ZOTERO_ITEM CSL_CITATION {"citationID":"hlTFnkjM","properties":{"formattedCitation":"[39], [40]","plainCitation":"[39], [40]","noteIndex":0},"citationItems":[{"id":57,"uris":["http://zotero.org/users/4343224/items/FG483IL3"],"uri":["http://zotero.org/users/4343224/items/FG483IL3"],"itemData":{"id":57,"type":"article-journal","abstract":"Comparing many ways of measuring and analyzing reaction times reveals that the chosen method influences both the judged reaction time and, more importantly, conclusions about how the reaction time depends on the circumstances under study. The task was to lift one's finger in response to a tone. The response amplitude was either constrained or not. Constraining the amplitude made the response less vigorous. When the response was less vigorous it took longer to move far enough to release a switch or exceed the elasticity of the finger pulp. Although using a micro-switch would have made the reaction time appear to be longer for the constrained movement, reaction times determined in the most reliable ways were not systematically longer for the constrained movement. The most reliable method is to use extrapolation of the change in the average force that the finger exerts on the surface to estimate the reaction time.","container-title":"Journal of Motor Behavior","DOI":"10.1080/00222895.2018.1518311","title":"How Can You Best Measure Reaction Times?","URL":"https://www.tandfonline.com/doi/full/10.1080/00222895.2018.1518311","author":[{"family":"Brenner","given":"Eli"},{"family":"Smeets","given":"Jeroen B. J."}],"accessed":{"date-parts":[["2018",10,30]]},"issued":{"date-parts":[["2018",8]]}}},{"id":918,"uris":["http://zotero.org/users/4343224/items/RHE9INRY"],"uri":["http://zotero.org/users/4343224/items/RHE9INRY"],"itemData":{"id":918,"type":"article-journal","abstract":"A common aspect of individuality is our subjective preferences in evaluation of reward and effort. The neural circuits that evaluate these commodities influence circuits that control our movements, raising the possibility that vigor differences between individuals may also be a trait of individuality, reflecting a willingness to expend effort. In contrast, classic theories in motor control suggest that vigor differences reflect a speed-accuracy trade-off, predicting that those who move fast are sacrificing accuracy for speed. Here we tested these contrasting hypotheses. We measured motion of the eyes, head, and arm in healthy humans during various elementary movements (saccades, head-free gaze shifts, and reaching). For each person we characterized their vigor, i.e., the speed with which they moved a body part (peak velocity) with respect to the population mean. Some moved with low vigor, while others moved with high vigor. Those with high vigor tended to react sooner to a visual stimulus, moving both their eyes and arm with a shorter reaction time. Arm and head vigor were tightly linked: individuals who moved their head with high vigor also moved their arm with high vigor. However, eye vigor did not correspond strongly with arm or head vigor. In all modalities, vigor had no impact on end-point accuracy, demonstrating that differences in vigor were not due to a speed-accuracy trade-off. Our results suggest that movement vigor may be a trait of individuality, not reflecting a willingness to accept inaccuracy but demonstrating a propensity to expend effort. NEW &amp; NOTEWORTHY A common aspect of individuality is how we evaluate economic variables like reward and effort. This valuation affects not only decision making but also motor control, raising the possibility that vigor may be distinct between individuals but conserved across movements within an individual. Here we report conservation of vigor across elementary skeletal movements, but not eye movements, raising the possibility that the individuality of our movements may be driven by a common neural mechanism of effort evaluation across modalities of skeletal motor control.","container-title":"Journal of Neurophysiology","DOI":"10.1152/jn.00033.2018","ISSN":"1522-1598","issue":"2","language":"eng","note":"PMID: 29766769\nPMCID: PMC6139450","page":"741–757","title":"Movement vigor as a traitlike attribute of individuality","volume":"120","author":[{"family":"Reppert","given":"Thomas R."},{"family":"Rigas","given":"Ioannis"},{"family":"Herzfeld","given":"David J."},{"family":"Sedaghat-Nejad","given":"Ehsan"},{"family":"Komogortsev","given":"Oleg"},{"family":"Shadmehr","given":"Reza"}],"issued":{"date-parts":[["2018",8]]}}}],"schema":"https://github.com/citation-style-language/schema/raw/master/csl-citation.json"} </w:instrText>
      </w:r>
      <w:r w:rsidR="00832701" w:rsidRPr="009802F2">
        <w:fldChar w:fldCharType="separate"/>
      </w:r>
      <w:r w:rsidR="00EF525D" w:rsidRPr="009802F2">
        <w:rPr>
          <w:rFonts w:ascii="Calibri" w:hAnsi="Calibri" w:cs="Calibri"/>
        </w:rPr>
        <w:t>[39], [40]</w:t>
      </w:r>
      <w:r w:rsidR="00832701" w:rsidRPr="009802F2">
        <w:fldChar w:fldCharType="end"/>
      </w:r>
      <w:del w:id="2838" w:author="Garrick" w:date="2020-10-02T15:05:00Z">
        <w:r w:rsidR="007B367D" w:rsidRPr="009802F2" w:rsidDel="00832701">
          <w:delText>\cite{reppert_movement_2018,brenner_how_2018}</w:delText>
        </w:r>
      </w:del>
      <w:r w:rsidR="007B367D" w:rsidRPr="009802F2">
        <w:t xml:space="preserve">. </w:t>
      </w:r>
      <w:ins w:id="2839" w:author="Garrick W Bruening" w:date="2020-07-27T19:14:00Z">
        <w:r w:rsidR="00A241FC" w:rsidRPr="009802F2">
          <w:t>We</w:t>
        </w:r>
      </w:ins>
      <w:ins w:id="2840" w:author="Garrick W Bruening" w:date="2020-09-21T14:47:00Z">
        <w:r w:rsidR="00293110" w:rsidRPr="009802F2">
          <w:t xml:space="preserve"> first</w:t>
        </w:r>
      </w:ins>
      <w:ins w:id="2841" w:author="Garrick W Bruening" w:date="2020-07-27T19:14:00Z">
        <w:r w:rsidR="00A241FC" w:rsidRPr="009802F2">
          <w:t xml:space="preserve"> compute the velocity towards the target by differentiating the distance from the center of the target. </w:t>
        </w:r>
      </w:ins>
      <w:r w:rsidR="007B367D" w:rsidRPr="009802F2">
        <w:t xml:space="preserve">For movement onset we find the first time the velocity towards the target reached </w:t>
      </w:r>
      <w:del w:id="2842" w:author="Garrick W Bruening" w:date="2020-07-25T10:37:00Z">
        <w:r w:rsidR="007B367D" w:rsidRPr="009802F2" w:rsidDel="00AA30F5">
          <w:delText xml:space="preserve">a </w:delText>
        </w:r>
      </w:del>
      <w:r w:rsidR="007B367D" w:rsidRPr="009802F2">
        <w:t>20</w:t>
      </w:r>
      <w:del w:id="2843" w:author="Alaa Ahmed" w:date="2020-07-27T18:07:00Z">
        <w:r w:rsidR="007B367D" w:rsidRPr="009802F2" w:rsidDel="00DB5E29">
          <w:delText>\</w:delText>
        </w:r>
      </w:del>
      <w:r w:rsidR="007B367D" w:rsidRPr="009802F2">
        <w:t>% of the maximum velocity towards the target. From there the algorithm searches backwards</w:t>
      </w:r>
      <w:ins w:id="2844" w:author="Garrick W Bruening" w:date="2020-09-21T14:47:00Z">
        <w:r w:rsidR="00726992" w:rsidRPr="009802F2">
          <w:t xml:space="preserve"> (in time)</w:t>
        </w:r>
      </w:ins>
      <w:r w:rsidR="007B367D" w:rsidRPr="009802F2">
        <w:t xml:space="preserve"> to a point where either there is either 4 frames of acceleration away from the target in the next 10 frames or where the standard deviation in the velocity towards the target was less than 2e</w:t>
      </w:r>
      <w:r w:rsidR="007B367D" w:rsidRPr="009802F2">
        <w:rPr>
          <w:vertAlign w:val="superscript"/>
          <w:rPrChange w:id="2845" w:author="Garrick W Bruening" w:date="2020-07-27T23:34:00Z">
            <w:rPr/>
          </w:rPrChange>
        </w:rPr>
        <w:t>-3</w:t>
      </w:r>
      <w:r w:rsidR="007B367D" w:rsidRPr="009802F2">
        <w:t xml:space="preserve"> in those 10 frames. Using this method</w:t>
      </w:r>
      <w:ins w:id="2846" w:author="Garrick W Bruening" w:date="2020-07-25T10:37:00Z">
        <w:r w:rsidR="00AA30F5" w:rsidRPr="009802F2">
          <w:t>,</w:t>
        </w:r>
      </w:ins>
      <w:r w:rsidR="007B367D" w:rsidRPr="009802F2">
        <w:t xml:space="preserve"> we detect the first time the subject begins consistently accelerating towards the target</w:t>
      </w:r>
      <w:del w:id="2847" w:author="Garrick W Bruening" w:date="2020-09-21T14:47:00Z">
        <w:r w:rsidR="007B367D" w:rsidRPr="009802F2">
          <w:delText xml:space="preserve">, and this can </w:delText>
        </w:r>
      </w:del>
      <w:del w:id="2848" w:author="Garrick W Bruening" w:date="2020-07-25T10:37:00Z">
        <w:r w:rsidR="007B367D" w:rsidRPr="009802F2" w:rsidDel="00AA30F5">
          <w:delText xml:space="preserve">actually </w:delText>
        </w:r>
      </w:del>
      <w:del w:id="2849" w:author="Garrick W Bruening" w:date="2020-09-21T14:47:00Z">
        <w:r w:rsidR="007B367D" w:rsidRPr="009802F2">
          <w:delText>predict negative velocities</w:delText>
        </w:r>
      </w:del>
      <w:r w:rsidR="007B367D" w:rsidRPr="009802F2">
        <w:t xml:space="preserve">. This led to detecting movement onset much earlier than </w:t>
      </w:r>
      <w:del w:id="2850" w:author="Garrick W Bruening" w:date="2020-07-25T10:37:00Z">
        <w:r w:rsidR="007B367D" w:rsidRPr="009802F2" w:rsidDel="00451B9E">
          <w:delText xml:space="preserve">normal </w:delText>
        </w:r>
      </w:del>
      <w:ins w:id="2851" w:author="Garrick W Bruening" w:date="2020-07-25T10:37:00Z">
        <w:r w:rsidR="00451B9E" w:rsidRPr="009802F2">
          <w:t xml:space="preserve">many </w:t>
        </w:r>
      </w:ins>
      <w:r w:rsidR="007B367D" w:rsidRPr="009802F2">
        <w:t>velocity thresholdi</w:t>
      </w:r>
      <w:ins w:id="2852" w:author="Garrick W Bruening" w:date="2020-09-01T13:50:00Z">
        <w:r w:rsidR="00091D61" w:rsidRPr="009802F2">
          <w:t>n</w:t>
        </w:r>
      </w:ins>
      <w:del w:id="2853" w:author="Garrick W Bruening" w:date="2020-09-01T13:50:00Z">
        <w:r w:rsidR="007B367D" w:rsidRPr="009802F2" w:rsidDel="00FA788A">
          <w:delText>n</w:delText>
        </w:r>
      </w:del>
      <w:r w:rsidR="007B367D" w:rsidRPr="009802F2">
        <w:t>g</w:t>
      </w:r>
      <w:ins w:id="2854" w:author="Garrick W Bruening" w:date="2020-09-01T13:50:00Z">
        <w:r w:rsidR="00091D61" w:rsidRPr="009802F2">
          <w:t xml:space="preserve"> algorithms</w:t>
        </w:r>
      </w:ins>
      <w:ins w:id="2855" w:author="Garrick W Bruening" w:date="2020-09-01T13:51:00Z">
        <w:r w:rsidR="00BB1252" w:rsidRPr="009802F2">
          <w:t>, where we find</w:t>
        </w:r>
      </w:ins>
      <w:del w:id="2856" w:author="Garrick W Bruening" w:date="2020-09-01T13:51:00Z">
        <w:r w:rsidR="007B367D" w:rsidRPr="009802F2">
          <w:delText xml:space="preserve"> with</w:delText>
        </w:r>
      </w:del>
      <w:r w:rsidR="007B367D" w:rsidRPr="009802F2">
        <w:t xml:space="preserve"> an average velocity at </w:t>
      </w:r>
      <w:r w:rsidR="007B367D" w:rsidRPr="009802F2">
        <w:lastRenderedPageBreak/>
        <w:t xml:space="preserve">reaction </w:t>
      </w:r>
      <w:ins w:id="2857" w:author="Garrick W Bruening" w:date="2020-09-21T15:30:00Z">
        <w:r w:rsidR="00B36B7D" w:rsidRPr="009802F2">
          <w:t xml:space="preserve">of -0.389 </w:t>
        </w:r>
      </w:ins>
      <m:oMath>
        <m:r>
          <w:ins w:id="2858" w:author="Garrick W Bruening" w:date="2020-09-21T15:30:00Z">
            <m:rPr>
              <m:nor/>
            </m:rPr>
            <w:rPr>
              <w:rFonts w:cstheme="minorHAnsi"/>
            </w:rPr>
            <m:t>±</m:t>
          </w:ins>
        </m:r>
      </m:oMath>
      <w:ins w:id="2859" w:author="Garrick W Bruening" w:date="2020-09-21T15:30:00Z">
        <w:r w:rsidR="00B36B7D" w:rsidRPr="009802F2">
          <w:rPr>
            <w:rFonts w:eastAsiaTheme="minorEastAsia"/>
          </w:rPr>
          <w:t xml:space="preserve"> </w:t>
        </w:r>
      </w:ins>
      <w:ins w:id="2860" w:author="Garrick W Bruening" w:date="2020-09-21T15:31:00Z">
        <w:r w:rsidR="00C934EC" w:rsidRPr="009802F2">
          <w:rPr>
            <w:rFonts w:eastAsiaTheme="minorEastAsia"/>
          </w:rPr>
          <w:t>8.019</w:t>
        </w:r>
      </w:ins>
      <w:del w:id="2861" w:author="Garrick W Bruening" w:date="2020-09-21T15:30:00Z">
        <w:r w:rsidR="007B367D" w:rsidRPr="009802F2" w:rsidDel="00663575">
          <w:delText xml:space="preserve">of </w:delText>
        </w:r>
        <w:commentRangeStart w:id="2862"/>
      </w:del>
      <m:oMath>
        <m:r>
          <w:del w:id="2863" w:author="Garrick W Bruening" w:date="2020-09-21T15:30:00Z">
            <m:rPr>
              <m:nor/>
            </m:rPr>
            <w:rPr>
              <w:rFonts w:cstheme="minorHAnsi"/>
              <w:rPrChange w:id="2864" w:author="Garrick W Bruening" w:date="2020-07-27T20:43:00Z">
                <w:rPr>
                  <w:rFonts w:ascii="Cambria Math" w:hAnsi="Cambria Math"/>
                </w:rPr>
              </w:rPrChange>
            </w:rPr>
            <m:t>±</m:t>
          </w:del>
        </m:r>
      </m:oMath>
      <w:ins w:id="2865" w:author="Garrick W Bruening" w:date="2020-07-25T10:42:00Z">
        <w:r w:rsidR="00595B88" w:rsidRPr="009802F2">
          <w:t xml:space="preserve">for experiment </w:t>
        </w:r>
      </w:ins>
      <w:ins w:id="2866" w:author="Garrick W Bruening" w:date="2020-07-25T10:43:00Z">
        <w:r w:rsidR="00595B88" w:rsidRPr="009802F2">
          <w:t>one</w:t>
        </w:r>
      </w:ins>
      <w:ins w:id="2867" w:author="Garrick W Bruening" w:date="2020-07-27T20:44:00Z">
        <w:r w:rsidR="00EA55CA" w:rsidRPr="009802F2">
          <w:t xml:space="preserve"> (mean </w:t>
        </w:r>
      </w:ins>
      <m:oMath>
        <m:r>
          <w:ins w:id="2868" w:author="Garrick W Bruening" w:date="2020-07-27T20:44:00Z">
            <m:rPr>
              <m:nor/>
            </m:rPr>
            <w:rPr>
              <w:rFonts w:cstheme="minorHAnsi"/>
            </w:rPr>
            <m:t>±</m:t>
          </w:ins>
        </m:r>
      </m:oMath>
      <w:ins w:id="2869" w:author="Garrick W Bruening" w:date="2020-07-27T20:44:00Z">
        <w:r w:rsidR="00EA55CA" w:rsidRPr="009802F2">
          <w:t xml:space="preserve"> </w:t>
        </w:r>
        <w:proofErr w:type="spellStart"/>
        <w:r w:rsidR="00EA55CA" w:rsidRPr="009802F2">
          <w:t>s</w:t>
        </w:r>
      </w:ins>
      <w:ins w:id="2870" w:author="Garrick W Bruening" w:date="2020-09-21T15:29:00Z">
        <w:r w:rsidR="007C6D63" w:rsidRPr="009802F2">
          <w:t>d</w:t>
        </w:r>
      </w:ins>
      <w:proofErr w:type="spellEnd"/>
      <w:ins w:id="2871" w:author="Garrick W Bruening" w:date="2020-07-27T20:44:00Z">
        <w:r w:rsidR="00EA55CA" w:rsidRPr="009802F2">
          <w:t>)</w:t>
        </w:r>
      </w:ins>
      <w:ins w:id="2872" w:author="Garrick W Bruening" w:date="2020-07-25T10:43:00Z">
        <w:r w:rsidR="00595B88" w:rsidRPr="009802F2">
          <w:t>,</w:t>
        </w:r>
      </w:ins>
      <m:oMath>
        <m:r>
          <w:del w:id="2873" w:author="Garrick W Bruening" w:date="2020-09-21T14:52:00Z">
            <m:rPr>
              <m:nor/>
            </m:rPr>
            <w:rPr>
              <w:rFonts w:cstheme="minorHAnsi"/>
              <w:rPrChange w:id="2874" w:author="Garrick W Bruening" w:date="2020-07-27T20:44:00Z">
                <w:rPr>
                  <w:rFonts w:ascii="Cambria Math" w:hAnsi="Cambria Math"/>
                </w:rPr>
              </w:rPrChange>
            </w:rPr>
            <m:t>±</m:t>
          </w:del>
        </m:r>
      </m:oMath>
      <w:del w:id="2875" w:author="Garrick W Bruening" w:date="2020-07-27T20:43:00Z">
        <w:r w:rsidR="007B367D" w:rsidRPr="009802F2" w:rsidDel="00EA55CA">
          <w:delText xml:space="preserve">-0.29 $\pm$ </w:delText>
        </w:r>
      </w:del>
      <w:del w:id="2876" w:author="Garrick W Bruening" w:date="2020-07-25T10:39:00Z">
        <w:r w:rsidR="007B367D" w:rsidRPr="009802F2" w:rsidDel="00A04E02">
          <w:delText>8.7</w:delText>
        </w:r>
      </w:del>
      <w:del w:id="2877" w:author="Garrick W Bruening" w:date="2020-07-27T20:43:00Z">
        <w:r w:rsidR="007B367D" w:rsidRPr="009802F2" w:rsidDel="00EA55CA">
          <w:delText xml:space="preserve"> </w:delText>
        </w:r>
      </w:del>
      <w:ins w:id="2878" w:author="Garrick W Bruening" w:date="2020-07-27T20:44:00Z">
        <w:r w:rsidR="007B367D" w:rsidRPr="009802F2">
          <w:t xml:space="preserve"> </w:t>
        </w:r>
      </w:ins>
      <w:ins w:id="2879" w:author="Garrick W Bruening" w:date="2020-09-21T15:27:00Z">
        <w:r w:rsidR="009A682C" w:rsidRPr="009802F2">
          <w:t>1.019</w:t>
        </w:r>
      </w:ins>
      <w:ins w:id="2880" w:author="Garrick W Bruening" w:date="2020-09-21T15:31:00Z">
        <w:r w:rsidR="00C934EC" w:rsidRPr="009802F2">
          <w:t xml:space="preserve"> </w:t>
        </w:r>
      </w:ins>
      <m:oMath>
        <m:r>
          <w:ins w:id="2881" w:author="Garrick W Bruening" w:date="2020-09-21T15:31:00Z">
            <m:rPr>
              <m:nor/>
            </m:rPr>
            <w:rPr>
              <w:rFonts w:cstheme="minorHAnsi"/>
            </w:rPr>
            <m:t>±</m:t>
          </w:ins>
        </m:r>
      </m:oMath>
      <w:ins w:id="2882" w:author="Garrick W Bruening" w:date="2020-09-21T15:31:00Z">
        <w:r w:rsidR="00C934EC" w:rsidRPr="009802F2">
          <w:rPr>
            <w:rFonts w:eastAsiaTheme="minorEastAsia"/>
          </w:rPr>
          <w:t xml:space="preserve"> </w:t>
        </w:r>
      </w:ins>
      <w:ins w:id="2883" w:author="Garrick W Bruening" w:date="2020-09-21T15:27:00Z">
        <w:r w:rsidR="009A682C" w:rsidRPr="009802F2">
          <w:t>2.</w:t>
        </w:r>
        <w:r w:rsidR="009A682C" w:rsidRPr="009802F2">
          <w:rPr>
            <w:rFonts w:eastAsiaTheme="minorEastAsia"/>
          </w:rPr>
          <w:t>220</w:t>
        </w:r>
      </w:ins>
      <w:ins w:id="2884" w:author="Garrick W Bruening" w:date="2020-09-21T14:52:00Z">
        <w:r w:rsidR="00D97587" w:rsidRPr="009802F2">
          <w:rPr>
            <w:rFonts w:eastAsiaTheme="minorEastAsia"/>
          </w:rPr>
          <w:t xml:space="preserve"> </w:t>
        </w:r>
      </w:ins>
      <w:r w:rsidR="007B367D" w:rsidRPr="009802F2">
        <w:t xml:space="preserve">mm/s </w:t>
      </w:r>
      <w:del w:id="2885" w:author="Garrick W Bruening" w:date="2020-07-27T20:44:00Z">
        <w:r w:rsidR="007B367D" w:rsidRPr="009802F2">
          <w:delText>(mean $\pm$ se)</w:delText>
        </w:r>
      </w:del>
      <w:del w:id="2886" w:author="Garrick W Bruening" w:date="2020-09-21T15:27:00Z">
        <w:r w:rsidR="007B367D" w:rsidRPr="009802F2" w:rsidDel="009A682C">
          <w:delText xml:space="preserve"> </w:delText>
        </w:r>
      </w:del>
      <w:r w:rsidR="007B367D" w:rsidRPr="009802F2">
        <w:t xml:space="preserve">in experiment </w:t>
      </w:r>
      <w:del w:id="2887" w:author="Garrick W Bruening" w:date="2020-07-25T10:39:00Z">
        <w:r w:rsidR="007B367D" w:rsidRPr="009802F2" w:rsidDel="00A04E02">
          <w:delText xml:space="preserve">1 </w:delText>
        </w:r>
      </w:del>
      <w:ins w:id="2888" w:author="Garrick W Bruening" w:date="2020-07-25T10:39:00Z">
        <w:r w:rsidR="00A04E02" w:rsidRPr="009802F2">
          <w:t>2a</w:t>
        </w:r>
        <w:r w:rsidR="00C84CD6" w:rsidRPr="009802F2">
          <w:t>,</w:t>
        </w:r>
        <w:r w:rsidR="00A04E02" w:rsidRPr="009802F2">
          <w:t xml:space="preserve"> </w:t>
        </w:r>
      </w:ins>
      <w:ins w:id="2889" w:author="Garrick W Bruening" w:date="2020-09-21T15:28:00Z">
        <w:r w:rsidR="00E36D50" w:rsidRPr="009802F2">
          <w:t>-0.052</w:t>
        </w:r>
      </w:ins>
      <w:ins w:id="2890" w:author="Garrick W Bruening" w:date="2020-09-21T15:30:00Z">
        <w:r w:rsidR="00B36B7D" w:rsidRPr="009802F2">
          <w:t xml:space="preserve"> </w:t>
        </w:r>
      </w:ins>
      <m:oMath>
        <m:r>
          <w:ins w:id="2891" w:author="Garrick W Bruening" w:date="2020-09-21T14:53:00Z">
            <m:rPr>
              <m:nor/>
            </m:rPr>
            <w:rPr>
              <w:rFonts w:cstheme="minorHAnsi"/>
            </w:rPr>
            <m:t>±</m:t>
          </w:ins>
        </m:r>
      </m:oMath>
      <w:ins w:id="2892" w:author="Garrick W Bruening" w:date="2020-09-21T15:30:00Z">
        <w:r w:rsidR="00B36B7D" w:rsidRPr="009802F2">
          <w:rPr>
            <w:rFonts w:eastAsiaTheme="minorEastAsia"/>
          </w:rPr>
          <w:t xml:space="preserve"> </w:t>
        </w:r>
      </w:ins>
      <w:ins w:id="2893" w:author="Garrick W Bruening" w:date="2020-09-21T15:28:00Z">
        <w:r w:rsidR="002D00A0" w:rsidRPr="009802F2">
          <w:rPr>
            <w:rFonts w:eastAsiaTheme="minorEastAsia"/>
          </w:rPr>
          <w:t>5.552</w:t>
        </w:r>
      </w:ins>
      <w:ins w:id="2894" w:author="Garrick W Bruening" w:date="2020-09-21T14:52:00Z">
        <w:r w:rsidR="00D97587" w:rsidRPr="009802F2">
          <w:t xml:space="preserve"> </w:t>
        </w:r>
      </w:ins>
      <m:oMath>
        <m:r>
          <w:del w:id="2895" w:author="Garrick W Bruening" w:date="2020-09-21T14:50:00Z">
            <m:rPr>
              <m:nor/>
            </m:rPr>
            <w:rPr>
              <w:rFonts w:cstheme="minorHAnsi"/>
              <w:rPrChange w:id="2896" w:author="Garrick W Bruening" w:date="2020-07-27T20:45:00Z">
                <w:rPr>
                  <w:rFonts w:ascii="Cambria Math" w:hAnsi="Cambria Math"/>
                </w:rPr>
              </w:rPrChange>
            </w:rPr>
            <m:t>±</m:t>
          </w:del>
        </m:r>
      </m:oMath>
      <w:ins w:id="2897" w:author="Garrick W Bruening" w:date="2020-07-25T10:41:00Z">
        <w:r w:rsidR="00CF1029" w:rsidRPr="009802F2">
          <w:t>m/s for experiment 2b, and</w:t>
        </w:r>
      </w:ins>
      <w:ins w:id="2898" w:author="Garrick W Bruening" w:date="2020-07-25T10:42:00Z">
        <w:r w:rsidR="00C550A7" w:rsidRPr="009802F2">
          <w:t xml:space="preserve"> </w:t>
        </w:r>
      </w:ins>
      <w:ins w:id="2899" w:author="Garrick W Bruening" w:date="2020-09-21T15:28:00Z">
        <w:r w:rsidR="002F47AD" w:rsidRPr="009802F2">
          <w:t>-0.098</w:t>
        </w:r>
      </w:ins>
      <w:ins w:id="2900" w:author="Garrick W Bruening" w:date="2020-09-21T15:31:00Z">
        <w:r w:rsidR="00C934EC" w:rsidRPr="009802F2">
          <w:t xml:space="preserve"> </w:t>
        </w:r>
      </w:ins>
      <m:oMath>
        <m:r>
          <w:ins w:id="2901" w:author="Garrick W Bruening" w:date="2020-09-21T15:31:00Z">
            <m:rPr>
              <m:nor/>
            </m:rPr>
            <w:rPr>
              <w:rFonts w:cstheme="minorHAnsi"/>
            </w:rPr>
            <m:t>±</m:t>
          </w:ins>
        </m:r>
      </m:oMath>
      <w:ins w:id="2902" w:author="Garrick W Bruening" w:date="2020-09-21T15:31:00Z">
        <w:r w:rsidR="00C934EC" w:rsidRPr="009802F2">
          <w:rPr>
            <w:rFonts w:eastAsiaTheme="minorEastAsia"/>
          </w:rPr>
          <w:t xml:space="preserve"> </w:t>
        </w:r>
      </w:ins>
      <w:ins w:id="2903" w:author="Garrick W Bruening" w:date="2020-09-21T15:28:00Z">
        <w:r w:rsidR="000004F4" w:rsidRPr="009802F2">
          <w:rPr>
            <w:rFonts w:eastAsiaTheme="minorEastAsia"/>
          </w:rPr>
          <w:t>5.077</w:t>
        </w:r>
      </w:ins>
      <w:ins w:id="2904" w:author="Garrick W Bruening" w:date="2020-09-21T14:54:00Z">
        <w:r w:rsidR="005C2B39" w:rsidRPr="009802F2">
          <w:t xml:space="preserve"> </w:t>
        </w:r>
      </w:ins>
      <m:oMath>
        <m:r>
          <w:del w:id="2905" w:author="Garrick W Bruening" w:date="2020-09-21T14:54:00Z">
            <m:rPr>
              <m:nor/>
            </m:rPr>
            <w:rPr>
              <w:rFonts w:cstheme="minorHAnsi"/>
              <w:rPrChange w:id="2906" w:author="Garrick W Bruening" w:date="2020-07-27T20:45:00Z">
                <w:rPr>
                  <w:rFonts w:ascii="Cambria Math" w:hAnsi="Cambria Math"/>
                </w:rPr>
              </w:rPrChange>
            </w:rPr>
            <m:t>±</m:t>
          </w:del>
        </m:r>
      </m:oMath>
      <w:ins w:id="2907" w:author="Garrick W Bruening" w:date="2020-07-25T10:42:00Z">
        <w:r w:rsidR="00595B88" w:rsidRPr="009802F2">
          <w:t>mm/s in experiment 2c</w:t>
        </w:r>
      </w:ins>
      <w:commentRangeEnd w:id="2862"/>
      <w:ins w:id="2908" w:author="Garrick W Bruening" w:date="2020-09-01T13:52:00Z">
        <w:r w:rsidR="00E74484" w:rsidRPr="009802F2">
          <w:rPr>
            <w:rStyle w:val="CommentReference"/>
          </w:rPr>
          <w:commentReference w:id="2862"/>
        </w:r>
      </w:ins>
      <w:del w:id="2909" w:author="Garrick W Bruening" w:date="2020-07-25T10:42:00Z">
        <w:r w:rsidR="007B367D" w:rsidRPr="009802F2" w:rsidDel="00595B88">
          <w:delText xml:space="preserve">and </w:delText>
        </w:r>
      </w:del>
      <w:del w:id="2910" w:author="Garrick W Bruening" w:date="2020-07-25T10:40:00Z">
        <w:r w:rsidR="007B367D" w:rsidRPr="009802F2" w:rsidDel="00CB4261">
          <w:delText>0.43</w:delText>
        </w:r>
      </w:del>
      <w:del w:id="2911" w:author="Garrick W Bruening" w:date="2020-07-25T10:42:00Z">
        <w:r w:rsidR="007B367D" w:rsidRPr="009802F2" w:rsidDel="00595B88">
          <w:delText xml:space="preserve"> $\pm$ 0.</w:delText>
        </w:r>
      </w:del>
      <w:del w:id="2912" w:author="Garrick W Bruening" w:date="2020-07-25T10:40:00Z">
        <w:r w:rsidR="007B367D" w:rsidRPr="009802F2" w:rsidDel="00C84CD6">
          <w:delText>0</w:delText>
        </w:r>
      </w:del>
      <w:del w:id="2913" w:author="Garrick W Bruening" w:date="2020-07-25T10:42:00Z">
        <w:r w:rsidR="007B367D" w:rsidRPr="009802F2" w:rsidDel="00595B88">
          <w:delText>46 mm/s f or experiment 2.</w:delText>
        </w:r>
      </w:del>
      <w:ins w:id="2914" w:author="Garrick W Bruening" w:date="2020-07-25T10:42:00Z">
        <w:r w:rsidR="00595B88" w:rsidRPr="009802F2">
          <w:t>.</w:t>
        </w:r>
      </w:ins>
      <w:r w:rsidR="007B367D" w:rsidRPr="009802F2">
        <w:t xml:space="preserve"> To detect movement offset we found the first time the reaching movement </w:t>
      </w:r>
      <w:del w:id="2915" w:author="Garrick W Bruening" w:date="2020-07-25T10:45:00Z">
        <w:r w:rsidR="007B367D" w:rsidRPr="009802F2" w:rsidDel="00DE6324">
          <w:delText>passed the arc or circle at 9 cm</w:delText>
        </w:r>
      </w:del>
      <w:ins w:id="2916" w:author="Garrick W Bruening" w:date="2020-07-25T10:45:00Z">
        <w:r w:rsidR="00DE6324" w:rsidRPr="009802F2">
          <w:t>was first 9 cm away</w:t>
        </w:r>
      </w:ins>
      <w:ins w:id="2917" w:author="Alaa Ahmed" w:date="2020-07-27T18:08:00Z">
        <w:r w:rsidR="00DB5E29" w:rsidRPr="009802F2">
          <w:t xml:space="preserve"> </w:t>
        </w:r>
        <w:del w:id="2918" w:author="Garrick W Bruening" w:date="2020-07-27T20:46:00Z">
          <w:r w:rsidR="00DB5E29" w:rsidRPr="009802F2">
            <w:delText>(do you mean Euclidean distance?)</w:delText>
          </w:r>
        </w:del>
      </w:ins>
      <w:ins w:id="2919" w:author="Garrick W Bruening" w:date="2020-07-25T10:45:00Z">
        <w:r w:rsidR="00DE6324" w:rsidRPr="009802F2">
          <w:t>f</w:t>
        </w:r>
        <w:del w:id="2920" w:author="Alaa Ahmed" w:date="2020-07-27T18:08:00Z">
          <w:r w:rsidR="00DE6324" w:rsidRPr="009802F2" w:rsidDel="00DB5E29">
            <w:delText>o</w:delText>
          </w:r>
        </w:del>
        <w:r w:rsidR="00DE6324" w:rsidRPr="009802F2">
          <w:t>r</w:t>
        </w:r>
      </w:ins>
      <w:ins w:id="2921" w:author="Alaa Ahmed" w:date="2020-07-27T18:08:00Z">
        <w:r w:rsidR="00DB5E29" w:rsidRPr="009802F2">
          <w:t>o</w:t>
        </w:r>
      </w:ins>
      <w:ins w:id="2922" w:author="Garrick W Bruening" w:date="2020-07-25T10:45:00Z">
        <w:r w:rsidR="00DE6324" w:rsidRPr="009802F2">
          <w:t>m the home circle</w:t>
        </w:r>
        <w:r w:rsidR="00CC4A64" w:rsidRPr="009802F2">
          <w:t>,</w:t>
        </w:r>
      </w:ins>
      <w:del w:id="2923" w:author="Garrick W Bruening" w:date="2020-07-25T10:45:00Z">
        <w:r w:rsidR="007B367D" w:rsidRPr="009802F2" w:rsidDel="00CC4A64">
          <w:delText xml:space="preserve">. We </w:delText>
        </w:r>
      </w:del>
      <w:ins w:id="2924" w:author="Garrick W Bruening" w:date="2020-07-25T10:45:00Z">
        <w:r w:rsidR="00CC4A64" w:rsidRPr="009802F2">
          <w:t xml:space="preserve"> </w:t>
        </w:r>
      </w:ins>
      <w:r w:rsidR="007B367D" w:rsidRPr="009802F2">
        <w:t>then use</w:t>
      </w:r>
      <w:ins w:id="2925" w:author="Alaa Ahmed" w:date="2020-07-27T18:08:00Z">
        <w:r w:rsidR="00DB5E29" w:rsidRPr="009802F2">
          <w:t>d</w:t>
        </w:r>
      </w:ins>
      <w:r w:rsidR="007B367D" w:rsidRPr="009802F2">
        <w:t xml:space="preserve"> the same method as reaction time to determine the offset. We find the first time the standard deviation of the</w:t>
      </w:r>
      <w:commentRangeStart w:id="2926"/>
      <w:commentRangeStart w:id="2927"/>
      <w:r w:rsidR="007B367D" w:rsidRPr="009802F2">
        <w:t xml:space="preserve"> </w:t>
      </w:r>
      <w:del w:id="2928" w:author="Garrick W Bruening" w:date="2020-07-27T19:13:00Z">
        <w:r w:rsidR="007B367D" w:rsidRPr="009802F2">
          <w:delText xml:space="preserve">tangential </w:delText>
        </w:r>
      </w:del>
      <w:commentRangeEnd w:id="2926"/>
      <w:commentRangeEnd w:id="2927"/>
      <w:ins w:id="2929" w:author="Garrick W Bruening" w:date="2020-07-27T19:13:00Z">
        <w:r w:rsidR="00F27A09" w:rsidRPr="009802F2">
          <w:t>velocity towards the target</w:t>
        </w:r>
        <w:del w:id="2930" w:author="Alaa Ahmed" w:date="2020-08-03T16:19:00Z">
          <w:r w:rsidR="00F27A09" w:rsidRPr="009802F2" w:rsidDel="00B56527">
            <w:delText xml:space="preserve"> </w:delText>
          </w:r>
        </w:del>
      </w:ins>
      <w:del w:id="2931" w:author="Alaa Ahmed" w:date="2020-08-03T16:19:00Z">
        <w:r w:rsidR="009E7AB4" w:rsidRPr="009802F2" w:rsidDel="00B56527">
          <w:rPr>
            <w:rStyle w:val="CommentReference"/>
          </w:rPr>
          <w:commentReference w:id="2926"/>
        </w:r>
        <w:r w:rsidR="00916F4C" w:rsidRPr="009802F2" w:rsidDel="00B56527">
          <w:rPr>
            <w:rStyle w:val="CommentReference"/>
          </w:rPr>
          <w:commentReference w:id="2927"/>
        </w:r>
        <w:r w:rsidR="007B367D" w:rsidRPr="009802F2" w:rsidDel="00B56527">
          <w:delText>velocity</w:delText>
        </w:r>
      </w:del>
      <w:r w:rsidR="007B367D" w:rsidRPr="009802F2">
        <w:t xml:space="preserve"> is less than 2e</w:t>
      </w:r>
      <w:r w:rsidR="007B367D" w:rsidRPr="009802F2">
        <w:rPr>
          <w:vertAlign w:val="superscript"/>
          <w:rPrChange w:id="2932" w:author="Garrick W Bruening" w:date="2020-07-27T23:34:00Z">
            <w:rPr/>
          </w:rPrChange>
        </w:rPr>
        <w:t>-3</w:t>
      </w:r>
      <w:r w:rsidR="007B367D" w:rsidRPr="009802F2">
        <w:t>.</w:t>
      </w:r>
    </w:p>
    <w:p w14:paraId="3F96F4FB" w14:textId="2AF6BC8E" w:rsidR="007B367D" w:rsidRPr="009802F2" w:rsidRDefault="7B9A9A9A" w:rsidP="007B367D">
      <w:pPr>
        <w:rPr>
          <w:del w:id="2933" w:author="Garrick W Bruening" w:date="2020-07-25T19:52:00Z"/>
        </w:rPr>
      </w:pPr>
      <w:ins w:id="2934" w:author="Garrick W Bruening" w:date="2020-07-25T19:52:00Z">
        <w:r w:rsidRPr="009802F2">
          <w:t xml:space="preserve">Because </w:t>
        </w:r>
        <w:r w:rsidR="007B367D" w:rsidRPr="009802F2">
          <w:t xml:space="preserve">reaction time </w:t>
        </w:r>
        <w:r w:rsidRPr="009802F2">
          <w:t xml:space="preserve">algorithms can be dependent on movement duration </w:t>
        </w:r>
      </w:ins>
      <w:r w:rsidR="00757FEC" w:rsidRPr="009802F2">
        <w:fldChar w:fldCharType="begin"/>
      </w:r>
      <w:r w:rsidR="00EF525D" w:rsidRPr="009802F2">
        <w:instrText xml:space="preserve"> ADDIN ZOTERO_ITEM CSL_CITATION {"citationID":"LkVij9Bh","properties":{"formattedCitation":"[39], [40]","plainCitation":"[39], [40]","noteIndex":0},"citationItems":[{"id":57,"uris":["http://zotero.org/users/4343224/items/FG483IL3"],"uri":["http://zotero.org/users/4343224/items/FG483IL3"],"itemData":{"id":57,"type":"article-journal","abstract":"Comparing many ways of measuring and analyzing reaction times reveals that the chosen method influences both the judged reaction time and, more importantly, conclusions about how the reaction time depends on the circumstances under study. The task was to lift one's finger in response to a tone. The response amplitude was either constrained or not. Constraining the amplitude made the response less vigorous. When the response was less vigorous it took longer to move far enough to release a switch or exceed the elasticity of the finger pulp. Although using a micro-switch would have made the reaction time appear to be longer for the constrained movement, reaction times determined in the most reliable ways were not systematically longer for the constrained movement. The most reliable method is to use extrapolation of the change in the average force that the finger exerts on the surface to estimate the reaction time.","container-title":"Journal of Motor Behavior","DOI":"10.1080/00222895.2018.1518311","title":"How Can You Best Measure Reaction Times?","URL":"https://www.tandfonline.com/doi/full/10.1080/00222895.2018.1518311","author":[{"family":"Brenner","given":"Eli"},{"family":"Smeets","given":"Jeroen B. J."}],"accessed":{"date-parts":[["2018",10,30]]},"issued":{"date-parts":[["2018",8]]}}},{"id":918,"uris":["http://zotero.org/users/4343224/items/RHE9INRY"],"uri":["http://zotero.org/users/4343224/items/RHE9INRY"],"itemData":{"id":918,"type":"article-journal","abstract":"A common aspect of individuality is our subjective preferences in evaluation of reward and effort. The neural circuits that evaluate these commodities influence circuits that control our movements, raising the possibility that vigor differences between individuals may also be a trait of individuality, reflecting a willingness to expend effort. In contrast, classic theories in motor control suggest that vigor differences reflect a speed-accuracy trade-off, predicting that those who move fast are sacrificing accuracy for speed. Here we tested these contrasting hypotheses. We measured motion of the eyes, head, and arm in healthy humans during various elementary movements (saccades, head-free gaze shifts, and reaching). For each person we characterized their vigor, i.e., the speed with which they moved a body part (peak velocity) with respect to the population mean. Some moved with low vigor, while others moved with high vigor. Those with high vigor tended to react sooner to a visual stimulus, moving both their eyes and arm with a shorter reaction time. Arm and head vigor were tightly linked: individuals who moved their head with high vigor also moved their arm with high vigor. However, eye vigor did not correspond strongly with arm or head vigor. In all modalities, vigor had no impact on end-point accuracy, demonstrating that differences in vigor were not due to a speed-accuracy trade-off. Our results suggest that movement vigor may be a trait of individuality, not reflecting a willingness to accept inaccuracy but demonstrating a propensity to expend effort. NEW &amp; NOTEWORTHY A common aspect of individuality is how we evaluate economic variables like reward and effort. This valuation affects not only decision making but also motor control, raising the possibility that vigor may be distinct between individuals but conserved across movements within an individual. Here we report conservation of vigor across elementary skeletal movements, but not eye movements, raising the possibility that the individuality of our movements may be driven by a common neural mechanism of effort evaluation across modalities of skeletal motor control.","container-title":"Journal of Neurophysiology","DOI":"10.1152/jn.00033.2018","ISSN":"1522-1598","issue":"2","language":"eng","note":"PMID: 29766769\nPMCID: PMC6139450","page":"741–757","title":"Movement vigor as a traitlike attribute of individuality","volume":"120","author":[{"family":"Reppert","given":"Thomas R."},{"family":"Rigas","given":"Ioannis"},{"family":"Herzfeld","given":"David J."},{"family":"Sedaghat-Nejad","given":"Ehsan"},{"family":"Komogortsev","given":"Oleg"},{"family":"Shadmehr","given":"Reza"}],"issued":{"date-parts":[["2018",8]]}}}],"schema":"https://github.com/citation-style-language/schema/raw/master/csl-citation.json"} </w:instrText>
      </w:r>
      <w:r w:rsidR="00757FEC" w:rsidRPr="009802F2">
        <w:fldChar w:fldCharType="separate"/>
      </w:r>
      <w:r w:rsidR="00EF525D" w:rsidRPr="009802F2">
        <w:rPr>
          <w:rFonts w:ascii="Calibri" w:hAnsi="Calibri" w:cs="Calibri"/>
        </w:rPr>
        <w:t>[39], [40]</w:t>
      </w:r>
      <w:r w:rsidR="00757FEC" w:rsidRPr="009802F2">
        <w:fldChar w:fldCharType="end"/>
      </w:r>
      <w:ins w:id="2935" w:author="Garrick W Bruening" w:date="2020-07-25T19:52:00Z">
        <w:del w:id="2936" w:author="Garrick" w:date="2020-10-02T15:03:00Z">
          <w:r w:rsidRPr="009802F2" w:rsidDel="00757FEC">
            <w:delText>\cite{reppert_movement_2018,brenner_how_2018}</w:delText>
          </w:r>
        </w:del>
        <w:r w:rsidRPr="009802F2">
          <w:t>, we needed to compare these changes in reaction time to computed reaction times from simulated movements. These movements can be generated using the range of movement durations in experiment 1 or 2 (methods, sec \ref{</w:t>
        </w:r>
        <w:proofErr w:type="spellStart"/>
        <w:proofErr w:type="gramStart"/>
        <w:r w:rsidRPr="009802F2">
          <w:t>sec:get</w:t>
        </w:r>
        <w:proofErr w:type="gramEnd"/>
        <w:r w:rsidRPr="009802F2">
          <w:t>_mvttimes</w:t>
        </w:r>
        <w:proofErr w:type="spellEnd"/>
        <w:r w:rsidRPr="009802F2">
          <w:t xml:space="preserve">}). </w:t>
        </w:r>
      </w:ins>
      <w:del w:id="2937" w:author="Garrick W Bruening" w:date="2020-07-25T19:52:00Z">
        <w:r w:rsidR="6EE71B8C" w:rsidRPr="009802F2" w:rsidDel="6EE71B8C">
          <w:delText>We wanted tocompare the reaction times in the experiments to simulated</w:delText>
        </w:r>
        <w:r w:rsidR="007B367D" w:rsidRPr="009802F2">
          <w:delText xml:space="preserve"> reaching movements</w:delText>
        </w:r>
      </w:del>
      <w:r w:rsidR="007B367D" w:rsidRPr="009802F2">
        <w:t xml:space="preserve"> </w:t>
      </w:r>
      <w:r w:rsidR="3F6F7E99" w:rsidRPr="009802F2">
        <w:t xml:space="preserve">This will inform us if the reaction time changes are due to changes in movement duration or added mass. We simulate reaching movements with similar movement times to the experiment </w:t>
      </w:r>
      <w:r w:rsidR="007B367D" w:rsidRPr="009802F2">
        <w:t xml:space="preserve">using a minimum jerk trajectory and a simulation of the arm making reaching movements </w:t>
      </w:r>
      <w:r w:rsidR="00832701" w:rsidRPr="009802F2">
        <w:fldChar w:fldCharType="begin"/>
      </w:r>
      <w:r w:rsidR="00EF525D" w:rsidRPr="009802F2">
        <w:instrText xml:space="preserve"> ADDIN ZOTERO_ITEM CSL_CITATION {"citationID":"zCcPKQ2I","properties":{"formattedCitation":"[30]","plainCitation":"[30]","noteIndex":0},"citationItems":[{"id":767,"uris":["http://zotero.org/users/4343224/items/5YXUE584"],"uri":["http://zotero.org/users/4343224/items/5YXUE584"],"itemData":{"id":767,"type":"article-journal","abstract":"This paper presents studies of the coordination of voluntary human arm movements. A mathematical model is formulated which is shown to predict both the qualitative features and the quantitative details observed experimentally in planar, multijoint arm movements. Coordination is modeled mathematically by defining an objective function, a measure of performance for any possible movement. The unique trajectory which yields the best performance is determined using dynamic optimization theory. In the work presented here, the objective function is the square of the magnitude of jerk (rate of change of acceleration) of the hand integrated over the entire movement. This is equivalent to assuming that a major goal of motor coordination is the production of the smoothest possible movement of the hand. Experimental observations of human subjects performing voluntary unconstrained movements in a horizontal plane are presented. They confirm the following predictions of the mathematical model: unconstrained point-to-point motions are approximately straight with bell-shaped tangential velocity profiles; curved motions (through an intermediate point or around an obstacle) have portions of low curvature joined by portions of high curvature; at points of high curvature, the tangential velocity is reduced; the durations of the low-curvature portions are approximately equal. The theoretical analysis is based solely on the kinematics of movement independent of the dynamics of the musculoskeletal system and is successful only when formulated in terms of the motion of the hand in extracorporal space. The implications with respect to movement organization are discussed.","container-title":"Journal of Neuroscience","ISSN":"0270-6474, 1529-2401","issue":"7","language":"en","note":"PMID: 4020415","page":"1688–1703","title":"The coordination of arm movements: an experimentally confirmed mathematical model","title-short":"The coordination of arm movements","volume":"5","author":[{"family":"Flash","given":"T."},{"family":"Hogan","given":"N."}],"issued":{"date-parts":[["1985",7]]}}}],"schema":"https://github.com/citation-style-language/schema/raw/master/csl-citation.json"} </w:instrText>
      </w:r>
      <w:r w:rsidR="00832701" w:rsidRPr="009802F2">
        <w:fldChar w:fldCharType="separate"/>
      </w:r>
      <w:r w:rsidR="00EF525D" w:rsidRPr="009802F2">
        <w:rPr>
          <w:rFonts w:ascii="Calibri" w:hAnsi="Calibri" w:cs="Calibri"/>
        </w:rPr>
        <w:t>[30]</w:t>
      </w:r>
      <w:r w:rsidR="00832701" w:rsidRPr="009802F2">
        <w:fldChar w:fldCharType="end"/>
      </w:r>
      <w:del w:id="2938" w:author="Garrick" w:date="2020-10-02T15:05:00Z">
        <w:r w:rsidR="007B367D" w:rsidRPr="009802F2" w:rsidDel="007E0710">
          <w:delText>\cite{flash_coordination_1985}</w:delText>
        </w:r>
      </w:del>
      <w:r w:rsidR="007B367D" w:rsidRPr="009802F2">
        <w:t xml:space="preserve">. Using the minimum jerk simulation, we found that over the span of movement durations for experiment </w:t>
      </w:r>
      <w:r w:rsidR="00A61D04" w:rsidRPr="009802F2">
        <w:t xml:space="preserve">1 </w:t>
      </w:r>
      <w:r w:rsidR="007B367D" w:rsidRPr="009802F2">
        <w:t>the reaction time would increase with increasing movement duration. Over the movement duration ranges (.45 s – 1.4 s) the reaction time would increase</w:t>
      </w:r>
      <w:ins w:id="2939" w:author="Garrick W Bruening" w:date="2020-09-21T14:55:00Z">
        <w:r w:rsidR="007B367D" w:rsidRPr="009802F2">
          <w:t xml:space="preserve"> </w:t>
        </w:r>
        <w:r w:rsidR="003A4808" w:rsidRPr="009802F2">
          <w:t>due to the algorithm</w:t>
        </w:r>
      </w:ins>
      <w:r w:rsidR="007B367D" w:rsidRPr="009802F2">
        <w:t xml:space="preserve"> by 40 </w:t>
      </w:r>
      <w:proofErr w:type="spellStart"/>
      <w:r w:rsidR="007B367D" w:rsidRPr="009802F2">
        <w:t>ms.</w:t>
      </w:r>
      <w:proofErr w:type="spellEnd"/>
      <w:r w:rsidR="007B367D" w:rsidRPr="009802F2">
        <w:t xml:space="preserve"> Simulating the minimum jerk for experiment </w:t>
      </w:r>
      <w:r w:rsidR="0058444D" w:rsidRPr="009802F2">
        <w:t>two</w:t>
      </w:r>
      <w:r w:rsidR="007B367D" w:rsidRPr="009802F2">
        <w:t xml:space="preserve">, over the movement durations (0.77s – 0.90s), the reaction time would increase by 0.3 </w:t>
      </w:r>
      <w:proofErr w:type="spellStart"/>
      <w:r w:rsidR="007B367D" w:rsidRPr="009802F2">
        <w:t>ms.</w:t>
      </w:r>
      <w:proofErr w:type="spellEnd"/>
      <w:r w:rsidR="007B367D" w:rsidRPr="009802F2">
        <w:t xml:space="preserve"> We also used a biomechanical model of the arm </w:t>
      </w:r>
      <w:r w:rsidR="0058444D" w:rsidRPr="009802F2">
        <w:t>like</w:t>
      </w:r>
      <w:r w:rsidR="007B367D" w:rsidRPr="009802F2">
        <w:t xml:space="preserve"> other studies to test if the change in reaction time could be attributed to subjects using the same control signal for different masses</w:t>
      </w:r>
      <w:r w:rsidR="007E0710" w:rsidRPr="009802F2">
        <w:fldChar w:fldCharType="begin"/>
      </w:r>
      <w:r w:rsidR="00EF525D" w:rsidRPr="009802F2">
        <w:instrText xml:space="preserve"> ADDIN ZOTERO_ITEM CSL_CITATION {"citationID":"bXAbhG1F","properties":{"formattedCitation":"[41]","plainCitation":"[41]","noteIndex":0},"citationItems":[{"id":951,"uris":["http://zotero.org/users/4343224/items/DQ8DZ8ES"],"uri":["http://zotero.org/users/4343224/items/DQ8DZ8ES"],"itemData":{"id":951,"type":"article-journal","abstract":"This paper presents an iterative Linear-Quadratic-Gaussian method for locally-optimal control and estimation of non-linear stochastic systems. The new method constructs an affine feedback control law, obtained by minimizing a novel quadratic approximation to the optimal cost-to-go function, and a non-adaptive estimator optimized with respect to the current control law. The control law and filter are iteratively improved until convergence. The performance of the algorithm is illustrated on a complex biomechanical control problem involving a stochastic model of the human arm.","container-title":"International Journal of Control","DOI":"10.1080/00207170701364913","ISSN":"0020-7179","issue":"9","page":"1439–1453","title":"Iterative linearization methods for approximately optimal control and estimation of non-linear stochastic system","volume":"80","author":[{"family":"Li","given":"W."},{"family":"Todorov","given":"E."}],"issued":{"date-parts":[["2007",9]]}}}],"schema":"https://github.com/citation-style-language/schema/raw/master/csl-citation.json"} </w:instrText>
      </w:r>
      <w:r w:rsidR="007E0710" w:rsidRPr="009802F2">
        <w:fldChar w:fldCharType="separate"/>
      </w:r>
      <w:r w:rsidR="00EF525D" w:rsidRPr="009802F2">
        <w:rPr>
          <w:rFonts w:ascii="Calibri" w:hAnsi="Calibri" w:cs="Calibri"/>
        </w:rPr>
        <w:t>[41]</w:t>
      </w:r>
      <w:r w:rsidR="007E0710" w:rsidRPr="009802F2">
        <w:fldChar w:fldCharType="end"/>
      </w:r>
      <w:del w:id="2940" w:author="Garrick" w:date="2020-10-02T15:05:00Z">
        <w:r w:rsidR="007B367D" w:rsidRPr="009802F2" w:rsidDel="007E0710">
          <w:delText xml:space="preserve"> \cite{li_iterative_2007}</w:delText>
        </w:r>
      </w:del>
      <w:r w:rsidR="007B367D" w:rsidRPr="009802F2">
        <w:t xml:space="preserve">. The reaction time change given the same control signal across masses was small, about 3 </w:t>
      </w:r>
      <w:proofErr w:type="spellStart"/>
      <w:r w:rsidR="007B367D" w:rsidRPr="009802F2">
        <w:t>ms.</w:t>
      </w:r>
      <w:commentRangeStart w:id="2941"/>
      <w:commentRangeStart w:id="2942"/>
      <w:proofErr w:type="spellEnd"/>
    </w:p>
    <w:p w14:paraId="49E72617" w14:textId="4FEC7C15" w:rsidR="00AA4E24" w:rsidRPr="009802F2" w:rsidRDefault="00AA4E24" w:rsidP="007B367D">
      <w:pPr>
        <w:rPr>
          <w:del w:id="2943" w:author="Garrick W Bruening" w:date="2020-07-25T19:52:00Z"/>
        </w:rPr>
      </w:pPr>
    </w:p>
    <w:p w14:paraId="6485D48F" w14:textId="135DD419" w:rsidR="007B367D" w:rsidRPr="009802F2" w:rsidRDefault="007B367D" w:rsidP="007B367D">
      <w:del w:id="2944" w:author="Garrick W Bruening" w:date="2020-07-25T19:51:00Z">
        <w:r w:rsidRPr="009802F2">
          <w:delText xml:space="preserve">In this </w:delText>
        </w:r>
      </w:del>
      <w:del w:id="2945" w:author="Garrick W Bruening" w:date="2020-07-25T10:48:00Z">
        <w:r w:rsidRPr="009802F2" w:rsidDel="00AA4E24">
          <w:delText xml:space="preserve">experiment </w:delText>
        </w:r>
      </w:del>
      <w:del w:id="2946" w:author="Garrick W Bruening" w:date="2020-07-25T19:51:00Z">
        <w:r w:rsidRPr="009802F2">
          <w:delText>there are a large range of movement durations and this may affect the calculated reaction times \cite{brenner_how_2018,reppert_movement_2018}. By simulating movements with similar durations, we found that reaction times can range about 40ms due to the algorithm used to detect movement onset.</w:delText>
        </w:r>
      </w:del>
      <w:r w:rsidRPr="009802F2">
        <w:t xml:space="preserve"> In experiment </w:t>
      </w:r>
      <w:del w:id="2947" w:author="Garrick W Bruening" w:date="2020-07-25T10:47:00Z">
        <w:r w:rsidRPr="009802F2" w:rsidDel="00310EFF">
          <w:delText>2</w:delText>
        </w:r>
      </w:del>
      <w:ins w:id="2948" w:author="Garrick W Bruening" w:date="2020-07-25T10:48:00Z">
        <w:r w:rsidR="00350533" w:rsidRPr="009802F2">
          <w:t>one</w:t>
        </w:r>
      </w:ins>
      <w:r w:rsidRPr="009802F2">
        <w:t xml:space="preserve">, the average reaction times across speeds ranged from 0.1377s to 0.245s. This is much larger than the effect of movement duration from the simulated movement durations </w:t>
      </w:r>
      <w:del w:id="2949" w:author="Garrick W Bruening" w:date="2020-07-25T10:47:00Z">
        <w:r w:rsidRPr="009802F2" w:rsidDel="0050256A">
          <w:delText xml:space="preserve">(108 ms vs 40 ms) </w:delText>
        </w:r>
      </w:del>
      <w:r w:rsidRPr="009802F2">
        <w:t xml:space="preserve">simulation </w:t>
      </w:r>
      <w:del w:id="2950" w:author="Garrick" w:date="2020-10-02T15:03:00Z">
        <w:r w:rsidRPr="009802F2">
          <w:delText>similar to</w:delText>
        </w:r>
      </w:del>
      <w:ins w:id="2951" w:author="Garrick" w:date="2020-10-02T15:03:00Z">
        <w:r w:rsidR="00757FEC" w:rsidRPr="009802F2">
          <w:t>like</w:t>
        </w:r>
      </w:ins>
      <w:r w:rsidRPr="009802F2">
        <w:t xml:space="preserve"> experiment one</w:t>
      </w:r>
      <w:ins w:id="2952" w:author="Garrick W Bruening" w:date="2020-07-25T10:47:00Z">
        <w:r w:rsidR="0050256A" w:rsidRPr="009802F2">
          <w:t xml:space="preserve"> (108 </w:t>
        </w:r>
        <w:proofErr w:type="spellStart"/>
        <w:r w:rsidR="0050256A" w:rsidRPr="009802F2">
          <w:t>ms</w:t>
        </w:r>
        <w:proofErr w:type="spellEnd"/>
        <w:r w:rsidR="0050256A" w:rsidRPr="009802F2">
          <w:t xml:space="preserve"> experimental vs 40 </w:t>
        </w:r>
        <w:proofErr w:type="spellStart"/>
        <w:r w:rsidR="0050256A" w:rsidRPr="009802F2">
          <w:t>ms</w:t>
        </w:r>
        <w:proofErr w:type="spellEnd"/>
        <w:r w:rsidR="0050256A" w:rsidRPr="009802F2">
          <w:t xml:space="preserve"> simulated)</w:t>
        </w:r>
      </w:ins>
      <w:r w:rsidRPr="009802F2">
        <w:t>. The algorithm used is affected by movement duration, but the change in calculated reaction time is greater than the range from just the effect of speed on the calculated duration.</w:t>
      </w:r>
    </w:p>
    <w:p w14:paraId="69819BA1" w14:textId="21ABC9E7" w:rsidR="007B367D" w:rsidRPr="009802F2" w:rsidRDefault="00787743" w:rsidP="007B367D">
      <w:pPr>
        <w:rPr>
          <w:ins w:id="2953" w:author="Garrick W Bruening" w:date="2020-07-27T11:10:00Z"/>
        </w:rPr>
      </w:pPr>
      <w:ins w:id="2954" w:author="Garrick W Bruening" w:date="2020-07-25T10:48:00Z">
        <w:r w:rsidRPr="009802F2">
          <w:t xml:space="preserve">In experiment 2, </w:t>
        </w:r>
      </w:ins>
      <w:del w:id="2955" w:author="Garrick W Bruening" w:date="2020-07-25T10:48:00Z">
        <w:r w:rsidR="007B367D" w:rsidRPr="009802F2" w:rsidDel="00AA4E24">
          <w:delText xml:space="preserve">Because reaction time algorithms can be dependent on movement duration \cite{reppert_movement_2018,brenner_how_2018}, we needed to compare these changes in reaction time to computed reaction times from simulated movements. These movements can be generated using the range of movement durations in experiment 1 or 2 (methods, sec \ref{sec:get_mvttimes}). </w:delText>
        </w:r>
        <w:r w:rsidR="007B367D" w:rsidRPr="009802F2" w:rsidDel="00787743">
          <w:delText>T</w:delText>
        </w:r>
      </w:del>
      <w:ins w:id="2956" w:author="Garrick W Bruening" w:date="2020-07-25T10:48:00Z">
        <w:r w:rsidRPr="009802F2">
          <w:t>t</w:t>
        </w:r>
      </w:ins>
      <w:r w:rsidR="007B367D" w:rsidRPr="009802F2">
        <w:t xml:space="preserve">he range of reaction times calculated from the simulated movements ranged 0.3ms. The reaction times calculated from this experiment ranged </w:t>
      </w:r>
      <w:ins w:id="2957" w:author="Garrick W Bruening" w:date="2020-09-21T14:56:00Z">
        <w:r w:rsidR="00AC135E" w:rsidRPr="009802F2">
          <w:t xml:space="preserve">by ~17 </w:t>
        </w:r>
        <w:proofErr w:type="spellStart"/>
        <w:r w:rsidR="00AC135E" w:rsidRPr="009802F2">
          <w:t>ms</w:t>
        </w:r>
      </w:ins>
      <w:proofErr w:type="spellEnd"/>
      <w:del w:id="2958" w:author="Garrick W Bruening" w:date="2020-09-21T14:56:00Z">
        <w:r w:rsidR="007B367D" w:rsidRPr="009802F2">
          <w:delText>\textasciitilde17ms</w:delText>
        </w:r>
      </w:del>
      <w:ins w:id="2959" w:author="Garrick W Bruening" w:date="2020-07-25T10:50:00Z">
        <w:r w:rsidR="000F4A4F" w:rsidRPr="009802F2">
          <w:t xml:space="preserve"> for experiment 2a, ~</w:t>
        </w:r>
        <w:r w:rsidR="002333AF" w:rsidRPr="009802F2">
          <w:t xml:space="preserve">24ms in experiment 2b, and ~15 </w:t>
        </w:r>
        <w:proofErr w:type="spellStart"/>
        <w:r w:rsidR="002333AF" w:rsidRPr="009802F2">
          <w:t>ms</w:t>
        </w:r>
        <w:proofErr w:type="spellEnd"/>
        <w:r w:rsidR="002333AF" w:rsidRPr="009802F2">
          <w:t xml:space="preserve"> in 2c</w:t>
        </w:r>
      </w:ins>
      <w:r w:rsidR="007B367D" w:rsidRPr="009802F2">
        <w:t>. The reaction time range</w:t>
      </w:r>
      <w:del w:id="2960" w:author="Garrick W Bruening" w:date="2020-07-25T10:49:00Z">
        <w:r w:rsidR="007B367D" w:rsidRPr="009802F2" w:rsidDel="00787743">
          <w:delText>s</w:delText>
        </w:r>
      </w:del>
      <w:r w:rsidR="007B367D" w:rsidRPr="009802F2">
        <w:t xml:space="preserve"> in experiment one </w:t>
      </w:r>
      <w:del w:id="2961" w:author="Garrick W Bruening" w:date="2020-07-25T10:49:00Z">
        <w:r w:rsidR="007B367D" w:rsidRPr="009802F2" w:rsidDel="00787743">
          <w:delText>have</w:delText>
        </w:r>
      </w:del>
      <w:ins w:id="2962" w:author="Garrick W Bruening" w:date="2020-07-25T10:49:00Z">
        <w:r w:rsidRPr="009802F2">
          <w:t>has</w:t>
        </w:r>
      </w:ins>
      <w:r w:rsidR="007B367D" w:rsidRPr="009802F2">
        <w:t xml:space="preserve"> a much larger range than the calculated reaction times of the simulated movements. This indicates that the changes in reaction time were due to mass, not the movement onset algorithm</w:t>
      </w:r>
      <w:commentRangeEnd w:id="2941"/>
      <w:ins w:id="2963" w:author="Garrick W Bruening" w:date="2020-09-21T14:56:00Z">
        <w:r w:rsidR="00D2109A" w:rsidRPr="009802F2">
          <w:t xml:space="preserve"> or changes in the movement durations</w:t>
        </w:r>
      </w:ins>
      <w:r w:rsidR="007B367D" w:rsidRPr="009802F2">
        <w:t>.</w:t>
      </w:r>
      <w:r w:rsidRPr="009802F2">
        <w:rPr>
          <w:rStyle w:val="CommentReference"/>
        </w:rPr>
        <w:commentReference w:id="2941"/>
      </w:r>
      <w:commentRangeEnd w:id="2942"/>
      <w:r w:rsidR="00EA1815" w:rsidRPr="009802F2">
        <w:rPr>
          <w:rStyle w:val="CommentReference"/>
        </w:rPr>
        <w:commentReference w:id="2942"/>
      </w:r>
    </w:p>
    <w:p w14:paraId="36AC22AD" w14:textId="29885F78" w:rsidR="000A726A" w:rsidRPr="009802F2" w:rsidRDefault="000A726A">
      <w:pPr>
        <w:pStyle w:val="Heading4"/>
        <w:rPr>
          <w:ins w:id="2964" w:author="Garrick W Bruening" w:date="2020-07-27T11:10:00Z"/>
        </w:rPr>
        <w:pPrChange w:id="2965" w:author="Garrick W Bruening" w:date="2020-10-06T12:08:00Z">
          <w:pPr>
            <w:pStyle w:val="Heading3"/>
          </w:pPr>
        </w:pPrChange>
      </w:pPr>
      <w:ins w:id="2966" w:author="Garrick W Bruening" w:date="2020-07-27T11:10:00Z">
        <w:r w:rsidRPr="009802F2">
          <w:rPr>
            <w:i w:val="0"/>
            <w:iCs w:val="0"/>
          </w:rPr>
          <w:t>Movement Duration</w:t>
        </w:r>
      </w:ins>
    </w:p>
    <w:p w14:paraId="27211768" w14:textId="4EF11FCD" w:rsidR="0093519D" w:rsidRPr="009802F2" w:rsidDel="0093519D" w:rsidRDefault="000A726A" w:rsidP="0093519D">
      <w:pPr>
        <w:rPr>
          <w:ins w:id="2967" w:author="Garrick W Bruening" w:date="2020-07-27T17:05:00Z"/>
          <w:del w:id="2968" w:author="Garrick W Bruening" w:date="2020-07-27T17:05:00Z"/>
        </w:rPr>
      </w:pPr>
      <w:ins w:id="2969" w:author="Garrick W Bruening" w:date="2020-07-27T11:10:00Z">
        <w:r w:rsidRPr="009802F2">
          <w:t>Movement duration is calculated as the time between movement onset and movement offset.</w:t>
        </w:r>
      </w:ins>
      <w:ins w:id="2970" w:author="Garrick W Bruening" w:date="2020-07-27T17:05:00Z">
        <w:r w:rsidR="0093519D" w:rsidRPr="009802F2">
          <w:t xml:space="preserve"> The desired movement times in experiment one </w:t>
        </w:r>
      </w:ins>
      <w:ins w:id="2971" w:author="Garrick W Bruening" w:date="2020-10-02T13:57:00Z">
        <w:r w:rsidR="00EC7681" w:rsidRPr="009802F2">
          <w:t>was</w:t>
        </w:r>
      </w:ins>
      <w:ins w:id="2972" w:author="Garrick W Bruening" w:date="2020-07-27T17:05:00Z">
        <w:r w:rsidR="0093519D" w:rsidRPr="009802F2">
          <w:t xml:space="preserve"> generally </w:t>
        </w:r>
        <w:del w:id="2973" w:author="Garrick W Bruening" w:date="2020-07-27T17:05:00Z">
          <w:r w:rsidR="0093519D" w:rsidRPr="009802F2" w:rsidDel="0093519D">
            <w:delText xml:space="preserve">were </w:delText>
          </w:r>
        </w:del>
        <w:r w:rsidR="0093519D" w:rsidRPr="009802F2">
          <w:t xml:space="preserve">longer than the prescribed movement times in the protocol. This is due to the feedback being given before the end the movement as subjects would take some time to settle on the target and feedback was given as soon as they touched the target. Movement duration was calculated using the time from reaction to the endpoint as described in the </w:t>
        </w:r>
        <w:del w:id="2974" w:author="Garrick W Bruening" w:date="2020-07-27T17:05:00Z">
          <w:r w:rsidR="0093519D" w:rsidRPr="009802F2" w:rsidDel="00C777E6">
            <w:delText>methods</w:delText>
          </w:r>
        </w:del>
        <w:r w:rsidR="00C777E6" w:rsidRPr="009802F2">
          <w:t>movement onset and offset sections</w:t>
        </w:r>
        <w:r w:rsidR="0093519D" w:rsidRPr="009802F2">
          <w:t>, not the prescribed time windows.</w:t>
        </w:r>
        <w:commentRangeStart w:id="2975"/>
        <w:commentRangeEnd w:id="2975"/>
        <w:r w:rsidR="0093519D" w:rsidRPr="009802F2">
          <w:rPr>
            <w:rStyle w:val="CommentReference"/>
          </w:rPr>
          <w:commentReference w:id="2975"/>
        </w:r>
      </w:ins>
    </w:p>
    <w:p w14:paraId="2C547B7E" w14:textId="3B8BB5F1" w:rsidR="000A726A" w:rsidRPr="009802F2" w:rsidRDefault="000A726A">
      <w:pPr>
        <w:rPr>
          <w:ins w:id="2976" w:author="Garrick W Bruening" w:date="2020-07-27T11:10:00Z"/>
        </w:rPr>
        <w:pPrChange w:id="2977" w:author="Garrick W Bruening" w:date="2020-07-27T11:10:00Z">
          <w:pPr>
            <w:pStyle w:val="Heading3"/>
          </w:pPr>
        </w:pPrChange>
      </w:pPr>
    </w:p>
    <w:p w14:paraId="0231F23B" w14:textId="40DB2536" w:rsidR="00351C8A" w:rsidRPr="009802F2" w:rsidRDefault="00351C8A">
      <w:pPr>
        <w:pStyle w:val="Heading4"/>
        <w:rPr>
          <w:ins w:id="2978" w:author="Garrick W Bruening" w:date="2020-07-27T11:10:00Z"/>
        </w:rPr>
        <w:pPrChange w:id="2979" w:author="Garrick W Bruening" w:date="2020-10-06T12:08:00Z">
          <w:pPr>
            <w:pStyle w:val="Heading3"/>
          </w:pPr>
        </w:pPrChange>
      </w:pPr>
      <w:ins w:id="2980" w:author="Garrick W Bruening" w:date="2020-07-27T11:10:00Z">
        <w:r w:rsidRPr="009802F2">
          <w:rPr>
            <w:i w:val="0"/>
            <w:iCs w:val="0"/>
          </w:rPr>
          <w:t>Peak Velocity</w:t>
        </w:r>
      </w:ins>
    </w:p>
    <w:p w14:paraId="363C5DC9" w14:textId="37139D5B" w:rsidR="000A726A" w:rsidRPr="009802F2" w:rsidRDefault="00916F4C" w:rsidP="007B367D">
      <w:ins w:id="2981" w:author="Garrick W Bruening" w:date="2020-07-27T19:16:00Z">
        <w:r w:rsidRPr="009802F2">
          <w:t xml:space="preserve">We define </w:t>
        </w:r>
      </w:ins>
      <w:commentRangeStart w:id="2982"/>
      <w:commentRangeEnd w:id="2982"/>
      <w:del w:id="2983" w:author="Garrick W Bruening" w:date="2020-07-27T19:15:00Z">
        <w:r w:rsidR="00F9483E" w:rsidRPr="009802F2">
          <w:rPr>
            <w:rStyle w:val="CommentReference"/>
          </w:rPr>
          <w:commentReference w:id="2982"/>
        </w:r>
      </w:del>
      <w:ins w:id="2984" w:author="Garrick W Bruening" w:date="2020-07-27T11:12:00Z">
        <w:r w:rsidR="00325BA3" w:rsidRPr="009802F2">
          <w:t xml:space="preserve">peak velocity as the peak </w:t>
        </w:r>
      </w:ins>
      <w:ins w:id="2985" w:author="Garrick W Bruening" w:date="2020-07-27T11:13:00Z">
        <w:r w:rsidR="00325BA3" w:rsidRPr="009802F2">
          <w:t>velocity towards the target</w:t>
        </w:r>
      </w:ins>
      <w:ins w:id="2986" w:author="Garrick W Bruening" w:date="2020-07-29T15:30:00Z">
        <w:r w:rsidR="00752AAF" w:rsidRPr="009802F2">
          <w:t xml:space="preserve"> in experiment 1, 2a</w:t>
        </w:r>
      </w:ins>
      <w:ins w:id="2987" w:author="Garrick W Bruening" w:date="2020-07-27T19:16:00Z">
        <w:r w:rsidRPr="009802F2">
          <w:t>, and</w:t>
        </w:r>
      </w:ins>
      <w:ins w:id="2988" w:author="Garrick W Bruening" w:date="2020-07-27T11:17:00Z">
        <w:r w:rsidR="00623ED2" w:rsidRPr="009802F2">
          <w:t xml:space="preserve"> </w:t>
        </w:r>
      </w:ins>
      <w:ins w:id="2989" w:author="Garrick W Bruening" w:date="2020-07-29T15:30:00Z">
        <w:r w:rsidR="00752AAF" w:rsidRPr="009802F2">
          <w:t>2b. Peak velocity towards the target</w:t>
        </w:r>
      </w:ins>
      <w:ins w:id="2990" w:author="Garrick W Bruening" w:date="2020-07-27T11:17:00Z">
        <w:r w:rsidR="00623ED2" w:rsidRPr="009802F2">
          <w:t xml:space="preserve"> </w:t>
        </w:r>
      </w:ins>
      <w:ins w:id="2991" w:author="Garrick W Bruening" w:date="2020-07-27T11:13:00Z">
        <w:r w:rsidR="00325BA3" w:rsidRPr="009802F2">
          <w:t xml:space="preserve">is </w:t>
        </w:r>
      </w:ins>
      <w:ins w:id="2992" w:author="Garrick W Bruening" w:date="2020-07-27T11:16:00Z">
        <w:r w:rsidR="0019102A" w:rsidRPr="009802F2">
          <w:t xml:space="preserve">calculated </w:t>
        </w:r>
      </w:ins>
      <w:ins w:id="2993" w:author="Garrick W Bruening" w:date="2020-07-27T11:18:00Z">
        <w:r w:rsidR="00B42F4F" w:rsidRPr="009802F2">
          <w:t xml:space="preserve">by differentiating the </w:t>
        </w:r>
      </w:ins>
      <w:ins w:id="2994" w:author="Garrick W Bruening" w:date="2020-07-29T15:30:00Z">
        <w:r w:rsidR="00752AAF" w:rsidRPr="009802F2">
          <w:t xml:space="preserve">Euclidean </w:t>
        </w:r>
      </w:ins>
      <w:ins w:id="2995" w:author="Garrick W Bruening" w:date="2020-07-27T11:18:00Z">
        <w:r w:rsidR="00B42F4F" w:rsidRPr="009802F2">
          <w:t xml:space="preserve">distance from the </w:t>
        </w:r>
      </w:ins>
      <w:ins w:id="2996" w:author="Garrick W Bruening" w:date="2020-07-27T11:19:00Z">
        <w:r w:rsidR="00B42F4F" w:rsidRPr="009802F2">
          <w:t xml:space="preserve">center of the </w:t>
        </w:r>
      </w:ins>
      <w:ins w:id="2997" w:author="Garrick W Bruening" w:date="2020-07-27T11:18:00Z">
        <w:r w:rsidR="00B42F4F" w:rsidRPr="009802F2">
          <w:t>target.</w:t>
        </w:r>
      </w:ins>
      <w:ins w:id="2998" w:author="Garrick W Bruening" w:date="2020-07-29T15:30:00Z">
        <w:r w:rsidR="00752AAF" w:rsidRPr="009802F2">
          <w:t xml:space="preserve"> Experiment 2c, as there really is no target, peak velocity is defined as peak outward velocity. </w:t>
        </w:r>
      </w:ins>
      <w:ins w:id="2999" w:author="Garrick W Bruening" w:date="2020-09-21T14:59:00Z">
        <w:r w:rsidR="007D25FF" w:rsidRPr="009802F2">
          <w:t>Outward</w:t>
        </w:r>
      </w:ins>
      <w:ins w:id="3000" w:author="Garrick W Bruening" w:date="2020-07-29T15:30:00Z">
        <w:r w:rsidR="00752AAF" w:rsidRPr="009802F2">
          <w:t xml:space="preserve"> velocity is calculated by differentiating the Euclidean distance from the home circle.</w:t>
        </w:r>
      </w:ins>
    </w:p>
    <w:p w14:paraId="2C3C6D4B" w14:textId="488D8415" w:rsidR="007B367D" w:rsidRPr="009802F2" w:rsidRDefault="007B367D">
      <w:pPr>
        <w:pStyle w:val="Heading4"/>
        <w:pPrChange w:id="3001" w:author="Garrick W Bruening" w:date="2020-10-06T12:08:00Z">
          <w:pPr>
            <w:pStyle w:val="Heading3"/>
          </w:pPr>
        </w:pPrChange>
      </w:pPr>
      <w:r w:rsidRPr="009802F2">
        <w:rPr>
          <w:i w:val="0"/>
          <w:iCs w:val="0"/>
        </w:rPr>
        <w:lastRenderedPageBreak/>
        <w:t>Error Calculations</w:t>
      </w:r>
    </w:p>
    <w:p w14:paraId="5BF6AB91" w14:textId="6C7DCDE2" w:rsidR="007B367D" w:rsidRPr="009802F2" w:rsidRDefault="007B367D" w:rsidP="007B367D">
      <w:r w:rsidRPr="009802F2">
        <w:t xml:space="preserve">We investigated three measures of error for </w:t>
      </w:r>
      <w:del w:id="3002" w:author="Garrick W Bruening" w:date="2020-07-25T10:52:00Z">
        <w:r w:rsidRPr="009802F2" w:rsidDel="001A484A">
          <w:delText xml:space="preserve">both </w:delText>
        </w:r>
      </w:del>
      <w:ins w:id="3003" w:author="Garrick W Bruening" w:date="2020-07-25T10:52:00Z">
        <w:r w:rsidR="001A484A" w:rsidRPr="009802F2">
          <w:t xml:space="preserve">all </w:t>
        </w:r>
      </w:ins>
      <w:r w:rsidRPr="009802F2">
        <w:t xml:space="preserve">experiments. Endpoint error was the Euclidean distance between the point at </w:t>
      </w:r>
      <w:del w:id="3004" w:author="Garrick W Bruening" w:date="2020-07-27T16:38:00Z">
        <w:r w:rsidRPr="009802F2">
          <w:delText xml:space="preserve">which subjects </w:delText>
        </w:r>
        <w:commentRangeStart w:id="3005"/>
        <w:r w:rsidRPr="009802F2">
          <w:delText>ended their reaching movements</w:delText>
        </w:r>
      </w:del>
      <w:ins w:id="3006" w:author="Garrick W Bruening" w:date="2020-07-27T16:38:00Z">
        <w:r w:rsidR="006F0F90" w:rsidRPr="009802F2">
          <w:t>movement offset</w:t>
        </w:r>
      </w:ins>
      <w:r w:rsidRPr="009802F2">
        <w:t xml:space="preserve"> </w:t>
      </w:r>
      <w:commentRangeEnd w:id="3005"/>
      <w:r w:rsidR="003649A4" w:rsidRPr="009802F2">
        <w:rPr>
          <w:rStyle w:val="CommentReference"/>
        </w:rPr>
        <w:commentReference w:id="3005"/>
      </w:r>
      <w:r w:rsidRPr="009802F2">
        <w:t xml:space="preserve">and the center of the target they were reaching towards. We then broke endpoint error into </w:t>
      </w:r>
      <w:commentRangeStart w:id="3007"/>
      <w:r w:rsidRPr="009802F2">
        <w:t>two</w:t>
      </w:r>
      <w:ins w:id="3008" w:author="Garrick W Bruening" w:date="2020-07-27T19:16:00Z">
        <w:r w:rsidRPr="009802F2">
          <w:t xml:space="preserve"> </w:t>
        </w:r>
        <w:r w:rsidR="00445FC0" w:rsidRPr="009802F2">
          <w:t>consistency</w:t>
        </w:r>
      </w:ins>
      <w:r w:rsidRPr="009802F2">
        <w:t xml:space="preserve"> metrics, </w:t>
      </w:r>
      <w:commentRangeEnd w:id="3007"/>
      <w:r w:rsidR="0040358D" w:rsidRPr="009802F2">
        <w:rPr>
          <w:rStyle w:val="CommentReference"/>
        </w:rPr>
        <w:commentReference w:id="3007"/>
      </w:r>
      <w:r w:rsidRPr="009802F2">
        <w:t>angular error and radial error. Angular error was calculated as the angle between the vector pointing from home circle to target circle, and the vector from home circle to where the subject ended the reaching movement. In this a clockwise angular error was considered negative. The second metric, radial error, was calculated as the</w:t>
      </w:r>
      <w:ins w:id="3009" w:author="Garrick W Bruening" w:date="2020-07-29T15:31:00Z">
        <w:r w:rsidRPr="009802F2">
          <w:t xml:space="preserve"> </w:t>
        </w:r>
        <w:r w:rsidR="00AB3DCB" w:rsidRPr="009802F2">
          <w:t>Euclidean</w:t>
        </w:r>
      </w:ins>
      <w:r w:rsidRPr="009802F2">
        <w:t xml:space="preserve"> distance from the home circle </w:t>
      </w:r>
      <w:del w:id="3010" w:author="Garrick W Bruening" w:date="2020-07-27T17:06:00Z">
        <w:r w:rsidRPr="009802F2">
          <w:delText xml:space="preserve">when the subject </w:delText>
        </w:r>
        <w:commentRangeStart w:id="3011"/>
        <w:r w:rsidRPr="009802F2">
          <w:delText>stopped moving</w:delText>
        </w:r>
        <w:commentRangeEnd w:id="3011"/>
        <w:r w:rsidR="00F5608B" w:rsidRPr="009802F2">
          <w:rPr>
            <w:rStyle w:val="CommentReference"/>
          </w:rPr>
          <w:commentReference w:id="3011"/>
        </w:r>
      </w:del>
      <w:ins w:id="3012" w:author="Garrick W Bruening" w:date="2020-07-27T17:06:00Z">
        <w:r w:rsidR="00762C18" w:rsidRPr="009802F2">
          <w:t>at movement offset</w:t>
        </w:r>
      </w:ins>
      <w:r w:rsidRPr="009802F2">
        <w:t xml:space="preserve">. </w:t>
      </w:r>
      <w:commentRangeStart w:id="3013"/>
      <w:commentRangeStart w:id="3014"/>
      <w:r w:rsidRPr="009802F2">
        <w:t xml:space="preserve">Maximum excursion was also calculated as the </w:t>
      </w:r>
      <w:commentRangeStart w:id="3015"/>
      <w:del w:id="3016" w:author="Garrick W Bruening" w:date="2020-07-27T10:51:00Z">
        <w:r w:rsidRPr="009802F2" w:rsidDel="005176D5">
          <w:delText>furthest</w:delText>
        </w:r>
        <w:commentRangeEnd w:id="3015"/>
        <w:r w:rsidR="00E23837" w:rsidRPr="009802F2" w:rsidDel="005176D5">
          <w:rPr>
            <w:rStyle w:val="CommentReference"/>
          </w:rPr>
          <w:commentReference w:id="3015"/>
        </w:r>
      </w:del>
      <w:ins w:id="3017" w:author="Garrick W Bruening" w:date="2020-07-27T10:51:00Z">
        <w:r w:rsidR="005176D5" w:rsidRPr="009802F2">
          <w:t>greatest Euclidean</w:t>
        </w:r>
      </w:ins>
      <w:ins w:id="3018" w:author="Garrick W Bruening" w:date="2020-07-27T10:50:00Z">
        <w:r w:rsidR="005176D5" w:rsidRPr="009802F2">
          <w:t xml:space="preserve"> distance</w:t>
        </w:r>
      </w:ins>
      <w:r w:rsidRPr="009802F2">
        <w:t xml:space="preserve"> from the home circle the subject reached during the movement.</w:t>
      </w:r>
      <w:commentRangeEnd w:id="3013"/>
      <w:r w:rsidR="002E14A5" w:rsidRPr="009802F2">
        <w:rPr>
          <w:rStyle w:val="CommentReference"/>
        </w:rPr>
        <w:commentReference w:id="3013"/>
      </w:r>
      <w:commentRangeEnd w:id="3014"/>
      <w:ins w:id="3019" w:author="Garrick W Bruening" w:date="2020-07-27T21:28:00Z">
        <w:r w:rsidR="00E9483C" w:rsidRPr="009802F2">
          <w:t xml:space="preserve"> Experiment 2c had no stopping criteria, so endpoint error is defined as the maximum excursion.</w:t>
        </w:r>
      </w:ins>
      <w:r w:rsidR="003C0A2C" w:rsidRPr="009802F2">
        <w:rPr>
          <w:rStyle w:val="CommentReference"/>
        </w:rPr>
        <w:commentReference w:id="3014"/>
      </w:r>
    </w:p>
    <w:p w14:paraId="3FD252E8" w14:textId="00C50158" w:rsidR="009F128D" w:rsidRPr="007A3316" w:rsidRDefault="007A3316" w:rsidP="007A3316">
      <w:pPr>
        <w:pStyle w:val="Heading4"/>
      </w:pPr>
      <w:r>
        <w:rPr>
          <w:i w:val="0"/>
          <w:iCs w:val="0"/>
        </w:rPr>
        <w:t>Outlier Analysis</w:t>
      </w:r>
    </w:p>
    <w:p w14:paraId="46493305" w14:textId="3E4D8ACB" w:rsidR="00F211B3" w:rsidRPr="009802F2" w:rsidRDefault="003B1ADB">
      <w:pPr>
        <w:rPr>
          <w:ins w:id="3020" w:author="Garrick W Bruening" w:date="2020-07-27T20:12:00Z"/>
        </w:rPr>
      </w:pPr>
      <w:ins w:id="3021" w:author="Garrick W Bruening" w:date="2020-07-27T17:11:00Z">
        <w:r w:rsidRPr="009802F2">
          <w:t xml:space="preserve">In experiment one, </w:t>
        </w:r>
      </w:ins>
      <w:ins w:id="3022" w:author="Garrick W Bruening" w:date="2020-07-27T17:08:00Z">
        <w:r w:rsidR="00363CF8" w:rsidRPr="009802F2">
          <w:t>we removed outlier trials</w:t>
        </w:r>
      </w:ins>
      <w:ins w:id="3023" w:author="Garrick W Bruening" w:date="2020-07-27T17:09:00Z">
        <w:r w:rsidR="003B2914" w:rsidRPr="009802F2">
          <w:t xml:space="preserve"> </w:t>
        </w:r>
      </w:ins>
      <w:ins w:id="3024" w:author="Garrick W Bruening" w:date="2020-07-27T17:11:00Z">
        <w:r w:rsidRPr="009802F2">
          <w:t xml:space="preserve">from the statistical analysis </w:t>
        </w:r>
      </w:ins>
      <w:ins w:id="3025" w:author="Garrick W Bruening" w:date="2020-07-27T17:09:00Z">
        <w:r w:rsidR="003B2914" w:rsidRPr="009802F2">
          <w:t xml:space="preserve">if </w:t>
        </w:r>
        <w:r w:rsidR="002B2D1D" w:rsidRPr="009802F2">
          <w:t xml:space="preserve">they did not </w:t>
        </w:r>
      </w:ins>
      <w:ins w:id="3026" w:author="Garrick W Bruening" w:date="2020-07-27T17:12:00Z">
        <w:r w:rsidR="005B5DE1" w:rsidRPr="009802F2">
          <w:t>complete the movement correctly.</w:t>
        </w:r>
        <w:r w:rsidR="005B5DE1" w:rsidRPr="009802F2" w:rsidDel="003B1ADB">
          <w:t xml:space="preserve"> </w:t>
        </w:r>
        <w:r w:rsidR="005B5DE1" w:rsidRPr="009802F2">
          <w:t>M</w:t>
        </w:r>
      </w:ins>
      <w:ins w:id="3027" w:author="Garrick W Bruening" w:date="2020-07-25T10:53:00Z">
        <w:del w:id="3028" w:author="Garrick W Bruening" w:date="2020-07-27T17:11:00Z">
          <w:r w:rsidR="00BD5517" w:rsidRPr="009802F2">
            <w:delText xml:space="preserve"> </w:delText>
          </w:r>
        </w:del>
        <w:del w:id="3029" w:author="Garrick W Bruening" w:date="2020-07-27T17:12:00Z">
          <w:r w:rsidR="00BD5517" w:rsidRPr="009802F2">
            <w:delText>In experiment one, m</w:delText>
          </w:r>
        </w:del>
        <w:r w:rsidR="00BD5517" w:rsidRPr="009802F2">
          <w:t>ovement duration</w:t>
        </w:r>
        <w:commentRangeStart w:id="3030"/>
        <w:r w:rsidR="00BD5517" w:rsidRPr="009802F2">
          <w:t xml:space="preserve"> </w:t>
        </w:r>
      </w:ins>
      <w:commentRangeEnd w:id="3030"/>
      <w:del w:id="3031" w:author="Garrick W Bruening" w:date="2020-07-27T20:10:00Z">
        <w:r w:rsidR="005938DD" w:rsidRPr="009802F2">
          <w:rPr>
            <w:rStyle w:val="CommentReference"/>
          </w:rPr>
          <w:commentReference w:id="3030"/>
        </w:r>
      </w:del>
      <w:ins w:id="3032" w:author="Garrick W Bruening" w:date="2020-07-25T10:53:00Z">
        <w:r w:rsidR="00BD5517" w:rsidRPr="009802F2">
          <w:t>was calculated using all trials</w:t>
        </w:r>
      </w:ins>
      <w:ins w:id="3033" w:author="Garrick W Bruening" w:date="2020-07-27T17:09:00Z">
        <w:r w:rsidR="00D01B63" w:rsidRPr="009802F2">
          <w:t xml:space="preserve"> before removing any trials</w:t>
        </w:r>
      </w:ins>
      <w:ins w:id="3034" w:author="Garrick W Bruening" w:date="2020-07-25T10:53:00Z">
        <w:r w:rsidR="00BD5517" w:rsidRPr="009802F2">
          <w:t>.</w:t>
        </w:r>
      </w:ins>
      <w:r w:rsidR="007B367D" w:rsidRPr="009802F2">
        <w:t xml:space="preserve"> </w:t>
      </w:r>
      <w:commentRangeStart w:id="3035"/>
      <w:commentRangeStart w:id="3036"/>
      <w:commentRangeStart w:id="3037"/>
      <w:del w:id="3038" w:author="Garrick W Bruening" w:date="2020-07-25T10:53:00Z">
        <w:r w:rsidR="007B367D" w:rsidRPr="009802F2" w:rsidDel="00BD5517">
          <w:delText>In experiment one we</w:delText>
        </w:r>
      </w:del>
      <w:ins w:id="3039" w:author="Garrick W Bruening" w:date="2020-07-25T10:53:00Z">
        <w:r w:rsidR="00BD5517" w:rsidRPr="009802F2">
          <w:t>We</w:t>
        </w:r>
      </w:ins>
      <w:ins w:id="3040" w:author="Garrick W Bruening" w:date="2020-07-27T17:12:00Z">
        <w:r w:rsidR="007B367D" w:rsidRPr="009802F2">
          <w:t xml:space="preserve"> </w:t>
        </w:r>
        <w:r w:rsidR="00E65DBD" w:rsidRPr="009802F2">
          <w:t>then</w:t>
        </w:r>
      </w:ins>
      <w:r w:rsidR="007B367D" w:rsidRPr="009802F2">
        <w:t xml:space="preserve"> </w:t>
      </w:r>
      <w:del w:id="3041" w:author="Alaa Ahmed" w:date="2020-07-27T14:20:00Z">
        <w:r w:rsidR="007B367D" w:rsidRPr="009802F2" w:rsidDel="00423556">
          <w:delText xml:space="preserve">filtered the metabolic </w:delText>
        </w:r>
      </w:del>
      <w:ins w:id="3042" w:author="Garrick W Bruening" w:date="2020-07-25T10:53:00Z">
        <w:del w:id="3043" w:author="Alaa Ahmed" w:date="2020-07-27T14:20:00Z">
          <w:r w:rsidR="00BD5517" w:rsidRPr="009802F2" w:rsidDel="00423556">
            <w:delText xml:space="preserve">kinematic </w:delText>
          </w:r>
        </w:del>
      </w:ins>
      <w:del w:id="3044" w:author="Alaa Ahmed" w:date="2020-07-27T14:20:00Z">
        <w:r w:rsidR="007B367D" w:rsidRPr="009802F2" w:rsidDel="00423556">
          <w:delText xml:space="preserve">data </w:delText>
        </w:r>
      </w:del>
      <w:ins w:id="3045" w:author="Garrick W Bruening" w:date="2020-07-25T10:53:00Z">
        <w:del w:id="3046" w:author="Alaa Ahmed" w:date="2020-07-27T14:20:00Z">
          <w:r w:rsidR="00BD5517" w:rsidRPr="009802F2" w:rsidDel="00423556">
            <w:delText xml:space="preserve">from experiment one </w:delText>
          </w:r>
        </w:del>
      </w:ins>
      <w:del w:id="3047" w:author="Alaa Ahmed" w:date="2020-07-27T14:20:00Z">
        <w:r w:rsidR="007B367D" w:rsidRPr="009802F2" w:rsidDel="00423556">
          <w:delText xml:space="preserve">and </w:delText>
        </w:r>
      </w:del>
      <w:r w:rsidR="007B367D" w:rsidRPr="009802F2">
        <w:t xml:space="preserve">removed any trial where the </w:t>
      </w:r>
      <w:commentRangeStart w:id="3048"/>
      <w:commentRangeStart w:id="3049"/>
      <w:del w:id="3050" w:author="Garrick W Bruening" w:date="2020-07-27T17:10:00Z">
        <w:r w:rsidR="007B367D" w:rsidRPr="009802F2">
          <w:delText>miss distance</w:delText>
        </w:r>
      </w:del>
      <w:commentRangeEnd w:id="3048"/>
      <w:ins w:id="3051" w:author="Garrick W Bruening" w:date="2020-07-27T17:10:00Z">
        <w:r w:rsidR="00A96F5F" w:rsidRPr="009802F2">
          <w:t>endpoint error</w:t>
        </w:r>
      </w:ins>
      <w:r w:rsidR="007B367D" w:rsidRPr="009802F2">
        <w:t xml:space="preserve"> </w:t>
      </w:r>
      <w:r w:rsidR="00423556" w:rsidRPr="009802F2">
        <w:rPr>
          <w:rStyle w:val="CommentReference"/>
        </w:rPr>
        <w:commentReference w:id="3048"/>
      </w:r>
      <w:commentRangeEnd w:id="3049"/>
      <w:r w:rsidR="00E65DBD" w:rsidRPr="009802F2">
        <w:rPr>
          <w:rStyle w:val="CommentReference"/>
        </w:rPr>
        <w:commentReference w:id="3049"/>
      </w:r>
      <w:del w:id="3052" w:author="Garrick W Bruening" w:date="2020-07-27T17:10:00Z">
        <w:r w:rsidR="007B367D" w:rsidRPr="009802F2">
          <w:delText xml:space="preserve">at endpoint </w:delText>
        </w:r>
      </w:del>
      <w:r w:rsidR="007B367D" w:rsidRPr="009802F2">
        <w:t>was greater than 10 cm</w:t>
      </w:r>
      <w:ins w:id="3053" w:author="Garrick W Bruening" w:date="2020-07-27T17:10:00Z">
        <w:r w:rsidR="00A96F5F" w:rsidRPr="009802F2">
          <w:t xml:space="preserve"> (reached the wrong target)</w:t>
        </w:r>
      </w:ins>
      <w:r w:rsidR="007B367D" w:rsidRPr="009802F2">
        <w:t>, the movement duration was less than 0.2 seconds or greater than 2 seconds</w:t>
      </w:r>
      <w:ins w:id="3054" w:author="Garrick W Bruening" w:date="2020-07-27T17:10:00Z">
        <w:r w:rsidR="00A96F5F" w:rsidRPr="009802F2">
          <w:t xml:space="preserve"> (did not make the movement)</w:t>
        </w:r>
      </w:ins>
      <w:r w:rsidR="007B367D" w:rsidRPr="009802F2">
        <w:t>, the reaction time was greater than 0.50 s</w:t>
      </w:r>
      <w:ins w:id="3055" w:author="Garrick W Bruening" w:date="2020-07-27T17:10:00Z">
        <w:r w:rsidR="00A96F5F" w:rsidRPr="009802F2">
          <w:t xml:space="preserve"> (failed to initiate movement)</w:t>
        </w:r>
      </w:ins>
      <w:r w:rsidR="007B367D" w:rsidRPr="009802F2">
        <w:t xml:space="preserve">, or the absolute miss angle is </w:t>
      </w:r>
      <w:del w:id="3056" w:author="Garrick W Bruening" w:date="2020-07-27T17:10:00Z">
        <w:r w:rsidR="007B367D" w:rsidRPr="009802F2">
          <w:delText xml:space="preserve">less </w:delText>
        </w:r>
      </w:del>
      <w:ins w:id="3057" w:author="Garrick W Bruening" w:date="2020-07-27T17:10:00Z">
        <w:r w:rsidR="00A96F5F" w:rsidRPr="009802F2">
          <w:t xml:space="preserve">greater </w:t>
        </w:r>
      </w:ins>
      <w:r w:rsidR="007B367D" w:rsidRPr="009802F2">
        <w:t>than 50 degrees</w:t>
      </w:r>
      <w:commentRangeEnd w:id="3035"/>
      <w:r w:rsidR="003D73C0" w:rsidRPr="009802F2">
        <w:rPr>
          <w:rStyle w:val="CommentReference"/>
        </w:rPr>
        <w:commentReference w:id="3035"/>
      </w:r>
      <w:commentRangeEnd w:id="3036"/>
      <w:r w:rsidR="00271A30" w:rsidRPr="009802F2">
        <w:rPr>
          <w:rStyle w:val="CommentReference"/>
        </w:rPr>
        <w:commentReference w:id="3036"/>
      </w:r>
      <w:ins w:id="3058" w:author="Garrick W Bruening" w:date="2020-07-27T17:10:00Z">
        <w:r w:rsidR="00A96F5F" w:rsidRPr="009802F2">
          <w:t xml:space="preserve"> (reached to wrong target)</w:t>
        </w:r>
      </w:ins>
      <w:ins w:id="3059" w:author="Garrick W Bruening" w:date="2020-07-25T10:53:00Z">
        <w:r w:rsidR="00BD5517" w:rsidRPr="009802F2">
          <w:t xml:space="preserve">. </w:t>
        </w:r>
      </w:ins>
    </w:p>
    <w:p w14:paraId="349D3334" w14:textId="7C3BDF0C" w:rsidR="006A0A51" w:rsidRPr="009802F2" w:rsidRDefault="00AE2EE7" w:rsidP="006A0A51">
      <w:pPr>
        <w:rPr>
          <w:ins w:id="3060" w:author="Garrick W Bruening" w:date="2020-07-27T20:13:00Z"/>
        </w:rPr>
      </w:pPr>
      <w:ins w:id="3061" w:author="Garrick W Bruening" w:date="2020-07-27T20:14:00Z">
        <w:r w:rsidRPr="009802F2">
          <w:t xml:space="preserve">For the kinematic statistical analysis, </w:t>
        </w:r>
        <w:r w:rsidR="001D3E59" w:rsidRPr="009802F2">
          <w:t xml:space="preserve">the data is then split into outward and inward reaching </w:t>
        </w:r>
      </w:ins>
      <w:ins w:id="3062" w:author="Garrick W Bruening" w:date="2020-10-02T13:57:00Z">
        <w:r w:rsidR="00EB39D8" w:rsidRPr="009802F2">
          <w:t>movements and</w:t>
        </w:r>
      </w:ins>
      <w:ins w:id="3063" w:author="Garrick W Bruening" w:date="2020-07-27T20:14:00Z">
        <w:r w:rsidR="001D3E59" w:rsidRPr="009802F2">
          <w:t xml:space="preserve"> </w:t>
        </w:r>
        <w:r w:rsidRPr="009802F2">
          <w:t>we only use the outward reaches</w:t>
        </w:r>
        <w:r w:rsidR="001D3E59" w:rsidRPr="009802F2">
          <w:t xml:space="preserve"> in the statistics</w:t>
        </w:r>
      </w:ins>
      <w:ins w:id="3064" w:author="Garrick W Bruening" w:date="2020-07-27T20:13:00Z">
        <w:r w:rsidR="006A0A51" w:rsidRPr="009802F2">
          <w:t>. Inward and outward trials are split because on inward movements subjects</w:t>
        </w:r>
        <w:commentRangeStart w:id="3065"/>
        <w:r w:rsidR="006A0A51" w:rsidRPr="009802F2">
          <w:t xml:space="preserve"> knew where the target would show before it was indicated, which affects movement kinematics. </w:t>
        </w:r>
        <w:commentRangeEnd w:id="3065"/>
        <w:r w:rsidR="006A0A51" w:rsidRPr="009802F2">
          <w:rPr>
            <w:rStyle w:val="CommentReference"/>
          </w:rPr>
          <w:commentReference w:id="3065"/>
        </w:r>
        <w:r w:rsidR="006A0A51" w:rsidRPr="009802F2">
          <w:t xml:space="preserve">After removal of trials, 27 out of 15925 outward trials were removed. </w:t>
        </w:r>
        <w:commentRangeStart w:id="3066"/>
        <w:commentRangeEnd w:id="3066"/>
        <w:r w:rsidR="006A0A51" w:rsidRPr="009802F2">
          <w:rPr>
            <w:rStyle w:val="CommentReference"/>
          </w:rPr>
          <w:commentReference w:id="3066"/>
        </w:r>
        <w:r w:rsidR="006A0A51" w:rsidRPr="009802F2">
          <w:t>Endpoint error, angular error variance, radial error variance, and reaction time are computed from the remaining trials.</w:t>
        </w:r>
      </w:ins>
    </w:p>
    <w:p w14:paraId="2E7D574E" w14:textId="6F05D3E6" w:rsidR="00BC0CAD" w:rsidRPr="009802F2" w:rsidRDefault="007B367D">
      <w:pPr>
        <w:rPr>
          <w:ins w:id="3067" w:author="Alaa Ahmed" w:date="2020-07-27T14:18:00Z"/>
          <w:del w:id="3068" w:author="Garrick W Bruening" w:date="2020-07-27T20:13:00Z"/>
        </w:rPr>
      </w:pPr>
      <w:del w:id="3069" w:author="Garrick W Bruening" w:date="2020-07-25T10:53:00Z">
        <w:r w:rsidRPr="009802F2" w:rsidDel="00BD5517">
          <w:delText xml:space="preserve">. In experiment </w:delText>
        </w:r>
      </w:del>
      <w:del w:id="3070" w:author="Garrick W Bruening" w:date="2020-07-25T10:52:00Z">
        <w:r w:rsidRPr="009802F2" w:rsidDel="00BD5517">
          <w:delText>1</w:delText>
        </w:r>
      </w:del>
      <w:del w:id="3071" w:author="Garrick W Bruening" w:date="2020-07-25T10:53:00Z">
        <w:r w:rsidRPr="009802F2" w:rsidDel="00BD5517">
          <w:delText xml:space="preserve">, movement duration was calculated using all trials. </w:delText>
        </w:r>
      </w:del>
      <w:del w:id="3072" w:author="Garrick W Bruening" w:date="2020-07-27T20:13:00Z">
        <w:r w:rsidRPr="009802F2">
          <w:delText xml:space="preserve">For </w:delText>
        </w:r>
      </w:del>
      <w:commentRangeStart w:id="3073"/>
      <w:commentRangeStart w:id="3074"/>
      <w:del w:id="3075" w:author="Garrick W Bruening" w:date="2020-07-27T17:17:00Z">
        <w:r w:rsidRPr="009802F2">
          <w:delText xml:space="preserve">all </w:delText>
        </w:r>
      </w:del>
      <w:del w:id="3076" w:author="Garrick W Bruening" w:date="2020-07-27T17:13:00Z">
        <w:r w:rsidRPr="009802F2">
          <w:delText xml:space="preserve">other </w:delText>
        </w:r>
      </w:del>
      <w:del w:id="3077" w:author="Garrick W Bruening" w:date="2020-07-27T20:13:00Z">
        <w:r w:rsidRPr="009802F2">
          <w:delText xml:space="preserve">movement </w:delText>
        </w:r>
        <w:commentRangeEnd w:id="3073"/>
        <w:r w:rsidR="003D73C0" w:rsidRPr="009802F2">
          <w:rPr>
            <w:rStyle w:val="CommentReference"/>
          </w:rPr>
          <w:commentReference w:id="3073"/>
        </w:r>
        <w:commentRangeEnd w:id="3074"/>
        <w:r w:rsidR="00C10239" w:rsidRPr="009802F2">
          <w:rPr>
            <w:rStyle w:val="CommentReference"/>
          </w:rPr>
          <w:commentReference w:id="3074"/>
        </w:r>
        <w:r w:rsidRPr="009802F2">
          <w:delText>metrics</w:delText>
        </w:r>
        <w:r w:rsidR="001C7C31" w:rsidRPr="009802F2">
          <w:delText xml:space="preserve"> </w:delText>
        </w:r>
        <w:r w:rsidRPr="009802F2">
          <w:delText>we split the data set into outward and inward movements. Inward and outward trials are split because on inward movements subjects</w:delText>
        </w:r>
        <w:commentRangeStart w:id="3078"/>
        <w:r w:rsidRPr="009802F2">
          <w:delText xml:space="preserve"> knew where the target </w:delText>
        </w:r>
      </w:del>
      <w:del w:id="3079" w:author="Garrick W Bruening" w:date="2020-07-27T17:15:00Z">
        <w:r w:rsidRPr="009802F2">
          <w:delText>was</w:delText>
        </w:r>
      </w:del>
      <w:del w:id="3080" w:author="Garrick W Bruening" w:date="2020-07-27T20:13:00Z">
        <w:r w:rsidRPr="009802F2">
          <w:delText xml:space="preserve">, which affects movement kinematics. </w:delText>
        </w:r>
        <w:commentRangeEnd w:id="3078"/>
        <w:r w:rsidR="003F7E48" w:rsidRPr="009802F2">
          <w:rPr>
            <w:rStyle w:val="CommentReference"/>
          </w:rPr>
          <w:commentReference w:id="3078"/>
        </w:r>
        <w:r w:rsidRPr="009802F2">
          <w:delText xml:space="preserve">After </w:delText>
        </w:r>
      </w:del>
      <w:del w:id="3081" w:author="Garrick W Bruening" w:date="2020-07-27T17:14:00Z">
        <w:r w:rsidRPr="009802F2">
          <w:delText>filtering</w:delText>
        </w:r>
      </w:del>
      <w:del w:id="3082" w:author="Garrick W Bruening" w:date="2020-07-27T20:13:00Z">
        <w:r w:rsidRPr="009802F2" w:rsidDel="006A0A51">
          <w:delText xml:space="preserve">, </w:delText>
        </w:r>
      </w:del>
      <w:del w:id="3083" w:author="Garrick W Bruening" w:date="2020-07-27T17:14:00Z">
        <w:r w:rsidRPr="009802F2">
          <w:delText>there were 2</w:delText>
        </w:r>
      </w:del>
      <w:del w:id="3084" w:author="Garrick W Bruening" w:date="2020-07-27T20:13:00Z">
        <w:r w:rsidRPr="009802F2">
          <w:delText xml:space="preserve">7 out of 15925 outward </w:delText>
        </w:r>
      </w:del>
      <w:del w:id="3085" w:author="Garrick W Bruening" w:date="2020-07-27T17:14:00Z">
        <w:r w:rsidRPr="009802F2">
          <w:delText>trials filtered out</w:delText>
        </w:r>
      </w:del>
      <w:del w:id="3086" w:author="Garrick W Bruening" w:date="2020-07-27T20:13:00Z">
        <w:r w:rsidRPr="009802F2">
          <w:delText xml:space="preserve">. </w:delText>
        </w:r>
        <w:commentRangeEnd w:id="3037"/>
        <w:r w:rsidR="00594CB2" w:rsidRPr="009802F2">
          <w:rPr>
            <w:rStyle w:val="CommentReference"/>
          </w:rPr>
          <w:commentReference w:id="3037"/>
        </w:r>
      </w:del>
    </w:p>
    <w:p w14:paraId="7C53C6FF" w14:textId="1B6819AE" w:rsidR="007B367D" w:rsidRPr="009802F2" w:rsidRDefault="007B367D" w:rsidP="007B367D">
      <w:r w:rsidRPr="009802F2">
        <w:t xml:space="preserve">In the second experiment, </w:t>
      </w:r>
      <w:commentRangeStart w:id="3087"/>
      <w:commentRangeStart w:id="3088"/>
      <w:r w:rsidRPr="009802F2">
        <w:t>we removed trials that had movement durations 1.5x the interquartile range for each given mass. We did the same for reaction time and endpoint error. Reaches with a maximum excursion of more than 14cm were also filtered out</w:t>
      </w:r>
      <w:ins w:id="3089" w:author="Garrick W Bruening" w:date="2020-07-25T10:54:00Z">
        <w:r w:rsidR="00FC4815" w:rsidRPr="009802F2">
          <w:t xml:space="preserve"> in experiment 2a and 2b</w:t>
        </w:r>
      </w:ins>
      <w:r w:rsidRPr="009802F2">
        <w:t xml:space="preserve">. </w:t>
      </w:r>
      <w:commentRangeEnd w:id="3087"/>
      <w:r w:rsidR="0057085B" w:rsidRPr="009802F2">
        <w:rPr>
          <w:rStyle w:val="CommentReference"/>
        </w:rPr>
        <w:commentReference w:id="3087"/>
      </w:r>
      <w:commentRangeEnd w:id="3088"/>
      <w:r w:rsidR="00735E0E" w:rsidRPr="009802F2">
        <w:rPr>
          <w:rStyle w:val="CommentReference"/>
        </w:rPr>
        <w:commentReference w:id="3088"/>
      </w:r>
      <w:r w:rsidRPr="009802F2">
        <w:t xml:space="preserve">The data from experiment </w:t>
      </w:r>
      <w:commentRangeStart w:id="3090"/>
      <w:commentRangeStart w:id="3091"/>
      <w:ins w:id="3092" w:author="Garrick W Bruening" w:date="2020-07-25T10:54:00Z">
        <w:r w:rsidR="00AE625C" w:rsidRPr="009802F2">
          <w:t>2a</w:t>
        </w:r>
      </w:ins>
      <w:del w:id="3093" w:author="Garrick W Bruening" w:date="2020-07-25T10:54:00Z">
        <w:r w:rsidRPr="009802F2" w:rsidDel="00AE625C">
          <w:delText>two</w:delText>
        </w:r>
      </w:del>
      <w:r w:rsidRPr="009802F2">
        <w:t xml:space="preserve"> </w:t>
      </w:r>
      <w:commentRangeEnd w:id="3090"/>
      <w:r w:rsidR="00DC4D3E" w:rsidRPr="009802F2">
        <w:rPr>
          <w:rStyle w:val="CommentReference"/>
        </w:rPr>
        <w:commentReference w:id="3090"/>
      </w:r>
      <w:commentRangeEnd w:id="3091"/>
      <w:r w:rsidR="000B7383" w:rsidRPr="009802F2">
        <w:rPr>
          <w:rStyle w:val="CommentReference"/>
        </w:rPr>
        <w:commentReference w:id="3091"/>
      </w:r>
      <w:r w:rsidRPr="009802F2">
        <w:t xml:space="preserve">was also split into outward and inward trials for the </w:t>
      </w:r>
      <w:commentRangeStart w:id="3094"/>
      <w:r w:rsidRPr="009802F2">
        <w:t>same reason</w:t>
      </w:r>
      <w:commentRangeEnd w:id="3094"/>
      <w:r w:rsidR="00EB66FD" w:rsidRPr="009802F2">
        <w:rPr>
          <w:rStyle w:val="CommentReference"/>
        </w:rPr>
        <w:commentReference w:id="3094"/>
      </w:r>
      <w:ins w:id="3095" w:author="Garrick W Bruening" w:date="2020-07-27T17:18:00Z">
        <w:r w:rsidR="008C5032" w:rsidRPr="009802F2">
          <w:t xml:space="preserve"> as experiment one</w:t>
        </w:r>
      </w:ins>
      <w:r w:rsidRPr="009802F2">
        <w:t xml:space="preserve">. </w:t>
      </w:r>
      <w:del w:id="3096" w:author="Garrick W Bruening" w:date="2020-07-27T17:19:00Z">
        <w:r w:rsidRPr="009802F2" w:rsidDel="00E22BD3">
          <w:delText>Stats</w:delText>
        </w:r>
        <w:commentRangeStart w:id="3097"/>
        <w:commentRangeEnd w:id="3097"/>
        <w:r w:rsidR="00856DC1" w:rsidRPr="009802F2">
          <w:rPr>
            <w:rStyle w:val="CommentReference"/>
          </w:rPr>
          <w:commentReference w:id="3097"/>
        </w:r>
        <w:r w:rsidRPr="009802F2" w:rsidDel="00E22BD3">
          <w:delText xml:space="preserve"> </w:delText>
        </w:r>
      </w:del>
      <w:ins w:id="3098" w:author="Garrick W Bruening" w:date="2020-07-27T17:19:00Z">
        <w:r w:rsidR="00E22BD3" w:rsidRPr="009802F2">
          <w:t>Statistics</w:t>
        </w:r>
        <w:r w:rsidRPr="009802F2">
          <w:t xml:space="preserve"> </w:t>
        </w:r>
      </w:ins>
      <w:r w:rsidRPr="009802F2">
        <w:t>and kinematic analysis were done on the outward trials. This removed 702 out of 9600 outward trials</w:t>
      </w:r>
      <w:ins w:id="3099" w:author="Garrick W Bruening" w:date="2020-07-25T10:54:00Z">
        <w:r w:rsidR="00AE625C" w:rsidRPr="009802F2">
          <w:t xml:space="preserve"> in 2a</w:t>
        </w:r>
      </w:ins>
      <w:del w:id="3100" w:author="Garrick W Bruening" w:date="2020-07-27T17:26:00Z">
        <w:r w:rsidRPr="009802F2">
          <w:delText>.</w:delText>
        </w:r>
      </w:del>
      <w:ins w:id="3101" w:author="Garrick W Bruening" w:date="2020-07-25T10:55:00Z">
        <w:del w:id="3102" w:author="Garrick W Bruening" w:date="2020-07-27T17:26:00Z">
          <w:r w:rsidR="00E043CC" w:rsidRPr="009802F2">
            <w:delText xml:space="preserve"> </w:delText>
          </w:r>
        </w:del>
      </w:ins>
      <w:ins w:id="3103" w:author="Garrick W Bruening" w:date="2020-07-27T17:26:00Z">
        <w:r w:rsidR="00B46D5C" w:rsidRPr="009802F2">
          <w:t xml:space="preserve">; </w:t>
        </w:r>
      </w:ins>
      <w:ins w:id="3104" w:author="Garrick W Bruening" w:date="2020-07-25T10:56:00Z">
        <w:r w:rsidR="00C7024A" w:rsidRPr="009802F2">
          <w:t>671 trials of</w:t>
        </w:r>
      </w:ins>
      <w:ins w:id="3105" w:author="Garrick W Bruening" w:date="2020-07-25T10:55:00Z">
        <w:r w:rsidR="00E043CC" w:rsidRPr="009802F2">
          <w:t xml:space="preserve"> 9600 </w:t>
        </w:r>
      </w:ins>
      <w:ins w:id="3106" w:author="Garrick W Bruening" w:date="2020-07-25T10:56:00Z">
        <w:r w:rsidR="00C7024A" w:rsidRPr="009802F2">
          <w:t xml:space="preserve">are filtered out for experiment </w:t>
        </w:r>
        <w:r w:rsidR="00E64360" w:rsidRPr="009802F2">
          <w:t>2b</w:t>
        </w:r>
        <w:del w:id="3107" w:author="Garrick W Bruening" w:date="2020-07-27T17:26:00Z">
          <w:r w:rsidR="00E64360" w:rsidRPr="009802F2">
            <w:delText>.</w:delText>
          </w:r>
        </w:del>
      </w:ins>
      <w:ins w:id="3108" w:author="Garrick W Bruening" w:date="2020-07-25T10:55:00Z">
        <w:del w:id="3109" w:author="Garrick W Bruening" w:date="2020-07-27T17:26:00Z">
          <w:r w:rsidR="00E043CC" w:rsidRPr="009802F2">
            <w:delText xml:space="preserve"> </w:delText>
          </w:r>
        </w:del>
      </w:ins>
      <w:ins w:id="3110" w:author="Garrick W Bruening" w:date="2020-07-27T17:26:00Z">
        <w:r w:rsidR="00B46D5C" w:rsidRPr="009802F2">
          <w:t xml:space="preserve">; </w:t>
        </w:r>
      </w:ins>
      <w:ins w:id="3111" w:author="Garrick W Bruening" w:date="2020-07-27T17:25:00Z">
        <w:r w:rsidR="00FE456A" w:rsidRPr="009802F2">
          <w:t xml:space="preserve">2335 </w:t>
        </w:r>
      </w:ins>
      <w:commentRangeStart w:id="3112"/>
      <w:commentRangeStart w:id="3113"/>
      <w:commentRangeStart w:id="3114"/>
      <w:ins w:id="3115" w:author="Garrick W Bruening" w:date="2020-07-25T10:55:00Z">
        <w:del w:id="3116" w:author="Garrick W Bruening" w:date="2020-07-27T17:25:00Z">
          <w:r w:rsidR="000F126B" w:rsidRPr="009802F2">
            <w:delText>30</w:delText>
          </w:r>
        </w:del>
      </w:ins>
      <w:ins w:id="3117" w:author="Garrick W Bruening" w:date="2020-07-25T10:56:00Z">
        <w:del w:id="3118" w:author="Garrick W Bruening" w:date="2020-07-27T17:25:00Z">
          <w:r w:rsidR="00E64360" w:rsidRPr="009802F2">
            <w:delText>31</w:delText>
          </w:r>
        </w:del>
      </w:ins>
      <w:ins w:id="3119" w:author="Garrick W Bruening" w:date="2020-07-25T10:55:00Z">
        <w:del w:id="3120" w:author="Garrick W Bruening" w:date="2020-07-27T17:25:00Z">
          <w:r w:rsidR="000F126B" w:rsidRPr="009802F2">
            <w:delText xml:space="preserve"> </w:delText>
          </w:r>
        </w:del>
        <w:r w:rsidR="000F126B" w:rsidRPr="009802F2">
          <w:t xml:space="preserve">of </w:t>
        </w:r>
        <w:del w:id="3121" w:author="Garrick W Bruening" w:date="2020-07-27T17:24:00Z">
          <w:r w:rsidR="00E043CC" w:rsidRPr="009802F2">
            <w:delText>18000</w:delText>
          </w:r>
        </w:del>
      </w:ins>
      <w:ins w:id="3122" w:author="Garrick W Bruening" w:date="2020-07-27T17:24:00Z">
        <w:r w:rsidR="00741B95" w:rsidRPr="009802F2">
          <w:t>14400</w:t>
        </w:r>
      </w:ins>
      <w:ins w:id="3123" w:author="Garrick W Bruening" w:date="2020-07-25T10:55:00Z">
        <w:r w:rsidR="000F126B" w:rsidRPr="009802F2">
          <w:t xml:space="preserve"> </w:t>
        </w:r>
      </w:ins>
      <w:commentRangeEnd w:id="3112"/>
      <w:r w:rsidR="00D73069" w:rsidRPr="009802F2">
        <w:rPr>
          <w:rStyle w:val="CommentReference"/>
        </w:rPr>
        <w:commentReference w:id="3112"/>
      </w:r>
      <w:commentRangeEnd w:id="3113"/>
      <w:r w:rsidR="00E22BD3" w:rsidRPr="009802F2">
        <w:rPr>
          <w:rStyle w:val="CommentReference"/>
        </w:rPr>
        <w:commentReference w:id="3113"/>
      </w:r>
      <w:ins w:id="3124" w:author="Garrick W Bruening" w:date="2020-07-25T10:55:00Z">
        <w:r w:rsidR="000F126B" w:rsidRPr="009802F2">
          <w:t>trials are filtere</w:t>
        </w:r>
      </w:ins>
      <w:ins w:id="3125" w:author="Garrick W Bruening" w:date="2020-07-25T10:56:00Z">
        <w:r w:rsidR="000F126B" w:rsidRPr="009802F2">
          <w:t>d out for experiment 2c.</w:t>
        </w:r>
      </w:ins>
      <w:commentRangeEnd w:id="3114"/>
      <w:r w:rsidR="005C1FC6" w:rsidRPr="009802F2">
        <w:rPr>
          <w:rStyle w:val="CommentReference"/>
        </w:rPr>
        <w:commentReference w:id="3114"/>
      </w:r>
    </w:p>
    <w:p w14:paraId="300C8548" w14:textId="2E727AFC" w:rsidR="1800F1BB" w:rsidRPr="009802F2" w:rsidRDefault="1800F1BB" w:rsidP="64CB2258">
      <w:pPr>
        <w:pStyle w:val="Heading3"/>
      </w:pPr>
      <w:commentRangeStart w:id="3126"/>
      <w:del w:id="3127" w:author="Garrick W Bruening" w:date="2020-07-27T20:15:00Z">
        <w:r w:rsidRPr="009802F2">
          <w:delText>\subsection{</w:delText>
        </w:r>
      </w:del>
      <w:r w:rsidRPr="009802F2">
        <w:t>Effective Mass Calculation</w:t>
      </w:r>
      <w:del w:id="3128" w:author="Garrick W Bruening" w:date="2020-07-27T20:15:00Z">
        <w:r w:rsidRPr="009802F2">
          <w:delText>}\label{sec:effective_mass}</w:delText>
        </w:r>
        <w:commentRangeEnd w:id="3126"/>
        <w:r w:rsidR="00403F58" w:rsidRPr="009802F2">
          <w:rPr>
            <w:rStyle w:val="CommentReference"/>
            <w:rFonts w:asciiTheme="minorHAnsi" w:eastAsiaTheme="minorHAnsi" w:hAnsiTheme="minorHAnsi" w:cstheme="minorBidi"/>
            <w:color w:val="auto"/>
          </w:rPr>
          <w:commentReference w:id="3126"/>
        </w:r>
      </w:del>
    </w:p>
    <w:p w14:paraId="2869110E" w14:textId="58C10636" w:rsidR="003D4363" w:rsidRPr="009802F2" w:rsidRDefault="1800F1BB">
      <w:pPr>
        <w:rPr>
          <w:ins w:id="3129" w:author="Garrick W Bruening" w:date="2020-07-25T14:25:00Z"/>
        </w:rPr>
      </w:pPr>
      <w:commentRangeStart w:id="3130"/>
      <w:r w:rsidRPr="009802F2">
        <w:t xml:space="preserve">For </w:t>
      </w:r>
      <w:del w:id="3131" w:author="Garrick W Bruening" w:date="2020-07-25T10:57:00Z">
        <w:r w:rsidRPr="009802F2" w:rsidDel="000E06BC">
          <w:delText xml:space="preserve">both </w:delText>
        </w:r>
      </w:del>
      <w:ins w:id="3132" w:author="Garrick W Bruening" w:date="2020-07-25T10:57:00Z">
        <w:r w:rsidR="000E06BC" w:rsidRPr="009802F2">
          <w:t xml:space="preserve">all </w:t>
        </w:r>
      </w:ins>
      <w:r w:rsidRPr="009802F2">
        <w:t xml:space="preserve">experiments the analysis uses effective mass of the arm as the mass term. </w:t>
      </w:r>
      <w:commentRangeEnd w:id="3130"/>
      <w:r w:rsidR="000B75E2" w:rsidRPr="009802F2">
        <w:rPr>
          <w:rStyle w:val="CommentReference"/>
        </w:rPr>
        <w:commentReference w:id="3130"/>
      </w:r>
      <w:r w:rsidRPr="009802F2">
        <w:t>Effective mass is an estimate of the arms resistance to a force in each direction</w:t>
      </w:r>
      <w:r w:rsidR="007E0710" w:rsidRPr="009802F2">
        <w:fldChar w:fldCharType="begin"/>
      </w:r>
      <w:r w:rsidR="00EF525D" w:rsidRPr="009802F2">
        <w:instrText xml:space="preserve"> ADDIN ZOTERO_ITEM CSL_CITATION {"citationID":"RozBZgFY","properties":{"formattedCitation":"[1]","plainCitation":"[1]","noteIndex":0},"citationItems":[{"id":811,"uris":["http://zotero.org/users/4343224/items/3UEEVG5R"],"uri":["http://zotero.org/users/4343224/items/3UEEVG5R"],"itemData":{"id":811,"type":"article-journal","abstract":"Given two rewarding stimuli, animals tend to choose the more rewarding (or less effortful) option. However, they also move faster toward that stimulus [ 1–5 ]. This suggests that reward and effort not only affect decision-making, they also influence motor control [ 6, 7 ]. How does the brain compute the effort requirements of a task? Here, we considered data acquired during walking, reaching, flying, or isometric force production. In analyzing the decision-making and motor-control behaviors of various animals, we considered the possibility that the brain may estimate effort objectively, via the metabolic energy consumed to produce the action. We measured the energetic cost of reaching and found that, like walking, it was convex in time, with a global minimum, implying that there existed a movement speed that minimized effort. However, reward made it worthwhile to be energetically inefficient. Using a framework in which utility of an action depended on reward and energetic cost, both discounted in time, we found that it was possible to account for a body of data in which animals were free to choose how to move (reach slow or fast), as well as what to do (walk or fly, produce force F1 or F2). We suggest that some forms of decision-making and motor control may share a common utility in which the brain represents the effort associated with performing an action objectively via its metabolic energy cost and then, like reward, temporally discounts it as a function of movement duration.","container-title":"Current Biology","DOI":"10.1016/j.cub.2016.05.065","ISSN":"0960-9822","issue":"14","language":"English","page":"1929–1934","title":"A Representation of Effort in Decision-Making and Motor Control","volume":"26","author":[{"family":"Shadmehr","given":"Reza"},{"family":"Huang","given":"Helen J."},{"family":"Ahmed","given":"Alaa A."}],"issued":{"date-parts":[["2016",7]]}}}],"schema":"https://github.com/citation-style-language/schema/raw/master/csl-citation.json"} </w:instrText>
      </w:r>
      <w:r w:rsidR="007E0710" w:rsidRPr="009802F2">
        <w:fldChar w:fldCharType="separate"/>
      </w:r>
      <w:r w:rsidR="00EF525D" w:rsidRPr="009802F2">
        <w:rPr>
          <w:rFonts w:ascii="Calibri" w:hAnsi="Calibri" w:cs="Calibri"/>
        </w:rPr>
        <w:t>[1]</w:t>
      </w:r>
      <w:r w:rsidR="007E0710" w:rsidRPr="009802F2">
        <w:fldChar w:fldCharType="end"/>
      </w:r>
      <w:del w:id="3133" w:author="Garrick" w:date="2020-10-02T15:06:00Z">
        <w:r w:rsidRPr="009802F2" w:rsidDel="007E0710">
          <w:delText xml:space="preserve"> \cite{shadmehr_representation_2016}</w:delText>
        </w:r>
      </w:del>
      <w:r w:rsidRPr="009802F2">
        <w:t>.  Each subjects</w:t>
      </w:r>
      <w:ins w:id="3134" w:author="Garrick W Bruening" w:date="2020-09-21T15:01:00Z">
        <w:r w:rsidR="00D60252" w:rsidRPr="009802F2">
          <w:t>’</w:t>
        </w:r>
      </w:ins>
      <w:r w:rsidRPr="009802F2">
        <w:t xml:space="preserve"> specific effective mass is calculated and used in the linear mixed effects models</w:t>
      </w:r>
      <w:ins w:id="3135" w:author="Garrick W Bruening" w:date="2020-07-27T17:25:00Z">
        <w:r w:rsidRPr="009802F2" w:rsidDel="00A2409F">
          <w:t xml:space="preserve"> </w:t>
        </w:r>
        <w:r w:rsidR="002B5838" w:rsidRPr="009802F2">
          <w:t>as described in in the statistical tests section</w:t>
        </w:r>
      </w:ins>
      <w:commentRangeStart w:id="3136"/>
      <w:commentRangeStart w:id="3137"/>
      <w:commentRangeEnd w:id="3136"/>
      <w:ins w:id="3138" w:author="Garrick W Bruening" w:date="2020-09-21T15:02:00Z">
        <w:r w:rsidR="00FE51F3" w:rsidRPr="009802F2">
          <w:rPr>
            <w:rStyle w:val="CommentReference"/>
          </w:rPr>
          <w:commentReference w:id="3136"/>
        </w:r>
      </w:ins>
      <w:del w:id="3139" w:author="Garrick W Bruening" w:date="2020-07-25T10:59:00Z">
        <w:r w:rsidRPr="009802F2" w:rsidDel="00A2409F">
          <w:delText xml:space="preserve"> and ANOVA's</w:delText>
        </w:r>
      </w:del>
      <w:r w:rsidRPr="009802F2">
        <w:t xml:space="preserve">. </w:t>
      </w:r>
      <w:commentRangeEnd w:id="3137"/>
      <w:r w:rsidR="006F71EC" w:rsidRPr="009802F2">
        <w:rPr>
          <w:rStyle w:val="CommentReference"/>
        </w:rPr>
        <w:commentReference w:id="3137"/>
      </w:r>
      <w:r w:rsidRPr="009802F2">
        <w:t>Average effective mass is used for plotting purposes. Segment lengths and masses are estimated from anthropomorphic measurement studies</w:t>
      </w:r>
      <w:ins w:id="3140" w:author="Garrick" w:date="2020-10-02T15:06:00Z">
        <w:r w:rsidR="003C02A0" w:rsidRPr="009802F2">
          <w:t xml:space="preserve"> </w:t>
        </w:r>
      </w:ins>
      <w:r w:rsidR="00E91451" w:rsidRPr="009802F2">
        <w:fldChar w:fldCharType="begin"/>
      </w:r>
      <w:r w:rsidR="00EF525D" w:rsidRPr="009802F2">
        <w:instrText xml:space="preserve"> ADDIN ZOTERO_ITEM CSL_CITATION {"citationID":"7pZnrn7u","properties":{"formattedCitation":"[42]\\uc0\\u8211{}[44]","plainCitation":"[42]–[44]","noteIndex":0},"citationItems":[{"id":43,"uris":["http://zotero.org/users/4343224/items/92KWAD5U"],"uri":["http://zotero.org/users/4343224/items/92KWAD5U"],"itemData":{"id":43,"type":"article-journal","container-title":"Artificial Limbs","issue":"1","language":"en","page":"20","title":"Body Segment Parameters, Part II","volume":"16","author":[{"family":"Contini","given":"Renato"}],"issued":{"date-parts":[["1972"]]}}},{"id":1041,"uris":["http://zotero.org/users/4343224/items/63EFAS2J"],"uri":["http://zotero.org/users/4343224/items/63EFAS2J"],"itemData":{"id":1041,"type":"book","edition":"5th","ISBN":"978-1-4504-5880-1","publisher":"Human Kinetics","title":"Neuromechanics of Human Movement","author":[{"family":"Enoka","given":"Roger"}],"issued":{"date-parts":[["2002"]]}}},{"id":998,"uris":["http://zotero.org/users/4343224/items/HXRVQS3B"],"uri":["http://zotero.org/users/4343224/items/HXRVQS3B"],"itemData":{"id":998,"type":"book","ISBN":"978-0-470-39818-0","language":"en-us","publisher":"John Wiley &amp; Sons, Ltd","title":"Biomechanics and Motor Control of Human Movement, 4th Edition","URL":"https://www.wiley.com/en-us/Biomechanics+and+Motor+Control+of+Human+Movement%2C+4th+Edition-p-9780470398180","author":[{"family":"Winter","given":"David"}],"accessed":{"date-parts":[["2019",3,5]]},"issued":{"date-parts":[["2009",10]]}}}],"schema":"https://github.com/citation-style-language/schema/raw/master/csl-citation.json"} </w:instrText>
      </w:r>
      <w:r w:rsidR="00E91451" w:rsidRPr="009802F2">
        <w:fldChar w:fldCharType="separate"/>
      </w:r>
      <w:r w:rsidR="00EF525D" w:rsidRPr="009802F2">
        <w:rPr>
          <w:rFonts w:ascii="Calibri" w:hAnsi="Calibri" w:cs="Calibri"/>
          <w:szCs w:val="24"/>
        </w:rPr>
        <w:t>[42]–[44]</w:t>
      </w:r>
      <w:r w:rsidR="00E91451" w:rsidRPr="009802F2">
        <w:fldChar w:fldCharType="end"/>
      </w:r>
      <w:del w:id="3141" w:author="Garrick" w:date="2020-10-02T15:06:00Z">
        <w:r w:rsidRPr="009802F2" w:rsidDel="003C02A0">
          <w:delText xml:space="preserve"> </w:delText>
        </w:r>
      </w:del>
      <w:del w:id="3142" w:author="Garrick" w:date="2020-10-02T15:07:00Z">
        <w:r w:rsidRPr="009802F2" w:rsidDel="00E91451">
          <w:delText>\cite{winter_biomechanics_2009,contini_body_1972,enoka_neuromechanics_2002}</w:delText>
        </w:r>
      </w:del>
      <w:r w:rsidRPr="009802F2">
        <w:t xml:space="preserve">. </w:t>
      </w:r>
    </w:p>
    <w:p w14:paraId="5D6DD095" w14:textId="65F497D4" w:rsidR="002E1506" w:rsidRPr="009802F2" w:rsidRDefault="1800F1BB">
      <w:r w:rsidRPr="009802F2">
        <w:t>To determine the effective mass of the arm at a given time point we need to define a Jacobian matrix</w:t>
      </w:r>
      <w:ins w:id="3143" w:author="Garrick W Bruening" w:date="2020-07-27T20:16:00Z">
        <w:r w:rsidR="007A3087" w:rsidRPr="009802F2">
          <w:t>,</w:t>
        </w:r>
      </w:ins>
      <w:del w:id="3144" w:author="Garrick W Bruening" w:date="2020-07-27T20:15:00Z">
        <w:r w:rsidRPr="009802F2" w:rsidDel="007A3087">
          <w:delText xml:space="preserve"> </w:delText>
        </w:r>
      </w:del>
      <w:ins w:id="3145" w:author="Garrick W Bruening" w:date="2020-07-27T20:16:00Z">
        <w:r w:rsidR="007A3087" w:rsidRPr="009802F2">
          <w:t xml:space="preserve"> </w:t>
        </w:r>
      </w:ins>
      <m:oMath>
        <m:r>
          <m:rPr>
            <m:sty m:val="p"/>
          </m:rPr>
          <w:rPr>
            <w:rFonts w:ascii="Cambria Math" w:hAnsi="Cambria Math"/>
          </w:rPr>
          <m:t>Λ</m:t>
        </m:r>
      </m:oMath>
      <w:del w:id="3146" w:author="Garrick W Bruening" w:date="2020-07-27T20:15:00Z">
        <w:r w:rsidRPr="009802F2">
          <w:delText>$\Lambda$</w:delText>
        </w:r>
      </w:del>
      <w:r w:rsidRPr="009802F2">
        <w:t>.</w:t>
      </w:r>
      <w:ins w:id="3147" w:author="Garrick W Bruening" w:date="2020-07-25T14:23:00Z">
        <w:r w:rsidR="00F66BF3" w:rsidRPr="009802F2">
          <w:t xml:space="preserve"> </w:t>
        </w:r>
      </w:ins>
      <m:oMath>
        <m:sSub>
          <m:sSubPr>
            <m:ctrlPr>
              <w:ins w:id="3148" w:author="Garrick W Bruening" w:date="2020-07-25T14:23:00Z">
                <w:rPr>
                  <w:rFonts w:ascii="Cambria Math" w:hAnsi="Cambria Math"/>
                </w:rPr>
              </w:ins>
            </m:ctrlPr>
          </m:sSubPr>
          <m:e>
            <m:r>
              <w:ins w:id="3149" w:author="Garrick W Bruening" w:date="2020-07-25T14:23:00Z">
                <m:rPr>
                  <m:sty m:val="p"/>
                </m:rPr>
                <w:rPr>
                  <w:rFonts w:ascii="Cambria Math" w:hAnsi="Cambria Math"/>
                </w:rPr>
                <m:t>l</m:t>
              </w:ins>
            </m:r>
          </m:e>
          <m:sub>
            <m:r>
              <w:ins w:id="3150" w:author="Garrick W Bruening" w:date="2020-07-25T14:23:00Z">
                <m:rPr>
                  <m:sty m:val="p"/>
                </m:rPr>
                <w:rPr>
                  <w:rFonts w:ascii="Cambria Math" w:hAnsi="Cambria Math"/>
                </w:rPr>
                <m:t>1</m:t>
              </w:ins>
            </m:r>
          </m:sub>
        </m:sSub>
      </m:oMath>
      <w:ins w:id="3151" w:author="Garrick W Bruening" w:date="2020-07-25T14:23:00Z">
        <w:r w:rsidR="00F66BF3" w:rsidRPr="009802F2">
          <w:rPr>
            <w:rFonts w:eastAsiaTheme="minorEastAsia"/>
          </w:rPr>
          <w:t xml:space="preserve"> is the length of the upperarm and </w:t>
        </w:r>
      </w:ins>
      <m:oMath>
        <m:sSub>
          <m:sSubPr>
            <m:ctrlPr>
              <w:ins w:id="3152" w:author="Garrick W Bruening" w:date="2020-07-25T14:24:00Z">
                <w:rPr>
                  <w:rFonts w:ascii="Cambria Math" w:eastAsiaTheme="minorEastAsia" w:hAnsi="Cambria Math"/>
                </w:rPr>
              </w:ins>
            </m:ctrlPr>
          </m:sSubPr>
          <m:e>
            <m:r>
              <w:ins w:id="3153" w:author="Garrick W Bruening" w:date="2020-07-25T14:24:00Z">
                <m:rPr>
                  <m:sty m:val="p"/>
                </m:rPr>
                <w:rPr>
                  <w:rFonts w:ascii="Cambria Math" w:eastAsiaTheme="minorEastAsia" w:hAnsi="Cambria Math"/>
                </w:rPr>
                <m:t>l</m:t>
              </w:ins>
            </m:r>
          </m:e>
          <m:sub>
            <m:r>
              <w:ins w:id="3154" w:author="Garrick W Bruening" w:date="2020-07-25T14:24:00Z">
                <m:rPr>
                  <m:sty m:val="p"/>
                </m:rPr>
                <w:rPr>
                  <w:rFonts w:ascii="Cambria Math" w:eastAsiaTheme="minorEastAsia" w:hAnsi="Cambria Math"/>
                </w:rPr>
                <m:t>2</m:t>
              </w:ins>
            </m:r>
          </m:sub>
        </m:sSub>
      </m:oMath>
      <w:ins w:id="3155" w:author="Garrick W Bruening" w:date="2020-07-25T14:24:00Z">
        <w:r w:rsidR="005A6442" w:rsidRPr="009802F2">
          <w:rPr>
            <w:rFonts w:eastAsiaTheme="minorEastAsia"/>
          </w:rPr>
          <w:t xml:space="preserve"> is the length of the </w:t>
        </w:r>
        <w:proofErr w:type="gramStart"/>
        <w:r w:rsidR="005A6442" w:rsidRPr="009802F2">
          <w:rPr>
            <w:rFonts w:eastAsiaTheme="minorEastAsia"/>
          </w:rPr>
          <w:t>forearm.</w:t>
        </w:r>
        <w:proofErr w:type="gramEnd"/>
        <w:r w:rsidR="005A6442" w:rsidRPr="009802F2">
          <w:rPr>
            <w:rFonts w:eastAsiaTheme="minorEastAsia"/>
          </w:rPr>
          <w:t xml:space="preserve"> </w:t>
        </w:r>
      </w:ins>
      <m:oMath>
        <m:sSub>
          <m:sSubPr>
            <m:ctrlPr>
              <w:ins w:id="3156" w:author="Garrick W Bruening" w:date="2020-07-25T14:24:00Z">
                <w:rPr>
                  <w:rFonts w:ascii="Cambria Math" w:eastAsiaTheme="minorEastAsia" w:hAnsi="Cambria Math"/>
                </w:rPr>
              </w:ins>
            </m:ctrlPr>
          </m:sSubPr>
          <m:e>
            <m:r>
              <w:ins w:id="3157" w:author="Garrick W Bruening" w:date="2020-07-25T14:24:00Z">
                <m:rPr>
                  <m:sty m:val="p"/>
                </m:rPr>
                <w:rPr>
                  <w:rFonts w:ascii="Cambria Math" w:eastAsiaTheme="minorEastAsia" w:hAnsi="Cambria Math"/>
                </w:rPr>
                <m:t>θ</m:t>
              </w:ins>
            </m:r>
          </m:e>
          <m:sub>
            <m:r>
              <w:ins w:id="3158" w:author="Garrick W Bruening" w:date="2020-07-25T14:24:00Z">
                <m:rPr>
                  <m:sty m:val="p"/>
                </m:rPr>
                <w:rPr>
                  <w:rFonts w:ascii="Cambria Math" w:eastAsiaTheme="minorEastAsia" w:hAnsi="Cambria Math"/>
                </w:rPr>
                <m:t>s</m:t>
              </w:ins>
            </m:r>
          </m:sub>
        </m:sSub>
      </m:oMath>
      <w:ins w:id="3159" w:author="Garrick W Bruening" w:date="2020-07-25T14:24:00Z">
        <w:r w:rsidR="005A6442" w:rsidRPr="009802F2">
          <w:rPr>
            <w:rFonts w:eastAsiaTheme="minorEastAsia"/>
          </w:rPr>
          <w:t xml:space="preserve"> and </w:t>
        </w:r>
      </w:ins>
      <m:oMath>
        <m:sSub>
          <m:sSubPr>
            <m:ctrlPr>
              <w:ins w:id="3160" w:author="Garrick W Bruening" w:date="2020-07-25T14:24:00Z">
                <w:rPr>
                  <w:rFonts w:ascii="Cambria Math" w:eastAsiaTheme="minorEastAsia" w:hAnsi="Cambria Math"/>
                </w:rPr>
              </w:ins>
            </m:ctrlPr>
          </m:sSubPr>
          <m:e>
            <m:r>
              <w:ins w:id="3161" w:author="Garrick W Bruening" w:date="2020-07-25T14:24:00Z">
                <m:rPr>
                  <m:sty m:val="p"/>
                </m:rPr>
                <w:rPr>
                  <w:rFonts w:ascii="Cambria Math" w:eastAsiaTheme="minorEastAsia" w:hAnsi="Cambria Math"/>
                </w:rPr>
                <m:t>θ</m:t>
              </w:ins>
            </m:r>
          </m:e>
          <m:sub>
            <m:r>
              <w:ins w:id="3162" w:author="Garrick W Bruening" w:date="2020-07-25T14:24:00Z">
                <m:rPr>
                  <m:sty m:val="p"/>
                </m:rPr>
                <w:rPr>
                  <w:rFonts w:ascii="Cambria Math" w:eastAsiaTheme="minorEastAsia" w:hAnsi="Cambria Math"/>
                </w:rPr>
                <m:t>e</m:t>
              </w:ins>
            </m:r>
          </m:sub>
        </m:sSub>
      </m:oMath>
      <w:ins w:id="3163" w:author="Garrick W Bruening" w:date="2020-07-25T14:24:00Z">
        <w:r w:rsidR="005A6442" w:rsidRPr="009802F2">
          <w:rPr>
            <w:rFonts w:eastAsiaTheme="minorEastAsia"/>
          </w:rPr>
          <w:t xml:space="preserve"> are the shoulder</w:t>
        </w:r>
        <w:r w:rsidR="00156FB4" w:rsidRPr="009802F2">
          <w:rPr>
            <w:rFonts w:eastAsiaTheme="minorEastAsia"/>
          </w:rPr>
          <w:t xml:space="preserve"> and elbow joint </w:t>
        </w:r>
        <w:proofErr w:type="gramStart"/>
        <w:r w:rsidR="00156FB4" w:rsidRPr="009802F2">
          <w:rPr>
            <w:rFonts w:eastAsiaTheme="minorEastAsia"/>
          </w:rPr>
          <w:t>angle</w:t>
        </w:r>
        <w:proofErr w:type="gramEnd"/>
        <w:r w:rsidR="00156FB4" w:rsidRPr="009802F2">
          <w:rPr>
            <w:rFonts w:eastAsiaTheme="minorEastAsia"/>
          </w:rPr>
          <w:t xml:space="preserve"> respectively. </w:t>
        </w:r>
      </w:ins>
      <w:r w:rsidR="00CD3E1B" w:rsidRPr="009802F2">
        <w:rPr>
          <w:rFonts w:eastAsiaTheme="minorEastAsia"/>
        </w:rPr>
        <w:t xml:space="preserve"> </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2E1506" w:rsidRPr="009802F2" w14:paraId="2F7EAF08" w14:textId="77777777" w:rsidTr="003857B1">
        <w:trPr>
          <w:ins w:id="3164" w:author="Garrick W Bruening" w:date="2020-07-25T15:18:00Z"/>
        </w:trPr>
        <w:tc>
          <w:tcPr>
            <w:tcW w:w="500" w:type="pct"/>
          </w:tcPr>
          <w:p w14:paraId="58E7C2FD" w14:textId="77777777" w:rsidR="002E1506" w:rsidRPr="009802F2" w:rsidRDefault="002E1506" w:rsidP="003857B1">
            <w:pPr>
              <w:rPr>
                <w:ins w:id="3165" w:author="Garrick W Bruening" w:date="2020-07-25T15:18:00Z"/>
              </w:rPr>
            </w:pPr>
          </w:p>
        </w:tc>
        <w:tc>
          <w:tcPr>
            <w:tcW w:w="4000" w:type="pct"/>
            <w:vAlign w:val="center"/>
          </w:tcPr>
          <w:p w14:paraId="2B0B3F44" w14:textId="30C8CD91" w:rsidR="00CD3E1B" w:rsidRPr="009802F2" w:rsidDel="00993E5A" w:rsidRDefault="002A4F06">
            <w:pPr>
              <w:rPr>
                <w:del w:id="3166" w:author="Garrick W Bruening" w:date="2020-07-25T14:31:00Z"/>
              </w:rPr>
            </w:pPr>
            <m:oMathPara>
              <m:oMath>
                <m:r>
                  <w:ins w:id="3167" w:author="Garrick W Bruening" w:date="2020-07-25T14:22:00Z">
                    <m:rPr>
                      <m:nor/>
                    </m:rPr>
                    <w:rPr>
                      <w:rFonts w:cstheme="minorHAnsi"/>
                    </w:rPr>
                    <m:t>Λ</m:t>
                  </w:ins>
                </m:r>
                <m:r>
                  <w:ins w:id="3168" w:author="Garrick W Bruening" w:date="2020-07-25T14:09:00Z">
                    <m:rPr>
                      <m:nor/>
                    </m:rPr>
                    <w:rPr>
                      <w:rFonts w:cstheme="minorHAnsi"/>
                    </w:rPr>
                    <m:t xml:space="preserve">= </m:t>
                  </w:ins>
                </m:r>
                <m:f>
                  <m:fPr>
                    <m:ctrlPr>
                      <w:ins w:id="3169" w:author="Garrick W Bruening" w:date="2020-07-25T14:09:00Z">
                        <w:rPr>
                          <w:rFonts w:ascii="Cambria Math" w:hAnsi="Cambria Math" w:cstheme="minorHAnsi"/>
                        </w:rPr>
                      </w:ins>
                    </m:ctrlPr>
                  </m:fPr>
                  <m:num>
                    <m:r>
                      <w:ins w:id="3170" w:author="Garrick W Bruening" w:date="2020-07-25T14:09:00Z">
                        <m:rPr>
                          <m:nor/>
                        </m:rPr>
                        <w:rPr>
                          <w:rFonts w:cstheme="minorHAnsi"/>
                        </w:rPr>
                        <m:t>dx</m:t>
                      </w:ins>
                    </m:r>
                  </m:num>
                  <m:den>
                    <m:r>
                      <w:ins w:id="3171" w:author="Garrick W Bruening" w:date="2020-07-25T14:09:00Z">
                        <m:rPr>
                          <m:nor/>
                        </m:rPr>
                        <w:rPr>
                          <w:rFonts w:cstheme="minorHAnsi"/>
                        </w:rPr>
                        <m:t>dθ</m:t>
                      </w:ins>
                    </m:r>
                  </m:den>
                </m:f>
                <m:r>
                  <w:ins w:id="3172" w:author="Garrick W Bruening" w:date="2020-07-25T14:09:00Z">
                    <m:rPr>
                      <m:nor/>
                    </m:rPr>
                    <w:rPr>
                      <w:rFonts w:cstheme="minorHAnsi"/>
                    </w:rPr>
                    <m:t>=</m:t>
                  </w:ins>
                </m:r>
                <m:d>
                  <m:dPr>
                    <m:begChr m:val="["/>
                    <m:endChr m:val="]"/>
                    <m:ctrlPr>
                      <w:ins w:id="3173" w:author="Garrick W Bruening" w:date="2020-07-25T14:09:00Z">
                        <w:rPr>
                          <w:rFonts w:ascii="Cambria Math" w:hAnsi="Cambria Math" w:cstheme="minorHAnsi"/>
                        </w:rPr>
                      </w:ins>
                    </m:ctrlPr>
                  </m:dPr>
                  <m:e>
                    <m:m>
                      <m:mPr>
                        <m:mcs>
                          <m:mc>
                            <m:mcPr>
                              <m:count m:val="2"/>
                              <m:mcJc m:val="center"/>
                            </m:mcPr>
                          </m:mc>
                        </m:mcs>
                        <m:ctrlPr>
                          <w:ins w:id="3174" w:author="Garrick W Bruening" w:date="2020-07-25T14:09:00Z">
                            <w:rPr>
                              <w:rFonts w:ascii="Cambria Math" w:hAnsi="Cambria Math" w:cstheme="minorHAnsi"/>
                            </w:rPr>
                          </w:ins>
                        </m:ctrlPr>
                      </m:mPr>
                      <m:mr>
                        <m:e>
                          <m:r>
                            <w:ins w:id="3175" w:author="Garrick W Bruening" w:date="2020-07-25T14:09:00Z">
                              <m:rPr>
                                <m:nor/>
                              </m:rPr>
                              <w:rPr>
                                <w:rFonts w:cstheme="minorHAnsi"/>
                              </w:rPr>
                              <m:t>-</m:t>
                            </w:ins>
                          </m:r>
                          <m:sSub>
                            <m:sSubPr>
                              <m:ctrlPr>
                                <w:ins w:id="3176" w:author="Garrick W Bruening" w:date="2020-07-25T14:09:00Z">
                                  <w:rPr>
                                    <w:rFonts w:ascii="Cambria Math" w:hAnsi="Cambria Math" w:cstheme="minorHAnsi"/>
                                  </w:rPr>
                                </w:ins>
                              </m:ctrlPr>
                            </m:sSubPr>
                            <m:e>
                              <m:r>
                                <w:ins w:id="3177" w:author="Garrick W Bruening" w:date="2020-07-25T14:09:00Z">
                                  <m:rPr>
                                    <m:nor/>
                                  </m:rPr>
                                  <w:rPr>
                                    <w:rFonts w:cstheme="minorHAnsi"/>
                                  </w:rPr>
                                  <m:t>l</m:t>
                                </w:ins>
                              </m:r>
                            </m:e>
                            <m:sub>
                              <m:r>
                                <w:ins w:id="3178" w:author="Garrick W Bruening" w:date="2020-07-25T14:09:00Z">
                                  <m:rPr>
                                    <m:nor/>
                                  </m:rPr>
                                  <w:rPr>
                                    <w:rFonts w:cstheme="minorHAnsi"/>
                                  </w:rPr>
                                  <m:t>1</m:t>
                                </w:ins>
                              </m:r>
                            </m:sub>
                          </m:sSub>
                          <m:func>
                            <m:funcPr>
                              <m:ctrlPr>
                                <w:rPr>
                                  <w:rFonts w:ascii="Cambria Math" w:hAnsi="Cambria Math" w:cstheme="minorHAnsi"/>
                                </w:rPr>
                              </m:ctrlPr>
                            </m:funcPr>
                            <m:fName>
                              <m:r>
                                <m:rPr>
                                  <m:nor/>
                                </m:rPr>
                                <w:rPr>
                                  <w:rFonts w:cstheme="minorHAnsi"/>
                                </w:rPr>
                                <m:t>sin</m:t>
                              </m:r>
                            </m:fName>
                            <m:e>
                              <m:d>
                                <m:dPr>
                                  <m:ctrlPr>
                                    <w:ins w:id="3179" w:author="Garrick W Bruening" w:date="2020-07-25T14:09:00Z">
                                      <w:rPr>
                                        <w:rFonts w:ascii="Cambria Math" w:hAnsi="Cambria Math" w:cstheme="minorHAnsi"/>
                                      </w:rPr>
                                    </w:ins>
                                  </m:ctrlPr>
                                </m:dPr>
                                <m:e>
                                  <m:sSub>
                                    <m:sSubPr>
                                      <m:ctrlPr>
                                        <w:ins w:id="3180" w:author="Garrick W Bruening" w:date="2020-07-25T14:09:00Z">
                                          <w:rPr>
                                            <w:rFonts w:ascii="Cambria Math" w:hAnsi="Cambria Math" w:cstheme="minorHAnsi"/>
                                          </w:rPr>
                                        </w:ins>
                                      </m:ctrlPr>
                                    </m:sSubPr>
                                    <m:e>
                                      <m:r>
                                        <w:ins w:id="3181" w:author="Garrick W Bruening" w:date="2020-07-25T14:09:00Z">
                                          <m:rPr>
                                            <m:nor/>
                                          </m:rPr>
                                          <w:rPr>
                                            <w:rFonts w:cstheme="minorHAnsi"/>
                                          </w:rPr>
                                          <m:t>θ</m:t>
                                        </w:ins>
                                      </m:r>
                                    </m:e>
                                    <m:sub>
                                      <m:r>
                                        <w:ins w:id="3182" w:author="Garrick W Bruening" w:date="2020-07-25T14:09:00Z">
                                          <m:rPr>
                                            <m:nor/>
                                          </m:rPr>
                                          <w:rPr>
                                            <w:rFonts w:cstheme="minorHAnsi"/>
                                          </w:rPr>
                                          <m:t>s</m:t>
                                        </w:ins>
                                      </m:r>
                                    </m:sub>
                                  </m:sSub>
                                </m:e>
                              </m:d>
                            </m:e>
                          </m:func>
                          <m:r>
                            <w:ins w:id="3183" w:author="Garrick W Bruening" w:date="2020-07-25T14:09:00Z">
                              <m:rPr>
                                <m:nor/>
                              </m:rPr>
                              <w:rPr>
                                <w:rFonts w:cstheme="minorHAnsi"/>
                              </w:rPr>
                              <m:t>-</m:t>
                            </w:ins>
                          </m:r>
                          <m:sSub>
                            <m:sSubPr>
                              <m:ctrlPr>
                                <w:ins w:id="3184" w:author="Garrick W Bruening" w:date="2020-07-25T14:09:00Z">
                                  <w:rPr>
                                    <w:rFonts w:ascii="Cambria Math" w:hAnsi="Cambria Math" w:cstheme="minorHAnsi"/>
                                  </w:rPr>
                                </w:ins>
                              </m:ctrlPr>
                            </m:sSubPr>
                            <m:e>
                              <m:r>
                                <w:ins w:id="3185" w:author="Garrick W Bruening" w:date="2020-07-25T14:09:00Z">
                                  <m:rPr>
                                    <m:nor/>
                                  </m:rPr>
                                  <w:rPr>
                                    <w:rFonts w:cstheme="minorHAnsi"/>
                                  </w:rPr>
                                  <m:t>l</m:t>
                                </w:ins>
                              </m:r>
                            </m:e>
                            <m:sub>
                              <m:r>
                                <w:ins w:id="3186" w:author="Garrick W Bruening" w:date="2020-07-25T14:09:00Z">
                                  <m:rPr>
                                    <m:nor/>
                                  </m:rPr>
                                  <w:rPr>
                                    <w:rFonts w:cstheme="minorHAnsi"/>
                                  </w:rPr>
                                  <m:t>2</m:t>
                                </w:ins>
                              </m:r>
                            </m:sub>
                          </m:sSub>
                          <m:func>
                            <m:funcPr>
                              <m:ctrlPr>
                                <w:rPr>
                                  <w:rFonts w:ascii="Cambria Math" w:hAnsi="Cambria Math" w:cstheme="minorHAnsi"/>
                                </w:rPr>
                              </m:ctrlPr>
                            </m:funcPr>
                            <m:fName>
                              <m:r>
                                <m:rPr>
                                  <m:nor/>
                                </m:rPr>
                                <w:rPr>
                                  <w:rFonts w:cstheme="minorHAnsi"/>
                                </w:rPr>
                                <m:t>sin</m:t>
                              </m:r>
                            </m:fName>
                            <m:e>
                              <m:d>
                                <m:dPr>
                                  <m:ctrlPr>
                                    <w:ins w:id="3187" w:author="Garrick W Bruening" w:date="2020-07-25T14:09:00Z">
                                      <w:rPr>
                                        <w:rFonts w:ascii="Cambria Math" w:hAnsi="Cambria Math" w:cstheme="minorHAnsi"/>
                                      </w:rPr>
                                    </w:ins>
                                  </m:ctrlPr>
                                </m:dPr>
                                <m:e>
                                  <m:sSub>
                                    <m:sSubPr>
                                      <m:ctrlPr>
                                        <w:ins w:id="3188" w:author="Garrick W Bruening" w:date="2020-07-25T14:09:00Z">
                                          <w:rPr>
                                            <w:rFonts w:ascii="Cambria Math" w:hAnsi="Cambria Math" w:cstheme="minorHAnsi"/>
                                          </w:rPr>
                                        </w:ins>
                                      </m:ctrlPr>
                                    </m:sSubPr>
                                    <m:e>
                                      <m:r>
                                        <w:ins w:id="3189" w:author="Garrick W Bruening" w:date="2020-07-25T14:09:00Z">
                                          <m:rPr>
                                            <m:nor/>
                                          </m:rPr>
                                          <w:rPr>
                                            <w:rFonts w:cstheme="minorHAnsi"/>
                                          </w:rPr>
                                          <m:t>θ</m:t>
                                        </w:ins>
                                      </m:r>
                                    </m:e>
                                    <m:sub>
                                      <m:r>
                                        <w:ins w:id="3190" w:author="Garrick W Bruening" w:date="2020-07-25T14:09:00Z">
                                          <m:rPr>
                                            <m:nor/>
                                          </m:rPr>
                                          <w:rPr>
                                            <w:rFonts w:cstheme="minorHAnsi"/>
                                          </w:rPr>
                                          <m:t>s</m:t>
                                        </w:ins>
                                      </m:r>
                                    </m:sub>
                                  </m:sSub>
                                  <m:r>
                                    <w:ins w:id="3191" w:author="Garrick W Bruening" w:date="2020-07-25T14:10:00Z">
                                      <m:rPr>
                                        <m:nor/>
                                      </m:rPr>
                                      <w:rPr>
                                        <w:rFonts w:cstheme="minorHAnsi"/>
                                      </w:rPr>
                                      <m:t>+</m:t>
                                    </w:ins>
                                  </m:r>
                                  <m:sSub>
                                    <m:sSubPr>
                                      <m:ctrlPr>
                                        <w:ins w:id="3192" w:author="Garrick W Bruening" w:date="2020-07-25T14:10:00Z">
                                          <w:rPr>
                                            <w:rFonts w:ascii="Cambria Math" w:hAnsi="Cambria Math" w:cstheme="minorHAnsi"/>
                                          </w:rPr>
                                        </w:ins>
                                      </m:ctrlPr>
                                    </m:sSubPr>
                                    <m:e>
                                      <m:r>
                                        <w:ins w:id="3193" w:author="Garrick W Bruening" w:date="2020-07-25T14:10:00Z">
                                          <m:rPr>
                                            <m:nor/>
                                          </m:rPr>
                                          <w:rPr>
                                            <w:rFonts w:cstheme="minorHAnsi"/>
                                          </w:rPr>
                                          <m:t>θ</m:t>
                                        </w:ins>
                                      </m:r>
                                    </m:e>
                                    <m:sub>
                                      <m:r>
                                        <w:ins w:id="3194" w:author="Garrick W Bruening" w:date="2020-07-25T14:10:00Z">
                                          <m:rPr>
                                            <m:nor/>
                                          </m:rPr>
                                          <w:rPr>
                                            <w:rFonts w:cstheme="minorHAnsi"/>
                                          </w:rPr>
                                          <m:t>e</m:t>
                                        </w:ins>
                                      </m:r>
                                    </m:sub>
                                  </m:sSub>
                                </m:e>
                              </m:d>
                            </m:e>
                          </m:func>
                        </m:e>
                        <m:e>
                          <m:r>
                            <w:ins w:id="3195" w:author="Garrick W Bruening" w:date="2020-07-25T14:10:00Z">
                              <m:rPr>
                                <m:nor/>
                              </m:rPr>
                              <w:rPr>
                                <w:rFonts w:cstheme="minorHAnsi"/>
                              </w:rPr>
                              <m:t>-</m:t>
                            </w:ins>
                          </m:r>
                          <m:sSub>
                            <m:sSubPr>
                              <m:ctrlPr>
                                <w:ins w:id="3196" w:author="Garrick W Bruening" w:date="2020-07-25T14:10:00Z">
                                  <w:rPr>
                                    <w:rFonts w:ascii="Cambria Math" w:hAnsi="Cambria Math" w:cstheme="minorHAnsi"/>
                                  </w:rPr>
                                </w:ins>
                              </m:ctrlPr>
                            </m:sSubPr>
                            <m:e>
                              <m:r>
                                <w:ins w:id="3197" w:author="Garrick W Bruening" w:date="2020-07-25T14:10:00Z">
                                  <m:rPr>
                                    <m:nor/>
                                  </m:rPr>
                                  <w:rPr>
                                    <w:rFonts w:cstheme="minorHAnsi"/>
                                  </w:rPr>
                                  <m:t>l</m:t>
                                </w:ins>
                              </m:r>
                            </m:e>
                            <m:sub>
                              <m:r>
                                <w:ins w:id="3198" w:author="Garrick W Bruening" w:date="2020-07-25T14:10:00Z">
                                  <m:rPr>
                                    <m:nor/>
                                  </m:rPr>
                                  <w:rPr>
                                    <w:rFonts w:cstheme="minorHAnsi"/>
                                  </w:rPr>
                                  <m:t>2</m:t>
                                </w:ins>
                              </m:r>
                            </m:sub>
                          </m:sSub>
                          <m:func>
                            <m:funcPr>
                              <m:ctrlPr>
                                <w:ins w:id="3199" w:author="Garrick W Bruening" w:date="2020-07-25T14:10:00Z">
                                  <w:rPr>
                                    <w:rFonts w:ascii="Cambria Math" w:hAnsi="Cambria Math" w:cstheme="minorHAnsi"/>
                                  </w:rPr>
                                </w:ins>
                              </m:ctrlPr>
                            </m:funcPr>
                            <m:fName>
                              <m:r>
                                <w:ins w:id="3200" w:author="Garrick W Bruening" w:date="2020-07-25T14:10:00Z">
                                  <m:rPr>
                                    <m:nor/>
                                  </m:rPr>
                                  <w:rPr>
                                    <w:rFonts w:cstheme="minorHAnsi"/>
                                  </w:rPr>
                                  <m:t>sin</m:t>
                                </w:ins>
                              </m:r>
                            </m:fName>
                            <m:e>
                              <m:d>
                                <m:dPr>
                                  <m:ctrlPr>
                                    <w:ins w:id="3201" w:author="Garrick W Bruening" w:date="2020-07-25T14:10:00Z">
                                      <w:rPr>
                                        <w:rFonts w:ascii="Cambria Math" w:hAnsi="Cambria Math" w:cstheme="minorHAnsi"/>
                                      </w:rPr>
                                    </w:ins>
                                  </m:ctrlPr>
                                </m:dPr>
                                <m:e>
                                  <m:sSub>
                                    <m:sSubPr>
                                      <m:ctrlPr>
                                        <w:ins w:id="3202" w:author="Garrick W Bruening" w:date="2020-07-25T14:10:00Z">
                                          <w:rPr>
                                            <w:rFonts w:ascii="Cambria Math" w:hAnsi="Cambria Math" w:cstheme="minorHAnsi"/>
                                          </w:rPr>
                                        </w:ins>
                                      </m:ctrlPr>
                                    </m:sSubPr>
                                    <m:e>
                                      <m:r>
                                        <w:ins w:id="3203" w:author="Garrick W Bruening" w:date="2020-07-25T14:10:00Z">
                                          <m:rPr>
                                            <m:nor/>
                                          </m:rPr>
                                          <w:rPr>
                                            <w:rFonts w:cstheme="minorHAnsi"/>
                                          </w:rPr>
                                          <m:t>θ</m:t>
                                        </w:ins>
                                      </m:r>
                                    </m:e>
                                    <m:sub>
                                      <m:r>
                                        <w:ins w:id="3204" w:author="Garrick W Bruening" w:date="2020-07-25T14:10:00Z">
                                          <m:rPr>
                                            <m:nor/>
                                          </m:rPr>
                                          <w:rPr>
                                            <w:rFonts w:cstheme="minorHAnsi"/>
                                          </w:rPr>
                                          <m:t>s</m:t>
                                        </w:ins>
                                      </m:r>
                                    </m:sub>
                                  </m:sSub>
                                  <m:r>
                                    <w:ins w:id="3205" w:author="Garrick W Bruening" w:date="2020-07-25T14:10:00Z">
                                      <m:rPr>
                                        <m:nor/>
                                      </m:rPr>
                                      <w:rPr>
                                        <w:rFonts w:cstheme="minorHAnsi"/>
                                      </w:rPr>
                                      <m:t>+</m:t>
                                    </w:ins>
                                  </m:r>
                                  <m:sSub>
                                    <m:sSubPr>
                                      <m:ctrlPr>
                                        <w:ins w:id="3206" w:author="Garrick W Bruening" w:date="2020-07-25T14:10:00Z">
                                          <w:rPr>
                                            <w:rFonts w:ascii="Cambria Math" w:hAnsi="Cambria Math" w:cstheme="minorHAnsi"/>
                                          </w:rPr>
                                        </w:ins>
                                      </m:ctrlPr>
                                    </m:sSubPr>
                                    <m:e>
                                      <m:r>
                                        <w:ins w:id="3207" w:author="Garrick W Bruening" w:date="2020-07-25T14:10:00Z">
                                          <m:rPr>
                                            <m:nor/>
                                          </m:rPr>
                                          <w:rPr>
                                            <w:rFonts w:cstheme="minorHAnsi"/>
                                          </w:rPr>
                                          <m:t>θ</m:t>
                                        </w:ins>
                                      </m:r>
                                    </m:e>
                                    <m:sub>
                                      <m:r>
                                        <w:ins w:id="3208" w:author="Garrick W Bruening" w:date="2020-07-25T14:10:00Z">
                                          <m:rPr>
                                            <m:nor/>
                                          </m:rPr>
                                          <w:rPr>
                                            <w:rFonts w:cstheme="minorHAnsi"/>
                                          </w:rPr>
                                          <m:t>e</m:t>
                                        </w:ins>
                                      </m:r>
                                    </m:sub>
                                  </m:sSub>
                                </m:e>
                              </m:d>
                            </m:e>
                          </m:func>
                        </m:e>
                      </m:mr>
                      <m:mr>
                        <m:e>
                          <m:sSub>
                            <m:sSubPr>
                              <m:ctrlPr>
                                <w:ins w:id="3209" w:author="Garrick W Bruening" w:date="2020-07-25T14:10:00Z">
                                  <w:rPr>
                                    <w:rFonts w:ascii="Cambria Math" w:hAnsi="Cambria Math" w:cstheme="minorHAnsi"/>
                                  </w:rPr>
                                </w:ins>
                              </m:ctrlPr>
                            </m:sSubPr>
                            <m:e>
                              <m:r>
                                <w:ins w:id="3210" w:author="Garrick W Bruening" w:date="2020-07-25T14:10:00Z">
                                  <m:rPr>
                                    <m:nor/>
                                  </m:rPr>
                                  <w:rPr>
                                    <w:rFonts w:cstheme="minorHAnsi"/>
                                  </w:rPr>
                                  <m:t>l</m:t>
                                </w:ins>
                              </m:r>
                            </m:e>
                            <m:sub>
                              <m:r>
                                <w:ins w:id="3211" w:author="Garrick W Bruening" w:date="2020-07-25T14:10:00Z">
                                  <m:rPr>
                                    <m:nor/>
                                  </m:rPr>
                                  <w:rPr>
                                    <w:rFonts w:cstheme="minorHAnsi"/>
                                  </w:rPr>
                                  <m:t>1</m:t>
                                </w:ins>
                              </m:r>
                            </m:sub>
                          </m:sSub>
                          <m:func>
                            <m:funcPr>
                              <m:ctrlPr>
                                <w:ins w:id="3212" w:author="Garrick W Bruening" w:date="2020-07-25T14:10:00Z">
                                  <w:rPr>
                                    <w:rFonts w:ascii="Cambria Math" w:hAnsi="Cambria Math" w:cstheme="minorHAnsi"/>
                                  </w:rPr>
                                </w:ins>
                              </m:ctrlPr>
                            </m:funcPr>
                            <m:fName>
                              <m:r>
                                <w:ins w:id="3213" w:author="Garrick W Bruening" w:date="2020-07-25T14:11:00Z">
                                  <m:rPr>
                                    <m:nor/>
                                  </m:rPr>
                                  <w:rPr>
                                    <w:rFonts w:cstheme="minorHAnsi"/>
                                  </w:rPr>
                                  <m:t>cos</m:t>
                                </w:ins>
                              </m:r>
                            </m:fName>
                            <m:e>
                              <m:d>
                                <m:dPr>
                                  <m:ctrlPr>
                                    <w:ins w:id="3214" w:author="Garrick W Bruening" w:date="2020-07-25T14:10:00Z">
                                      <w:rPr>
                                        <w:rFonts w:ascii="Cambria Math" w:hAnsi="Cambria Math" w:cstheme="minorHAnsi"/>
                                      </w:rPr>
                                    </w:ins>
                                  </m:ctrlPr>
                                </m:dPr>
                                <m:e>
                                  <m:sSub>
                                    <m:sSubPr>
                                      <m:ctrlPr>
                                        <w:ins w:id="3215" w:author="Garrick W Bruening" w:date="2020-07-25T14:10:00Z">
                                          <w:rPr>
                                            <w:rFonts w:ascii="Cambria Math" w:hAnsi="Cambria Math" w:cstheme="minorHAnsi"/>
                                          </w:rPr>
                                        </w:ins>
                                      </m:ctrlPr>
                                    </m:sSubPr>
                                    <m:e>
                                      <m:r>
                                        <w:ins w:id="3216" w:author="Garrick W Bruening" w:date="2020-07-25T14:10:00Z">
                                          <m:rPr>
                                            <m:nor/>
                                          </m:rPr>
                                          <w:rPr>
                                            <w:rFonts w:cstheme="minorHAnsi"/>
                                          </w:rPr>
                                          <m:t>θ</m:t>
                                        </w:ins>
                                      </m:r>
                                    </m:e>
                                    <m:sub>
                                      <m:r>
                                        <w:ins w:id="3217" w:author="Garrick W Bruening" w:date="2020-07-25T14:10:00Z">
                                          <m:rPr>
                                            <m:nor/>
                                          </m:rPr>
                                          <w:rPr>
                                            <w:rFonts w:cstheme="minorHAnsi"/>
                                          </w:rPr>
                                          <m:t>s</m:t>
                                        </w:ins>
                                      </m:r>
                                    </m:sub>
                                  </m:sSub>
                                </m:e>
                              </m:d>
                            </m:e>
                          </m:func>
                          <m:r>
                            <w:ins w:id="3218" w:author="Garrick W Bruening" w:date="2020-07-25T14:11:00Z">
                              <m:rPr>
                                <m:nor/>
                              </m:rPr>
                              <w:rPr>
                                <w:rFonts w:cstheme="minorHAnsi"/>
                              </w:rPr>
                              <m:t>+</m:t>
                            </w:ins>
                          </m:r>
                          <m:sSub>
                            <m:sSubPr>
                              <m:ctrlPr>
                                <w:ins w:id="3219" w:author="Garrick W Bruening" w:date="2020-07-25T14:10:00Z">
                                  <w:rPr>
                                    <w:rFonts w:ascii="Cambria Math" w:hAnsi="Cambria Math" w:cstheme="minorHAnsi"/>
                                  </w:rPr>
                                </w:ins>
                              </m:ctrlPr>
                            </m:sSubPr>
                            <m:e>
                              <m:r>
                                <w:ins w:id="3220" w:author="Garrick W Bruening" w:date="2020-07-25T14:10:00Z">
                                  <m:rPr>
                                    <m:nor/>
                                  </m:rPr>
                                  <w:rPr>
                                    <w:rFonts w:cstheme="minorHAnsi"/>
                                  </w:rPr>
                                  <m:t>l</m:t>
                                </w:ins>
                              </m:r>
                            </m:e>
                            <m:sub>
                              <m:r>
                                <w:ins w:id="3221" w:author="Garrick W Bruening" w:date="2020-07-25T14:10:00Z">
                                  <m:rPr>
                                    <m:nor/>
                                  </m:rPr>
                                  <w:rPr>
                                    <w:rFonts w:cstheme="minorHAnsi"/>
                                  </w:rPr>
                                  <m:t>2</m:t>
                                </w:ins>
                              </m:r>
                            </m:sub>
                          </m:sSub>
                          <m:func>
                            <m:funcPr>
                              <m:ctrlPr>
                                <w:ins w:id="3222" w:author="Garrick W Bruening" w:date="2020-07-25T14:10:00Z">
                                  <w:rPr>
                                    <w:rFonts w:ascii="Cambria Math" w:hAnsi="Cambria Math" w:cstheme="minorHAnsi"/>
                                  </w:rPr>
                                </w:ins>
                              </m:ctrlPr>
                            </m:funcPr>
                            <m:fName>
                              <m:r>
                                <w:ins w:id="3223" w:author="Garrick W Bruening" w:date="2020-07-25T14:11:00Z">
                                  <m:rPr>
                                    <m:nor/>
                                  </m:rPr>
                                  <w:rPr>
                                    <w:rFonts w:cstheme="minorHAnsi"/>
                                  </w:rPr>
                                  <m:t>cos</m:t>
                                </w:ins>
                              </m:r>
                            </m:fName>
                            <m:e>
                              <m:d>
                                <m:dPr>
                                  <m:ctrlPr>
                                    <w:ins w:id="3224" w:author="Garrick W Bruening" w:date="2020-07-25T14:10:00Z">
                                      <w:rPr>
                                        <w:rFonts w:ascii="Cambria Math" w:hAnsi="Cambria Math" w:cstheme="minorHAnsi"/>
                                      </w:rPr>
                                    </w:ins>
                                  </m:ctrlPr>
                                </m:dPr>
                                <m:e>
                                  <m:sSub>
                                    <m:sSubPr>
                                      <m:ctrlPr>
                                        <w:ins w:id="3225" w:author="Garrick W Bruening" w:date="2020-07-25T14:10:00Z">
                                          <w:rPr>
                                            <w:rFonts w:ascii="Cambria Math" w:hAnsi="Cambria Math" w:cstheme="minorHAnsi"/>
                                          </w:rPr>
                                        </w:ins>
                                      </m:ctrlPr>
                                    </m:sSubPr>
                                    <m:e>
                                      <m:r>
                                        <w:ins w:id="3226" w:author="Garrick W Bruening" w:date="2020-07-25T14:10:00Z">
                                          <m:rPr>
                                            <m:nor/>
                                          </m:rPr>
                                          <w:rPr>
                                            <w:rFonts w:cstheme="minorHAnsi"/>
                                          </w:rPr>
                                          <m:t>θ</m:t>
                                        </w:ins>
                                      </m:r>
                                    </m:e>
                                    <m:sub>
                                      <m:r>
                                        <w:ins w:id="3227" w:author="Garrick W Bruening" w:date="2020-07-25T14:10:00Z">
                                          <m:rPr>
                                            <m:nor/>
                                          </m:rPr>
                                          <w:rPr>
                                            <w:rFonts w:cstheme="minorHAnsi"/>
                                          </w:rPr>
                                          <m:t>s</m:t>
                                        </w:ins>
                                      </m:r>
                                    </m:sub>
                                  </m:sSub>
                                  <m:r>
                                    <w:ins w:id="3228" w:author="Garrick W Bruening" w:date="2020-07-25T14:10:00Z">
                                      <m:rPr>
                                        <m:nor/>
                                      </m:rPr>
                                      <w:rPr>
                                        <w:rFonts w:cstheme="minorHAnsi"/>
                                      </w:rPr>
                                      <m:t>+</m:t>
                                    </w:ins>
                                  </m:r>
                                  <m:sSub>
                                    <m:sSubPr>
                                      <m:ctrlPr>
                                        <w:ins w:id="3229" w:author="Garrick W Bruening" w:date="2020-07-25T14:10:00Z">
                                          <w:rPr>
                                            <w:rFonts w:ascii="Cambria Math" w:hAnsi="Cambria Math" w:cstheme="minorHAnsi"/>
                                          </w:rPr>
                                        </w:ins>
                                      </m:ctrlPr>
                                    </m:sSubPr>
                                    <m:e>
                                      <m:r>
                                        <w:ins w:id="3230" w:author="Garrick W Bruening" w:date="2020-07-25T14:10:00Z">
                                          <m:rPr>
                                            <m:nor/>
                                          </m:rPr>
                                          <w:rPr>
                                            <w:rFonts w:cstheme="minorHAnsi"/>
                                          </w:rPr>
                                          <m:t>θ</m:t>
                                        </w:ins>
                                      </m:r>
                                    </m:e>
                                    <m:sub>
                                      <m:r>
                                        <w:ins w:id="3231" w:author="Garrick W Bruening" w:date="2020-07-25T14:10:00Z">
                                          <m:rPr>
                                            <m:nor/>
                                          </m:rPr>
                                          <w:rPr>
                                            <w:rFonts w:cstheme="minorHAnsi"/>
                                          </w:rPr>
                                          <m:t>e</m:t>
                                        </w:ins>
                                      </m:r>
                                    </m:sub>
                                  </m:sSub>
                                </m:e>
                              </m:d>
                            </m:e>
                          </m:func>
                        </m:e>
                        <m:e>
                          <m:sSub>
                            <m:sSubPr>
                              <m:ctrlPr>
                                <w:ins w:id="3232" w:author="Garrick W Bruening" w:date="2020-07-25T14:10:00Z">
                                  <w:rPr>
                                    <w:rFonts w:ascii="Cambria Math" w:hAnsi="Cambria Math" w:cstheme="minorHAnsi"/>
                                  </w:rPr>
                                </w:ins>
                              </m:ctrlPr>
                            </m:sSubPr>
                            <m:e>
                              <m:r>
                                <w:ins w:id="3233" w:author="Garrick W Bruening" w:date="2020-07-25T14:10:00Z">
                                  <m:rPr>
                                    <m:nor/>
                                  </m:rPr>
                                  <w:rPr>
                                    <w:rFonts w:cstheme="minorHAnsi"/>
                                  </w:rPr>
                                  <m:t>l</m:t>
                                </w:ins>
                              </m:r>
                            </m:e>
                            <m:sub>
                              <m:r>
                                <w:ins w:id="3234" w:author="Garrick W Bruening" w:date="2020-07-25T14:10:00Z">
                                  <m:rPr>
                                    <m:nor/>
                                  </m:rPr>
                                  <w:rPr>
                                    <w:rFonts w:cstheme="minorHAnsi"/>
                                  </w:rPr>
                                  <m:t>2</m:t>
                                </w:ins>
                              </m:r>
                            </m:sub>
                          </m:sSub>
                          <m:func>
                            <m:funcPr>
                              <m:ctrlPr>
                                <w:ins w:id="3235" w:author="Garrick W Bruening" w:date="2020-07-25T14:10:00Z">
                                  <w:rPr>
                                    <w:rFonts w:ascii="Cambria Math" w:hAnsi="Cambria Math" w:cstheme="minorHAnsi"/>
                                  </w:rPr>
                                </w:ins>
                              </m:ctrlPr>
                            </m:funcPr>
                            <m:fName>
                              <m:r>
                                <w:ins w:id="3236" w:author="Garrick W Bruening" w:date="2020-07-25T14:10:00Z">
                                  <m:rPr>
                                    <m:nor/>
                                  </m:rPr>
                                  <w:rPr>
                                    <w:rFonts w:cstheme="minorHAnsi"/>
                                  </w:rPr>
                                  <m:t>cos</m:t>
                                </w:ins>
                              </m:r>
                            </m:fName>
                            <m:e>
                              <m:d>
                                <m:dPr>
                                  <m:ctrlPr>
                                    <w:ins w:id="3237" w:author="Garrick W Bruening" w:date="2020-07-25T14:10:00Z">
                                      <w:rPr>
                                        <w:rFonts w:ascii="Cambria Math" w:hAnsi="Cambria Math" w:cstheme="minorHAnsi"/>
                                      </w:rPr>
                                    </w:ins>
                                  </m:ctrlPr>
                                </m:dPr>
                                <m:e>
                                  <m:sSub>
                                    <m:sSubPr>
                                      <m:ctrlPr>
                                        <w:ins w:id="3238" w:author="Garrick W Bruening" w:date="2020-07-25T14:10:00Z">
                                          <w:rPr>
                                            <w:rFonts w:ascii="Cambria Math" w:hAnsi="Cambria Math" w:cstheme="minorHAnsi"/>
                                          </w:rPr>
                                        </w:ins>
                                      </m:ctrlPr>
                                    </m:sSubPr>
                                    <m:e>
                                      <m:r>
                                        <w:ins w:id="3239" w:author="Garrick W Bruening" w:date="2020-07-25T14:10:00Z">
                                          <m:rPr>
                                            <m:nor/>
                                          </m:rPr>
                                          <w:rPr>
                                            <w:rFonts w:cstheme="minorHAnsi"/>
                                          </w:rPr>
                                          <m:t>θ</m:t>
                                        </w:ins>
                                      </m:r>
                                    </m:e>
                                    <m:sub>
                                      <m:r>
                                        <w:ins w:id="3240" w:author="Garrick W Bruening" w:date="2020-07-25T14:10:00Z">
                                          <m:rPr>
                                            <m:nor/>
                                          </m:rPr>
                                          <w:rPr>
                                            <w:rFonts w:cstheme="minorHAnsi"/>
                                          </w:rPr>
                                          <m:t>s</m:t>
                                        </w:ins>
                                      </m:r>
                                    </m:sub>
                                  </m:sSub>
                                  <m:r>
                                    <w:ins w:id="3241" w:author="Garrick W Bruening" w:date="2020-07-25T14:10:00Z">
                                      <m:rPr>
                                        <m:nor/>
                                      </m:rPr>
                                      <w:rPr>
                                        <w:rFonts w:cstheme="minorHAnsi"/>
                                      </w:rPr>
                                      <m:t>+</m:t>
                                    </w:ins>
                                  </m:r>
                                  <m:sSub>
                                    <m:sSubPr>
                                      <m:ctrlPr>
                                        <w:ins w:id="3242" w:author="Garrick W Bruening" w:date="2020-07-25T14:10:00Z">
                                          <w:rPr>
                                            <w:rFonts w:ascii="Cambria Math" w:hAnsi="Cambria Math" w:cstheme="minorHAnsi"/>
                                          </w:rPr>
                                        </w:ins>
                                      </m:ctrlPr>
                                    </m:sSubPr>
                                    <m:e>
                                      <m:r>
                                        <w:ins w:id="3243" w:author="Garrick W Bruening" w:date="2020-07-25T14:10:00Z">
                                          <m:rPr>
                                            <m:nor/>
                                          </m:rPr>
                                          <w:rPr>
                                            <w:rFonts w:cstheme="minorHAnsi"/>
                                          </w:rPr>
                                          <m:t>θ</m:t>
                                        </w:ins>
                                      </m:r>
                                    </m:e>
                                    <m:sub>
                                      <m:r>
                                        <w:ins w:id="3244" w:author="Garrick W Bruening" w:date="2020-07-25T14:10:00Z">
                                          <m:rPr>
                                            <m:nor/>
                                          </m:rPr>
                                          <w:rPr>
                                            <w:rFonts w:cstheme="minorHAnsi"/>
                                          </w:rPr>
                                          <m:t>e</m:t>
                                        </w:ins>
                                      </m:r>
                                    </m:sub>
                                  </m:sSub>
                                </m:e>
                              </m:d>
                            </m:e>
                          </m:func>
                        </m:e>
                      </m:mr>
                    </m:m>
                  </m:e>
                </m:d>
              </m:oMath>
            </m:oMathPara>
          </w:p>
          <w:p w14:paraId="4E303C1A" w14:textId="77777777" w:rsidR="002E1506" w:rsidRPr="009802F2" w:rsidRDefault="002E1506" w:rsidP="003857B1">
            <w:pPr>
              <w:jc w:val="center"/>
              <w:rPr>
                <w:ins w:id="3245" w:author="Garrick W Bruening" w:date="2020-07-25T15:18:00Z"/>
                <w:rFonts w:ascii="Cambria" w:hAnsi="Cambria" w:cs="Aharoni"/>
              </w:rPr>
            </w:pPr>
          </w:p>
        </w:tc>
        <w:tc>
          <w:tcPr>
            <w:tcW w:w="500" w:type="pct"/>
            <w:vAlign w:val="bottom"/>
          </w:tcPr>
          <w:p w14:paraId="2B7E8345" w14:textId="76856D9C" w:rsidR="002E1506" w:rsidRPr="009802F2" w:rsidRDefault="00CD3E1B" w:rsidP="003857B1">
            <w:pPr>
              <w:pStyle w:val="Caption"/>
              <w:keepNext/>
              <w:jc w:val="right"/>
              <w:rPr>
                <w:ins w:id="3246" w:author="Garrick W Bruening" w:date="2020-07-25T15:18:00Z"/>
                <w:i w:val="0"/>
                <w:iCs w:val="0"/>
                <w:sz w:val="22"/>
                <w:szCs w:val="22"/>
                <w:rPrChange w:id="3247" w:author="Garrick W Bruening" w:date="2020-07-27T23:34:00Z">
                  <w:rPr>
                    <w:ins w:id="3248" w:author="Garrick W Bruening" w:date="2020-07-25T15:18:00Z"/>
                    <w:i w:val="0"/>
                    <w:sz w:val="24"/>
                    <w:szCs w:val="24"/>
                  </w:rPr>
                </w:rPrChange>
              </w:rPr>
            </w:pPr>
            <w:r w:rsidRPr="009802F2">
              <w:rPr>
                <w:i w:val="0"/>
                <w:iCs w:val="0"/>
                <w:color w:val="auto"/>
                <w:sz w:val="22"/>
                <w:szCs w:val="22"/>
                <w:rPrChange w:id="3249" w:author="Garrick W Bruening" w:date="2020-07-27T23:34:00Z">
                  <w:rPr>
                    <w:i w:val="0"/>
                    <w:iCs w:val="0"/>
                    <w:color w:val="auto"/>
                    <w:sz w:val="24"/>
                    <w:szCs w:val="24"/>
                  </w:rPr>
                </w:rPrChange>
              </w:rPr>
              <w:t>(</w:t>
            </w:r>
            <w:r w:rsidRPr="009802F2">
              <w:rPr>
                <w:i w:val="0"/>
                <w:iCs w:val="0"/>
                <w:color w:val="auto"/>
                <w:sz w:val="22"/>
                <w:szCs w:val="22"/>
                <w:rPrChange w:id="3250" w:author="Garrick W Bruening" w:date="2020-07-27T23:34:00Z">
                  <w:rPr>
                    <w:i w:val="0"/>
                    <w:iCs w:val="0"/>
                    <w:color w:val="auto"/>
                    <w:sz w:val="24"/>
                    <w:szCs w:val="24"/>
                  </w:rPr>
                </w:rPrChange>
              </w:rPr>
              <w:fldChar w:fldCharType="begin"/>
            </w:r>
            <w:r w:rsidRPr="009802F2">
              <w:rPr>
                <w:i w:val="0"/>
                <w:iCs w:val="0"/>
                <w:color w:val="auto"/>
                <w:sz w:val="22"/>
                <w:szCs w:val="22"/>
                <w:rPrChange w:id="3251" w:author="Garrick W Bruening" w:date="2020-07-27T23:34:00Z">
                  <w:rPr>
                    <w:i w:val="0"/>
                    <w:iCs w:val="0"/>
                    <w:color w:val="auto"/>
                    <w:sz w:val="24"/>
                    <w:szCs w:val="24"/>
                  </w:rPr>
                </w:rPrChange>
              </w:rPr>
              <w:instrText xml:space="preserve"> SEQ Equation \* ARABIC </w:instrText>
            </w:r>
            <w:r w:rsidRPr="009802F2">
              <w:rPr>
                <w:i w:val="0"/>
                <w:iCs w:val="0"/>
                <w:color w:val="auto"/>
                <w:sz w:val="22"/>
                <w:szCs w:val="22"/>
                <w:rPrChange w:id="3252" w:author="Garrick W Bruening" w:date="2020-07-27T23:34:00Z">
                  <w:rPr>
                    <w:i w:val="0"/>
                    <w:iCs w:val="0"/>
                    <w:color w:val="auto"/>
                    <w:sz w:val="24"/>
                    <w:szCs w:val="24"/>
                  </w:rPr>
                </w:rPrChange>
              </w:rPr>
              <w:fldChar w:fldCharType="separate"/>
            </w:r>
            <w:r w:rsidR="005B369E" w:rsidRPr="009802F2">
              <w:rPr>
                <w:i w:val="0"/>
                <w:iCs w:val="0"/>
                <w:noProof/>
                <w:color w:val="auto"/>
                <w:sz w:val="22"/>
                <w:szCs w:val="22"/>
              </w:rPr>
              <w:t>8</w:t>
            </w:r>
            <w:r w:rsidRPr="009802F2">
              <w:rPr>
                <w:i w:val="0"/>
                <w:iCs w:val="0"/>
                <w:color w:val="auto"/>
                <w:sz w:val="22"/>
                <w:szCs w:val="22"/>
                <w:rPrChange w:id="3253" w:author="Garrick W Bruening" w:date="2020-07-27T23:34:00Z">
                  <w:rPr>
                    <w:i w:val="0"/>
                    <w:iCs w:val="0"/>
                    <w:color w:val="auto"/>
                    <w:sz w:val="24"/>
                    <w:szCs w:val="24"/>
                  </w:rPr>
                </w:rPrChange>
              </w:rPr>
              <w:fldChar w:fldCharType="end"/>
            </w:r>
            <w:r w:rsidRPr="009802F2">
              <w:rPr>
                <w:i w:val="0"/>
                <w:iCs w:val="0"/>
                <w:color w:val="auto"/>
                <w:sz w:val="22"/>
                <w:szCs w:val="22"/>
                <w:rPrChange w:id="3254" w:author="Garrick W Bruening" w:date="2020-07-27T23:34:00Z">
                  <w:rPr>
                    <w:i w:val="0"/>
                    <w:iCs w:val="0"/>
                    <w:color w:val="auto"/>
                    <w:sz w:val="24"/>
                    <w:szCs w:val="24"/>
                  </w:rPr>
                </w:rPrChange>
              </w:rPr>
              <w:t>)</w:t>
            </w:r>
          </w:p>
        </w:tc>
      </w:tr>
    </w:tbl>
    <w:p w14:paraId="66A428D7" w14:textId="20D3997B" w:rsidR="1800F1BB" w:rsidRPr="009802F2" w:rsidDel="00993E5A" w:rsidRDefault="1800F1BB">
      <w:pPr>
        <w:rPr>
          <w:del w:id="3255" w:author="Garrick W Bruening" w:date="2020-07-25T14:31:00Z"/>
        </w:rPr>
        <w:pPrChange w:id="3256" w:author="Garrick W Bruening" w:date="2020-07-25T14:31:00Z">
          <w:pPr>
            <w:ind w:firstLine="720"/>
          </w:pPr>
        </w:pPrChange>
      </w:pPr>
      <w:del w:id="3257" w:author="Garrick W Bruening" w:date="2020-07-25T14:31:00Z">
        <w:r w:rsidRPr="009802F2" w:rsidDel="00993E5A">
          <w:lastRenderedPageBreak/>
          <w:delText xml:space="preserve">\Lambda = \frac{dx}{d\theta} = </w:delText>
        </w:r>
      </w:del>
    </w:p>
    <w:p w14:paraId="063DBE23" w14:textId="39360C31" w:rsidR="1800F1BB" w:rsidRPr="009802F2" w:rsidDel="00993E5A" w:rsidRDefault="1800F1BB">
      <w:pPr>
        <w:rPr>
          <w:del w:id="3258" w:author="Garrick W Bruening" w:date="2020-07-25T14:31:00Z"/>
        </w:rPr>
        <w:pPrChange w:id="3259" w:author="Garrick W Bruening" w:date="2020-07-25T14:31:00Z">
          <w:pPr>
            <w:ind w:firstLine="1440"/>
          </w:pPr>
        </w:pPrChange>
      </w:pPr>
      <w:del w:id="3260" w:author="Garrick W Bruening" w:date="2020-07-25T14:31:00Z">
        <w:r w:rsidRPr="009802F2" w:rsidDel="00993E5A">
          <w:delText>-l_1sin(\theta_s)-l_2sin(\theta_s+\theta_e) &amp; -l_2sin(\theta_s+\theta_e)\\</w:delText>
        </w:r>
      </w:del>
    </w:p>
    <w:p w14:paraId="33C716F5" w14:textId="1DBE1A35" w:rsidR="1800F1BB" w:rsidRPr="009802F2" w:rsidRDefault="1800F1BB">
      <w:pPr>
        <w:pStyle w:val="Caption"/>
        <w:rPr>
          <w:sz w:val="24"/>
          <w:szCs w:val="24"/>
        </w:rPr>
        <w:pPrChange w:id="3261" w:author="Garrick W Bruening" w:date="2020-07-25T14:31:00Z">
          <w:pPr>
            <w:ind w:firstLine="1440"/>
          </w:pPr>
        </w:pPrChange>
      </w:pPr>
      <w:del w:id="3262" w:author="Garrick W Bruening" w:date="2020-07-25T14:31:00Z">
        <w:r w:rsidRPr="009802F2" w:rsidDel="00993E5A">
          <w:rPr>
            <w:i w:val="0"/>
            <w:iCs w:val="0"/>
          </w:rPr>
          <w:delText>l_1cos(\theta_s)+l_2cos(\theta_s+\theta_e) &amp; l_2cos(\theta_s+\theta_e)\</w:delText>
        </w:r>
      </w:del>
    </w:p>
    <w:p w14:paraId="73133272" w14:textId="7B0CBBFD" w:rsidR="002E1506" w:rsidRPr="009802F2" w:rsidRDefault="1800F1BB" w:rsidP="00994DAB">
      <w:r w:rsidRPr="009802F2">
        <w:t>The inertial matrix</w:t>
      </w:r>
      <w:ins w:id="3263" w:author="Garrick W Bruening" w:date="2020-07-25T14:26:00Z">
        <w:r w:rsidR="002850B7" w:rsidRPr="009802F2">
          <w:t xml:space="preserve"> </w:t>
        </w:r>
        <w:r w:rsidR="002850B7" w:rsidRPr="009802F2">
          <w:rPr>
            <w:rFonts w:eastAsiaTheme="minorEastAsia"/>
          </w:rPr>
          <w:t>(</w:t>
        </w:r>
      </w:ins>
      <m:oMath>
        <m:r>
          <w:ins w:id="3264" w:author="Garrick W Bruening" w:date="2020-07-25T14:26:00Z">
            <m:rPr>
              <m:sty m:val="p"/>
            </m:rPr>
            <w:rPr>
              <w:rFonts w:ascii="Cambria Math" w:hAnsi="Cambria Math"/>
            </w:rPr>
            <m:t>I</m:t>
          </w:ins>
        </m:r>
        <m:d>
          <m:dPr>
            <m:ctrlPr>
              <w:ins w:id="3265" w:author="Garrick W Bruening" w:date="2020-07-25T14:26:00Z">
                <w:rPr>
                  <w:rFonts w:ascii="Cambria Math" w:hAnsi="Cambria Math"/>
                </w:rPr>
              </w:ins>
            </m:ctrlPr>
          </m:dPr>
          <m:e>
            <m:r>
              <w:ins w:id="3266" w:author="Garrick W Bruening" w:date="2020-07-25T14:26:00Z">
                <m:rPr>
                  <m:sty m:val="p"/>
                </m:rPr>
                <w:rPr>
                  <w:rFonts w:ascii="Cambria Math" w:hAnsi="Cambria Math"/>
                </w:rPr>
                <m:t>θ</m:t>
              </w:ins>
            </m:r>
          </m:e>
        </m:d>
      </m:oMath>
      <w:ins w:id="3267" w:author="Garrick W Bruening" w:date="2020-07-25T14:26:00Z">
        <w:r w:rsidR="002850B7" w:rsidRPr="009802F2">
          <w:rPr>
            <w:rFonts w:eastAsiaTheme="minorEastAsia"/>
          </w:rPr>
          <w:t>)</w:t>
        </w:r>
      </w:ins>
      <w:r w:rsidRPr="009802F2">
        <w:t xml:space="preserve"> is defined in Eq. </w:t>
      </w:r>
      <w:del w:id="3268" w:author="Garrick W Bruening" w:date="2020-07-27T20:16:00Z">
        <w:r w:rsidRPr="009802F2">
          <w:delText>\ref{eq:inertial_matrix</w:delText>
        </w:r>
        <w:r w:rsidRPr="009802F2" w:rsidDel="00B8195B">
          <w:delText>}</w:delText>
        </w:r>
      </w:del>
      <w:ins w:id="3269" w:author="Garrick W Bruening" w:date="2020-07-27T20:17:00Z">
        <w:r w:rsidR="00601287" w:rsidRPr="009802F2">
          <w:fldChar w:fldCharType="begin"/>
        </w:r>
        <w:r w:rsidR="00601287" w:rsidRPr="009802F2">
          <w:instrText xml:space="preserve"> REF _Ref46773450 \h </w:instrText>
        </w:r>
      </w:ins>
      <w:r w:rsidR="00601287" w:rsidRPr="009802F2">
        <w:rPr>
          <w:rPrChange w:id="3270" w:author="Garrick W Bruening" w:date="2020-07-27T20:17:00Z">
            <w:rPr>
              <w:i/>
              <w:iCs/>
            </w:rPr>
          </w:rPrChange>
        </w:rPr>
        <w:instrText xml:space="preserve"> \* MERGEFORMAT </w:instrText>
      </w:r>
      <w:r w:rsidR="00601287" w:rsidRPr="009802F2">
        <w:fldChar w:fldCharType="separate"/>
      </w:r>
      <w:r w:rsidR="005B369E" w:rsidRPr="009802F2">
        <w:rPr>
          <w:noProof/>
          <w:rPrChange w:id="3271" w:author="Garrick W Bruening" w:date="2020-07-27T23:34:00Z">
            <w:rPr>
              <w:i/>
              <w:iCs/>
              <w:sz w:val="24"/>
              <w:szCs w:val="24"/>
            </w:rPr>
          </w:rPrChange>
        </w:rPr>
        <w:t>(</w:t>
      </w:r>
      <w:r w:rsidR="005B369E" w:rsidRPr="009802F2">
        <w:rPr>
          <w:noProof/>
        </w:rPr>
        <w:t>9</w:t>
      </w:r>
      <w:r w:rsidR="005B369E" w:rsidRPr="009802F2">
        <w:rPr>
          <w:rPrChange w:id="3272" w:author="Garrick W Bruening" w:date="2020-07-27T23:34:00Z">
            <w:rPr>
              <w:i/>
              <w:iCs/>
              <w:sz w:val="24"/>
              <w:szCs w:val="24"/>
            </w:rPr>
          </w:rPrChange>
        </w:rPr>
        <w:t>)</w:t>
      </w:r>
      <w:ins w:id="3273" w:author="Garrick W Bruening" w:date="2020-07-27T20:17:00Z">
        <w:r w:rsidR="00601287" w:rsidRPr="009802F2">
          <w:fldChar w:fldCharType="end"/>
        </w:r>
      </w:ins>
      <w:r w:rsidRPr="009802F2">
        <w:t>, where mass is mass added at the hand.</w:t>
      </w:r>
      <w:ins w:id="3274" w:author="Garrick W Bruening" w:date="2020-07-25T14:26:00Z">
        <w:r w:rsidR="003E02D5" w:rsidRPr="009802F2">
          <w:t xml:space="preserve"> </w:t>
        </w:r>
        <w:r w:rsidR="003E02D5" w:rsidRPr="009802F2">
          <w:rPr>
            <w:rFonts w:eastAsiaTheme="minorEastAsia"/>
          </w:rPr>
          <w:t xml:space="preserve">The </w:t>
        </w:r>
        <w:r w:rsidR="006202B9" w:rsidRPr="009802F2">
          <w:rPr>
            <w:rFonts w:eastAsiaTheme="minorEastAsia"/>
          </w:rPr>
          <w:t>cen</w:t>
        </w:r>
        <w:r w:rsidR="00DB00B9" w:rsidRPr="009802F2">
          <w:rPr>
            <w:rFonts w:eastAsiaTheme="minorEastAsia"/>
          </w:rPr>
          <w:t>troid lengths</w:t>
        </w:r>
      </w:ins>
      <w:ins w:id="3275" w:author="Garrick W Bruening" w:date="2020-07-25T14:27:00Z">
        <w:r w:rsidR="000A59F2" w:rsidRPr="009802F2">
          <w:rPr>
            <w:rFonts w:eastAsiaTheme="minorEastAsia"/>
          </w:rPr>
          <w:t xml:space="preserve">, </w:t>
        </w:r>
      </w:ins>
      <m:oMath>
        <m:sSub>
          <m:sSubPr>
            <m:ctrlPr>
              <w:ins w:id="3276" w:author="Garrick W Bruening" w:date="2020-07-25T14:27:00Z">
                <w:rPr>
                  <w:rFonts w:ascii="Cambria Math" w:hAnsi="Cambria Math" w:cstheme="minorHAnsi"/>
                </w:rPr>
              </w:ins>
            </m:ctrlPr>
          </m:sSubPr>
          <m:e>
            <m:r>
              <w:ins w:id="3277" w:author="Garrick W Bruening" w:date="2020-07-25T14:27:00Z">
                <m:rPr>
                  <m:nor/>
                </m:rPr>
                <w:rPr>
                  <w:rFonts w:cstheme="minorHAnsi"/>
                  <w:rPrChange w:id="3278" w:author="Garrick W Bruening" w:date="2020-10-02T13:58:00Z">
                    <w:rPr>
                      <w:rFonts w:ascii="Cambria Math" w:hAnsi="Cambria Math"/>
                      <w:i/>
                    </w:rPr>
                  </w:rPrChange>
                </w:rPr>
                <m:t>r</m:t>
              </w:ins>
            </m:r>
          </m:e>
          <m:sub>
            <m:r>
              <w:ins w:id="3279" w:author="Garrick W Bruening" w:date="2020-07-25T14:27:00Z">
                <m:rPr>
                  <m:nor/>
                </m:rPr>
                <w:rPr>
                  <w:rFonts w:cstheme="minorHAnsi"/>
                  <w:rPrChange w:id="3280" w:author="Garrick W Bruening" w:date="2020-10-02T13:58:00Z">
                    <w:rPr>
                      <w:rFonts w:ascii="Cambria Math" w:hAnsi="Cambria Math"/>
                      <w:i/>
                    </w:rPr>
                  </w:rPrChange>
                </w:rPr>
                <m:t>1</m:t>
              </w:ins>
            </m:r>
          </m:sub>
        </m:sSub>
      </m:oMath>
      <w:ins w:id="3281" w:author="Garrick W Bruening" w:date="2020-07-25T14:27:00Z">
        <w:r w:rsidR="000A59F2" w:rsidRPr="009802F2">
          <w:rPr>
            <w:rFonts w:eastAsiaTheme="minorEastAsia"/>
          </w:rPr>
          <w:t xml:space="preserve"> and </w:t>
        </w:r>
      </w:ins>
      <m:oMath>
        <m:sSub>
          <m:sSubPr>
            <m:ctrlPr>
              <w:ins w:id="3282" w:author="Garrick W Bruening" w:date="2020-07-25T14:26:00Z">
                <w:rPr>
                  <w:rFonts w:ascii="Cambria Math" w:hAnsi="Cambria Math" w:cstheme="minorHAnsi"/>
                </w:rPr>
              </w:ins>
            </m:ctrlPr>
          </m:sSubPr>
          <m:e>
            <m:r>
              <w:ins w:id="3283" w:author="Garrick W Bruening" w:date="2020-07-25T14:26:00Z">
                <m:rPr>
                  <m:nor/>
                </m:rPr>
                <w:rPr>
                  <w:rFonts w:cstheme="minorHAnsi"/>
                  <w:rPrChange w:id="3284" w:author="Garrick W Bruening" w:date="2020-10-02T13:58:00Z">
                    <w:rPr>
                      <w:rFonts w:ascii="Cambria Math" w:hAnsi="Cambria Math"/>
                      <w:i/>
                    </w:rPr>
                  </w:rPrChange>
                </w:rPr>
                <m:t>r</m:t>
              </w:ins>
            </m:r>
          </m:e>
          <m:sub>
            <m:r>
              <w:ins w:id="3285" w:author="Garrick W Bruening" w:date="2020-07-25T14:26:00Z">
                <m:rPr>
                  <m:nor/>
                </m:rPr>
                <w:rPr>
                  <w:rFonts w:cstheme="minorHAnsi"/>
                  <w:rPrChange w:id="3286" w:author="Garrick W Bruening" w:date="2020-10-02T13:58:00Z">
                    <w:rPr>
                      <w:rFonts w:ascii="Cambria Math" w:hAnsi="Cambria Math"/>
                      <w:i/>
                    </w:rPr>
                  </w:rPrChange>
                </w:rPr>
                <m:t>22</m:t>
              </w:ins>
            </m:r>
          </m:sub>
        </m:sSub>
      </m:oMath>
      <w:ins w:id="3287" w:author="Garrick W Bruening" w:date="2020-07-25T14:27:00Z">
        <w:r w:rsidR="000A59F2" w:rsidRPr="009802F2">
          <w:rPr>
            <w:rFonts w:eastAsiaTheme="minorEastAsia"/>
          </w:rPr>
          <w:t xml:space="preserve">, refer to the centroid length of the </w:t>
        </w:r>
        <w:proofErr w:type="spellStart"/>
        <w:r w:rsidR="000A59F2" w:rsidRPr="009802F2">
          <w:rPr>
            <w:rFonts w:eastAsiaTheme="minorEastAsia"/>
          </w:rPr>
          <w:t>upperarm</w:t>
        </w:r>
        <w:proofErr w:type="spellEnd"/>
        <w:r w:rsidR="000A59F2" w:rsidRPr="009802F2">
          <w:rPr>
            <w:rFonts w:eastAsiaTheme="minorEastAsia"/>
          </w:rPr>
          <w:t xml:space="preserve"> and forearm </w:t>
        </w:r>
        <w:r w:rsidR="00C1386E" w:rsidRPr="009802F2">
          <w:rPr>
            <w:rFonts w:eastAsiaTheme="minorEastAsia"/>
          </w:rPr>
          <w:t>with mass added.</w:t>
        </w:r>
      </w:ins>
      <w:ins w:id="3288" w:author="Garrick W Bruening" w:date="2020-07-25T14:28:00Z">
        <w:r w:rsidR="005C658B" w:rsidRPr="009802F2">
          <w:rPr>
            <w:rFonts w:eastAsiaTheme="minorEastAsia"/>
          </w:rPr>
          <w:t xml:space="preserve"> </w:t>
        </w:r>
      </w:ins>
      <m:oMath>
        <m:sSub>
          <m:sSubPr>
            <m:ctrlPr>
              <w:ins w:id="3289" w:author="Garrick W Bruening" w:date="2020-07-25T14:29:00Z">
                <w:rPr>
                  <w:rFonts w:ascii="Cambria Math" w:eastAsiaTheme="minorEastAsia" w:hAnsi="Cambria Math" w:cstheme="minorHAnsi"/>
                </w:rPr>
              </w:ins>
            </m:ctrlPr>
          </m:sSubPr>
          <m:e>
            <m:r>
              <w:ins w:id="3290" w:author="Garrick W Bruening" w:date="2020-07-25T14:29:00Z">
                <m:rPr>
                  <m:nor/>
                </m:rPr>
                <w:rPr>
                  <w:rFonts w:eastAsiaTheme="minorEastAsia" w:cstheme="minorHAnsi"/>
                  <w:rPrChange w:id="3291" w:author="Garrick W Bruening" w:date="2020-10-02T13:58:00Z">
                    <w:rPr>
                      <w:rFonts w:ascii="Cambria Math" w:eastAsiaTheme="minorEastAsia" w:hAnsi="Cambria Math"/>
                      <w:i/>
                    </w:rPr>
                  </w:rPrChange>
                </w:rPr>
                <m:t>I</m:t>
              </w:ins>
            </m:r>
          </m:e>
          <m:sub>
            <m:r>
              <w:ins w:id="3292" w:author="Garrick W Bruening" w:date="2020-07-25T14:29:00Z">
                <m:rPr>
                  <m:nor/>
                </m:rPr>
                <w:rPr>
                  <w:rFonts w:eastAsiaTheme="minorEastAsia" w:cstheme="minorHAnsi"/>
                  <w:rPrChange w:id="3293" w:author="Garrick W Bruening" w:date="2020-10-02T13:58:00Z">
                    <w:rPr>
                      <w:rFonts w:ascii="Cambria Math" w:eastAsiaTheme="minorEastAsia" w:hAnsi="Cambria Math"/>
                      <w:i/>
                    </w:rPr>
                  </w:rPrChange>
                </w:rPr>
                <m:t>COM,1</m:t>
              </w:ins>
            </m:r>
          </m:sub>
        </m:sSub>
      </m:oMath>
      <w:ins w:id="3294" w:author="Garrick W Bruening" w:date="2020-07-25T14:29:00Z">
        <w:r w:rsidR="0020477F" w:rsidRPr="009802F2">
          <w:rPr>
            <w:rFonts w:eastAsiaTheme="minorEastAsia"/>
          </w:rPr>
          <w:t xml:space="preserve"> and </w:t>
        </w:r>
      </w:ins>
      <m:oMath>
        <m:sSub>
          <m:sSubPr>
            <m:ctrlPr>
              <w:ins w:id="3295" w:author="Garrick W Bruening" w:date="2020-07-25T14:29:00Z">
                <w:rPr>
                  <w:rFonts w:ascii="Cambria Math" w:eastAsiaTheme="minorEastAsia" w:hAnsi="Cambria Math" w:cstheme="minorHAnsi"/>
                </w:rPr>
              </w:ins>
            </m:ctrlPr>
          </m:sSubPr>
          <m:e>
            <m:r>
              <w:ins w:id="3296" w:author="Garrick W Bruening" w:date="2020-07-25T14:29:00Z">
                <m:rPr>
                  <m:nor/>
                </m:rPr>
                <w:rPr>
                  <w:rFonts w:eastAsiaTheme="minorEastAsia" w:cstheme="minorHAnsi"/>
                  <w:rPrChange w:id="3297" w:author="Garrick W Bruening" w:date="2020-10-02T13:58:00Z">
                    <w:rPr>
                      <w:rFonts w:ascii="Cambria Math" w:eastAsiaTheme="minorEastAsia" w:hAnsi="Cambria Math"/>
                      <w:i/>
                    </w:rPr>
                  </w:rPrChange>
                </w:rPr>
                <m:t>I</m:t>
              </w:ins>
            </m:r>
          </m:e>
          <m:sub>
            <m:r>
              <w:ins w:id="3298" w:author="Garrick W Bruening" w:date="2020-07-25T14:29:00Z">
                <m:rPr>
                  <m:nor/>
                </m:rPr>
                <w:rPr>
                  <w:rFonts w:eastAsiaTheme="minorEastAsia" w:cstheme="minorHAnsi"/>
                  <w:rPrChange w:id="3299" w:author="Garrick W Bruening" w:date="2020-10-02T13:58:00Z">
                    <w:rPr>
                      <w:rFonts w:ascii="Cambria Math" w:eastAsiaTheme="minorEastAsia" w:hAnsi="Cambria Math"/>
                      <w:i/>
                    </w:rPr>
                  </w:rPrChange>
                </w:rPr>
                <m:t>COM,2</m:t>
              </w:ins>
            </m:r>
          </m:sub>
        </m:sSub>
      </m:oMath>
      <w:ins w:id="3300" w:author="Garrick W Bruening" w:date="2020-07-25T14:29:00Z">
        <w:r w:rsidR="0020477F" w:rsidRPr="009802F2">
          <w:rPr>
            <w:rFonts w:eastAsiaTheme="minorEastAsia"/>
          </w:rPr>
          <w:t xml:space="preserve"> are the </w:t>
        </w:r>
      </w:ins>
      <w:ins w:id="3301" w:author="Garrick W Bruening" w:date="2020-07-25T14:30:00Z">
        <w:r w:rsidR="000401D9" w:rsidRPr="009802F2">
          <w:rPr>
            <w:rFonts w:eastAsiaTheme="minorEastAsia"/>
          </w:rPr>
          <w:t xml:space="preserve">moment of inertia about the center of mass for the </w:t>
        </w:r>
      </w:ins>
      <w:ins w:id="3302" w:author="Garrick W Bruening" w:date="2020-10-02T13:58:00Z">
        <w:r w:rsidR="00EB39D8" w:rsidRPr="009802F2">
          <w:rPr>
            <w:rFonts w:eastAsiaTheme="minorEastAsia"/>
          </w:rPr>
          <w:t>upper arm</w:t>
        </w:r>
      </w:ins>
      <w:ins w:id="3303" w:author="Garrick W Bruening" w:date="2020-07-25T14:30:00Z">
        <w:r w:rsidR="000401D9" w:rsidRPr="009802F2">
          <w:rPr>
            <w:rFonts w:eastAsiaTheme="minorEastAsia"/>
          </w:rPr>
          <w:t xml:space="preserve"> and forearm.</w:t>
        </w:r>
      </w:ins>
    </w:p>
    <w:p w14:paraId="6E5FC0CF" w14:textId="2C2EF666" w:rsidR="00783EEF" w:rsidRPr="009802F2" w:rsidRDefault="00783EEF" w:rsidP="00783EEF">
      <w:pPr>
        <w:pStyle w:val="Caption"/>
        <w:keepNext/>
        <w:rPr>
          <w:i w:val="0"/>
          <w:iCs w:val="0"/>
        </w:rPr>
      </w:pP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2E1506" w:rsidRPr="009802F2" w14:paraId="19DFF20F" w14:textId="77777777" w:rsidTr="00783EEF">
        <w:trPr>
          <w:ins w:id="3304" w:author="Garrick W Bruening" w:date="2020-07-25T15:18:00Z"/>
        </w:trPr>
        <w:tc>
          <w:tcPr>
            <w:tcW w:w="500" w:type="pct"/>
          </w:tcPr>
          <w:p w14:paraId="428329AA" w14:textId="77777777" w:rsidR="002E1506" w:rsidRPr="009802F2" w:rsidRDefault="002E1506" w:rsidP="003857B1">
            <w:pPr>
              <w:rPr>
                <w:ins w:id="3305" w:author="Garrick W Bruening" w:date="2020-07-25T15:18:00Z"/>
              </w:rPr>
            </w:pPr>
          </w:p>
        </w:tc>
        <w:tc>
          <w:tcPr>
            <w:tcW w:w="4000" w:type="pct"/>
            <w:vAlign w:val="center"/>
          </w:tcPr>
          <w:p w14:paraId="3CE2281D" w14:textId="18C50667" w:rsidR="00DF6F09" w:rsidRPr="009802F2" w:rsidRDefault="002E6FCC" w:rsidP="003857B1">
            <w:pPr>
              <w:jc w:val="center"/>
              <w:rPr>
                <w:ins w:id="3306" w:author="Garrick W Bruening" w:date="2020-07-25T15:18:00Z"/>
                <w:rFonts w:cstheme="minorHAnsi"/>
              </w:rPr>
            </w:pPr>
            <m:oMathPara>
              <m:oMathParaPr>
                <m:jc m:val="center"/>
              </m:oMathParaPr>
              <m:oMath>
                <m:m>
                  <m:mPr>
                    <m:cGp m:val="8"/>
                    <m:mcs>
                      <m:mc>
                        <m:mcPr>
                          <m:count m:val="1"/>
                          <m:mcJc m:val="left"/>
                        </m:mcPr>
                      </m:mc>
                    </m:mcs>
                    <m:ctrlPr>
                      <w:rPr>
                        <w:rFonts w:ascii="Cambria Math" w:hAnsi="Cambria Math" w:cstheme="minorHAnsi"/>
                      </w:rPr>
                    </m:ctrlPr>
                  </m:mPr>
                  <m:mr>
                    <m:e>
                      <m:m>
                        <m:mPr>
                          <m:mcs>
                            <m:mc>
                              <m:mcPr>
                                <m:count m:val="1"/>
                                <m:mcJc m:val="left"/>
                              </m:mcPr>
                            </m:mc>
                          </m:mcs>
                          <m:ctrlPr>
                            <w:rPr>
                              <w:rFonts w:ascii="Cambria Math" w:hAnsi="Cambria Math" w:cstheme="minorHAnsi"/>
                            </w:rPr>
                          </m:ctrlPr>
                        </m:mPr>
                        <m:mr>
                          <m:e>
                            <m:r>
                              <m:rPr>
                                <m:nor/>
                              </m:rPr>
                              <w:rPr>
                                <w:rFonts w:cstheme="minorHAnsi"/>
                              </w:rPr>
                              <m:t>I</m:t>
                            </m:r>
                            <m:d>
                              <m:dPr>
                                <m:ctrlPr>
                                  <w:rPr>
                                    <w:rFonts w:ascii="Cambria Math" w:hAnsi="Cambria Math" w:cstheme="minorHAnsi"/>
                                  </w:rPr>
                                </m:ctrlPr>
                              </m:dPr>
                              <m:e>
                                <m:r>
                                  <m:rPr>
                                    <m:nor/>
                                  </m:rPr>
                                  <w:rPr>
                                    <w:rFonts w:cstheme="minorHAnsi"/>
                                  </w:rPr>
                                  <m:t>θ</m:t>
                                </m:r>
                              </m:e>
                            </m:d>
                            <m:r>
                              <m:rPr>
                                <m:nor/>
                              </m:rPr>
                              <w:rPr>
                                <w:rFonts w:cstheme="minorHAnsi"/>
                              </w:rPr>
                              <m:t xml:space="preserve">= </m:t>
                            </m:r>
                            <m:d>
                              <m:dPr>
                                <m:begChr m:val="["/>
                                <m:endChr m:val="]"/>
                                <m:ctrlPr>
                                  <w:rPr>
                                    <w:rFonts w:ascii="Cambria Math" w:hAnsi="Cambria Math" w:cstheme="minorHAnsi"/>
                                  </w:rPr>
                                </m:ctrlPr>
                              </m:dPr>
                              <m:e>
                                <m:m>
                                  <m:mPr>
                                    <m:mcs>
                                      <m:mc>
                                        <m:mcPr>
                                          <m:count m:val="1"/>
                                          <m:mcJc m:val="center"/>
                                        </m:mcPr>
                                      </m:mc>
                                      <m:mc>
                                        <m:mcPr>
                                          <m:count m:val="1"/>
                                          <m:mcJc m:val="left"/>
                                        </m:mcPr>
                                      </m:mc>
                                    </m:mcs>
                                    <m:ctrlPr>
                                      <w:rPr>
                                        <w:rFonts w:ascii="Cambria Math" w:hAnsi="Cambria Math" w:cstheme="minorHAnsi"/>
                                      </w:rPr>
                                    </m:ctrlPr>
                                  </m:mPr>
                                  <m:mr>
                                    <m:e>
                                      <m:sSub>
                                        <m:sSubPr>
                                          <m:ctrlPr>
                                            <w:rPr>
                                              <w:rFonts w:ascii="Cambria Math" w:hAnsi="Cambria Math" w:cstheme="minorHAnsi"/>
                                            </w:rPr>
                                          </m:ctrlPr>
                                        </m:sSubPr>
                                        <m:e>
                                          <m:r>
                                            <m:rPr>
                                              <m:nor/>
                                            </m:rPr>
                                            <w:rPr>
                                              <w:rFonts w:cstheme="minorHAnsi"/>
                                            </w:rPr>
                                            <m:t>I</m:t>
                                          </m:r>
                                        </m:e>
                                        <m:sub>
                                          <m:r>
                                            <m:rPr>
                                              <m:nor/>
                                            </m:rPr>
                                            <w:rPr>
                                              <w:rFonts w:cstheme="minorHAnsi"/>
                                            </w:rPr>
                                            <m:t>11</m:t>
                                          </m:r>
                                        </m:sub>
                                      </m:sSub>
                                    </m:e>
                                    <m:e>
                                      <m:sSub>
                                        <m:sSubPr>
                                          <m:ctrlPr>
                                            <w:rPr>
                                              <w:rFonts w:ascii="Cambria Math" w:hAnsi="Cambria Math" w:cstheme="minorHAnsi"/>
                                            </w:rPr>
                                          </m:ctrlPr>
                                        </m:sSubPr>
                                        <m:e>
                                          <m:r>
                                            <m:rPr>
                                              <m:nor/>
                                            </m:rPr>
                                            <w:rPr>
                                              <w:rFonts w:cstheme="minorHAnsi"/>
                                            </w:rPr>
                                            <m:t>I</m:t>
                                          </m:r>
                                        </m:e>
                                        <m:sub>
                                          <m:r>
                                            <m:rPr>
                                              <m:nor/>
                                            </m:rPr>
                                            <w:rPr>
                                              <w:rFonts w:cstheme="minorHAnsi"/>
                                            </w:rPr>
                                            <m:t>12</m:t>
                                          </m:r>
                                        </m:sub>
                                      </m:sSub>
                                    </m:e>
                                  </m:mr>
                                  <m:mr>
                                    <m:e>
                                      <m:sSub>
                                        <m:sSubPr>
                                          <m:ctrlPr>
                                            <w:rPr>
                                              <w:rFonts w:ascii="Cambria Math" w:hAnsi="Cambria Math" w:cstheme="minorHAnsi"/>
                                            </w:rPr>
                                          </m:ctrlPr>
                                        </m:sSubPr>
                                        <m:e>
                                          <m:r>
                                            <m:rPr>
                                              <m:nor/>
                                            </m:rPr>
                                            <w:rPr>
                                              <w:rFonts w:cstheme="minorHAnsi"/>
                                            </w:rPr>
                                            <m:t>I</m:t>
                                          </m:r>
                                        </m:e>
                                        <m:sub>
                                          <m:r>
                                            <m:rPr>
                                              <m:nor/>
                                            </m:rPr>
                                            <w:rPr>
                                              <w:rFonts w:cstheme="minorHAnsi"/>
                                            </w:rPr>
                                            <m:t>21</m:t>
                                          </m:r>
                                        </m:sub>
                                      </m:sSub>
                                    </m:e>
                                    <m:e>
                                      <m:sSub>
                                        <m:sSubPr>
                                          <m:ctrlPr>
                                            <w:rPr>
                                              <w:rFonts w:ascii="Cambria Math" w:hAnsi="Cambria Math" w:cstheme="minorHAnsi"/>
                                            </w:rPr>
                                          </m:ctrlPr>
                                        </m:sSubPr>
                                        <m:e>
                                          <m:r>
                                            <m:rPr>
                                              <m:nor/>
                                            </m:rPr>
                                            <w:rPr>
                                              <w:rFonts w:cstheme="minorHAnsi"/>
                                            </w:rPr>
                                            <m:t>I</m:t>
                                          </m:r>
                                        </m:e>
                                        <m:sub>
                                          <m:r>
                                            <m:rPr>
                                              <m:nor/>
                                            </m:rPr>
                                            <w:rPr>
                                              <w:rFonts w:cstheme="minorHAnsi"/>
                                            </w:rPr>
                                            <m:t>22</m:t>
                                          </m:r>
                                        </m:sub>
                                      </m:sSub>
                                    </m:e>
                                  </m:mr>
                                </m:m>
                              </m:e>
                            </m:d>
                          </m:e>
                        </m:mr>
                        <m:mr>
                          <m:e>
                            <m:sSub>
                              <m:sSubPr>
                                <m:ctrlPr>
                                  <w:rPr>
                                    <w:rFonts w:ascii="Cambria Math" w:hAnsi="Cambria Math" w:cstheme="minorHAnsi"/>
                                  </w:rPr>
                                </m:ctrlPr>
                              </m:sSubPr>
                              <m:e>
                                <m:r>
                                  <m:rPr>
                                    <m:nor/>
                                  </m:rPr>
                                  <w:rPr>
                                    <w:rFonts w:cstheme="minorHAnsi"/>
                                  </w:rPr>
                                  <m:t>I</m:t>
                                </m:r>
                              </m:e>
                              <m:sub>
                                <m:r>
                                  <m:rPr>
                                    <m:nor/>
                                  </m:rPr>
                                  <w:rPr>
                                    <w:rFonts w:cstheme="minorHAnsi"/>
                                  </w:rPr>
                                  <m:t>11</m:t>
                                </m:r>
                              </m:sub>
                            </m:sSub>
                            <m:r>
                              <m:rPr>
                                <m:nor/>
                              </m:rPr>
                              <w:rPr>
                                <w:rFonts w:cstheme="minorHAnsi"/>
                              </w:rPr>
                              <m:t>=</m:t>
                            </m:r>
                            <m:sSub>
                              <m:sSubPr>
                                <m:ctrlPr>
                                  <w:ins w:id="3307" w:author="Garrick W Bruening" w:date="2020-07-25T14:19:00Z">
                                    <w:rPr>
                                      <w:rFonts w:ascii="Cambria Math" w:hAnsi="Cambria Math" w:cstheme="minorHAnsi"/>
                                    </w:rPr>
                                  </w:ins>
                                </m:ctrlPr>
                              </m:sSubPr>
                              <m:e>
                                <m:r>
                                  <w:ins w:id="3308" w:author="Garrick W Bruening" w:date="2020-07-25T14:19:00Z">
                                    <m:rPr>
                                      <m:nor/>
                                    </m:rPr>
                                    <w:rPr>
                                      <w:rFonts w:cstheme="minorHAnsi"/>
                                    </w:rPr>
                                    <m:t>m</m:t>
                                  </w:ins>
                                </m:r>
                              </m:e>
                              <m:sub>
                                <m:r>
                                  <w:ins w:id="3309" w:author="Garrick W Bruening" w:date="2020-07-25T14:19:00Z">
                                    <m:rPr>
                                      <m:nor/>
                                    </m:rPr>
                                    <w:rPr>
                                      <w:rFonts w:cstheme="minorHAnsi"/>
                                    </w:rPr>
                                    <m:t>1</m:t>
                                  </w:ins>
                                </m:r>
                              </m:sub>
                            </m:sSub>
                            <m:sSubSup>
                              <m:sSubSupPr>
                                <m:ctrlPr>
                                  <w:ins w:id="3310" w:author="Garrick W Bruening" w:date="2020-07-25T14:19:00Z">
                                    <w:rPr>
                                      <w:rFonts w:ascii="Cambria Math" w:hAnsi="Cambria Math" w:cstheme="minorHAnsi"/>
                                    </w:rPr>
                                  </w:ins>
                                </m:ctrlPr>
                              </m:sSubSupPr>
                              <m:e>
                                <m:r>
                                  <w:ins w:id="3311" w:author="Garrick W Bruening" w:date="2020-07-25T14:19:00Z">
                                    <m:rPr>
                                      <m:nor/>
                                    </m:rPr>
                                    <w:rPr>
                                      <w:rFonts w:cstheme="minorHAnsi"/>
                                    </w:rPr>
                                    <m:t>r</m:t>
                                  </w:ins>
                                </m:r>
                              </m:e>
                              <m:sub>
                                <m:r>
                                  <w:ins w:id="3312" w:author="Garrick W Bruening" w:date="2020-07-25T14:20:00Z">
                                    <m:rPr>
                                      <m:nor/>
                                    </m:rPr>
                                    <w:rPr>
                                      <w:rFonts w:cstheme="minorHAnsi"/>
                                    </w:rPr>
                                    <m:t>1</m:t>
                                  </w:ins>
                                </m:r>
                              </m:sub>
                              <m:sup>
                                <m:r>
                                  <w:ins w:id="3313" w:author="Garrick W Bruening" w:date="2020-07-25T14:20:00Z">
                                    <m:rPr>
                                      <m:nor/>
                                    </m:rPr>
                                    <w:rPr>
                                      <w:rFonts w:cstheme="minorHAnsi"/>
                                    </w:rPr>
                                    <m:t>2</m:t>
                                  </w:ins>
                                </m:r>
                              </m:sup>
                            </m:sSubSup>
                            <m:r>
                              <w:ins w:id="3314" w:author="Garrick W Bruening" w:date="2020-07-25T14:20:00Z">
                                <m:rPr>
                                  <m:nor/>
                                </m:rPr>
                                <w:rPr>
                                  <w:rFonts w:cstheme="minorHAnsi"/>
                                </w:rPr>
                                <m:t>+</m:t>
                              </w:ins>
                            </m:r>
                            <m:sSub>
                              <m:sSubPr>
                                <m:ctrlPr>
                                  <w:ins w:id="3315" w:author="Garrick W Bruening" w:date="2020-07-25T14:20:00Z">
                                    <w:rPr>
                                      <w:rFonts w:ascii="Cambria Math" w:hAnsi="Cambria Math" w:cstheme="minorHAnsi"/>
                                    </w:rPr>
                                  </w:ins>
                                </m:ctrlPr>
                              </m:sSubPr>
                              <m:e>
                                <m:r>
                                  <w:ins w:id="3316" w:author="Garrick W Bruening" w:date="2020-07-25T14:20:00Z">
                                    <m:rPr>
                                      <m:nor/>
                                    </m:rPr>
                                    <w:rPr>
                                      <w:rFonts w:cstheme="minorHAnsi"/>
                                    </w:rPr>
                                    <m:t>I</m:t>
                                  </w:ins>
                                </m:r>
                              </m:e>
                              <m:sub>
                                <m:r>
                                  <w:ins w:id="3317" w:author="Garrick W Bruening" w:date="2020-07-25T14:20:00Z">
                                    <m:rPr>
                                      <m:nor/>
                                    </m:rPr>
                                    <w:rPr>
                                      <w:rFonts w:cstheme="minorHAnsi"/>
                                    </w:rPr>
                                    <m:t>COM,1</m:t>
                                  </w:ins>
                                </m:r>
                              </m:sub>
                            </m:sSub>
                            <m:r>
                              <w:ins w:id="3318" w:author="Garrick W Bruening" w:date="2020-07-25T14:20:00Z">
                                <m:rPr>
                                  <m:nor/>
                                </m:rPr>
                                <w:rPr>
                                  <w:rFonts w:cstheme="minorHAnsi"/>
                                </w:rPr>
                                <m:t>+</m:t>
                              </w:ins>
                            </m:r>
                            <m:d>
                              <m:dPr>
                                <m:ctrlPr>
                                  <w:ins w:id="3319" w:author="Garrick W Bruening" w:date="2020-07-25T14:20:00Z">
                                    <w:rPr>
                                      <w:rFonts w:ascii="Cambria Math" w:hAnsi="Cambria Math" w:cstheme="minorHAnsi"/>
                                    </w:rPr>
                                  </w:ins>
                                </m:ctrlPr>
                              </m:dPr>
                              <m:e>
                                <m:r>
                                  <w:ins w:id="3320" w:author="Garrick W Bruening" w:date="2020-07-25T14:20:00Z">
                                    <m:rPr>
                                      <m:nor/>
                                    </m:rPr>
                                    <w:rPr>
                                      <w:rFonts w:cstheme="minorHAnsi"/>
                                    </w:rPr>
                                    <m:t>mass+</m:t>
                                  </w:ins>
                                </m:r>
                                <m:sSub>
                                  <m:sSubPr>
                                    <m:ctrlPr>
                                      <w:ins w:id="3321" w:author="Garrick W Bruening" w:date="2020-07-25T14:20:00Z">
                                        <w:rPr>
                                          <w:rFonts w:ascii="Cambria Math" w:hAnsi="Cambria Math" w:cstheme="minorHAnsi"/>
                                        </w:rPr>
                                      </w:ins>
                                    </m:ctrlPr>
                                  </m:sSubPr>
                                  <m:e>
                                    <m:r>
                                      <w:ins w:id="3322" w:author="Garrick W Bruening" w:date="2020-07-25T14:20:00Z">
                                        <m:rPr>
                                          <m:nor/>
                                        </m:rPr>
                                        <w:rPr>
                                          <w:rFonts w:cstheme="minorHAnsi"/>
                                        </w:rPr>
                                        <m:t>m</m:t>
                                      </w:ins>
                                    </m:r>
                                  </m:e>
                                  <m:sub>
                                    <m:r>
                                      <w:ins w:id="3323" w:author="Garrick W Bruening" w:date="2020-07-25T14:20:00Z">
                                        <m:rPr>
                                          <m:nor/>
                                        </m:rPr>
                                        <w:rPr>
                                          <w:rFonts w:cstheme="minorHAnsi"/>
                                        </w:rPr>
                                        <m:t>2</m:t>
                                      </w:ins>
                                    </m:r>
                                  </m:sub>
                                </m:sSub>
                              </m:e>
                            </m:d>
                            <m:d>
                              <m:dPr>
                                <m:ctrlPr>
                                  <w:ins w:id="3324" w:author="Garrick W Bruening" w:date="2020-07-25T14:20:00Z">
                                    <w:rPr>
                                      <w:rFonts w:ascii="Cambria Math" w:hAnsi="Cambria Math" w:cstheme="minorHAnsi"/>
                                    </w:rPr>
                                  </w:ins>
                                </m:ctrlPr>
                              </m:dPr>
                              <m:e>
                                <m:sSubSup>
                                  <m:sSubSupPr>
                                    <m:ctrlPr>
                                      <w:ins w:id="3325" w:author="Garrick W Bruening" w:date="2020-07-25T14:20:00Z">
                                        <w:rPr>
                                          <w:rFonts w:ascii="Cambria Math" w:hAnsi="Cambria Math" w:cstheme="minorHAnsi"/>
                                        </w:rPr>
                                      </w:ins>
                                    </m:ctrlPr>
                                  </m:sSubSupPr>
                                  <m:e>
                                    <m:r>
                                      <w:ins w:id="3326" w:author="Garrick W Bruening" w:date="2020-07-25T14:20:00Z">
                                        <m:rPr>
                                          <m:nor/>
                                        </m:rPr>
                                        <w:rPr>
                                          <w:rFonts w:cstheme="minorHAnsi"/>
                                        </w:rPr>
                                        <m:t>l</m:t>
                                      </w:ins>
                                    </m:r>
                                  </m:e>
                                  <m:sub>
                                    <m:r>
                                      <w:ins w:id="3327" w:author="Garrick W Bruening" w:date="2020-07-25T14:20:00Z">
                                        <m:rPr>
                                          <m:nor/>
                                        </m:rPr>
                                        <w:rPr>
                                          <w:rFonts w:cstheme="minorHAnsi"/>
                                        </w:rPr>
                                        <m:t>1</m:t>
                                      </w:ins>
                                    </m:r>
                                  </m:sub>
                                  <m:sup>
                                    <m:r>
                                      <w:ins w:id="3328" w:author="Garrick W Bruening" w:date="2020-07-25T14:20:00Z">
                                        <m:rPr>
                                          <m:nor/>
                                        </m:rPr>
                                        <w:rPr>
                                          <w:rFonts w:cstheme="minorHAnsi"/>
                                        </w:rPr>
                                        <m:t>2</m:t>
                                      </w:ins>
                                    </m:r>
                                  </m:sup>
                                </m:sSubSup>
                                <m:r>
                                  <w:ins w:id="3329" w:author="Garrick W Bruening" w:date="2020-07-25T14:20:00Z">
                                    <m:rPr>
                                      <m:nor/>
                                    </m:rPr>
                                    <w:rPr>
                                      <w:rFonts w:cstheme="minorHAnsi"/>
                                    </w:rPr>
                                    <m:t>+</m:t>
                                  </w:ins>
                                </m:r>
                                <m:sSub>
                                  <m:sSubPr>
                                    <m:ctrlPr>
                                      <w:ins w:id="3330" w:author="Garrick W Bruening" w:date="2020-07-25T14:20:00Z">
                                        <w:rPr>
                                          <w:rFonts w:ascii="Cambria Math" w:hAnsi="Cambria Math" w:cstheme="minorHAnsi"/>
                                        </w:rPr>
                                      </w:ins>
                                    </m:ctrlPr>
                                  </m:sSubPr>
                                  <m:e>
                                    <m:r>
                                      <w:ins w:id="3331" w:author="Garrick W Bruening" w:date="2020-07-25T14:20:00Z">
                                        <m:rPr>
                                          <m:nor/>
                                        </m:rPr>
                                        <w:rPr>
                                          <w:rFonts w:cstheme="minorHAnsi"/>
                                        </w:rPr>
                                        <m:t>r</m:t>
                                      </w:ins>
                                    </m:r>
                                  </m:e>
                                  <m:sub>
                                    <m:r>
                                      <w:ins w:id="3332" w:author="Garrick W Bruening" w:date="2020-07-25T14:20:00Z">
                                        <m:rPr>
                                          <m:nor/>
                                        </m:rPr>
                                        <w:rPr>
                                          <w:rFonts w:cstheme="minorHAnsi"/>
                                        </w:rPr>
                                        <m:t>22</m:t>
                                      </w:ins>
                                    </m:r>
                                  </m:sub>
                                </m:sSub>
                                <m:func>
                                  <m:funcPr>
                                    <m:ctrlPr>
                                      <w:rPr>
                                        <w:rFonts w:ascii="Cambria Math" w:hAnsi="Cambria Math" w:cstheme="minorHAnsi"/>
                                      </w:rPr>
                                    </m:ctrlPr>
                                  </m:funcPr>
                                  <m:fName>
                                    <m:r>
                                      <m:rPr>
                                        <m:nor/>
                                      </m:rPr>
                                      <w:rPr>
                                        <w:rFonts w:cstheme="minorHAnsi"/>
                                      </w:rPr>
                                      <m:t>cos</m:t>
                                    </m:r>
                                  </m:fName>
                                  <m:e>
                                    <m:d>
                                      <m:dPr>
                                        <m:ctrlPr>
                                          <w:ins w:id="3333" w:author="Garrick W Bruening" w:date="2020-07-25T14:20:00Z">
                                            <w:rPr>
                                              <w:rFonts w:ascii="Cambria Math" w:hAnsi="Cambria Math" w:cstheme="minorHAnsi"/>
                                            </w:rPr>
                                          </w:ins>
                                        </m:ctrlPr>
                                      </m:dPr>
                                      <m:e>
                                        <m:sSub>
                                          <m:sSubPr>
                                            <m:ctrlPr>
                                              <w:ins w:id="3334" w:author="Garrick W Bruening" w:date="2020-07-25T14:20:00Z">
                                                <w:rPr>
                                                  <w:rFonts w:ascii="Cambria Math" w:hAnsi="Cambria Math" w:cstheme="minorHAnsi"/>
                                                </w:rPr>
                                              </w:ins>
                                            </m:ctrlPr>
                                          </m:sSubPr>
                                          <m:e>
                                            <m:r>
                                              <w:ins w:id="3335" w:author="Garrick W Bruening" w:date="2020-07-25T14:20:00Z">
                                                <m:rPr>
                                                  <m:nor/>
                                                </m:rPr>
                                                <w:rPr>
                                                  <w:rFonts w:cstheme="minorHAnsi"/>
                                                </w:rPr>
                                                <m:t>θ</m:t>
                                              </w:ins>
                                            </m:r>
                                          </m:e>
                                          <m:sub>
                                            <m:r>
                                              <w:ins w:id="3336" w:author="Garrick W Bruening" w:date="2020-07-25T14:20:00Z">
                                                <m:rPr>
                                                  <m:nor/>
                                                </m:rPr>
                                                <w:rPr>
                                                  <w:rFonts w:cstheme="minorHAnsi"/>
                                                </w:rPr>
                                                <m:t>e</m:t>
                                              </w:ins>
                                            </m:r>
                                          </m:sub>
                                        </m:sSub>
                                      </m:e>
                                    </m:d>
                                  </m:e>
                                </m:func>
                              </m:e>
                            </m:d>
                            <m:r>
                              <w:ins w:id="3337" w:author="Garrick W Bruening" w:date="2020-07-25T14:20:00Z">
                                <m:rPr>
                                  <m:nor/>
                                </m:rPr>
                                <w:rPr>
                                  <w:rFonts w:cstheme="minorHAnsi"/>
                                </w:rPr>
                                <m:t>+</m:t>
                              </w:ins>
                            </m:r>
                            <m:sSub>
                              <m:sSubPr>
                                <m:ctrlPr>
                                  <w:ins w:id="3338" w:author="Garrick W Bruening" w:date="2020-07-25T14:20:00Z">
                                    <w:rPr>
                                      <w:rFonts w:ascii="Cambria Math" w:hAnsi="Cambria Math" w:cstheme="minorHAnsi"/>
                                    </w:rPr>
                                  </w:ins>
                                </m:ctrlPr>
                              </m:sSubPr>
                              <m:e>
                                <m:r>
                                  <w:ins w:id="3339" w:author="Garrick W Bruening" w:date="2020-07-25T14:20:00Z">
                                    <m:rPr>
                                      <m:nor/>
                                    </m:rPr>
                                    <w:rPr>
                                      <w:rFonts w:cstheme="minorHAnsi"/>
                                    </w:rPr>
                                    <m:t>I</m:t>
                                  </w:ins>
                                </m:r>
                              </m:e>
                              <m:sub>
                                <m:r>
                                  <w:ins w:id="3340" w:author="Garrick W Bruening" w:date="2020-07-25T14:20:00Z">
                                    <m:rPr>
                                      <m:nor/>
                                    </m:rPr>
                                    <w:rPr>
                                      <w:rFonts w:cstheme="minorHAnsi"/>
                                    </w:rPr>
                                    <m:t>COM,2</m:t>
                                  </w:ins>
                                </m:r>
                              </m:sub>
                            </m:sSub>
                          </m:e>
                        </m:mr>
                      </m:m>
                    </m:e>
                  </m:mr>
                  <m:mr>
                    <m:e>
                      <m:m>
                        <m:mPr>
                          <m:mcs>
                            <m:mc>
                              <m:mcPr>
                                <m:count m:val="1"/>
                                <m:mcJc m:val="left"/>
                              </m:mcPr>
                            </m:mc>
                          </m:mcs>
                          <m:ctrlPr>
                            <w:rPr>
                              <w:rFonts w:ascii="Cambria Math" w:hAnsi="Cambria Math" w:cstheme="minorHAnsi"/>
                            </w:rPr>
                          </m:ctrlPr>
                        </m:mPr>
                        <m:mr>
                          <m:e>
                            <m:sSub>
                              <m:sSubPr>
                                <m:ctrlPr>
                                  <w:rPr>
                                    <w:rFonts w:ascii="Cambria Math" w:hAnsi="Cambria Math" w:cstheme="minorHAnsi"/>
                                  </w:rPr>
                                </m:ctrlPr>
                              </m:sSubPr>
                              <m:e>
                                <m:r>
                                  <m:rPr>
                                    <m:nor/>
                                  </m:rPr>
                                  <w:rPr>
                                    <w:rFonts w:cstheme="minorHAnsi"/>
                                  </w:rPr>
                                  <m:t>I</m:t>
                                </m:r>
                              </m:e>
                              <m:sub>
                                <m:r>
                                  <m:rPr>
                                    <m:nor/>
                                  </m:rPr>
                                  <w:rPr>
                                    <w:rFonts w:cstheme="minorHAnsi"/>
                                  </w:rPr>
                                  <m:t>12</m:t>
                                </m:r>
                              </m:sub>
                            </m:sSub>
                            <m:r>
                              <m:rPr>
                                <m:nor/>
                              </m:rPr>
                              <w:rPr>
                                <w:rFonts w:cstheme="minorHAnsi"/>
                              </w:rPr>
                              <m:t>=</m:t>
                            </m:r>
                            <m:sSub>
                              <m:sSubPr>
                                <m:ctrlPr>
                                  <w:rPr>
                                    <w:rFonts w:ascii="Cambria Math" w:hAnsi="Cambria Math" w:cstheme="minorHAnsi"/>
                                  </w:rPr>
                                </m:ctrlPr>
                              </m:sSubPr>
                              <m:e>
                                <m:r>
                                  <m:rPr>
                                    <m:nor/>
                                  </m:rPr>
                                  <w:rPr>
                                    <w:rFonts w:cstheme="minorHAnsi"/>
                                  </w:rPr>
                                  <m:t>I</m:t>
                                </m:r>
                              </m:e>
                              <m:sub>
                                <m:r>
                                  <m:rPr>
                                    <m:nor/>
                                  </m:rPr>
                                  <w:rPr>
                                    <w:rFonts w:cstheme="minorHAnsi"/>
                                  </w:rPr>
                                  <m:t>21</m:t>
                                </m:r>
                              </m:sub>
                            </m:sSub>
                            <m:r>
                              <m:rPr>
                                <m:nor/>
                              </m:rPr>
                              <w:rPr>
                                <w:rFonts w:cstheme="minorHAnsi"/>
                              </w:rPr>
                              <m:t xml:space="preserve">= </m:t>
                            </m:r>
                            <m:r>
                              <w:ins w:id="3341" w:author="Garrick W Bruening" w:date="2020-07-25T14:20:00Z">
                                <m:rPr>
                                  <m:nor/>
                                </m:rPr>
                                <w:rPr>
                                  <w:rFonts w:cstheme="minorHAnsi"/>
                                </w:rPr>
                                <m:t>(</m:t>
                              </w:ins>
                            </m:r>
                            <m:sSub>
                              <m:sSubPr>
                                <m:ctrlPr>
                                  <w:ins w:id="3342" w:author="Garrick W Bruening" w:date="2020-07-25T14:20:00Z">
                                    <w:rPr>
                                      <w:rFonts w:ascii="Cambria Math" w:hAnsi="Cambria Math" w:cstheme="minorHAnsi"/>
                                    </w:rPr>
                                  </w:ins>
                                </m:ctrlPr>
                              </m:sSubPr>
                              <m:e>
                                <m:r>
                                  <w:ins w:id="3343" w:author="Garrick W Bruening" w:date="2020-07-25T14:20:00Z">
                                    <m:rPr>
                                      <m:nor/>
                                    </m:rPr>
                                    <w:rPr>
                                      <w:rFonts w:cstheme="minorHAnsi"/>
                                    </w:rPr>
                                    <m:t>m</m:t>
                                  </w:ins>
                                </m:r>
                              </m:e>
                              <m:sub>
                                <m:r>
                                  <w:ins w:id="3344" w:author="Garrick W Bruening" w:date="2020-07-25T14:20:00Z">
                                    <m:rPr>
                                      <m:nor/>
                                    </m:rPr>
                                    <w:rPr>
                                      <w:rFonts w:cstheme="minorHAnsi"/>
                                    </w:rPr>
                                    <m:t>2</m:t>
                                  </w:ins>
                                </m:r>
                              </m:sub>
                            </m:sSub>
                            <m:r>
                              <w:ins w:id="3345" w:author="Garrick W Bruening" w:date="2020-07-25T14:20:00Z">
                                <m:rPr>
                                  <m:nor/>
                                </m:rPr>
                                <w:rPr>
                                  <w:rFonts w:cstheme="minorHAnsi"/>
                                </w:rPr>
                                <m:t>+m</m:t>
                              </w:ins>
                            </m:r>
                            <m:r>
                              <w:ins w:id="3346" w:author="Garrick W Bruening" w:date="2020-07-25T14:21:00Z">
                                <m:rPr>
                                  <m:nor/>
                                </m:rPr>
                                <w:rPr>
                                  <w:rFonts w:cstheme="minorHAnsi"/>
                                </w:rPr>
                                <m:t>ass)(</m:t>
                              </w:ins>
                            </m:r>
                            <m:sSubSup>
                              <m:sSubSupPr>
                                <m:ctrlPr>
                                  <w:ins w:id="3347" w:author="Garrick W Bruening" w:date="2020-07-25T14:21:00Z">
                                    <w:rPr>
                                      <w:rFonts w:ascii="Cambria Math" w:hAnsi="Cambria Math" w:cstheme="minorHAnsi"/>
                                    </w:rPr>
                                  </w:ins>
                                </m:ctrlPr>
                              </m:sSubSupPr>
                              <m:e>
                                <m:r>
                                  <w:ins w:id="3348" w:author="Garrick W Bruening" w:date="2020-07-25T14:21:00Z">
                                    <m:rPr>
                                      <m:nor/>
                                    </m:rPr>
                                    <w:rPr>
                                      <w:rFonts w:cstheme="minorHAnsi"/>
                                    </w:rPr>
                                    <m:t>r</m:t>
                                  </w:ins>
                                </m:r>
                              </m:e>
                              <m:sub>
                                <m:r>
                                  <w:ins w:id="3349" w:author="Garrick W Bruening" w:date="2020-07-25T14:21:00Z">
                                    <m:rPr>
                                      <m:nor/>
                                    </m:rPr>
                                    <w:rPr>
                                      <w:rFonts w:cstheme="minorHAnsi"/>
                                    </w:rPr>
                                    <m:t>22</m:t>
                                  </w:ins>
                                </m:r>
                              </m:sub>
                              <m:sup>
                                <m:r>
                                  <w:ins w:id="3350" w:author="Garrick W Bruening" w:date="2020-07-25T14:21:00Z">
                                    <m:rPr>
                                      <m:nor/>
                                    </m:rPr>
                                    <w:rPr>
                                      <w:rFonts w:cstheme="minorHAnsi"/>
                                    </w:rPr>
                                    <m:t>2</m:t>
                                  </w:ins>
                                </m:r>
                              </m:sup>
                            </m:sSubSup>
                            <m:r>
                              <w:ins w:id="3351" w:author="Garrick W Bruening" w:date="2020-07-25T14:21:00Z">
                                <m:rPr>
                                  <m:nor/>
                                </m:rPr>
                                <w:rPr>
                                  <w:rFonts w:cstheme="minorHAnsi"/>
                                </w:rPr>
                                <m:t>+</m:t>
                              </w:ins>
                            </m:r>
                            <m:sSub>
                              <m:sSubPr>
                                <m:ctrlPr>
                                  <w:ins w:id="3352" w:author="Garrick W Bruening" w:date="2020-07-25T14:21:00Z">
                                    <w:rPr>
                                      <w:rFonts w:ascii="Cambria Math" w:hAnsi="Cambria Math" w:cstheme="minorHAnsi"/>
                                    </w:rPr>
                                  </w:ins>
                                </m:ctrlPr>
                              </m:sSubPr>
                              <m:e>
                                <m:r>
                                  <w:ins w:id="3353" w:author="Garrick W Bruening" w:date="2020-07-25T14:21:00Z">
                                    <m:rPr>
                                      <m:nor/>
                                    </m:rPr>
                                    <w:rPr>
                                      <w:rFonts w:cstheme="minorHAnsi"/>
                                    </w:rPr>
                                    <m:t>l</m:t>
                                  </w:ins>
                                </m:r>
                              </m:e>
                              <m:sub>
                                <m:r>
                                  <w:ins w:id="3354" w:author="Garrick W Bruening" w:date="2020-07-25T14:21:00Z">
                                    <m:rPr>
                                      <m:nor/>
                                    </m:rPr>
                                    <w:rPr>
                                      <w:rFonts w:cstheme="minorHAnsi"/>
                                    </w:rPr>
                                    <m:t>1</m:t>
                                  </w:ins>
                                </m:r>
                              </m:sub>
                            </m:sSub>
                            <m:sSubSup>
                              <m:sSubSupPr>
                                <m:ctrlPr>
                                  <w:ins w:id="3355" w:author="Garrick W Bruening" w:date="2020-07-25T14:21:00Z">
                                    <w:rPr>
                                      <w:rFonts w:ascii="Cambria Math" w:hAnsi="Cambria Math" w:cstheme="minorHAnsi"/>
                                    </w:rPr>
                                  </w:ins>
                                </m:ctrlPr>
                              </m:sSubSupPr>
                              <m:e>
                                <m:r>
                                  <w:ins w:id="3356" w:author="Garrick W Bruening" w:date="2020-07-25T14:21:00Z">
                                    <m:rPr>
                                      <m:nor/>
                                    </m:rPr>
                                    <w:rPr>
                                      <w:rFonts w:cstheme="minorHAnsi"/>
                                    </w:rPr>
                                    <m:t>r</m:t>
                                  </w:ins>
                                </m:r>
                              </m:e>
                              <m:sub>
                                <m:r>
                                  <w:ins w:id="3357" w:author="Garrick W Bruening" w:date="2020-07-25T14:21:00Z">
                                    <m:rPr>
                                      <m:nor/>
                                    </m:rPr>
                                    <w:rPr>
                                      <w:rFonts w:cstheme="minorHAnsi"/>
                                    </w:rPr>
                                    <m:t>22</m:t>
                                  </w:ins>
                                </m:r>
                              </m:sub>
                              <m:sup>
                                <m:r>
                                  <w:ins w:id="3358" w:author="Garrick W Bruening" w:date="2020-07-25T14:21:00Z">
                                    <m:rPr>
                                      <m:nor/>
                                    </m:rPr>
                                    <w:rPr>
                                      <w:rFonts w:cstheme="minorHAnsi"/>
                                    </w:rPr>
                                    <m:t>2</m:t>
                                  </w:ins>
                                </m:r>
                              </m:sup>
                            </m:sSubSup>
                            <m:func>
                              <m:funcPr>
                                <m:ctrlPr>
                                  <w:rPr>
                                    <w:rFonts w:ascii="Cambria Math" w:hAnsi="Cambria Math" w:cstheme="minorHAnsi"/>
                                  </w:rPr>
                                </m:ctrlPr>
                              </m:funcPr>
                              <m:fName>
                                <m:r>
                                  <m:rPr>
                                    <m:nor/>
                                  </m:rPr>
                                  <w:rPr>
                                    <w:rFonts w:cstheme="minorHAnsi"/>
                                  </w:rPr>
                                  <m:t>cos</m:t>
                                </m:r>
                              </m:fName>
                              <m:e>
                                <m:d>
                                  <m:dPr>
                                    <m:ctrlPr>
                                      <w:ins w:id="3359" w:author="Garrick W Bruening" w:date="2020-07-25T14:21:00Z">
                                        <w:rPr>
                                          <w:rFonts w:ascii="Cambria Math" w:hAnsi="Cambria Math" w:cstheme="minorHAnsi"/>
                                        </w:rPr>
                                      </w:ins>
                                    </m:ctrlPr>
                                  </m:dPr>
                                  <m:e>
                                    <m:sSub>
                                      <m:sSubPr>
                                        <m:ctrlPr>
                                          <w:ins w:id="3360" w:author="Garrick W Bruening" w:date="2020-07-25T14:21:00Z">
                                            <w:rPr>
                                              <w:rFonts w:ascii="Cambria Math" w:hAnsi="Cambria Math" w:cstheme="minorHAnsi"/>
                                            </w:rPr>
                                          </w:ins>
                                        </m:ctrlPr>
                                      </m:sSubPr>
                                      <m:e>
                                        <m:r>
                                          <w:ins w:id="3361" w:author="Garrick W Bruening" w:date="2020-07-25T14:21:00Z">
                                            <m:rPr>
                                              <m:nor/>
                                            </m:rPr>
                                            <w:rPr>
                                              <w:rFonts w:cstheme="minorHAnsi"/>
                                            </w:rPr>
                                            <m:t>θ</m:t>
                                          </w:ins>
                                        </m:r>
                                      </m:e>
                                      <m:sub>
                                        <m:r>
                                          <w:ins w:id="3362" w:author="Garrick W Bruening" w:date="2020-07-25T14:21:00Z">
                                            <m:rPr>
                                              <m:nor/>
                                            </m:rPr>
                                            <w:rPr>
                                              <w:rFonts w:cstheme="minorHAnsi"/>
                                            </w:rPr>
                                            <m:t>e</m:t>
                                          </w:ins>
                                        </m:r>
                                      </m:sub>
                                    </m:sSub>
                                  </m:e>
                                </m:d>
                              </m:e>
                            </m:func>
                            <m:r>
                              <w:ins w:id="3363" w:author="Garrick W Bruening" w:date="2020-07-25T14:21:00Z">
                                <m:rPr>
                                  <m:nor/>
                                </m:rPr>
                                <w:rPr>
                                  <w:rFonts w:cstheme="minorHAnsi"/>
                                </w:rPr>
                                <m:t>+</m:t>
                              </w:ins>
                            </m:r>
                            <m:sSub>
                              <m:sSubPr>
                                <m:ctrlPr>
                                  <w:ins w:id="3364" w:author="Garrick W Bruening" w:date="2020-07-25T14:21:00Z">
                                    <w:rPr>
                                      <w:rFonts w:ascii="Cambria Math" w:hAnsi="Cambria Math" w:cstheme="minorHAnsi"/>
                                    </w:rPr>
                                  </w:ins>
                                </m:ctrlPr>
                              </m:sSubPr>
                              <m:e>
                                <m:r>
                                  <w:ins w:id="3365" w:author="Garrick W Bruening" w:date="2020-07-25T14:21:00Z">
                                    <m:rPr>
                                      <m:nor/>
                                    </m:rPr>
                                    <w:rPr>
                                      <w:rFonts w:cstheme="minorHAnsi"/>
                                    </w:rPr>
                                    <m:t>I</m:t>
                                  </w:ins>
                                </m:r>
                              </m:e>
                              <m:sub>
                                <m:r>
                                  <w:ins w:id="3366" w:author="Garrick W Bruening" w:date="2020-07-25T14:21:00Z">
                                    <m:rPr>
                                      <m:nor/>
                                    </m:rPr>
                                    <w:rPr>
                                      <w:rFonts w:cstheme="minorHAnsi"/>
                                    </w:rPr>
                                    <m:t>COM,2</m:t>
                                  </w:ins>
                                </m:r>
                              </m:sub>
                            </m:sSub>
                          </m:e>
                        </m:mr>
                        <m:mr>
                          <m:e>
                            <m:sSub>
                              <m:sSubPr>
                                <m:ctrlPr>
                                  <w:rPr>
                                    <w:rFonts w:ascii="Cambria Math" w:hAnsi="Cambria Math" w:cstheme="minorHAnsi"/>
                                  </w:rPr>
                                </m:ctrlPr>
                              </m:sSubPr>
                              <m:e>
                                <m:r>
                                  <m:rPr>
                                    <m:nor/>
                                  </m:rPr>
                                  <w:rPr>
                                    <w:rFonts w:cstheme="minorHAnsi"/>
                                  </w:rPr>
                                  <m:t>I</m:t>
                                </m:r>
                              </m:e>
                              <m:sub>
                                <m:r>
                                  <m:rPr>
                                    <m:nor/>
                                  </m:rPr>
                                  <w:rPr>
                                    <w:rFonts w:cstheme="minorHAnsi"/>
                                  </w:rPr>
                                  <m:t>22</m:t>
                                </m:r>
                              </m:sub>
                            </m:sSub>
                            <m:r>
                              <m:rPr>
                                <m:nor/>
                              </m:rPr>
                              <w:rPr>
                                <w:rFonts w:cstheme="minorHAnsi"/>
                              </w:rPr>
                              <m:t>=</m:t>
                            </m:r>
                            <m:sSub>
                              <m:sSubPr>
                                <m:ctrlPr>
                                  <w:ins w:id="3367" w:author="Garrick W Bruening" w:date="2020-07-25T14:22:00Z">
                                    <w:rPr>
                                      <w:rFonts w:ascii="Cambria Math" w:hAnsi="Cambria Math" w:cstheme="minorHAnsi"/>
                                    </w:rPr>
                                  </w:ins>
                                </m:ctrlPr>
                              </m:sSubPr>
                              <m:e>
                                <m:r>
                                  <w:ins w:id="3368" w:author="Garrick W Bruening" w:date="2020-07-25T14:22:00Z">
                                    <m:rPr>
                                      <m:nor/>
                                    </m:rPr>
                                    <w:rPr>
                                      <w:rFonts w:cstheme="minorHAnsi"/>
                                    </w:rPr>
                                    <m:t>m</m:t>
                                  </w:ins>
                                </m:r>
                              </m:e>
                              <m:sub>
                                <m:r>
                                  <w:ins w:id="3369" w:author="Garrick W Bruening" w:date="2020-07-25T14:22:00Z">
                                    <m:rPr>
                                      <m:nor/>
                                    </m:rPr>
                                    <w:rPr>
                                      <w:rFonts w:cstheme="minorHAnsi"/>
                                    </w:rPr>
                                    <m:t>2</m:t>
                                  </w:ins>
                                </m:r>
                              </m:sub>
                            </m:sSub>
                            <m:sSubSup>
                              <m:sSubSupPr>
                                <m:ctrlPr>
                                  <w:ins w:id="3370" w:author="Garrick W Bruening" w:date="2020-07-25T14:22:00Z">
                                    <w:rPr>
                                      <w:rFonts w:ascii="Cambria Math" w:hAnsi="Cambria Math" w:cstheme="minorHAnsi"/>
                                    </w:rPr>
                                  </w:ins>
                                </m:ctrlPr>
                              </m:sSubSupPr>
                              <m:e>
                                <m:r>
                                  <w:ins w:id="3371" w:author="Garrick W Bruening" w:date="2020-07-25T14:22:00Z">
                                    <m:rPr>
                                      <m:nor/>
                                    </m:rPr>
                                    <w:rPr>
                                      <w:rFonts w:cstheme="minorHAnsi"/>
                                    </w:rPr>
                                    <m:t>r</m:t>
                                  </w:ins>
                                </m:r>
                              </m:e>
                              <m:sub>
                                <m:r>
                                  <w:ins w:id="3372" w:author="Garrick W Bruening" w:date="2020-07-25T14:22:00Z">
                                    <m:rPr>
                                      <m:nor/>
                                    </m:rPr>
                                    <w:rPr>
                                      <w:rFonts w:cstheme="minorHAnsi"/>
                                    </w:rPr>
                                    <m:t>2</m:t>
                                  </w:ins>
                                </m:r>
                              </m:sub>
                              <m:sup>
                                <m:r>
                                  <w:ins w:id="3373" w:author="Garrick W Bruening" w:date="2020-07-25T14:22:00Z">
                                    <m:rPr>
                                      <m:nor/>
                                    </m:rPr>
                                    <w:rPr>
                                      <w:rFonts w:cstheme="minorHAnsi"/>
                                    </w:rPr>
                                    <m:t>2</m:t>
                                  </w:ins>
                                </m:r>
                              </m:sup>
                            </m:sSubSup>
                            <m:r>
                              <w:ins w:id="3374" w:author="Garrick W Bruening" w:date="2020-07-25T14:22:00Z">
                                <m:rPr>
                                  <m:nor/>
                                </m:rPr>
                                <w:rPr>
                                  <w:rFonts w:cstheme="minorHAnsi"/>
                                </w:rPr>
                                <m:t>+mass*</m:t>
                              </w:ins>
                            </m:r>
                            <m:sSubSup>
                              <m:sSubSupPr>
                                <m:ctrlPr>
                                  <w:ins w:id="3375" w:author="Garrick W Bruening" w:date="2020-07-25T14:22:00Z">
                                    <w:rPr>
                                      <w:rFonts w:ascii="Cambria Math" w:hAnsi="Cambria Math" w:cstheme="minorHAnsi"/>
                                    </w:rPr>
                                  </w:ins>
                                </m:ctrlPr>
                              </m:sSubSupPr>
                              <m:e>
                                <m:r>
                                  <w:ins w:id="3376" w:author="Garrick W Bruening" w:date="2020-07-25T14:22:00Z">
                                    <m:rPr>
                                      <m:nor/>
                                    </m:rPr>
                                    <w:rPr>
                                      <w:rFonts w:cstheme="minorHAnsi"/>
                                    </w:rPr>
                                    <m:t>l</m:t>
                                  </w:ins>
                                </m:r>
                              </m:e>
                              <m:sub>
                                <m:r>
                                  <w:ins w:id="3377" w:author="Garrick W Bruening" w:date="2020-07-25T14:22:00Z">
                                    <m:rPr>
                                      <m:nor/>
                                    </m:rPr>
                                    <w:rPr>
                                      <w:rFonts w:cstheme="minorHAnsi"/>
                                    </w:rPr>
                                    <m:t>2</m:t>
                                  </w:ins>
                                </m:r>
                              </m:sub>
                              <m:sup>
                                <m:r>
                                  <w:ins w:id="3378" w:author="Garrick W Bruening" w:date="2020-07-25T14:22:00Z">
                                    <m:rPr>
                                      <m:nor/>
                                    </m:rPr>
                                    <w:rPr>
                                      <w:rFonts w:cstheme="minorHAnsi"/>
                                    </w:rPr>
                                    <m:t>2</m:t>
                                  </w:ins>
                                </m:r>
                              </m:sup>
                            </m:sSubSup>
                            <m:r>
                              <w:ins w:id="3379" w:author="Garrick W Bruening" w:date="2020-07-25T14:22:00Z">
                                <m:rPr>
                                  <m:nor/>
                                </m:rPr>
                                <w:rPr>
                                  <w:rFonts w:cstheme="minorHAnsi"/>
                                </w:rPr>
                                <m:t>+</m:t>
                              </w:ins>
                            </m:r>
                            <m:sSub>
                              <m:sSubPr>
                                <m:ctrlPr>
                                  <w:ins w:id="3380" w:author="Garrick W Bruening" w:date="2020-07-25T14:22:00Z">
                                    <w:rPr>
                                      <w:rFonts w:ascii="Cambria Math" w:hAnsi="Cambria Math" w:cstheme="minorHAnsi"/>
                                    </w:rPr>
                                  </w:ins>
                                </m:ctrlPr>
                              </m:sSubPr>
                              <m:e>
                                <m:r>
                                  <w:ins w:id="3381" w:author="Garrick W Bruening" w:date="2020-07-25T14:22:00Z">
                                    <m:rPr>
                                      <m:nor/>
                                    </m:rPr>
                                    <w:rPr>
                                      <w:rFonts w:cstheme="minorHAnsi"/>
                                    </w:rPr>
                                    <m:t>I</m:t>
                                  </w:ins>
                                </m:r>
                              </m:e>
                              <m:sub>
                                <m:r>
                                  <w:ins w:id="3382" w:author="Garrick W Bruening" w:date="2020-07-25T14:22:00Z">
                                    <m:rPr>
                                      <m:nor/>
                                    </m:rPr>
                                    <w:rPr>
                                      <w:rFonts w:cstheme="minorHAnsi"/>
                                    </w:rPr>
                                    <m:t>COM,2</m:t>
                                  </w:ins>
                                </m:r>
                              </m:sub>
                            </m:sSub>
                          </m:e>
                        </m:mr>
                      </m:m>
                    </m:e>
                  </m:mr>
                </m:m>
              </m:oMath>
            </m:oMathPara>
          </w:p>
        </w:tc>
        <w:tc>
          <w:tcPr>
            <w:tcW w:w="500" w:type="pct"/>
            <w:vAlign w:val="center"/>
          </w:tcPr>
          <w:p w14:paraId="4B29B3B5" w14:textId="0C24DE8E" w:rsidR="002E1506" w:rsidRPr="009802F2" w:rsidRDefault="00783EEF" w:rsidP="00783EEF">
            <w:pPr>
              <w:pStyle w:val="Caption"/>
              <w:keepNext/>
              <w:jc w:val="right"/>
              <w:rPr>
                <w:ins w:id="3383" w:author="Garrick W Bruening" w:date="2020-07-25T15:18:00Z"/>
                <w:i w:val="0"/>
                <w:iCs w:val="0"/>
                <w:color w:val="auto"/>
                <w:sz w:val="22"/>
                <w:szCs w:val="22"/>
                <w:rPrChange w:id="3384" w:author="Garrick W Bruening" w:date="2020-07-25T15:19:00Z">
                  <w:rPr>
                    <w:ins w:id="3385" w:author="Garrick W Bruening" w:date="2020-07-25T15:18:00Z"/>
                    <w:i w:val="0"/>
                    <w:iCs w:val="0"/>
                    <w:sz w:val="24"/>
                    <w:szCs w:val="24"/>
                  </w:rPr>
                </w:rPrChange>
              </w:rPr>
            </w:pPr>
            <w:bookmarkStart w:id="3386" w:name="_Ref46773450"/>
            <w:r w:rsidRPr="009802F2">
              <w:rPr>
                <w:i w:val="0"/>
                <w:iCs w:val="0"/>
                <w:color w:val="auto"/>
                <w:sz w:val="22"/>
                <w:szCs w:val="22"/>
                <w:rPrChange w:id="3387" w:author="Garrick W Bruening" w:date="2020-07-27T23:34:00Z">
                  <w:rPr>
                    <w:i w:val="0"/>
                    <w:iCs w:val="0"/>
                    <w:color w:val="auto"/>
                    <w:sz w:val="24"/>
                    <w:szCs w:val="24"/>
                  </w:rPr>
                </w:rPrChange>
              </w:rPr>
              <w:t>(</w:t>
            </w:r>
            <w:r w:rsidRPr="009802F2">
              <w:rPr>
                <w:i w:val="0"/>
                <w:iCs w:val="0"/>
                <w:color w:val="auto"/>
                <w:sz w:val="22"/>
                <w:szCs w:val="22"/>
                <w:rPrChange w:id="3388" w:author="Garrick W Bruening" w:date="2020-07-27T23:34:00Z">
                  <w:rPr>
                    <w:i w:val="0"/>
                    <w:iCs w:val="0"/>
                    <w:color w:val="auto"/>
                    <w:sz w:val="24"/>
                    <w:szCs w:val="24"/>
                  </w:rPr>
                </w:rPrChange>
              </w:rPr>
              <w:fldChar w:fldCharType="begin"/>
            </w:r>
            <w:r w:rsidRPr="009802F2">
              <w:rPr>
                <w:i w:val="0"/>
                <w:iCs w:val="0"/>
                <w:color w:val="auto"/>
                <w:sz w:val="22"/>
                <w:szCs w:val="22"/>
                <w:rPrChange w:id="3389" w:author="Garrick W Bruening" w:date="2020-07-27T23:34:00Z">
                  <w:rPr>
                    <w:i w:val="0"/>
                    <w:iCs w:val="0"/>
                    <w:color w:val="auto"/>
                    <w:sz w:val="24"/>
                    <w:szCs w:val="24"/>
                  </w:rPr>
                </w:rPrChange>
              </w:rPr>
              <w:instrText xml:space="preserve"> SEQ Equation \* ARABIC </w:instrText>
            </w:r>
            <w:r w:rsidRPr="009802F2">
              <w:rPr>
                <w:i w:val="0"/>
                <w:iCs w:val="0"/>
                <w:color w:val="auto"/>
                <w:sz w:val="22"/>
                <w:szCs w:val="22"/>
                <w:rPrChange w:id="3390" w:author="Garrick W Bruening" w:date="2020-07-27T23:34:00Z">
                  <w:rPr>
                    <w:i w:val="0"/>
                    <w:iCs w:val="0"/>
                    <w:color w:val="auto"/>
                    <w:sz w:val="24"/>
                    <w:szCs w:val="24"/>
                  </w:rPr>
                </w:rPrChange>
              </w:rPr>
              <w:fldChar w:fldCharType="separate"/>
            </w:r>
            <w:r w:rsidR="005B369E" w:rsidRPr="009802F2">
              <w:rPr>
                <w:i w:val="0"/>
                <w:iCs w:val="0"/>
                <w:noProof/>
                <w:color w:val="auto"/>
                <w:sz w:val="22"/>
                <w:szCs w:val="22"/>
              </w:rPr>
              <w:t>9</w:t>
            </w:r>
            <w:r w:rsidRPr="009802F2">
              <w:rPr>
                <w:i w:val="0"/>
                <w:iCs w:val="0"/>
                <w:color w:val="auto"/>
                <w:sz w:val="22"/>
                <w:szCs w:val="22"/>
                <w:rPrChange w:id="3391" w:author="Garrick W Bruening" w:date="2020-07-27T23:34:00Z">
                  <w:rPr>
                    <w:i w:val="0"/>
                    <w:iCs w:val="0"/>
                    <w:color w:val="auto"/>
                    <w:sz w:val="24"/>
                    <w:szCs w:val="24"/>
                  </w:rPr>
                </w:rPrChange>
              </w:rPr>
              <w:fldChar w:fldCharType="end"/>
            </w:r>
            <w:r w:rsidRPr="009802F2">
              <w:rPr>
                <w:i w:val="0"/>
                <w:iCs w:val="0"/>
                <w:color w:val="auto"/>
                <w:sz w:val="22"/>
                <w:szCs w:val="22"/>
                <w:rPrChange w:id="3392" w:author="Garrick W Bruening" w:date="2020-07-27T23:34:00Z">
                  <w:rPr>
                    <w:i w:val="0"/>
                    <w:iCs w:val="0"/>
                    <w:color w:val="auto"/>
                    <w:sz w:val="24"/>
                    <w:szCs w:val="24"/>
                  </w:rPr>
                </w:rPrChange>
              </w:rPr>
              <w:t>)</w:t>
            </w:r>
            <w:bookmarkEnd w:id="3386"/>
          </w:p>
        </w:tc>
      </w:tr>
    </w:tbl>
    <w:p w14:paraId="7D2530DE" w14:textId="77777777" w:rsidR="00783EEF" w:rsidRPr="009802F2" w:rsidRDefault="00783EEF" w:rsidP="00994DAB">
      <w:pPr>
        <w:rPr>
          <w:rFonts w:eastAsiaTheme="minorEastAsia"/>
        </w:rPr>
      </w:pPr>
    </w:p>
    <w:p w14:paraId="12B205CA" w14:textId="2BD811FD" w:rsidR="00783EEF" w:rsidRPr="009802F2" w:rsidRDefault="00CD0712" w:rsidP="00783EEF">
      <w:pPr>
        <w:rPr>
          <w:rFonts w:eastAsiaTheme="minorEastAsia"/>
        </w:rPr>
      </w:pPr>
      <w:ins w:id="3393" w:author="Garrick W Bruening" w:date="2020-07-25T14:31:00Z">
        <w:r w:rsidRPr="009802F2">
          <w:rPr>
            <w:rFonts w:eastAsiaTheme="minorEastAsia"/>
          </w:rPr>
          <w:t xml:space="preserve">The mass matrix </w:t>
        </w:r>
      </w:ins>
      <m:oMath>
        <m:d>
          <m:dPr>
            <m:ctrlPr>
              <w:ins w:id="3394" w:author="Garrick W Bruening" w:date="2020-07-25T14:31:00Z">
                <w:rPr>
                  <w:rFonts w:ascii="Cambria Math" w:eastAsiaTheme="minorEastAsia" w:hAnsi="Cambria Math" w:cstheme="minorHAnsi"/>
                </w:rPr>
              </w:ins>
            </m:ctrlPr>
          </m:dPr>
          <m:e>
            <m:r>
              <w:ins w:id="3395" w:author="Garrick W Bruening" w:date="2020-07-25T14:31:00Z">
                <m:rPr>
                  <m:nor/>
                </m:rPr>
                <w:rPr>
                  <w:rFonts w:eastAsiaTheme="minorEastAsia" w:cstheme="minorHAnsi"/>
                  <w:rPrChange w:id="3396" w:author="Garrick W Bruening" w:date="2020-10-02T13:58:00Z">
                    <w:rPr>
                      <w:rFonts w:ascii="Cambria Math" w:eastAsiaTheme="minorEastAsia" w:hAnsi="Cambria Math"/>
                      <w:i/>
                    </w:rPr>
                  </w:rPrChange>
                </w:rPr>
                <m:t>M</m:t>
              </w:ins>
            </m:r>
          </m:e>
        </m:d>
      </m:oMath>
      <w:ins w:id="3397" w:author="Garrick W Bruening" w:date="2020-07-25T14:31:00Z">
        <w:r w:rsidRPr="009802F2">
          <w:rPr>
            <w:rFonts w:eastAsiaTheme="minorEastAsia"/>
          </w:rPr>
          <w:t xml:space="preserve"> </w:t>
        </w:r>
        <w:r w:rsidR="00D35B3C" w:rsidRPr="009802F2">
          <w:rPr>
            <w:rFonts w:eastAsiaTheme="minorEastAsia"/>
          </w:rPr>
          <w:t>is defined</w:t>
        </w:r>
      </w:ins>
      <w:ins w:id="3398" w:author="Garrick W Bruening" w:date="2020-07-25T14:32:00Z">
        <w:r w:rsidR="00D35B3C" w:rsidRPr="009802F2">
          <w:rPr>
            <w:rFonts w:eastAsiaTheme="minorEastAsia"/>
          </w:rPr>
          <w:t xml:space="preserve"> as:</w:t>
        </w:r>
      </w:ins>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2E1506" w:rsidRPr="009802F2" w14:paraId="132B52AB" w14:textId="77777777" w:rsidTr="00784053">
        <w:trPr>
          <w:ins w:id="3399" w:author="Garrick W Bruening" w:date="2020-07-25T15:18:00Z"/>
        </w:trPr>
        <w:tc>
          <w:tcPr>
            <w:tcW w:w="500" w:type="pct"/>
          </w:tcPr>
          <w:p w14:paraId="5EFC2320" w14:textId="77777777" w:rsidR="002E1506" w:rsidRPr="009802F2" w:rsidRDefault="002E1506" w:rsidP="003857B1">
            <w:pPr>
              <w:rPr>
                <w:ins w:id="3400" w:author="Garrick W Bruening" w:date="2020-07-25T15:18:00Z"/>
              </w:rPr>
            </w:pPr>
          </w:p>
        </w:tc>
        <w:tc>
          <w:tcPr>
            <w:tcW w:w="4000" w:type="pct"/>
            <w:vAlign w:val="center"/>
          </w:tcPr>
          <w:p w14:paraId="09DC79B1" w14:textId="7646AFDC" w:rsidR="002E1506" w:rsidRPr="009802F2" w:rsidRDefault="002A4F06" w:rsidP="00783EEF">
            <w:pPr>
              <w:rPr>
                <w:ins w:id="3401" w:author="Garrick W Bruening" w:date="2020-07-25T15:18:00Z"/>
              </w:rPr>
            </w:pPr>
            <m:oMathPara>
              <m:oMath>
                <m:r>
                  <w:ins w:id="3402" w:author="Garrick W Bruening" w:date="2020-07-25T14:22:00Z">
                    <m:rPr>
                      <m:nor/>
                    </m:rPr>
                    <w:rPr>
                      <w:rFonts w:cstheme="minorHAnsi"/>
                    </w:rPr>
                    <m:t>M=</m:t>
                  </w:ins>
                </m:r>
                <m:sSup>
                  <m:sSupPr>
                    <m:ctrlPr>
                      <w:ins w:id="3403" w:author="Garrick W Bruening" w:date="2020-07-25T14:22:00Z">
                        <w:rPr>
                          <w:rFonts w:ascii="Cambria Math" w:hAnsi="Cambria Math" w:cstheme="minorHAnsi"/>
                        </w:rPr>
                      </w:ins>
                    </m:ctrlPr>
                  </m:sSupPr>
                  <m:e>
                    <m:d>
                      <m:dPr>
                        <m:ctrlPr>
                          <w:ins w:id="3404" w:author="Garrick W Bruening" w:date="2020-07-25T14:22:00Z">
                            <w:rPr>
                              <w:rFonts w:ascii="Cambria Math" w:hAnsi="Cambria Math" w:cstheme="minorHAnsi"/>
                            </w:rPr>
                          </w:ins>
                        </m:ctrlPr>
                      </m:dPr>
                      <m:e>
                        <m:sSup>
                          <m:sSupPr>
                            <m:ctrlPr>
                              <w:ins w:id="3405" w:author="Garrick W Bruening" w:date="2020-07-25T14:22:00Z">
                                <w:rPr>
                                  <w:rFonts w:ascii="Cambria Math" w:hAnsi="Cambria Math" w:cstheme="minorHAnsi"/>
                                </w:rPr>
                              </w:ins>
                            </m:ctrlPr>
                          </m:sSupPr>
                          <m:e>
                            <m:r>
                              <w:ins w:id="3406" w:author="Garrick W Bruening" w:date="2020-07-25T14:22:00Z">
                                <m:rPr>
                                  <m:nor/>
                                </m:rPr>
                                <w:rPr>
                                  <w:rFonts w:cstheme="minorHAnsi"/>
                                </w:rPr>
                                <m:t>Λ</m:t>
                              </w:ins>
                            </m:r>
                          </m:e>
                          <m:sup>
                            <m:r>
                              <w:ins w:id="3407" w:author="Garrick W Bruening" w:date="2020-07-25T14:22:00Z">
                                <m:rPr>
                                  <m:nor/>
                                </m:rPr>
                                <w:rPr>
                                  <w:rFonts w:cstheme="minorHAnsi"/>
                                </w:rPr>
                                <m:t>-1</m:t>
                              </w:ins>
                            </m:r>
                          </m:sup>
                        </m:sSup>
                      </m:e>
                    </m:d>
                  </m:e>
                  <m:sup>
                    <m:r>
                      <w:ins w:id="3408" w:author="Garrick W Bruening" w:date="2020-07-25T14:22:00Z">
                        <m:rPr>
                          <m:nor/>
                        </m:rPr>
                        <w:rPr>
                          <w:rFonts w:cstheme="minorHAnsi"/>
                        </w:rPr>
                        <m:t>T</m:t>
                      </w:ins>
                    </m:r>
                  </m:sup>
                </m:sSup>
                <m:r>
                  <w:ins w:id="3409" w:author="Garrick W Bruening" w:date="2020-07-25T14:22:00Z">
                    <m:rPr>
                      <m:nor/>
                    </m:rPr>
                    <w:rPr>
                      <w:rFonts w:cstheme="minorHAnsi"/>
                    </w:rPr>
                    <m:t>I</m:t>
                  </w:ins>
                </m:r>
                <m:d>
                  <m:dPr>
                    <m:ctrlPr>
                      <w:ins w:id="3410" w:author="Garrick W Bruening" w:date="2020-07-25T14:22:00Z">
                        <w:rPr>
                          <w:rFonts w:ascii="Cambria Math" w:hAnsi="Cambria Math" w:cstheme="minorHAnsi"/>
                        </w:rPr>
                      </w:ins>
                    </m:ctrlPr>
                  </m:dPr>
                  <m:e>
                    <m:r>
                      <w:ins w:id="3411" w:author="Garrick W Bruening" w:date="2020-07-25T14:23:00Z">
                        <m:rPr>
                          <m:nor/>
                        </m:rPr>
                        <w:rPr>
                          <w:rFonts w:cstheme="minorHAnsi"/>
                        </w:rPr>
                        <m:t>θ</m:t>
                      </w:ins>
                    </m:r>
                  </m:e>
                </m:d>
                <m:sSup>
                  <m:sSupPr>
                    <m:ctrlPr>
                      <w:ins w:id="3412" w:author="Garrick W Bruening" w:date="2020-07-25T14:23:00Z">
                        <w:rPr>
                          <w:rFonts w:ascii="Cambria Math" w:hAnsi="Cambria Math" w:cstheme="minorHAnsi"/>
                        </w:rPr>
                      </w:ins>
                    </m:ctrlPr>
                  </m:sSupPr>
                  <m:e>
                    <m:r>
                      <w:ins w:id="3413" w:author="Garrick W Bruening" w:date="2020-07-25T14:23:00Z">
                        <m:rPr>
                          <m:nor/>
                        </m:rPr>
                        <w:rPr>
                          <w:rFonts w:cstheme="minorHAnsi"/>
                        </w:rPr>
                        <m:t>Λ</m:t>
                      </w:ins>
                    </m:r>
                  </m:e>
                  <m:sup>
                    <m:r>
                      <w:ins w:id="3414" w:author="Garrick W Bruening" w:date="2020-07-25T14:23:00Z">
                        <m:rPr>
                          <m:nor/>
                        </m:rPr>
                        <w:rPr>
                          <w:rFonts w:cstheme="minorHAnsi"/>
                        </w:rPr>
                        <m:t>-1</m:t>
                      </w:ins>
                    </m:r>
                  </m:sup>
                </m:sSup>
              </m:oMath>
            </m:oMathPara>
          </w:p>
        </w:tc>
        <w:tc>
          <w:tcPr>
            <w:tcW w:w="500" w:type="pct"/>
            <w:vAlign w:val="bottom"/>
          </w:tcPr>
          <w:p w14:paraId="6A352077" w14:textId="7F699640" w:rsidR="002E1506" w:rsidRPr="009802F2" w:rsidRDefault="00660169" w:rsidP="00784053">
            <w:pPr>
              <w:pStyle w:val="Caption"/>
              <w:keepNext/>
              <w:jc w:val="right"/>
              <w:rPr>
                <w:ins w:id="3415" w:author="Garrick W Bruening" w:date="2020-07-25T15:18:00Z"/>
                <w:i w:val="0"/>
                <w:iCs w:val="0"/>
                <w:color w:val="auto"/>
                <w:sz w:val="22"/>
                <w:szCs w:val="22"/>
                <w:rPrChange w:id="3416" w:author="Garrick W Bruening" w:date="2020-07-25T15:19:00Z">
                  <w:rPr>
                    <w:ins w:id="3417" w:author="Garrick W Bruening" w:date="2020-07-25T15:18:00Z"/>
                    <w:i w:val="0"/>
                    <w:iCs w:val="0"/>
                    <w:sz w:val="24"/>
                    <w:szCs w:val="24"/>
                  </w:rPr>
                </w:rPrChange>
              </w:rPr>
            </w:pPr>
            <w:r w:rsidRPr="009802F2">
              <w:rPr>
                <w:i w:val="0"/>
                <w:iCs w:val="0"/>
                <w:color w:val="auto"/>
                <w:sz w:val="22"/>
                <w:szCs w:val="22"/>
                <w:rPrChange w:id="3418" w:author="Garrick W Bruening" w:date="2020-07-27T23:34:00Z">
                  <w:rPr>
                    <w:i w:val="0"/>
                    <w:iCs w:val="0"/>
                    <w:color w:val="auto"/>
                    <w:sz w:val="24"/>
                    <w:szCs w:val="24"/>
                  </w:rPr>
                </w:rPrChange>
              </w:rPr>
              <w:t>(</w:t>
            </w:r>
            <w:r w:rsidR="00783EEF" w:rsidRPr="009802F2">
              <w:rPr>
                <w:i w:val="0"/>
                <w:iCs w:val="0"/>
                <w:color w:val="auto"/>
                <w:sz w:val="22"/>
                <w:szCs w:val="22"/>
                <w:rPrChange w:id="3419" w:author="Garrick W Bruening" w:date="2020-07-27T23:34:00Z">
                  <w:rPr>
                    <w:i w:val="0"/>
                    <w:iCs w:val="0"/>
                    <w:color w:val="auto"/>
                    <w:sz w:val="24"/>
                    <w:szCs w:val="24"/>
                  </w:rPr>
                </w:rPrChange>
              </w:rPr>
              <w:fldChar w:fldCharType="begin"/>
            </w:r>
            <w:r w:rsidR="00783EEF" w:rsidRPr="009802F2">
              <w:rPr>
                <w:i w:val="0"/>
                <w:iCs w:val="0"/>
                <w:color w:val="auto"/>
                <w:sz w:val="22"/>
                <w:szCs w:val="22"/>
                <w:rPrChange w:id="3420" w:author="Garrick W Bruening" w:date="2020-07-27T23:34:00Z">
                  <w:rPr>
                    <w:i w:val="0"/>
                    <w:iCs w:val="0"/>
                    <w:color w:val="auto"/>
                    <w:sz w:val="24"/>
                    <w:szCs w:val="24"/>
                  </w:rPr>
                </w:rPrChange>
              </w:rPr>
              <w:instrText xml:space="preserve"> SEQ Equation \* ARABIC </w:instrText>
            </w:r>
            <w:r w:rsidR="00783EEF" w:rsidRPr="009802F2">
              <w:rPr>
                <w:i w:val="0"/>
                <w:iCs w:val="0"/>
                <w:color w:val="auto"/>
                <w:sz w:val="22"/>
                <w:szCs w:val="22"/>
                <w:rPrChange w:id="3421" w:author="Garrick W Bruening" w:date="2020-07-27T23:34:00Z">
                  <w:rPr>
                    <w:i w:val="0"/>
                    <w:iCs w:val="0"/>
                    <w:color w:val="auto"/>
                    <w:sz w:val="24"/>
                    <w:szCs w:val="24"/>
                  </w:rPr>
                </w:rPrChange>
              </w:rPr>
              <w:fldChar w:fldCharType="separate"/>
            </w:r>
            <w:r w:rsidR="005B369E" w:rsidRPr="009802F2">
              <w:rPr>
                <w:i w:val="0"/>
                <w:iCs w:val="0"/>
                <w:noProof/>
                <w:color w:val="auto"/>
                <w:sz w:val="22"/>
                <w:szCs w:val="22"/>
              </w:rPr>
              <w:t>10</w:t>
            </w:r>
            <w:r w:rsidR="00783EEF" w:rsidRPr="009802F2">
              <w:rPr>
                <w:i w:val="0"/>
                <w:iCs w:val="0"/>
                <w:color w:val="auto"/>
                <w:sz w:val="22"/>
                <w:szCs w:val="22"/>
                <w:rPrChange w:id="3422" w:author="Garrick W Bruening" w:date="2020-07-27T23:34:00Z">
                  <w:rPr>
                    <w:i w:val="0"/>
                    <w:iCs w:val="0"/>
                    <w:color w:val="auto"/>
                    <w:sz w:val="24"/>
                    <w:szCs w:val="24"/>
                  </w:rPr>
                </w:rPrChange>
              </w:rPr>
              <w:fldChar w:fldCharType="end"/>
            </w:r>
            <w:r w:rsidRPr="009802F2">
              <w:rPr>
                <w:i w:val="0"/>
                <w:iCs w:val="0"/>
                <w:color w:val="auto"/>
                <w:sz w:val="22"/>
                <w:szCs w:val="22"/>
                <w:rPrChange w:id="3423" w:author="Garrick W Bruening" w:date="2020-07-27T23:34:00Z">
                  <w:rPr>
                    <w:i w:val="0"/>
                    <w:iCs w:val="0"/>
                    <w:color w:val="auto"/>
                    <w:sz w:val="24"/>
                    <w:szCs w:val="24"/>
                  </w:rPr>
                </w:rPrChange>
              </w:rPr>
              <w:t>)</w:t>
            </w:r>
          </w:p>
        </w:tc>
      </w:tr>
    </w:tbl>
    <w:p w14:paraId="3BB511E8" w14:textId="40A92CF7" w:rsidR="00CD0712" w:rsidRPr="009802F2" w:rsidRDefault="00CD0712" w:rsidP="00994DAB">
      <w:pPr>
        <w:rPr>
          <w:ins w:id="3424" w:author="Garrick W Bruening" w:date="2020-07-25T14:22:00Z"/>
          <w:rFonts w:eastAsiaTheme="minorEastAsia"/>
        </w:rPr>
      </w:pPr>
    </w:p>
    <w:p w14:paraId="06EBD823" w14:textId="77777777" w:rsidR="00340E6A" w:rsidRPr="009802F2" w:rsidDel="00993E5A" w:rsidRDefault="00340E6A">
      <w:pPr>
        <w:rPr>
          <w:del w:id="3425" w:author="Garrick W Bruening" w:date="2020-07-25T14:31:00Z"/>
        </w:rPr>
      </w:pPr>
    </w:p>
    <w:p w14:paraId="4790867B" w14:textId="24FF1834" w:rsidR="1800F1BB" w:rsidRPr="009802F2" w:rsidDel="00993E5A" w:rsidRDefault="1800F1BB">
      <w:pPr>
        <w:rPr>
          <w:del w:id="3426" w:author="Garrick W Bruening" w:date="2020-07-25T14:31:00Z"/>
        </w:rPr>
      </w:pPr>
      <w:del w:id="3427" w:author="Garrick W Bruening" w:date="2020-07-25T14:31:00Z">
        <w:r w:rsidRPr="009802F2" w:rsidDel="00993E5A">
          <w:delText xml:space="preserve">    I = \left[</w:delText>
        </w:r>
      </w:del>
    </w:p>
    <w:p w14:paraId="75495C40" w14:textId="2D6470F8" w:rsidR="1800F1BB" w:rsidRPr="009802F2" w:rsidDel="00993E5A" w:rsidRDefault="1800F1BB">
      <w:pPr>
        <w:rPr>
          <w:del w:id="3428" w:author="Garrick W Bruening" w:date="2020-07-25T14:31:00Z"/>
        </w:rPr>
      </w:pPr>
      <w:del w:id="3429" w:author="Garrick W Bruening" w:date="2020-07-25T14:31:00Z">
        <w:r w:rsidRPr="009802F2" w:rsidDel="00993E5A">
          <w:delText xml:space="preserve">    m_1r_1^2 + I_{COM,1}+(mass+m_2)(l_1^2+r_{22}^2+2l_1r_{22}cos(\theta_e))+I_{COM,2}\\</w:delText>
        </w:r>
      </w:del>
    </w:p>
    <w:p w14:paraId="73ADD9F1" w14:textId="3510E034" w:rsidR="1800F1BB" w:rsidRPr="009802F2" w:rsidDel="00993E5A" w:rsidRDefault="1800F1BB">
      <w:pPr>
        <w:rPr>
          <w:del w:id="3430" w:author="Garrick W Bruening" w:date="2020-07-25T14:31:00Z"/>
        </w:rPr>
      </w:pPr>
      <w:del w:id="3431" w:author="Garrick W Bruening" w:date="2020-07-25T14:31:00Z">
        <w:r w:rsidRPr="009802F2" w:rsidDel="00993E5A">
          <w:delText xml:space="preserve">    (m_2+mass)(r_{22}^2+l_1r_{22}^2cos(\theta_e))+I_{COM,2}</w:delText>
        </w:r>
      </w:del>
    </w:p>
    <w:p w14:paraId="24FB58DE" w14:textId="418F0C62" w:rsidR="1800F1BB" w:rsidRPr="009802F2" w:rsidDel="00993E5A" w:rsidRDefault="1800F1BB">
      <w:pPr>
        <w:rPr>
          <w:del w:id="3432" w:author="Garrick W Bruening" w:date="2020-07-25T14:31:00Z"/>
        </w:rPr>
      </w:pPr>
      <w:del w:id="3433" w:author="Garrick W Bruening" w:date="2020-07-25T14:31:00Z">
        <w:r w:rsidRPr="009802F2" w:rsidDel="00993E5A">
          <w:delText xml:space="preserve">    (m_2+mass)(r_{22}^2+l_1r_{22}^2cos(\theta_e))+I_{COM,2} \\ m_2r_2^2+mass\cdot l_2^2+I_{COM,2}</w:delText>
        </w:r>
      </w:del>
    </w:p>
    <w:p w14:paraId="2E915CDD" w14:textId="0534C10D" w:rsidR="64CB2258" w:rsidRPr="009802F2" w:rsidDel="00993E5A" w:rsidRDefault="64CB2258">
      <w:pPr>
        <w:rPr>
          <w:del w:id="3434" w:author="Garrick W Bruening" w:date="2020-07-25T14:31:00Z"/>
        </w:rPr>
      </w:pPr>
    </w:p>
    <w:p w14:paraId="08693380" w14:textId="287E4D0B" w:rsidR="1800F1BB" w:rsidRPr="009802F2" w:rsidDel="00993E5A" w:rsidRDefault="1800F1BB">
      <w:pPr>
        <w:rPr>
          <w:del w:id="3435" w:author="Garrick W Bruening" w:date="2020-07-25T14:31:00Z"/>
        </w:rPr>
      </w:pPr>
      <w:del w:id="3436" w:author="Garrick W Bruening" w:date="2020-07-25T14:31:00Z">
        <w:r w:rsidRPr="009802F2" w:rsidDel="00993E5A">
          <w:delText>M = \left(\Lambda^{-1}\right)^TI(\theta)\Lambda^{-1}</w:delText>
        </w:r>
      </w:del>
    </w:p>
    <w:p w14:paraId="5A79DD2C" w14:textId="48372043" w:rsidR="64CB2258" w:rsidRPr="009802F2" w:rsidDel="00993E5A" w:rsidRDefault="64CB2258">
      <w:pPr>
        <w:rPr>
          <w:del w:id="3437" w:author="Garrick W Bruening" w:date="2020-07-25T14:31:00Z"/>
        </w:rPr>
      </w:pPr>
    </w:p>
    <w:p w14:paraId="0D3F0A46" w14:textId="0BFA7603" w:rsidR="002E1506" w:rsidRPr="009802F2" w:rsidRDefault="1800F1BB">
      <w:r w:rsidRPr="009802F2">
        <w:t>Last</w:t>
      </w:r>
      <w:ins w:id="3438" w:author="Garrick W Bruening" w:date="2020-09-21T15:04:00Z">
        <w:r w:rsidR="00A810F0" w:rsidRPr="009802F2">
          <w:t>,</w:t>
        </w:r>
      </w:ins>
      <w:r w:rsidRPr="009802F2">
        <w:t xml:space="preserve"> we induce a force of 1 in the reach direction to compute the effective mass of the reaching movement. In Eq. </w:t>
      </w:r>
      <w:del w:id="3439" w:author="Garrick W Bruening" w:date="2020-07-27T20:17:00Z">
        <w:r w:rsidRPr="009802F2">
          <w:delText>\ref{eq:eff_mass</w:delText>
        </w:r>
        <w:r w:rsidRPr="009802F2" w:rsidDel="00601287">
          <w:delText>}</w:delText>
        </w:r>
      </w:del>
      <w:ins w:id="3440" w:author="Garrick W Bruening" w:date="2020-07-27T20:17:00Z">
        <w:r w:rsidR="00601287" w:rsidRPr="009802F2">
          <w:fldChar w:fldCharType="begin"/>
        </w:r>
        <w:r w:rsidR="00601287" w:rsidRPr="009802F2">
          <w:instrText xml:space="preserve"> REF _Ref46773478 \h </w:instrText>
        </w:r>
      </w:ins>
      <w:r w:rsidR="00601287" w:rsidRPr="009802F2">
        <w:rPr>
          <w:rPrChange w:id="3441" w:author="Garrick W Bruening" w:date="2020-07-27T20:17:00Z">
            <w:rPr>
              <w:i/>
              <w:iCs/>
            </w:rPr>
          </w:rPrChange>
        </w:rPr>
        <w:instrText xml:space="preserve"> \* MERGEFORMAT </w:instrText>
      </w:r>
      <w:r w:rsidR="00601287" w:rsidRPr="009802F2">
        <w:fldChar w:fldCharType="separate"/>
      </w:r>
      <w:r w:rsidR="005B369E" w:rsidRPr="009802F2">
        <w:rPr>
          <w:noProof/>
          <w:rPrChange w:id="3442" w:author="Garrick W Bruening" w:date="2020-07-27T23:34:00Z">
            <w:rPr>
              <w:i/>
              <w:iCs/>
              <w:sz w:val="24"/>
              <w:szCs w:val="24"/>
            </w:rPr>
          </w:rPrChange>
        </w:rPr>
        <w:t>(</w:t>
      </w:r>
      <w:r w:rsidR="005B369E" w:rsidRPr="009802F2">
        <w:rPr>
          <w:noProof/>
        </w:rPr>
        <w:t>11</w:t>
      </w:r>
      <w:r w:rsidR="005B369E" w:rsidRPr="009802F2">
        <w:rPr>
          <w:rPrChange w:id="3443" w:author="Garrick W Bruening" w:date="2020-07-27T23:34:00Z">
            <w:rPr>
              <w:i/>
              <w:iCs/>
              <w:sz w:val="24"/>
              <w:szCs w:val="24"/>
            </w:rPr>
          </w:rPrChange>
        </w:rPr>
        <w:t>)</w:t>
      </w:r>
      <w:ins w:id="3444" w:author="Garrick W Bruening" w:date="2020-07-27T20:17:00Z">
        <w:r w:rsidR="00601287" w:rsidRPr="009802F2">
          <w:fldChar w:fldCharType="end"/>
        </w:r>
      </w:ins>
      <w:r w:rsidRPr="009802F2">
        <w:t xml:space="preserve">, </w:t>
      </w:r>
      <w:del w:id="3445" w:author="Garrick W Bruening" w:date="2020-07-25T14:33:00Z">
        <w:r w:rsidRPr="009802F2" w:rsidDel="008B6A2B">
          <w:delText>$</w:delText>
        </w:r>
      </w:del>
      <m:oMath>
        <m:r>
          <w:ins w:id="3446" w:author="Garrick W Bruening" w:date="2020-07-25T14:33:00Z">
            <m:rPr>
              <m:sty m:val="p"/>
            </m:rPr>
            <w:rPr>
              <w:rFonts w:ascii="Cambria Math" w:hAnsi="Cambria Math"/>
            </w:rPr>
            <m:t>θ</m:t>
          </w:ins>
        </m:r>
      </m:oMath>
      <w:del w:id="3447" w:author="Garrick W Bruening" w:date="2020-07-25T14:33:00Z">
        <w:r w:rsidRPr="009802F2" w:rsidDel="008B6A2B">
          <w:delText>\theta$</w:delText>
        </w:r>
      </w:del>
      <w:r w:rsidRPr="009802F2">
        <w:t xml:space="preserve"> is the angle of reaching direction, and </w:t>
      </w:r>
      <m:oMath>
        <m:r>
          <w:ins w:id="3448" w:author="Garrick W Bruening" w:date="2020-07-25T14:33:00Z">
            <m:rPr>
              <m:sty m:val="p"/>
            </m:rPr>
            <w:rPr>
              <w:rFonts w:ascii="Cambria Math" w:hAnsi="Cambria Math"/>
            </w:rPr>
            <m:t xml:space="preserve">+1 </m:t>
          </w:ins>
        </m:r>
      </m:oMath>
      <w:del w:id="3449" w:author="Garrick W Bruening" w:date="2020-07-25T14:33:00Z">
        <w:r w:rsidRPr="009802F2" w:rsidDel="008B6A2B">
          <w:delText xml:space="preserve">$+1$ </w:delText>
        </w:r>
      </w:del>
      <w:r w:rsidRPr="009802F2">
        <w:t>is added at the end to account for the inertia of the robotic arm manipulandum. We determine the effective mass of the arm in all four target directions, then average these to get an estimate for each individual subject.</w:t>
      </w:r>
    </w:p>
    <w:p w14:paraId="6F342C61" w14:textId="3AFB9E28" w:rsidR="00660169" w:rsidRPr="009802F2" w:rsidRDefault="00660169" w:rsidP="00660169">
      <w:pPr>
        <w:pStyle w:val="Caption"/>
        <w:keepNext/>
        <w:rPr>
          <w:i w:val="0"/>
          <w:iCs w:val="0"/>
        </w:rPr>
      </w:pP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2E1506" w:rsidRPr="009802F2" w14:paraId="3222AB2F" w14:textId="77777777" w:rsidTr="003857B1">
        <w:trPr>
          <w:ins w:id="3450" w:author="Garrick W Bruening" w:date="2020-07-25T15:18:00Z"/>
        </w:trPr>
        <w:tc>
          <w:tcPr>
            <w:tcW w:w="500" w:type="pct"/>
          </w:tcPr>
          <w:p w14:paraId="4679DF1E" w14:textId="77777777" w:rsidR="002E1506" w:rsidRPr="009802F2" w:rsidRDefault="002E1506" w:rsidP="003857B1">
            <w:pPr>
              <w:rPr>
                <w:ins w:id="3451" w:author="Garrick W Bruening" w:date="2020-07-25T15:18:00Z"/>
              </w:rPr>
            </w:pPr>
          </w:p>
        </w:tc>
        <w:tc>
          <w:tcPr>
            <w:tcW w:w="4000" w:type="pct"/>
            <w:vAlign w:val="center"/>
          </w:tcPr>
          <w:p w14:paraId="2D5B9C22" w14:textId="237044FE" w:rsidR="00660169" w:rsidRPr="009802F2" w:rsidDel="00347868" w:rsidRDefault="00660169">
            <w:pPr>
              <w:jc w:val="center"/>
              <w:rPr>
                <w:del w:id="3452" w:author="Garrick W Bruening" w:date="2020-07-25T14:33:00Z"/>
              </w:rPr>
              <w:pPrChange w:id="3453" w:author="Unknown" w:date="2020-07-25T14:33:00Z">
                <w:pPr/>
              </w:pPrChange>
            </w:pPr>
            <w:ins w:id="3454" w:author="Garrick W Bruening" w:date="2020-07-25T14:32:00Z">
              <w:r w:rsidRPr="009802F2">
                <w:t xml:space="preserve">Effective Mass = </w:t>
              </w:r>
              <w:proofErr w:type="gramStart"/>
            </w:ins>
            <m:oMath>
              <m:r>
                <w:ins w:id="3455" w:author="Garrick W Bruening" w:date="2020-07-25T14:32:00Z">
                  <m:rPr>
                    <m:nor/>
                  </m:rPr>
                  <w:rPr>
                    <w:rFonts w:cstheme="minorHAnsi"/>
                  </w:rPr>
                  <m:t>norm(</m:t>
                </w:ins>
              </m:r>
              <w:proofErr w:type="gramEnd"/>
              <m:r>
                <w:ins w:id="3456" w:author="Garrick W Bruening" w:date="2020-07-25T14:32:00Z">
                  <m:rPr>
                    <m:nor/>
                  </m:rPr>
                  <w:rPr>
                    <w:rFonts w:cstheme="minorHAnsi"/>
                  </w:rPr>
                  <m:t>M*</m:t>
                </w:ins>
              </m:r>
              <m:d>
                <m:dPr>
                  <m:begChr m:val="["/>
                  <m:endChr m:val="]"/>
                  <m:ctrlPr>
                    <w:ins w:id="3457" w:author="Garrick W Bruening" w:date="2020-07-25T14:32:00Z">
                      <w:rPr>
                        <w:rFonts w:ascii="Cambria Math" w:hAnsi="Cambria Math" w:cstheme="minorHAnsi"/>
                      </w:rPr>
                    </w:ins>
                  </m:ctrlPr>
                </m:dPr>
                <m:e>
                  <m:m>
                    <m:mPr>
                      <m:mcs>
                        <m:mc>
                          <m:mcPr>
                            <m:count m:val="2"/>
                            <m:mcJc m:val="center"/>
                          </m:mcPr>
                        </m:mc>
                      </m:mcs>
                      <m:ctrlPr>
                        <w:ins w:id="3458" w:author="Garrick W Bruening" w:date="2020-07-25T14:32:00Z">
                          <w:rPr>
                            <w:rFonts w:ascii="Cambria Math" w:hAnsi="Cambria Math" w:cstheme="minorHAnsi"/>
                          </w:rPr>
                        </w:ins>
                      </m:ctrlPr>
                    </m:mPr>
                    <m:mr>
                      <m:e>
                        <m:func>
                          <m:funcPr>
                            <m:ctrlPr>
                              <w:rPr>
                                <w:rFonts w:ascii="Cambria Math" w:hAnsi="Cambria Math" w:cstheme="minorHAnsi"/>
                              </w:rPr>
                            </m:ctrlPr>
                          </m:funcPr>
                          <m:fName>
                            <m:r>
                              <m:rPr>
                                <m:nor/>
                              </m:rPr>
                              <w:rPr>
                                <w:rFonts w:cstheme="minorHAnsi"/>
                              </w:rPr>
                              <m:t>cos</m:t>
                            </m:r>
                          </m:fName>
                          <m:e>
                            <m:d>
                              <m:dPr>
                                <m:ctrlPr>
                                  <w:ins w:id="3459" w:author="Garrick W Bruening" w:date="2020-07-25T14:32:00Z">
                                    <w:rPr>
                                      <w:rFonts w:ascii="Cambria Math" w:hAnsi="Cambria Math" w:cstheme="minorHAnsi"/>
                                    </w:rPr>
                                  </w:ins>
                                </m:ctrlPr>
                              </m:dPr>
                              <m:e>
                                <m:r>
                                  <w:ins w:id="3460" w:author="Garrick W Bruening" w:date="2020-07-25T14:33:00Z">
                                    <m:rPr>
                                      <m:nor/>
                                    </m:rPr>
                                    <w:rPr>
                                      <w:rFonts w:cstheme="minorHAnsi"/>
                                    </w:rPr>
                                    <m:t>θ</m:t>
                                  </w:ins>
                                </m:r>
                              </m:e>
                            </m:d>
                          </m:e>
                        </m:func>
                      </m:e>
                      <m:e>
                        <m:func>
                          <m:funcPr>
                            <m:ctrlPr>
                              <w:rPr>
                                <w:rFonts w:ascii="Cambria Math" w:hAnsi="Cambria Math" w:cstheme="minorHAnsi"/>
                              </w:rPr>
                            </m:ctrlPr>
                          </m:funcPr>
                          <m:fName>
                            <m:r>
                              <m:rPr>
                                <m:nor/>
                              </m:rPr>
                              <w:rPr>
                                <w:rFonts w:cstheme="minorHAnsi"/>
                              </w:rPr>
                              <m:t>sin</m:t>
                            </m:r>
                          </m:fName>
                          <m:e>
                            <m:d>
                              <m:dPr>
                                <m:ctrlPr>
                                  <w:ins w:id="3461" w:author="Garrick W Bruening" w:date="2020-07-25T14:33:00Z">
                                    <w:rPr>
                                      <w:rFonts w:ascii="Cambria Math" w:hAnsi="Cambria Math" w:cstheme="minorHAnsi"/>
                                    </w:rPr>
                                  </w:ins>
                                </m:ctrlPr>
                              </m:dPr>
                              <m:e>
                                <m:r>
                                  <w:ins w:id="3462" w:author="Garrick W Bruening" w:date="2020-07-25T14:33:00Z">
                                    <m:rPr>
                                      <m:nor/>
                                    </m:rPr>
                                    <w:rPr>
                                      <w:rFonts w:cstheme="minorHAnsi"/>
                                    </w:rPr>
                                    <m:t>theta</m:t>
                                  </w:ins>
                                </m:r>
                              </m:e>
                            </m:d>
                          </m:e>
                        </m:func>
                      </m:e>
                    </m:mr>
                  </m:m>
                </m:e>
              </m:d>
              <m:r>
                <w:ins w:id="3463" w:author="Garrick W Bruening" w:date="2020-07-25T14:33:00Z">
                  <m:rPr>
                    <m:nor/>
                  </m:rPr>
                  <w:rPr>
                    <w:rFonts w:cstheme="minorHAnsi"/>
                  </w:rPr>
                  <m:t>+1</m:t>
                </w:ins>
              </m:r>
              <m:func>
                <m:funcPr>
                  <m:ctrlPr>
                    <w:del w:id="3464" w:author="Garrick W Bruening" w:date="2020-07-25T14:32:00Z">
                      <w:rPr>
                        <w:rFonts w:ascii="Cambria Math" w:hAnsi="Cambria Math" w:cstheme="minorHAnsi"/>
                      </w:rPr>
                    </w:del>
                  </m:ctrlPr>
                </m:funcPr>
                <m:fName>
                  <m:r>
                    <w:del w:id="3465" w:author="Garrick W Bruening" w:date="2020-07-25T14:32:00Z">
                      <m:rPr>
                        <m:nor/>
                      </m:rPr>
                      <w:rPr>
                        <w:rFonts w:cstheme="minorHAnsi"/>
                      </w:rPr>
                      <m:t>cos</m:t>
                    </w:del>
                  </m:r>
                </m:fName>
                <m:e/>
              </m:func>
              <m:r>
                <w:del w:id="3466" w:author="Garrick W Bruening" w:date="2020-07-25T14:32:00Z">
                  <m:rPr>
                    <m:nor/>
                  </m:rPr>
                  <w:rPr>
                    <w:rFonts w:ascii="Cambria Math" w:hAnsi="Cambria Math" w:cs="Cambria Math"/>
                  </w:rPr>
                  <m:t>⁡⁡</m:t>
                </w:del>
              </m:r>
            </m:oMath>
          </w:p>
          <w:p w14:paraId="4C716ADF" w14:textId="77777777" w:rsidR="002E1506" w:rsidRPr="009802F2" w:rsidRDefault="002E1506" w:rsidP="003857B1">
            <w:pPr>
              <w:jc w:val="center"/>
              <w:rPr>
                <w:ins w:id="3467" w:author="Garrick W Bruening" w:date="2020-07-25T15:18:00Z"/>
                <w:rFonts w:ascii="Cambria" w:hAnsi="Cambria" w:cs="Aharoni"/>
              </w:rPr>
            </w:pPr>
          </w:p>
        </w:tc>
        <w:tc>
          <w:tcPr>
            <w:tcW w:w="500" w:type="pct"/>
            <w:vAlign w:val="bottom"/>
          </w:tcPr>
          <w:p w14:paraId="361DD936" w14:textId="3956F4D0" w:rsidR="002E1506" w:rsidRPr="009802F2" w:rsidRDefault="00660169" w:rsidP="003857B1">
            <w:pPr>
              <w:pStyle w:val="Caption"/>
              <w:keepNext/>
              <w:jc w:val="right"/>
              <w:rPr>
                <w:ins w:id="3468" w:author="Garrick W Bruening" w:date="2020-07-25T15:18:00Z"/>
                <w:i w:val="0"/>
                <w:iCs w:val="0"/>
                <w:sz w:val="22"/>
                <w:szCs w:val="22"/>
                <w:rPrChange w:id="3469" w:author="Garrick W Bruening" w:date="2020-07-27T23:34:00Z">
                  <w:rPr>
                    <w:ins w:id="3470" w:author="Garrick W Bruening" w:date="2020-07-25T15:18:00Z"/>
                    <w:i w:val="0"/>
                    <w:sz w:val="24"/>
                    <w:szCs w:val="24"/>
                  </w:rPr>
                </w:rPrChange>
              </w:rPr>
            </w:pPr>
            <w:bookmarkStart w:id="3471" w:name="_Ref46773478"/>
            <w:r w:rsidRPr="009802F2">
              <w:rPr>
                <w:i w:val="0"/>
                <w:iCs w:val="0"/>
                <w:color w:val="auto"/>
                <w:sz w:val="22"/>
                <w:szCs w:val="22"/>
                <w:rPrChange w:id="3472" w:author="Garrick W Bruening" w:date="2020-07-27T23:34:00Z">
                  <w:rPr>
                    <w:i w:val="0"/>
                    <w:iCs w:val="0"/>
                    <w:color w:val="auto"/>
                    <w:sz w:val="24"/>
                    <w:szCs w:val="24"/>
                  </w:rPr>
                </w:rPrChange>
              </w:rPr>
              <w:t>(</w:t>
            </w:r>
            <w:r w:rsidRPr="009802F2">
              <w:rPr>
                <w:i w:val="0"/>
                <w:iCs w:val="0"/>
                <w:color w:val="auto"/>
                <w:sz w:val="22"/>
                <w:szCs w:val="22"/>
                <w:rPrChange w:id="3473" w:author="Garrick W Bruening" w:date="2020-07-27T23:34:00Z">
                  <w:rPr>
                    <w:i w:val="0"/>
                    <w:iCs w:val="0"/>
                    <w:color w:val="auto"/>
                    <w:sz w:val="24"/>
                    <w:szCs w:val="24"/>
                  </w:rPr>
                </w:rPrChange>
              </w:rPr>
              <w:fldChar w:fldCharType="begin"/>
            </w:r>
            <w:r w:rsidRPr="009802F2">
              <w:rPr>
                <w:i w:val="0"/>
                <w:iCs w:val="0"/>
                <w:color w:val="auto"/>
                <w:sz w:val="22"/>
                <w:szCs w:val="22"/>
                <w:rPrChange w:id="3474" w:author="Garrick W Bruening" w:date="2020-07-27T23:34:00Z">
                  <w:rPr>
                    <w:i w:val="0"/>
                    <w:iCs w:val="0"/>
                    <w:color w:val="auto"/>
                    <w:sz w:val="24"/>
                    <w:szCs w:val="24"/>
                  </w:rPr>
                </w:rPrChange>
              </w:rPr>
              <w:instrText xml:space="preserve"> SEQ Equation \* ARABIC </w:instrText>
            </w:r>
            <w:r w:rsidRPr="009802F2">
              <w:rPr>
                <w:i w:val="0"/>
                <w:iCs w:val="0"/>
                <w:color w:val="auto"/>
                <w:sz w:val="22"/>
                <w:szCs w:val="22"/>
                <w:rPrChange w:id="3475" w:author="Garrick W Bruening" w:date="2020-07-27T23:34:00Z">
                  <w:rPr>
                    <w:i w:val="0"/>
                    <w:iCs w:val="0"/>
                    <w:color w:val="auto"/>
                    <w:sz w:val="24"/>
                    <w:szCs w:val="24"/>
                  </w:rPr>
                </w:rPrChange>
              </w:rPr>
              <w:fldChar w:fldCharType="separate"/>
            </w:r>
            <w:r w:rsidR="005B369E" w:rsidRPr="009802F2">
              <w:rPr>
                <w:i w:val="0"/>
                <w:iCs w:val="0"/>
                <w:noProof/>
                <w:color w:val="auto"/>
                <w:sz w:val="22"/>
                <w:szCs w:val="22"/>
              </w:rPr>
              <w:t>11</w:t>
            </w:r>
            <w:r w:rsidRPr="009802F2">
              <w:rPr>
                <w:i w:val="0"/>
                <w:iCs w:val="0"/>
                <w:color w:val="auto"/>
                <w:sz w:val="22"/>
                <w:szCs w:val="22"/>
                <w:rPrChange w:id="3476" w:author="Garrick W Bruening" w:date="2020-07-27T23:34:00Z">
                  <w:rPr>
                    <w:i w:val="0"/>
                    <w:iCs w:val="0"/>
                    <w:color w:val="auto"/>
                    <w:sz w:val="24"/>
                    <w:szCs w:val="24"/>
                  </w:rPr>
                </w:rPrChange>
              </w:rPr>
              <w:fldChar w:fldCharType="end"/>
            </w:r>
            <w:r w:rsidRPr="009802F2">
              <w:rPr>
                <w:i w:val="0"/>
                <w:iCs w:val="0"/>
                <w:color w:val="auto"/>
                <w:sz w:val="22"/>
                <w:szCs w:val="22"/>
                <w:rPrChange w:id="3477" w:author="Garrick W Bruening" w:date="2020-07-27T23:34:00Z">
                  <w:rPr>
                    <w:i w:val="0"/>
                    <w:iCs w:val="0"/>
                    <w:color w:val="auto"/>
                    <w:sz w:val="24"/>
                    <w:szCs w:val="24"/>
                  </w:rPr>
                </w:rPrChange>
              </w:rPr>
              <w:t>)</w:t>
            </w:r>
            <w:bookmarkEnd w:id="3471"/>
          </w:p>
        </w:tc>
      </w:tr>
    </w:tbl>
    <w:p w14:paraId="0267FA03" w14:textId="3BBE557F" w:rsidR="1800F1BB" w:rsidRPr="009802F2" w:rsidDel="00347868" w:rsidRDefault="1800F1BB">
      <w:pPr>
        <w:jc w:val="center"/>
        <w:rPr>
          <w:del w:id="3478" w:author="Garrick W Bruening" w:date="2020-07-25T14:33:00Z"/>
        </w:rPr>
        <w:pPrChange w:id="3479" w:author="Garrick W Bruening" w:date="2020-07-25T14:33:00Z">
          <w:pPr/>
        </w:pPrChange>
      </w:pPr>
      <w:del w:id="3480" w:author="Garrick W Bruening" w:date="2020-07-25T14:33:00Z">
        <w:r w:rsidRPr="009802F2" w:rsidDel="00347868">
          <w:delText>Effective \: mass = norm(M*</w:delText>
        </w:r>
      </w:del>
    </w:p>
    <w:p w14:paraId="0B7E7448" w14:textId="0AC33276" w:rsidR="1800F1BB" w:rsidRPr="009802F2" w:rsidDel="00347868" w:rsidRDefault="1800F1BB">
      <w:pPr>
        <w:jc w:val="center"/>
        <w:rPr>
          <w:del w:id="3481" w:author="Garrick W Bruening" w:date="2020-07-25T14:33:00Z"/>
        </w:rPr>
        <w:pPrChange w:id="3482" w:author="Garrick W Bruening" w:date="2020-07-25T14:33:00Z">
          <w:pPr>
            <w:ind w:firstLine="1440"/>
          </w:pPr>
        </w:pPrChange>
      </w:pPr>
      <w:del w:id="3483" w:author="Garrick W Bruening" w:date="2020-07-25T14:33:00Z">
        <w:r w:rsidRPr="009802F2" w:rsidDel="00347868">
          <w:delText>cos(\theta) &amp; sin(\theta)</w:delText>
        </w:r>
      </w:del>
    </w:p>
    <w:p w14:paraId="52C05B8C" w14:textId="7D737F9A" w:rsidR="1800F1BB" w:rsidRPr="009802F2" w:rsidRDefault="1800F1BB">
      <w:pPr>
        <w:jc w:val="center"/>
        <w:pPrChange w:id="3484" w:author="Garrick W Bruening" w:date="2020-07-25T14:33:00Z">
          <w:pPr>
            <w:ind w:firstLine="720"/>
          </w:pPr>
        </w:pPrChange>
      </w:pPr>
      <w:del w:id="3485" w:author="Garrick W Bruening" w:date="2020-07-25T14:33:00Z">
        <w:r w:rsidRPr="009802F2" w:rsidDel="00347868">
          <w:delText>+1</w:delText>
        </w:r>
      </w:del>
    </w:p>
    <w:p w14:paraId="782706CB" w14:textId="5BEF9CF2" w:rsidR="64CB2258" w:rsidRPr="009802F2" w:rsidRDefault="1800F1BB" w:rsidP="64CB2258">
      <w:r w:rsidRPr="009802F2">
        <w:t xml:space="preserve">Each subject's specific effective mass was calculated using anthropomorphic measurements and estimates </w:t>
      </w:r>
      <w:r w:rsidR="00E91451" w:rsidRPr="009802F2">
        <w:fldChar w:fldCharType="begin"/>
      </w:r>
      <w:r w:rsidR="00EF525D" w:rsidRPr="009802F2">
        <w:instrText xml:space="preserve"> ADDIN ZOTERO_ITEM CSL_CITATION {"citationID":"IABJeVRV","properties":{"formattedCitation":"[42], [44], [45]","plainCitation":"[42], [44], [45]","noteIndex":0},"citationItems":[{"id":43,"uris":["http://zotero.org/users/4343224/items/92KWAD5U"],"uri":["http://zotero.org/users/4343224/items/92KWAD5U"],"itemData":{"id":43,"type":"article-journal","container-title":"Artificial Limbs","issue":"1","language":"en","page":"20","title":"Body Segment Parameters, Part II","volume":"16","author":[{"family":"Contini","given":"Renato"}],"issued":{"date-parts":[["1972"]]}}},{"id":997,"uris":["http://zotero.org/users/4343224/items/XQ2Y5TWT"],"uri":["http://zotero.org/users/4343224/items/XQ2Y5TWT"],"itemData":{"id":997,"type":"book","abstract":"Research and study in biomechanics has grown dramatically in recent years, to the extent that students, researchers, and practitioners in biomechanics now outnumber those working in the underlying discipline of mechanics itself. Filling a void in the current literature on this specialized niche, Pri","language":"en","title":"Principles of Biomechanics","URL":"https://www.crcpress.com/Principles-of-Biomechanics/Huston/p/book/9780849334948","author":[{"family":"Huston","given":"Ronald"}],"accessed":{"date-parts":[["2019",3,5]]},"issued":{"date-parts":[["2008",12]]}}},{"id":998,"uris":["http://zotero.org/users/4343224/items/HXRVQS3B"],"uri":["http://zotero.org/users/4343224/items/HXRVQS3B"],"itemData":{"id":998,"type":"book","ISBN":"978-0-470-39818-0","language":"en-us","publisher":"John Wiley &amp; Sons, Ltd","title":"Biomechanics and Motor Control of Human Movement, 4th Edition","URL":"https://www.wiley.com/en-us/Biomechanics+and+Motor+Control+of+Human+Movement%2C+4th+Edition-p-9780470398180","author":[{"family":"Winter","given":"David"}],"accessed":{"date-parts":[["2019",3,5]]},"issued":{"date-parts":[["2009",10]]}}}],"schema":"https://github.com/citation-style-language/schema/raw/master/csl-citation.json"} </w:instrText>
      </w:r>
      <w:r w:rsidR="00E91451" w:rsidRPr="009802F2">
        <w:fldChar w:fldCharType="separate"/>
      </w:r>
      <w:r w:rsidR="00EF525D" w:rsidRPr="009802F2">
        <w:rPr>
          <w:rFonts w:ascii="Calibri" w:hAnsi="Calibri" w:cs="Calibri"/>
        </w:rPr>
        <w:t>[42], [44], [45]</w:t>
      </w:r>
      <w:r w:rsidR="00E91451" w:rsidRPr="009802F2">
        <w:fldChar w:fldCharType="end"/>
      </w:r>
      <w:del w:id="3486" w:author="Garrick" w:date="2020-10-02T15:08:00Z">
        <w:r w:rsidRPr="009802F2" w:rsidDel="005821B0">
          <w:delText xml:space="preserve">\cite{huston_principles_2008,winter_biomechanics_2009,contini_body_1972}. In experiment one the effective mass of the average human arm and robot arm in these four mass conditions were about 2.5, 3.8, 4.7, and 6.1 kg. </w:delText>
        </w:r>
      </w:del>
      <w:ins w:id="3487" w:author="Garrick W Bruening" w:date="2020-07-25T11:00:00Z">
        <w:del w:id="3488" w:author="Garrick" w:date="2020-10-02T15:08:00Z">
          <w:r w:rsidR="00467C37" w:rsidRPr="009802F2" w:rsidDel="005821B0">
            <w:delText>}</w:delText>
          </w:r>
        </w:del>
        <w:r w:rsidR="00467C37" w:rsidRPr="009802F2">
          <w:t xml:space="preserve">. </w:t>
        </w:r>
      </w:ins>
      <w:r w:rsidRPr="009802F2">
        <w:t xml:space="preserve">In the </w:t>
      </w:r>
      <w:del w:id="3489" w:author="Garrick W Bruening" w:date="2020-07-25T11:00:00Z">
        <w:r w:rsidRPr="009802F2" w:rsidDel="00467C37">
          <w:delText xml:space="preserve">second </w:delText>
        </w:r>
      </w:del>
      <w:ins w:id="3490" w:author="Garrick W Bruening" w:date="2020-07-25T11:00:00Z">
        <w:r w:rsidR="00467C37" w:rsidRPr="009802F2">
          <w:t xml:space="preserve">first </w:t>
        </w:r>
      </w:ins>
      <w:r w:rsidRPr="009802F2">
        <w:t xml:space="preserve">experiment the effective mass of the four mass conditions were </w:t>
      </w:r>
      <w:del w:id="3491" w:author="Garrick W Bruening" w:date="2020-09-21T15:04:00Z">
        <w:r w:rsidRPr="009802F2">
          <w:delText>about</w:delText>
        </w:r>
        <w:commentRangeStart w:id="3492"/>
        <w:commentRangeStart w:id="3493"/>
        <w:commentRangeStart w:id="3494"/>
        <w:commentRangeStart w:id="3495"/>
        <w:commentRangeStart w:id="3496"/>
        <w:commentRangeEnd w:id="3492"/>
        <w:r w:rsidR="00156CDF" w:rsidRPr="009802F2">
          <w:rPr>
            <w:rStyle w:val="CommentReference"/>
          </w:rPr>
          <w:commentReference w:id="3492"/>
        </w:r>
        <w:commentRangeEnd w:id="3493"/>
        <w:r w:rsidR="00C55C1B" w:rsidRPr="009802F2">
          <w:rPr>
            <w:rStyle w:val="CommentReference"/>
          </w:rPr>
          <w:commentReference w:id="3493"/>
        </w:r>
        <w:commentRangeEnd w:id="3494"/>
        <w:r w:rsidR="007921AF" w:rsidRPr="009802F2">
          <w:rPr>
            <w:rStyle w:val="CommentReference"/>
          </w:rPr>
          <w:commentReference w:id="3494"/>
        </w:r>
        <w:commentRangeEnd w:id="3495"/>
        <w:r w:rsidR="006102C6" w:rsidRPr="009802F2">
          <w:rPr>
            <w:rStyle w:val="CommentReference"/>
          </w:rPr>
          <w:commentReference w:id="3495"/>
        </w:r>
        <w:commentRangeEnd w:id="3496"/>
        <w:r w:rsidR="007231A9" w:rsidRPr="009802F2">
          <w:rPr>
            <w:rStyle w:val="CommentReference"/>
          </w:rPr>
          <w:commentReference w:id="3496"/>
        </w:r>
        <w:r w:rsidRPr="009802F2">
          <w:delText xml:space="preserve"> </w:delText>
        </w:r>
      </w:del>
      <w:del w:id="3497" w:author="Garrick W Bruening" w:date="2020-07-27T16:57:00Z">
        <w:r w:rsidRPr="009802F2">
          <w:delText>2.5</w:delText>
        </w:r>
      </w:del>
      <w:ins w:id="3498" w:author="Garrick W Bruening" w:date="2020-07-27T16:57:00Z">
        <w:r w:rsidR="00416055" w:rsidRPr="009802F2">
          <w:t>2.44</w:t>
        </w:r>
        <w:r w:rsidR="00266F3F" w:rsidRPr="009802F2">
          <w:rPr>
            <w:rPrChange w:id="3499" w:author="Garrick W Bruening" w:date="2020-07-27T16:58:00Z">
              <w:rPr>
                <w:rFonts w:ascii="Arial" w:hAnsi="Arial" w:cs="Arial"/>
                <w:color w:val="4D5156"/>
                <w:sz w:val="21"/>
                <w:szCs w:val="21"/>
                <w:shd w:val="clear" w:color="auto" w:fill="FFFFFF"/>
              </w:rPr>
            </w:rPrChange>
          </w:rPr>
          <w:t>±</w:t>
        </w:r>
      </w:ins>
      <w:ins w:id="3500" w:author="Garrick W Bruening" w:date="2020-07-27T16:58:00Z">
        <w:r w:rsidR="00266F3F" w:rsidRPr="009802F2">
          <w:rPr>
            <w:rPrChange w:id="3501" w:author="Garrick W Bruening" w:date="2020-07-27T16:58:00Z">
              <w:rPr>
                <w:rFonts w:ascii="Arial" w:hAnsi="Arial" w:cs="Arial"/>
                <w:color w:val="4D5156"/>
                <w:sz w:val="21"/>
                <w:szCs w:val="21"/>
                <w:shd w:val="clear" w:color="auto" w:fill="FFFFFF"/>
              </w:rPr>
            </w:rPrChange>
          </w:rPr>
          <w:t>0.0</w:t>
        </w:r>
        <w:r w:rsidR="00373AC2" w:rsidRPr="009802F2">
          <w:rPr>
            <w:rPrChange w:id="3502" w:author="Garrick W Bruening" w:date="2020-07-27T16:58:00Z">
              <w:rPr>
                <w:rFonts w:ascii="Arial" w:hAnsi="Arial" w:cs="Arial"/>
                <w:color w:val="4D5156"/>
                <w:sz w:val="21"/>
                <w:szCs w:val="21"/>
                <w:shd w:val="clear" w:color="auto" w:fill="FFFFFF"/>
              </w:rPr>
            </w:rPrChange>
          </w:rPr>
          <w:t>64</w:t>
        </w:r>
      </w:ins>
      <w:r w:rsidRPr="009802F2">
        <w:t xml:space="preserve">, </w:t>
      </w:r>
      <w:del w:id="3503" w:author="Garrick W Bruening" w:date="2020-07-27T16:58:00Z">
        <w:r w:rsidRPr="009802F2">
          <w:delText>4.7</w:delText>
        </w:r>
      </w:del>
      <w:ins w:id="3504" w:author="Garrick W Bruening" w:date="2020-07-27T16:58:00Z">
        <w:r w:rsidR="001950F5" w:rsidRPr="009802F2">
          <w:t>4.834</w:t>
        </w:r>
        <w:r w:rsidR="007440DC" w:rsidRPr="009802F2">
          <w:t>±</w:t>
        </w:r>
        <w:r w:rsidR="00C70956" w:rsidRPr="009802F2">
          <w:t>0.068</w:t>
        </w:r>
      </w:ins>
      <w:r w:rsidRPr="009802F2">
        <w:t xml:space="preserve">, </w:t>
      </w:r>
      <w:del w:id="3505" w:author="Garrick W Bruening" w:date="2020-07-27T16:58:00Z">
        <w:r w:rsidRPr="009802F2">
          <w:delText>7.0</w:delText>
        </w:r>
      </w:del>
      <w:ins w:id="3506" w:author="Garrick W Bruening" w:date="2020-07-27T16:58:00Z">
        <w:r w:rsidR="009317BF" w:rsidRPr="009802F2">
          <w:t>7.</w:t>
        </w:r>
        <w:r w:rsidR="00EB2789" w:rsidRPr="009802F2">
          <w:t>127±0.0</w:t>
        </w:r>
        <w:r w:rsidR="004C19B7" w:rsidRPr="009802F2">
          <w:t>70</w:t>
        </w:r>
      </w:ins>
      <w:r w:rsidRPr="009802F2">
        <w:t xml:space="preserve">, and </w:t>
      </w:r>
      <w:del w:id="3507" w:author="Garrick W Bruening" w:date="2020-07-27T16:58:00Z">
        <w:r w:rsidRPr="009802F2">
          <w:delText>11.5</w:delText>
        </w:r>
      </w:del>
      <w:ins w:id="3508" w:author="Garrick W Bruening" w:date="2020-07-27T16:58:00Z">
        <w:r w:rsidR="004C19B7" w:rsidRPr="009802F2">
          <w:t>11.691</w:t>
        </w:r>
      </w:ins>
      <w:ins w:id="3509" w:author="Garrick W Bruening" w:date="2020-07-27T16:59:00Z">
        <w:r w:rsidR="004C19B7" w:rsidRPr="009802F2">
          <w:t>±0.071</w:t>
        </w:r>
      </w:ins>
      <w:r w:rsidRPr="009802F2">
        <w:t xml:space="preserve"> kg</w:t>
      </w:r>
      <w:del w:id="3510" w:author="Garrick W Bruening" w:date="2020-07-25T11:00:00Z">
        <w:r w:rsidRPr="009802F2" w:rsidDel="00467C37">
          <w:delText>.</w:delText>
        </w:r>
      </w:del>
      <w:ins w:id="3511" w:author="Garrick W Bruening" w:date="2020-07-25T11:00:00Z">
        <w:del w:id="3512" w:author="Garrick W Bruening" w:date="2020-07-25T11:00:00Z">
          <w:r w:rsidR="00467C37" w:rsidRPr="009802F2" w:rsidDel="00467C37">
            <w:delText>}</w:delText>
          </w:r>
        </w:del>
        <w:r w:rsidR="00467C37" w:rsidRPr="009802F2">
          <w:t xml:space="preserve">. In experiment </w:t>
        </w:r>
        <w:del w:id="3513" w:author="Garrick W Bruening" w:date="2020-07-25T11:00:00Z">
          <w:r w:rsidR="00467C37" w:rsidRPr="009802F2" w:rsidDel="00467C37">
            <w:delText>one</w:delText>
          </w:r>
        </w:del>
        <w:del w:id="3514" w:author="Garrick W Bruening" w:date="2020-07-27T16:59:00Z">
          <w:r w:rsidR="00467C37" w:rsidRPr="009802F2">
            <w:delText>two</w:delText>
          </w:r>
        </w:del>
      </w:ins>
      <w:ins w:id="3515" w:author="Garrick W Bruening" w:date="2020-07-27T16:59:00Z">
        <w:r w:rsidR="004C19B7" w:rsidRPr="009802F2">
          <w:t>2a</w:t>
        </w:r>
      </w:ins>
      <w:ins w:id="3516" w:author="Garrick W Bruening" w:date="2020-07-25T11:00:00Z">
        <w:r w:rsidR="00467C37" w:rsidRPr="009802F2">
          <w:t xml:space="preserve"> the effective mass of the </w:t>
        </w:r>
        <w:del w:id="3517" w:author="Garrick W Bruening" w:date="2020-07-27T16:59:00Z">
          <w:r w:rsidR="00467C37" w:rsidRPr="009802F2">
            <w:delText>average human arm</w:delText>
          </w:r>
        </w:del>
      </w:ins>
      <w:ins w:id="3518" w:author="Garrick W Bruening" w:date="2020-07-27T16:59:00Z">
        <w:r w:rsidR="004C19B7" w:rsidRPr="009802F2">
          <w:t>subjects</w:t>
        </w:r>
      </w:ins>
      <w:ins w:id="3519" w:author="Garrick W Bruening" w:date="2020-07-25T11:00:00Z">
        <w:r w:rsidR="00467C37" w:rsidRPr="009802F2">
          <w:t xml:space="preserve"> and robot arm in these four mass conditions were about 2.</w:t>
        </w:r>
      </w:ins>
      <w:ins w:id="3520" w:author="Garrick W Bruening" w:date="2020-07-27T16:59:00Z">
        <w:r w:rsidR="002B18E4" w:rsidRPr="009802F2">
          <w:t>508</w:t>
        </w:r>
      </w:ins>
      <w:ins w:id="3521" w:author="Garrick W Bruening" w:date="2020-07-27T17:00:00Z">
        <w:r w:rsidR="00215F9B" w:rsidRPr="009802F2">
          <w:t>±0.074</w:t>
        </w:r>
      </w:ins>
      <w:ins w:id="3522" w:author="Garrick W Bruening" w:date="2020-07-25T11:00:00Z">
        <w:del w:id="3523" w:author="Garrick W Bruening" w:date="2020-07-27T16:59:00Z">
          <w:r w:rsidR="00467C37" w:rsidRPr="009802F2" w:rsidDel="002B18E4">
            <w:delText>2.</w:delText>
          </w:r>
          <w:r w:rsidR="00467C37" w:rsidRPr="009802F2">
            <w:delText>5</w:delText>
          </w:r>
        </w:del>
        <w:r w:rsidR="00467C37" w:rsidRPr="009802F2">
          <w:t>, 3.</w:t>
        </w:r>
      </w:ins>
      <w:ins w:id="3524" w:author="Garrick W Bruening" w:date="2020-07-27T16:59:00Z">
        <w:r w:rsidR="00215F9B" w:rsidRPr="009802F2">
          <w:t>962</w:t>
        </w:r>
      </w:ins>
      <w:ins w:id="3525" w:author="Garrick W Bruening" w:date="2020-07-27T17:00:00Z">
        <w:r w:rsidR="00215F9B" w:rsidRPr="009802F2">
          <w:t>±</w:t>
        </w:r>
        <w:r w:rsidR="00111C70" w:rsidRPr="009802F2">
          <w:t>0.074</w:t>
        </w:r>
      </w:ins>
      <w:ins w:id="3526" w:author="Garrick W Bruening" w:date="2020-07-25T11:00:00Z">
        <w:del w:id="3527" w:author="Garrick W Bruening" w:date="2020-07-27T16:59:00Z">
          <w:r w:rsidR="00467C37" w:rsidRPr="009802F2" w:rsidDel="00215F9B">
            <w:delText>3.</w:delText>
          </w:r>
          <w:r w:rsidR="00467C37" w:rsidRPr="009802F2">
            <w:delText>8</w:delText>
          </w:r>
        </w:del>
        <w:r w:rsidR="00467C37" w:rsidRPr="009802F2">
          <w:t xml:space="preserve">, </w:t>
        </w:r>
        <w:del w:id="3528" w:author="Garrick W Bruening" w:date="2020-07-27T16:59:00Z">
          <w:r w:rsidR="00467C37" w:rsidRPr="009802F2">
            <w:delText>4.7</w:delText>
          </w:r>
        </w:del>
      </w:ins>
      <w:ins w:id="3529" w:author="Garrick W Bruening" w:date="2020-07-27T16:59:00Z">
        <w:r w:rsidR="00215F9B" w:rsidRPr="009802F2">
          <w:t>4.890</w:t>
        </w:r>
      </w:ins>
      <w:ins w:id="3530" w:author="Garrick W Bruening" w:date="2020-07-27T17:00:00Z">
        <w:r w:rsidR="00111C70" w:rsidRPr="009802F2">
          <w:t>±</w:t>
        </w:r>
        <w:r w:rsidR="009A44C7" w:rsidRPr="009802F2">
          <w:t>0.075</w:t>
        </w:r>
      </w:ins>
      <w:ins w:id="3531" w:author="Garrick W Bruening" w:date="2020-07-25T11:00:00Z">
        <w:r w:rsidR="00467C37" w:rsidRPr="009802F2">
          <w:t xml:space="preserve">, and </w:t>
        </w:r>
        <w:del w:id="3532" w:author="Garrick W Bruening" w:date="2020-07-27T16:59:00Z">
          <w:r w:rsidR="00467C37" w:rsidRPr="009802F2">
            <w:delText>6.1</w:delText>
          </w:r>
        </w:del>
      </w:ins>
      <w:ins w:id="3533" w:author="Garrick W Bruening" w:date="2020-07-27T16:59:00Z">
        <w:r w:rsidR="00215F9B" w:rsidRPr="009802F2">
          <w:t>6.271</w:t>
        </w:r>
      </w:ins>
      <w:ins w:id="3534" w:author="Garrick W Bruening" w:date="2020-07-27T17:00:00Z">
        <w:r w:rsidR="009A44C7" w:rsidRPr="009802F2">
          <w:t>±0.077</w:t>
        </w:r>
      </w:ins>
      <w:ins w:id="3535" w:author="Garrick W Bruening" w:date="2020-07-25T11:00:00Z">
        <w:r w:rsidR="00467C37" w:rsidRPr="009802F2">
          <w:t xml:space="preserve"> kg.</w:t>
        </w:r>
      </w:ins>
    </w:p>
    <w:p w14:paraId="0A729412" w14:textId="0AC9BF94" w:rsidR="189D1D72" w:rsidRPr="009802F2" w:rsidRDefault="36FFCD28" w:rsidP="68931321">
      <w:pPr>
        <w:pStyle w:val="Heading3"/>
      </w:pPr>
      <w:r w:rsidRPr="009802F2">
        <w:t xml:space="preserve">Modeling </w:t>
      </w:r>
    </w:p>
    <w:p w14:paraId="4C601599" w14:textId="57BF81C3" w:rsidR="007B367D" w:rsidRPr="009802F2" w:rsidRDefault="00350064" w:rsidP="007B367D">
      <w:ins w:id="3536" w:author="Garrick W Bruening" w:date="2020-07-25T11:06:00Z">
        <w:r w:rsidRPr="009802F2">
          <w:t xml:space="preserve">This study has two primary modeling goals. First to model </w:t>
        </w:r>
      </w:ins>
      <w:ins w:id="3537" w:author="Garrick W Bruening" w:date="2020-07-25T11:07:00Z">
        <w:r w:rsidR="008538C0" w:rsidRPr="009802F2">
          <w:t xml:space="preserve">metabolic rate with an effort rate model, and second to determine how multiple cost models can predict preferred movement duration. In </w:t>
        </w:r>
        <w:del w:id="3538" w:author="Alaa Ahmed" w:date="2020-07-27T18:16:00Z">
          <w:r w:rsidR="008538C0" w:rsidRPr="009802F2" w:rsidDel="00FA5C2D">
            <w:delText xml:space="preserve"> </w:delText>
          </w:r>
        </w:del>
      </w:ins>
      <w:ins w:id="3539" w:author="Alaa Ahmed" w:date="2020-07-27T18:16:00Z">
        <w:r w:rsidR="00EF0F24" w:rsidRPr="009802F2">
          <w:t xml:space="preserve">both </w:t>
        </w:r>
      </w:ins>
      <w:ins w:id="3540" w:author="Garrick W Bruening" w:date="2020-07-25T11:07:00Z">
        <w:r w:rsidR="008538C0" w:rsidRPr="009802F2">
          <w:t xml:space="preserve">the effort rate modeling and predicting the preferred durations, we use </w:t>
        </w:r>
        <w:r w:rsidR="00A61889" w:rsidRPr="009802F2">
          <w:t xml:space="preserve">the group average data for </w:t>
        </w:r>
      </w:ins>
      <w:ins w:id="3541" w:author="Garrick W Bruening" w:date="2020-07-25T11:08:00Z">
        <w:r w:rsidR="00374BAE" w:rsidRPr="009802F2">
          <w:t xml:space="preserve">effective masses, movement durations, and reaction times. </w:t>
        </w:r>
      </w:ins>
    </w:p>
    <w:p w14:paraId="01B4ABCF" w14:textId="5B3C5949" w:rsidR="007B367D" w:rsidRPr="009802F2" w:rsidRDefault="5F447CC5">
      <w:pPr>
        <w:pStyle w:val="Heading4"/>
        <w:pPrChange w:id="3542" w:author="Garrick W Bruening" w:date="2020-10-06T12:08:00Z">
          <w:pPr>
            <w:pStyle w:val="Heading3"/>
          </w:pPr>
        </w:pPrChange>
      </w:pPr>
      <w:r w:rsidRPr="009802F2">
        <w:rPr>
          <w:i w:val="0"/>
          <w:iCs w:val="0"/>
        </w:rPr>
        <w:t>Effort Modeling</w:t>
      </w:r>
    </w:p>
    <w:p w14:paraId="15FE3D8B" w14:textId="489EA771" w:rsidR="00D65047" w:rsidRPr="009802F2" w:rsidDel="00D65047" w:rsidRDefault="00D65047" w:rsidP="00D65047">
      <w:pPr>
        <w:rPr>
          <w:ins w:id="3543" w:author="Garrick W Bruening" w:date="2020-07-27T17:03:00Z"/>
          <w:del w:id="3544" w:author="Garrick W Bruening" w:date="2020-07-27T17:03:00Z"/>
        </w:rPr>
      </w:pPr>
      <w:ins w:id="3545" w:author="Garrick W Bruening" w:date="2020-07-27T17:03:00Z">
        <w:r w:rsidRPr="009802F2">
          <w:t xml:space="preserve">Effort modeling and parameter estimate were computed using the </w:t>
        </w:r>
      </w:ins>
      <w:ins w:id="3546" w:author="Garrick W Bruening" w:date="2020-07-27T19:19:00Z">
        <w:r w:rsidR="00674AD7" w:rsidRPr="009802F2">
          <w:t xml:space="preserve">function </w:t>
        </w:r>
        <w:proofErr w:type="spellStart"/>
        <w:r w:rsidR="00674AD7" w:rsidRPr="009802F2">
          <w:t>nls</w:t>
        </w:r>
        <w:proofErr w:type="spellEnd"/>
        <w:r w:rsidR="00674AD7" w:rsidRPr="009802F2">
          <w:t xml:space="preserve"> from </w:t>
        </w:r>
      </w:ins>
      <w:ins w:id="3547" w:author="Garrick W Bruening" w:date="2020-07-27T17:03:00Z">
        <w:r w:rsidRPr="009802F2">
          <w:t xml:space="preserve">package </w:t>
        </w:r>
        <w:commentRangeStart w:id="3548"/>
        <w:proofErr w:type="spellStart"/>
        <w:r w:rsidRPr="009802F2">
          <w:t>nlstools</w:t>
        </w:r>
      </w:ins>
      <w:commentRangeEnd w:id="3548"/>
      <w:proofErr w:type="spellEnd"/>
      <w:r w:rsidR="00F62B17" w:rsidRPr="009802F2">
        <w:rPr>
          <w:rStyle w:val="CommentReference"/>
        </w:rPr>
        <w:commentReference w:id="3548"/>
      </w:r>
      <w:ins w:id="3549" w:author="Garrick W Bruening" w:date="2020-07-27T17:03:00Z">
        <w:r w:rsidRPr="009802F2">
          <w:t xml:space="preserve">. </w:t>
        </w:r>
      </w:ins>
      <w:ins w:id="3550" w:author="Garrick W Bruening" w:date="2020-07-27T20:02:00Z">
        <w:r w:rsidR="00BB7F7C" w:rsidRPr="009802F2">
          <w:t xml:space="preserve">We define </w:t>
        </w:r>
        <w:r w:rsidR="0038434D" w:rsidRPr="009802F2">
          <w:t xml:space="preserve">effort as the total cost to completing a movement, </w:t>
        </w:r>
      </w:ins>
      <m:oMath>
        <m:r>
          <w:ins w:id="3551" w:author="Garrick W Bruening" w:date="2020-07-27T20:02:00Z">
            <m:rPr>
              <m:nor/>
            </m:rPr>
            <w:rPr>
              <w:rFonts w:cstheme="minorHAnsi"/>
              <w:rPrChange w:id="3552" w:author="Garrick W Bruening" w:date="2020-07-27T20:02:00Z">
                <w:rPr>
                  <w:rFonts w:ascii="Cambria Math" w:hAnsi="Cambria Math"/>
                  <w:i/>
                </w:rPr>
              </w:rPrChange>
            </w:rPr>
            <m:t>E</m:t>
          </w:ins>
        </m:r>
      </m:oMath>
      <w:ins w:id="3553" w:author="Garrick W Bruening" w:date="2020-07-27T20:04:00Z">
        <w:r w:rsidR="0021636E" w:rsidRPr="009802F2">
          <w:rPr>
            <w:rFonts w:eastAsiaTheme="minorEastAsia"/>
          </w:rPr>
          <w:t xml:space="preserve">, and effort rate as the </w:t>
        </w:r>
        <w:r w:rsidR="005329C7" w:rsidRPr="009802F2">
          <w:rPr>
            <w:rFonts w:eastAsiaTheme="minorEastAsia"/>
          </w:rPr>
          <w:t xml:space="preserve">total cost per movement time, </w:t>
        </w:r>
      </w:ins>
      <m:oMath>
        <m:acc>
          <m:accPr>
            <m:chr m:val="̇"/>
            <m:ctrlPr>
              <w:rPr>
                <w:rFonts w:ascii="Cambria Math" w:eastAsiaTheme="minorEastAsia" w:hAnsi="Cambria Math" w:cstheme="minorHAnsi"/>
              </w:rPr>
            </m:ctrlPr>
          </m:accPr>
          <m:e>
            <m:r>
              <w:ins w:id="3554" w:author="Garrick W Bruening" w:date="2020-07-27T20:04:00Z">
                <m:rPr>
                  <m:nor/>
                </m:rPr>
                <w:rPr>
                  <w:rFonts w:eastAsiaTheme="minorEastAsia" w:cstheme="minorHAnsi"/>
                  <w:rPrChange w:id="3555" w:author="Garrick W Bruening" w:date="2020-07-27T20:04:00Z">
                    <w:rPr>
                      <w:rFonts w:ascii="Cambria Math" w:eastAsiaTheme="minorEastAsia" w:hAnsi="Cambria Math"/>
                      <w:i/>
                    </w:rPr>
                  </w:rPrChange>
                </w:rPr>
                <m:t>e</m:t>
              </w:ins>
            </m:r>
          </m:e>
        </m:acc>
      </m:oMath>
      <w:ins w:id="3556" w:author="Garrick W Bruening" w:date="2020-07-27T20:02:00Z">
        <w:r w:rsidR="0038434D" w:rsidRPr="009802F2">
          <w:rPr>
            <w:rFonts w:eastAsiaTheme="minorEastAsia"/>
          </w:rPr>
          <w:t>.</w:t>
        </w:r>
        <w:r w:rsidR="0021636E" w:rsidRPr="009802F2">
          <w:rPr>
            <w:rFonts w:eastAsiaTheme="minorEastAsia"/>
          </w:rPr>
          <w:t xml:space="preserve"> </w:t>
        </w:r>
      </w:ins>
      <w:ins w:id="3557" w:author="Garrick W Bruening" w:date="2020-07-27T17:03:00Z">
        <w:del w:id="3558" w:author="Garrick W Bruening" w:date="2020-07-27T17:03:00Z">
          <w:r w:rsidRPr="009802F2" w:rsidDel="00D65047">
            <w:delText>Optimizing the utility model was done using the optimize function in R.</w:delText>
          </w:r>
          <w:commentRangeStart w:id="3559"/>
          <w:commentRangeStart w:id="3560"/>
          <w:commentRangeEnd w:id="3559"/>
          <w:r w:rsidRPr="009802F2" w:rsidDel="00D65047">
            <w:rPr>
              <w:rStyle w:val="CommentReference"/>
            </w:rPr>
            <w:commentReference w:id="3559"/>
          </w:r>
        </w:del>
      </w:ins>
      <w:commentRangeEnd w:id="3560"/>
      <w:r w:rsidR="00A95725" w:rsidRPr="009802F2">
        <w:rPr>
          <w:rStyle w:val="CommentReference"/>
        </w:rPr>
        <w:commentReference w:id="3560"/>
      </w:r>
    </w:p>
    <w:p w14:paraId="42ED940C" w14:textId="1E96E7AA" w:rsidR="007B367D" w:rsidRPr="009802F2" w:rsidRDefault="00D65047" w:rsidP="3539444E">
      <w:ins w:id="3561" w:author="Garrick W Bruening" w:date="2020-07-27T17:03:00Z">
        <w:r w:rsidRPr="009802F2">
          <w:t>U</w:t>
        </w:r>
      </w:ins>
      <w:ins w:id="3562" w:author="Garrick W Bruening" w:date="2020-07-25T11:02:00Z">
        <w:del w:id="3563" w:author="Garrick W Bruening" w:date="2020-07-27T17:03:00Z">
          <w:r w:rsidR="00FA2576" w:rsidRPr="009802F2">
            <w:delText>U</w:delText>
          </w:r>
        </w:del>
        <w:r w:rsidR="00FA2576" w:rsidRPr="009802F2">
          <w:t xml:space="preserve">sing the data in experiment one, </w:t>
        </w:r>
      </w:ins>
      <w:commentRangeStart w:id="3564"/>
      <w:del w:id="3565" w:author="Garrick W Bruening" w:date="2020-07-25T11:02:00Z">
        <w:r w:rsidR="1B01F337" w:rsidRPr="009802F2" w:rsidDel="00FA2576">
          <w:delText>W</w:delText>
        </w:r>
      </w:del>
      <w:ins w:id="3566" w:author="Garrick W Bruening" w:date="2020-07-25T11:02:00Z">
        <w:r w:rsidR="00FA2576" w:rsidRPr="009802F2">
          <w:t>w</w:t>
        </w:r>
      </w:ins>
      <w:r w:rsidR="1B01F337" w:rsidRPr="009802F2">
        <w:t xml:space="preserve">e fit </w:t>
      </w:r>
      <w:ins w:id="3567" w:author="Garrick W Bruening" w:date="2020-07-27T19:20:00Z">
        <w:r w:rsidR="00674AD7" w:rsidRPr="009802F2">
          <w:t xml:space="preserve">gross metabolic power, net metabolic power, and </w:t>
        </w:r>
      </w:ins>
      <w:r w:rsidR="1B01F337" w:rsidRPr="009802F2">
        <w:t>sum of torque squared</w:t>
      </w:r>
      <w:del w:id="3568" w:author="Garrick W Bruening" w:date="2020-07-27T19:20:00Z">
        <w:r w:rsidR="1B01F337" w:rsidRPr="009802F2">
          <w:delText>, net metabolic power, and gross metabolic power</w:delText>
        </w:r>
        <w:r w:rsidR="5FE34B7F" w:rsidRPr="009802F2">
          <w:delText xml:space="preserve"> </w:delText>
        </w:r>
        <w:commentRangeEnd w:id="3564"/>
        <w:r w:rsidR="005F18CE" w:rsidRPr="009802F2">
          <w:rPr>
            <w:rStyle w:val="CommentReference"/>
          </w:rPr>
          <w:commentReference w:id="3564"/>
        </w:r>
      </w:del>
      <w:ins w:id="3569" w:author="Garrick W Bruening" w:date="2020-07-27T19:20:00Z">
        <w:r w:rsidR="00674AD7" w:rsidRPr="009802F2">
          <w:t xml:space="preserve"> </w:t>
        </w:r>
      </w:ins>
      <w:r w:rsidR="5FE34B7F" w:rsidRPr="009802F2">
        <w:t>to an effort</w:t>
      </w:r>
      <w:r w:rsidR="099B5224" w:rsidRPr="009802F2">
        <w:t xml:space="preserve"> rate</w:t>
      </w:r>
      <w:r w:rsidR="5FE34B7F" w:rsidRPr="009802F2">
        <w:t xml:space="preserve"> model that parameterizes these variables as a </w:t>
      </w:r>
      <w:r w:rsidR="5545FAF0" w:rsidRPr="009802F2">
        <w:t>function</w:t>
      </w:r>
      <w:r w:rsidR="5FE34B7F" w:rsidRPr="009802F2">
        <w:t xml:space="preserve"> of mass and movement duration</w:t>
      </w:r>
      <w:ins w:id="3570" w:author="Garrick W Bruening" w:date="2020-07-27T20:05:00Z">
        <w:r w:rsidR="00051087" w:rsidRPr="009802F2">
          <w:t xml:space="preserve"> as seen in</w:t>
        </w:r>
      </w:ins>
      <w:del w:id="3571" w:author="Garrick W Bruening" w:date="2020-07-27T20:05:00Z">
        <w:r w:rsidR="5FE34B7F" w:rsidRPr="009802F2" w:rsidDel="00051087">
          <w:delText>.</w:delText>
        </w:r>
        <w:r w:rsidR="5FE34B7F" w:rsidRPr="009802F2">
          <w:delText xml:space="preserve"> The parameterized function is</w:delText>
        </w:r>
        <w:r w:rsidR="73B3FD8B" w:rsidRPr="009802F2">
          <w:delText xml:space="preserve"> shown in</w:delText>
        </w:r>
      </w:del>
      <w:r w:rsidR="73B3FD8B" w:rsidRPr="009802F2">
        <w:t xml:space="preserve"> </w:t>
      </w:r>
      <w:del w:id="3572" w:author="Garrick W Bruening" w:date="2020-07-27T20:05:00Z">
        <w:r w:rsidR="73B3FD8B" w:rsidRPr="009802F2">
          <w:delText>Eq. \ref{eq:met_power_fit}</w:delText>
        </w:r>
      </w:del>
      <w:ins w:id="3573" w:author="Garrick W Bruening" w:date="2020-07-27T20:05:00Z">
        <w:r w:rsidR="00051087" w:rsidRPr="009802F2">
          <w:t>equation</w:t>
        </w:r>
      </w:ins>
      <w:ins w:id="3574" w:author="Garrick W Bruening" w:date="2020-07-27T20:06:00Z">
        <w:r w:rsidR="00051087" w:rsidRPr="009802F2">
          <w:t xml:space="preserve"> </w:t>
        </w:r>
      </w:ins>
      <w:ins w:id="3575" w:author="Garrick W Bruening" w:date="2020-07-27T20:05:00Z">
        <w:r w:rsidR="00051087" w:rsidRPr="009802F2">
          <w:fldChar w:fldCharType="begin"/>
        </w:r>
        <w:r w:rsidR="00051087" w:rsidRPr="009802F2">
          <w:instrText xml:space="preserve"> REF _Ref46772775 \h </w:instrText>
        </w:r>
      </w:ins>
      <w:r w:rsidR="00051087" w:rsidRPr="009802F2">
        <w:rPr>
          <w:rPrChange w:id="3576" w:author="Garrick W Bruening" w:date="2020-07-27T20:06:00Z">
            <w:rPr>
              <w:i/>
              <w:iCs/>
            </w:rPr>
          </w:rPrChange>
        </w:rPr>
        <w:instrText xml:space="preserve"> \* MERGEFORMAT </w:instrText>
      </w:r>
      <w:r w:rsidR="00051087" w:rsidRPr="009802F2">
        <w:fldChar w:fldCharType="separate"/>
      </w:r>
      <w:r w:rsidR="005B369E" w:rsidRPr="009802F2">
        <w:rPr>
          <w:noProof/>
          <w:rPrChange w:id="3577" w:author="Garrick W Bruening" w:date="2020-07-27T23:34:00Z">
            <w:rPr>
              <w:i/>
              <w:iCs/>
              <w:sz w:val="24"/>
              <w:szCs w:val="24"/>
            </w:rPr>
          </w:rPrChange>
        </w:rPr>
        <w:t>(</w:t>
      </w:r>
      <w:r w:rsidR="005B369E" w:rsidRPr="009802F2">
        <w:rPr>
          <w:noProof/>
        </w:rPr>
        <w:t>12</w:t>
      </w:r>
      <w:r w:rsidR="005B369E" w:rsidRPr="009802F2">
        <w:rPr>
          <w:rPrChange w:id="3578" w:author="Garrick W Bruening" w:date="2020-07-27T23:34:00Z">
            <w:rPr>
              <w:i/>
              <w:iCs/>
              <w:sz w:val="24"/>
              <w:szCs w:val="24"/>
            </w:rPr>
          </w:rPrChange>
        </w:rPr>
        <w:t>)</w:t>
      </w:r>
      <w:ins w:id="3579" w:author="Garrick W Bruening" w:date="2020-07-27T20:05:00Z">
        <w:r w:rsidR="00051087" w:rsidRPr="009802F2">
          <w:fldChar w:fldCharType="end"/>
        </w:r>
      </w:ins>
      <w:ins w:id="3580" w:author="Garrick W Bruening" w:date="2020-07-27T20:06:00Z">
        <w:r w:rsidR="00051087" w:rsidRPr="009802F2">
          <w:t>.</w:t>
        </w:r>
      </w:ins>
      <w:r w:rsidR="73B3FD8B" w:rsidRPr="009802F2">
        <w:t xml:space="preserve"> </w:t>
      </w:r>
      <w:ins w:id="3581" w:author="Garrick W Bruening" w:date="2020-07-27T20:06:00Z">
        <w:r w:rsidR="0039427B" w:rsidRPr="009802F2">
          <w:t xml:space="preserve">The fitted parameters </w:t>
        </w:r>
        <w:r w:rsidR="0039427B" w:rsidRPr="009802F2">
          <w:lastRenderedPageBreak/>
          <w:t>are</w:t>
        </w:r>
      </w:ins>
      <m:oMath>
        <m:r>
          <w:ins w:id="3582" w:author="Garrick W Bruening" w:date="2020-07-27T20:28:00Z">
            <m:rPr>
              <m:nor/>
            </m:rPr>
            <w:rPr>
              <w:rFonts w:ascii="Cambria Math" w:hAnsi="Cambria Math"/>
            </w:rPr>
            <m:t xml:space="preserve"> </m:t>
          </w:ins>
        </m:r>
        <m:r>
          <w:ins w:id="3583" w:author="Garrick W Bruening" w:date="2020-07-27T20:28:00Z">
            <m:rPr>
              <m:nor/>
            </m:rPr>
            <w:rPr>
              <w:rFonts w:cstheme="minorHAnsi"/>
              <w:rPrChange w:id="3584" w:author="Garrick W Bruening" w:date="2020-07-27T20:29:00Z">
                <w:rPr>
                  <w:rFonts w:ascii="Cambria Math" w:hAnsi="Cambria Math"/>
                  <w:i/>
                </w:rPr>
              </w:rPrChange>
            </w:rPr>
            <m:t xml:space="preserve">a, b, </m:t>
          </w:ins>
        </m:r>
        <w:proofErr w:type="spellStart"/>
        <m:r>
          <w:ins w:id="3585" w:author="Garrick W Bruening" w:date="2020-07-27T20:28:00Z">
            <m:rPr>
              <m:nor/>
            </m:rPr>
            <w:rPr>
              <w:rFonts w:cstheme="minorHAnsi"/>
              <w:rPrChange w:id="3586" w:author="Garrick W Bruening" w:date="2020-07-27T20:29:00Z">
                <w:rPr>
                  <w:rFonts w:ascii="Cambria Math" w:hAnsi="Cambria Math"/>
                  <w:i/>
                </w:rPr>
              </w:rPrChange>
            </w:rPr>
            <m:t>i</m:t>
          </w:ins>
        </m:r>
        <w:proofErr w:type="spellEnd"/>
        <m:r>
          <w:ins w:id="3587" w:author="Garrick W Bruening" w:date="2020-07-27T20:28:00Z">
            <m:rPr>
              <m:nor/>
            </m:rPr>
            <w:rPr>
              <w:rFonts w:cstheme="minorHAnsi"/>
              <w:rPrChange w:id="3588" w:author="Garrick W Bruening" w:date="2020-07-27T20:29:00Z">
                <w:rPr>
                  <w:rFonts w:ascii="Cambria Math" w:hAnsi="Cambria Math"/>
                  <w:i/>
                </w:rPr>
              </w:rPrChange>
            </w:rPr>
            <m:t>, and j</m:t>
          </w:ins>
        </m:r>
      </m:oMath>
      <w:ins w:id="3589" w:author="Garrick W Bruening" w:date="2020-07-27T20:06:00Z">
        <w:r w:rsidR="73B3FD8B" w:rsidRPr="009802F2">
          <w:t xml:space="preserve"> </w:t>
        </w:r>
      </w:ins>
      <w:del w:id="3590" w:author="Garrick W Bruening" w:date="2020-07-27T20:06:00Z">
        <w:r w:rsidR="73B3FD8B" w:rsidRPr="009802F2">
          <w:delText>by altering $a_1$-$a_4$</w:delText>
        </w:r>
      </w:del>
      <w:r w:rsidR="73B3FD8B" w:rsidRPr="009802F2">
        <w:t xml:space="preserve">. </w:t>
      </w:r>
      <m:oMath>
        <m:r>
          <w:ins w:id="3591" w:author="Garrick W Bruening" w:date="2020-07-27T20:29:00Z">
            <m:rPr>
              <m:nor/>
            </m:rPr>
            <w:rPr>
              <w:rFonts w:cstheme="minorHAnsi"/>
              <w:rPrChange w:id="3592" w:author="Garrick W Bruening" w:date="2020-07-27T20:29:00Z">
                <w:rPr>
                  <w:rFonts w:ascii="Cambria Math" w:hAnsi="Cambria Math" w:cstheme="minorHAnsi"/>
                  <w:i/>
                </w:rPr>
              </w:rPrChange>
            </w:rPr>
            <m:t>a</m:t>
          </w:ins>
        </m:r>
      </m:oMath>
      <w:ins w:id="3593" w:author="Garrick W Bruening" w:date="2020-07-27T20:18:00Z">
        <w:r w:rsidR="00A94005" w:rsidRPr="009802F2">
          <w:rPr>
            <w:rFonts w:eastAsiaTheme="minorEastAsia"/>
          </w:rPr>
          <w:t xml:space="preserve"> </w:t>
        </w:r>
      </w:ins>
      <w:del w:id="3594" w:author="Garrick W Bruening" w:date="2020-07-27T20:18:00Z">
        <w:r w:rsidR="73B3FD8B" w:rsidRPr="009802F2">
          <w:delText xml:space="preserve">$a_1$ </w:delText>
        </w:r>
      </w:del>
      <w:r w:rsidR="73B3FD8B" w:rsidRPr="009802F2">
        <w:t xml:space="preserve">represents some offset from sitting </w:t>
      </w:r>
      <w:r w:rsidR="46C94440" w:rsidRPr="009802F2">
        <w:t>whil</w:t>
      </w:r>
      <w:r w:rsidR="73B3FD8B" w:rsidRPr="009802F2">
        <w:t xml:space="preserve">e not reaching, </w:t>
      </w:r>
      <m:oMath>
        <m:r>
          <w:ins w:id="3595" w:author="Garrick W Bruening" w:date="2020-07-27T20:29:00Z">
            <m:rPr>
              <m:nor/>
            </m:rPr>
            <w:rPr>
              <w:rFonts w:cstheme="minorHAnsi"/>
              <w:rPrChange w:id="3596" w:author="Garrick W Bruening" w:date="2020-07-27T20:29:00Z">
                <w:rPr>
                  <w:rFonts w:ascii="Cambria Math" w:hAnsi="Cambria Math" w:cstheme="minorHAnsi"/>
                  <w:i/>
                </w:rPr>
              </w:rPrChange>
            </w:rPr>
            <m:t>b</m:t>
          </w:ins>
        </m:r>
      </m:oMath>
      <w:ins w:id="3597" w:author="Garrick W Bruening" w:date="2020-07-27T20:18:00Z">
        <w:r w:rsidR="00A94005" w:rsidRPr="009802F2">
          <w:t xml:space="preserve"> </w:t>
        </w:r>
      </w:ins>
      <w:del w:id="3598" w:author="Garrick W Bruening" w:date="2020-07-27T20:18:00Z">
        <w:r w:rsidR="73B3FD8B" w:rsidRPr="009802F2">
          <w:delText xml:space="preserve">$a_2$ </w:delText>
        </w:r>
      </w:del>
      <w:r w:rsidR="73B3FD8B" w:rsidRPr="009802F2">
        <w:t xml:space="preserve">is a scaling parameter, </w:t>
      </w:r>
      <w:proofErr w:type="spellStart"/>
      <m:oMath>
        <m:r>
          <w:ins w:id="3599" w:author="Garrick W Bruening" w:date="2020-07-27T20:29:00Z">
            <m:rPr>
              <m:nor/>
            </m:rPr>
            <w:rPr>
              <w:rFonts w:cstheme="minorHAnsi"/>
              <w:rPrChange w:id="3600" w:author="Garrick W Bruening" w:date="2020-07-27T20:30:00Z">
                <w:rPr>
                  <w:rFonts w:ascii="Cambria Math" w:hAnsi="Cambria Math" w:cstheme="minorHAnsi"/>
                  <w:i/>
                </w:rPr>
              </w:rPrChange>
            </w:rPr>
            <m:t>i</m:t>
          </w:ins>
        </m:r>
      </m:oMath>
      <w:proofErr w:type="spellEnd"/>
      <w:ins w:id="3601" w:author="Garrick W Bruening" w:date="2020-07-27T20:19:00Z">
        <w:r w:rsidR="00A94005" w:rsidRPr="009802F2">
          <w:rPr>
            <w:rFonts w:eastAsiaTheme="minorEastAsia"/>
          </w:rPr>
          <w:t xml:space="preserve"> </w:t>
        </w:r>
      </w:ins>
      <w:del w:id="3602" w:author="Garrick W Bruening" w:date="2020-07-27T20:18:00Z">
        <w:r w:rsidR="73B3FD8B" w:rsidRPr="009802F2">
          <w:delText xml:space="preserve">$a_3$ </w:delText>
        </w:r>
      </w:del>
      <w:r w:rsidR="73B3FD8B" w:rsidRPr="009802F2">
        <w:t xml:space="preserve">shows how </w:t>
      </w:r>
      <w:r w:rsidR="4B0FCE80" w:rsidRPr="009802F2">
        <w:t xml:space="preserve">effort </w:t>
      </w:r>
      <w:r w:rsidR="73B3FD8B" w:rsidRPr="009802F2">
        <w:t xml:space="preserve">scales with mass, and </w:t>
      </w:r>
      <m:oMath>
        <m:r>
          <w:ins w:id="3603" w:author="Garrick W Bruening" w:date="2020-07-27T20:30:00Z">
            <m:rPr>
              <m:nor/>
            </m:rPr>
            <w:rPr>
              <w:rFonts w:cstheme="minorHAnsi"/>
              <w:rPrChange w:id="3604" w:author="Garrick W Bruening" w:date="2020-07-27T20:30:00Z">
                <w:rPr>
                  <w:rFonts w:ascii="Cambria Math" w:hAnsi="Cambria Math" w:cstheme="minorHAnsi"/>
                  <w:i/>
                </w:rPr>
              </w:rPrChange>
            </w:rPr>
            <m:t>j</m:t>
          </w:ins>
        </m:r>
      </m:oMath>
      <w:ins w:id="3605" w:author="Garrick W Bruening" w:date="2020-07-27T20:19:00Z">
        <w:r w:rsidR="00A94005" w:rsidRPr="009802F2">
          <w:t xml:space="preserve"> </w:t>
        </w:r>
      </w:ins>
      <w:del w:id="3606" w:author="Garrick W Bruening" w:date="2020-07-27T20:19:00Z">
        <w:r w:rsidR="73B3FD8B" w:rsidRPr="009802F2">
          <w:delText xml:space="preserve">$a_4$ </w:delText>
        </w:r>
      </w:del>
      <w:r w:rsidR="73B3FD8B" w:rsidRPr="009802F2">
        <w:t xml:space="preserve">shows how </w:t>
      </w:r>
      <w:r w:rsidR="0D504F4A" w:rsidRPr="009802F2">
        <w:t>effort</w:t>
      </w:r>
      <w:r w:rsidR="73B3FD8B" w:rsidRPr="009802F2">
        <w:t xml:space="preserve"> scales with time.</w:t>
      </w:r>
    </w:p>
    <w:p w14:paraId="04ED2EEB" w14:textId="5E4198D8" w:rsidR="002E1506" w:rsidRPr="009802F2" w:rsidRDefault="37D55E86">
      <w:pPr>
        <w:rPr>
          <w:del w:id="3607" w:author="Garrick W Bruening" w:date="2020-07-27T19:20:00Z"/>
        </w:rPr>
      </w:pPr>
      <w:del w:id="3608" w:author="Garrick W Bruening" w:date="2020-07-27T20:19:00Z">
        <w:r w:rsidRPr="009802F2">
          <w:delText xml:space="preserve"> $\text{Torque}^2$</w:delText>
        </w:r>
      </w:del>
      <w:ins w:id="3609" w:author="Garrick W Bruening" w:date="2020-07-27T20:19:00Z">
        <w:r w:rsidR="00A94005" w:rsidRPr="009802F2">
          <w:t>Sum of torque squared</w:t>
        </w:r>
      </w:ins>
      <w:r w:rsidRPr="009802F2">
        <w:t xml:space="preserve"> was calculated using inverse dynamics of the arm reaches, squaring each time step, then integrating the torque over the duration. With sum of</w:t>
      </w:r>
      <w:del w:id="3610" w:author="Garrick W Bruening" w:date="2020-07-27T20:19:00Z">
        <w:r w:rsidRPr="009802F2">
          <w:delText xml:space="preserve"> </w:delText>
        </w:r>
      </w:del>
      <w:ins w:id="3611" w:author="Garrick W Bruening" w:date="2020-07-27T20:19:00Z">
        <w:r w:rsidR="00A94005" w:rsidRPr="009802F2">
          <w:t xml:space="preserve"> torque squared</w:t>
        </w:r>
      </w:ins>
      <w:del w:id="3612" w:author="Garrick W Bruening" w:date="2020-07-27T20:19:00Z">
        <w:r w:rsidRPr="009802F2">
          <w:delText>$\text{torque}^2$</w:delText>
        </w:r>
      </w:del>
      <w:r w:rsidRPr="009802F2">
        <w:t xml:space="preserve">, we assume subjects attempt to minimize this effort representation. The durations that minimize sum of </w:t>
      </w:r>
      <w:del w:id="3613" w:author="Garrick W Bruening" w:date="2020-07-27T20:20:00Z">
        <w:r w:rsidRPr="009802F2">
          <w:delText>$\text{torque}^2$</w:delText>
        </w:r>
      </w:del>
      <w:ins w:id="3614" w:author="Garrick W Bruening" w:date="2020-07-27T20:20:00Z">
        <w:r w:rsidR="008578DB" w:rsidRPr="009802F2">
          <w:t>torque squared</w:t>
        </w:r>
      </w:ins>
      <w:r w:rsidRPr="009802F2">
        <w:t xml:space="preserve"> is then compared to the preferred movement durations.</w:t>
      </w:r>
    </w:p>
    <w:p w14:paraId="5FB5E2F9" w14:textId="136BEE58" w:rsidR="00CE111B" w:rsidRPr="009802F2" w:rsidRDefault="00CE111B">
      <w:pPr>
        <w:pPrChange w:id="3615" w:author="Garrick W Bruening" w:date="2020-07-27T23:33:00Z">
          <w:pPr>
            <w:pStyle w:val="Caption"/>
            <w:keepNext/>
          </w:pPr>
        </w:pPrChange>
      </w:pP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2E1506" w:rsidRPr="009802F2" w14:paraId="2C4CE641" w14:textId="77777777" w:rsidTr="003857B1">
        <w:trPr>
          <w:ins w:id="3616" w:author="Garrick W Bruening" w:date="2020-07-25T15:18:00Z"/>
        </w:trPr>
        <w:tc>
          <w:tcPr>
            <w:tcW w:w="500" w:type="pct"/>
          </w:tcPr>
          <w:p w14:paraId="1A2DAC17" w14:textId="77777777" w:rsidR="002E1506" w:rsidRPr="009802F2" w:rsidRDefault="002E1506" w:rsidP="003857B1">
            <w:pPr>
              <w:rPr>
                <w:ins w:id="3617" w:author="Garrick W Bruening" w:date="2020-07-25T15:18:00Z"/>
              </w:rPr>
            </w:pPr>
          </w:p>
        </w:tc>
        <w:tc>
          <w:tcPr>
            <w:tcW w:w="4000" w:type="pct"/>
            <w:vAlign w:val="center"/>
          </w:tcPr>
          <w:p w14:paraId="652FA31A" w14:textId="45079570" w:rsidR="002E1506" w:rsidRPr="009802F2" w:rsidRDefault="002E6FCC" w:rsidP="003857B1">
            <w:pPr>
              <w:jc w:val="center"/>
              <w:rPr>
                <w:ins w:id="3618" w:author="Garrick W Bruening" w:date="2020-07-25T15:18:00Z"/>
                <w:rFonts w:cstheme="minorHAnsi"/>
              </w:rPr>
            </w:pPr>
            <m:oMathPara>
              <m:oMathParaPr>
                <m:jc m:val="center"/>
              </m:oMathParaPr>
              <m:oMath>
                <m:acc>
                  <m:accPr>
                    <m:chr m:val="̇"/>
                    <m:ctrlPr>
                      <w:ins w:id="3619" w:author="Garrick W Bruening" w:date="2020-07-25T14:34:00Z">
                        <w:rPr>
                          <w:rFonts w:ascii="Cambria Math" w:hAnsi="Cambria Math" w:cstheme="minorHAnsi"/>
                        </w:rPr>
                      </w:ins>
                    </m:ctrlPr>
                  </m:accPr>
                  <m:e>
                    <m:r>
                      <w:ins w:id="3620" w:author="Garrick W Bruening" w:date="2020-07-25T14:34:00Z">
                        <m:rPr>
                          <m:nor/>
                        </m:rPr>
                        <w:rPr>
                          <w:rFonts w:cstheme="minorHAnsi"/>
                          <w:rPrChange w:id="3621" w:author="Garrick W Bruening" w:date="2020-07-27T20:27:00Z">
                            <w:rPr>
                              <w:rFonts w:ascii="Cambria Math" w:hAnsi="Cambria Math" w:cstheme="minorHAnsi"/>
                              <w:i/>
                            </w:rPr>
                          </w:rPrChange>
                        </w:rPr>
                        <m:t>e</m:t>
                      </w:ins>
                    </m:r>
                  </m:e>
                </m:acc>
                <m:r>
                  <w:ins w:id="3622" w:author="Garrick W Bruening" w:date="2020-07-25T14:34:00Z">
                    <m:rPr>
                      <m:nor/>
                    </m:rPr>
                    <w:rPr>
                      <w:rFonts w:cstheme="minorHAnsi"/>
                      <w:rPrChange w:id="3623" w:author="Garrick W Bruening" w:date="2020-07-27T20:27:00Z">
                        <w:rPr>
                          <w:rFonts w:ascii="Cambria Math" w:hAnsi="Cambria Math" w:cstheme="minorHAnsi"/>
                          <w:i/>
                        </w:rPr>
                      </w:rPrChange>
                    </w:rPr>
                    <m:t>=</m:t>
                  </w:ins>
                </m:r>
                <m:r>
                  <w:ins w:id="3624" w:author="Garrick W Bruening" w:date="2020-07-27T20:26:00Z">
                    <m:rPr>
                      <m:nor/>
                    </m:rPr>
                    <w:rPr>
                      <w:rFonts w:cstheme="minorHAnsi"/>
                      <w:rPrChange w:id="3625" w:author="Garrick W Bruening" w:date="2020-07-27T20:27:00Z">
                        <w:rPr>
                          <w:rFonts w:ascii="Cambria Math" w:hAnsi="Cambria Math" w:cstheme="minorHAnsi"/>
                          <w:i/>
                        </w:rPr>
                      </w:rPrChange>
                    </w:rPr>
                    <m:t>a</m:t>
                  </w:ins>
                </m:r>
                <m:r>
                  <w:ins w:id="3626" w:author="Garrick W Bruening" w:date="2020-07-25T14:34:00Z">
                    <m:rPr>
                      <m:nor/>
                    </m:rPr>
                    <w:rPr>
                      <w:rFonts w:cstheme="minorHAnsi"/>
                      <w:rPrChange w:id="3627" w:author="Garrick W Bruening" w:date="2020-07-27T20:27:00Z">
                        <w:rPr>
                          <w:rFonts w:ascii="Cambria Math" w:hAnsi="Cambria Math" w:cstheme="minorHAnsi"/>
                          <w:i/>
                        </w:rPr>
                      </w:rPrChange>
                    </w:rPr>
                    <m:t>+</m:t>
                  </w:ins>
                </m:r>
                <m:f>
                  <m:fPr>
                    <m:ctrlPr>
                      <w:ins w:id="3628" w:author="Garrick W Bruening" w:date="2020-07-25T14:34:00Z">
                        <w:rPr>
                          <w:rFonts w:ascii="Cambria Math" w:hAnsi="Cambria Math" w:cstheme="minorHAnsi"/>
                        </w:rPr>
                      </w:ins>
                    </m:ctrlPr>
                  </m:fPr>
                  <m:num>
                    <m:r>
                      <w:ins w:id="3629" w:author="Garrick W Bruening" w:date="2020-07-27T20:26:00Z">
                        <m:rPr>
                          <m:nor/>
                        </m:rPr>
                        <w:rPr>
                          <w:rFonts w:cstheme="minorHAnsi"/>
                          <w:rPrChange w:id="3630" w:author="Garrick W Bruening" w:date="2020-07-27T20:27:00Z">
                            <w:rPr>
                              <w:rFonts w:ascii="Cambria Math" w:hAnsi="Cambria Math" w:cstheme="minorHAnsi"/>
                              <w:i/>
                            </w:rPr>
                          </w:rPrChange>
                        </w:rPr>
                        <m:t>b</m:t>
                      </w:ins>
                    </m:r>
                    <m:sSup>
                      <m:sSupPr>
                        <m:ctrlPr>
                          <w:ins w:id="3631" w:author="Garrick W Bruening" w:date="2020-07-25T14:34:00Z">
                            <w:rPr>
                              <w:rFonts w:ascii="Cambria Math" w:hAnsi="Cambria Math" w:cstheme="minorHAnsi"/>
                            </w:rPr>
                          </w:ins>
                        </m:ctrlPr>
                      </m:sSupPr>
                      <m:e>
                        <m:r>
                          <w:ins w:id="3632" w:author="Garrick W Bruening" w:date="2020-07-25T14:34:00Z">
                            <m:rPr>
                              <m:nor/>
                            </m:rPr>
                            <w:rPr>
                              <w:rFonts w:cstheme="minorHAnsi"/>
                              <w:rPrChange w:id="3633" w:author="Garrick W Bruening" w:date="2020-07-27T20:27:00Z">
                                <w:rPr>
                                  <w:rFonts w:ascii="Cambria Math" w:hAnsi="Cambria Math" w:cstheme="minorHAnsi"/>
                                  <w:i/>
                                </w:rPr>
                              </w:rPrChange>
                            </w:rPr>
                            <m:t>m</m:t>
                          </w:ins>
                        </m:r>
                      </m:e>
                      <m:sup>
                        <m:r>
                          <w:ins w:id="3634" w:author="Garrick W Bruening" w:date="2020-07-27T20:26:00Z">
                            <m:rPr>
                              <m:nor/>
                            </m:rPr>
                            <w:rPr>
                              <w:rFonts w:cstheme="minorHAnsi"/>
                              <w:rPrChange w:id="3635" w:author="Garrick W Bruening" w:date="2020-07-27T20:27:00Z">
                                <w:rPr>
                                  <w:rFonts w:ascii="Cambria Math" w:hAnsi="Cambria Math" w:cstheme="minorHAnsi"/>
                                  <w:i/>
                                </w:rPr>
                              </w:rPrChange>
                            </w:rPr>
                            <m:t>i</m:t>
                          </w:ins>
                        </m:r>
                      </m:sup>
                    </m:sSup>
                  </m:num>
                  <m:den>
                    <m:sSup>
                      <m:sSupPr>
                        <m:ctrlPr>
                          <w:ins w:id="3636" w:author="Garrick W Bruening" w:date="2020-07-25T14:34:00Z">
                            <w:rPr>
                              <w:rFonts w:ascii="Cambria Math" w:hAnsi="Cambria Math" w:cstheme="minorHAnsi"/>
                            </w:rPr>
                          </w:ins>
                        </m:ctrlPr>
                      </m:sSupPr>
                      <m:e>
                        <m:r>
                          <w:ins w:id="3637" w:author="Garrick W Bruening" w:date="2020-07-25T14:34:00Z">
                            <m:rPr>
                              <m:nor/>
                            </m:rPr>
                            <w:rPr>
                              <w:rFonts w:cstheme="minorHAnsi"/>
                              <w:rPrChange w:id="3638" w:author="Garrick W Bruening" w:date="2020-07-27T20:27:00Z">
                                <w:rPr>
                                  <w:rFonts w:ascii="Cambria Math" w:hAnsi="Cambria Math" w:cstheme="minorHAnsi"/>
                                  <w:i/>
                                </w:rPr>
                              </w:rPrChange>
                            </w:rPr>
                            <m:t>T</m:t>
                          </w:ins>
                        </m:r>
                      </m:e>
                      <m:sup>
                        <m:r>
                          <w:ins w:id="3639" w:author="Garrick W Bruening" w:date="2020-07-27T20:27:00Z">
                            <m:rPr>
                              <m:nor/>
                            </m:rPr>
                            <w:rPr>
                              <w:rFonts w:cstheme="minorHAnsi"/>
                              <w:rPrChange w:id="3640" w:author="Garrick W Bruening" w:date="2020-07-27T20:27:00Z">
                                <w:rPr>
                                  <w:rFonts w:ascii="Cambria Math" w:hAnsi="Cambria Math" w:cstheme="minorHAnsi"/>
                                  <w:i/>
                                </w:rPr>
                              </w:rPrChange>
                            </w:rPr>
                            <m:t>j</m:t>
                          </w:ins>
                        </m:r>
                      </m:sup>
                    </m:sSup>
                  </m:den>
                </m:f>
              </m:oMath>
            </m:oMathPara>
          </w:p>
        </w:tc>
        <w:tc>
          <w:tcPr>
            <w:tcW w:w="500" w:type="pct"/>
            <w:vAlign w:val="bottom"/>
          </w:tcPr>
          <w:p w14:paraId="6F9117DA" w14:textId="607FD2FA" w:rsidR="002E1506" w:rsidRPr="009802F2" w:rsidRDefault="00CE111B" w:rsidP="003857B1">
            <w:pPr>
              <w:pStyle w:val="Caption"/>
              <w:keepNext/>
              <w:jc w:val="right"/>
              <w:rPr>
                <w:ins w:id="3641" w:author="Garrick W Bruening" w:date="2020-07-25T15:18:00Z"/>
                <w:i w:val="0"/>
                <w:iCs w:val="0"/>
                <w:sz w:val="22"/>
                <w:szCs w:val="22"/>
                <w:rPrChange w:id="3642" w:author="Garrick W Bruening" w:date="2020-07-27T23:34:00Z">
                  <w:rPr>
                    <w:ins w:id="3643" w:author="Garrick W Bruening" w:date="2020-07-25T15:18:00Z"/>
                    <w:i w:val="0"/>
                    <w:sz w:val="24"/>
                    <w:szCs w:val="24"/>
                  </w:rPr>
                </w:rPrChange>
              </w:rPr>
            </w:pPr>
            <w:bookmarkStart w:id="3644" w:name="_Ref46772775"/>
            <w:r w:rsidRPr="009802F2">
              <w:rPr>
                <w:i w:val="0"/>
                <w:iCs w:val="0"/>
                <w:color w:val="auto"/>
                <w:sz w:val="22"/>
                <w:szCs w:val="22"/>
                <w:rPrChange w:id="3645" w:author="Garrick W Bruening" w:date="2020-07-27T23:34:00Z">
                  <w:rPr>
                    <w:i w:val="0"/>
                    <w:iCs w:val="0"/>
                    <w:color w:val="auto"/>
                    <w:sz w:val="24"/>
                    <w:szCs w:val="24"/>
                  </w:rPr>
                </w:rPrChange>
              </w:rPr>
              <w:t>(</w:t>
            </w:r>
            <w:r w:rsidRPr="009802F2">
              <w:rPr>
                <w:i w:val="0"/>
                <w:iCs w:val="0"/>
                <w:color w:val="auto"/>
                <w:sz w:val="22"/>
                <w:szCs w:val="22"/>
                <w:rPrChange w:id="3646" w:author="Garrick W Bruening" w:date="2020-07-27T23:34:00Z">
                  <w:rPr>
                    <w:i w:val="0"/>
                    <w:iCs w:val="0"/>
                    <w:color w:val="auto"/>
                    <w:sz w:val="24"/>
                    <w:szCs w:val="24"/>
                  </w:rPr>
                </w:rPrChange>
              </w:rPr>
              <w:fldChar w:fldCharType="begin"/>
            </w:r>
            <w:r w:rsidRPr="009802F2">
              <w:rPr>
                <w:i w:val="0"/>
                <w:iCs w:val="0"/>
                <w:color w:val="auto"/>
                <w:sz w:val="22"/>
                <w:szCs w:val="22"/>
                <w:rPrChange w:id="3647" w:author="Garrick W Bruening" w:date="2020-07-27T23:34:00Z">
                  <w:rPr>
                    <w:i w:val="0"/>
                    <w:iCs w:val="0"/>
                    <w:color w:val="auto"/>
                    <w:sz w:val="24"/>
                    <w:szCs w:val="24"/>
                  </w:rPr>
                </w:rPrChange>
              </w:rPr>
              <w:instrText xml:space="preserve"> SEQ Equation \* ARABIC </w:instrText>
            </w:r>
            <w:r w:rsidRPr="009802F2">
              <w:rPr>
                <w:i w:val="0"/>
                <w:iCs w:val="0"/>
                <w:color w:val="auto"/>
                <w:sz w:val="22"/>
                <w:szCs w:val="22"/>
                <w:rPrChange w:id="3648" w:author="Garrick W Bruening" w:date="2020-07-27T23:34:00Z">
                  <w:rPr>
                    <w:i w:val="0"/>
                    <w:iCs w:val="0"/>
                    <w:color w:val="auto"/>
                    <w:sz w:val="24"/>
                    <w:szCs w:val="24"/>
                  </w:rPr>
                </w:rPrChange>
              </w:rPr>
              <w:fldChar w:fldCharType="separate"/>
            </w:r>
            <w:r w:rsidR="005B369E" w:rsidRPr="009802F2">
              <w:rPr>
                <w:i w:val="0"/>
                <w:iCs w:val="0"/>
                <w:noProof/>
                <w:color w:val="auto"/>
                <w:sz w:val="22"/>
                <w:szCs w:val="22"/>
              </w:rPr>
              <w:t>12</w:t>
            </w:r>
            <w:r w:rsidRPr="009802F2">
              <w:rPr>
                <w:i w:val="0"/>
                <w:iCs w:val="0"/>
                <w:color w:val="auto"/>
                <w:sz w:val="22"/>
                <w:szCs w:val="22"/>
                <w:rPrChange w:id="3649" w:author="Garrick W Bruening" w:date="2020-07-27T23:34:00Z">
                  <w:rPr>
                    <w:i w:val="0"/>
                    <w:iCs w:val="0"/>
                    <w:color w:val="auto"/>
                    <w:sz w:val="24"/>
                    <w:szCs w:val="24"/>
                  </w:rPr>
                </w:rPrChange>
              </w:rPr>
              <w:fldChar w:fldCharType="end"/>
            </w:r>
            <w:r w:rsidRPr="009802F2">
              <w:rPr>
                <w:i w:val="0"/>
                <w:iCs w:val="0"/>
                <w:color w:val="auto"/>
                <w:sz w:val="22"/>
                <w:szCs w:val="22"/>
                <w:rPrChange w:id="3650" w:author="Garrick W Bruening" w:date="2020-07-27T23:34:00Z">
                  <w:rPr>
                    <w:i w:val="0"/>
                    <w:iCs w:val="0"/>
                    <w:color w:val="auto"/>
                    <w:sz w:val="24"/>
                    <w:szCs w:val="24"/>
                  </w:rPr>
                </w:rPrChange>
              </w:rPr>
              <w:t>)</w:t>
            </w:r>
            <w:bookmarkEnd w:id="3644"/>
          </w:p>
        </w:tc>
      </w:tr>
    </w:tbl>
    <w:p w14:paraId="26889FA2" w14:textId="11115F3F" w:rsidR="00FC13CE" w:rsidRPr="009802F2" w:rsidRDefault="00FC13CE"/>
    <w:p w14:paraId="32767E71" w14:textId="2AEFCF82" w:rsidR="007B367D" w:rsidRPr="009802F2" w:rsidDel="00FC13CE" w:rsidRDefault="007B367D" w:rsidP="007B367D">
      <w:pPr>
        <w:rPr>
          <w:del w:id="3651" w:author="Garrick W Bruening" w:date="2020-07-25T14:34:00Z"/>
        </w:rPr>
      </w:pPr>
      <w:del w:id="3652" w:author="Garrick W Bruening" w:date="2020-07-25T14:34:00Z">
        <w:r w:rsidRPr="009802F2" w:rsidDel="00FC13CE">
          <w:delText>\begin{equation}</w:delText>
        </w:r>
      </w:del>
    </w:p>
    <w:p w14:paraId="06DD86CD" w14:textId="75D0A29D" w:rsidR="007B367D" w:rsidRPr="009802F2" w:rsidDel="00FC13CE" w:rsidRDefault="007B367D" w:rsidP="007B367D">
      <w:pPr>
        <w:rPr>
          <w:del w:id="3653" w:author="Garrick W Bruening" w:date="2020-07-25T14:34:00Z"/>
        </w:rPr>
      </w:pPr>
      <w:del w:id="3654" w:author="Garrick W Bruening" w:date="2020-07-25T14:34:00Z">
        <w:r w:rsidRPr="009802F2" w:rsidDel="00FC13CE">
          <w:tab/>
          <w:delText>\label{eq:met_power_fit}</w:delText>
        </w:r>
      </w:del>
    </w:p>
    <w:p w14:paraId="7B892077" w14:textId="671A862C" w:rsidR="007B367D" w:rsidRPr="009802F2" w:rsidDel="00FC13CE" w:rsidRDefault="007B367D" w:rsidP="007B367D">
      <w:pPr>
        <w:rPr>
          <w:del w:id="3655" w:author="Garrick W Bruening" w:date="2020-07-25T14:34:00Z"/>
        </w:rPr>
      </w:pPr>
      <w:del w:id="3656" w:author="Garrick W Bruening" w:date="2020-07-25T14:34:00Z">
        <w:r w:rsidRPr="009802F2" w:rsidDel="00FC13CE">
          <w:tab/>
          <w:delText>\text{</w:delText>
        </w:r>
        <w:r w:rsidR="10F1787E" w:rsidRPr="009802F2" w:rsidDel="00FC13CE">
          <w:delText>Effort</w:delText>
        </w:r>
        <w:r w:rsidRPr="009802F2" w:rsidDel="00FC13CE">
          <w:delText xml:space="preserve"> }(\dot{e}) = a_1+\frac{a_2 m^{a_3}}{T^{a_4}}</w:delText>
        </w:r>
      </w:del>
    </w:p>
    <w:p w14:paraId="6F60AAC0" w14:textId="57EEA5E0" w:rsidR="007B367D" w:rsidRPr="009802F2" w:rsidDel="00FC13CE" w:rsidRDefault="007B367D" w:rsidP="007B367D">
      <w:pPr>
        <w:rPr>
          <w:del w:id="3657" w:author="Garrick W Bruening" w:date="2020-07-25T14:34:00Z"/>
        </w:rPr>
      </w:pPr>
      <w:del w:id="3658" w:author="Garrick W Bruening" w:date="2020-07-25T14:34:00Z">
        <w:r w:rsidRPr="009802F2" w:rsidDel="00FC13CE">
          <w:delText>\end{equation}</w:delText>
        </w:r>
      </w:del>
    </w:p>
    <w:p w14:paraId="773C1AB2" w14:textId="3383447D" w:rsidR="00CE111B" w:rsidRPr="009802F2" w:rsidDel="00712618" w:rsidRDefault="00D20A43" w:rsidP="00CE111B">
      <w:pPr>
        <w:rPr>
          <w:del w:id="3659" w:author="Garrick W Bruening" w:date="2020-10-02T13:59:00Z"/>
        </w:rPr>
      </w:pPr>
      <w:r w:rsidRPr="009802F2">
        <w:t xml:space="preserve">Two additional effort </w:t>
      </w:r>
      <w:r w:rsidR="05916B38" w:rsidRPr="009802F2">
        <w:t xml:space="preserve">rate </w:t>
      </w:r>
      <w:r w:rsidRPr="009802F2">
        <w:t xml:space="preserve">models are fit </w:t>
      </w:r>
      <w:r w:rsidR="0047351E" w:rsidRPr="009802F2">
        <w:t xml:space="preserve">to </w:t>
      </w:r>
      <w:r w:rsidR="2C411DEE" w:rsidRPr="009802F2">
        <w:t xml:space="preserve">net and gross </w:t>
      </w:r>
      <w:r w:rsidR="0047351E" w:rsidRPr="009802F2">
        <w:t xml:space="preserve">metabolic power data that include a term for either subject mass or effective mass that multiplies </w:t>
      </w:r>
      <w:proofErr w:type="gramStart"/>
      <w:r w:rsidR="0047351E" w:rsidRPr="009802F2">
        <w:t xml:space="preserve">the </w:t>
      </w:r>
      <m:oMath>
        <m:r>
          <w:ins w:id="3660" w:author="Garrick W Bruening" w:date="2020-07-27T20:30:00Z">
            <m:rPr>
              <m:nor/>
            </m:rPr>
            <w:rPr>
              <w:rFonts w:cstheme="minorHAnsi"/>
              <w:rPrChange w:id="3661" w:author="Garrick W Bruening" w:date="2020-07-27T20:30:00Z">
                <w:rPr>
                  <w:rFonts w:ascii="Cambria Math" w:hAnsi="Cambria Math" w:cstheme="minorHAnsi"/>
                  <w:iCs/>
                </w:rPr>
              </w:rPrChange>
            </w:rPr>
            <m:t>a</m:t>
          </w:ins>
        </m:r>
      </m:oMath>
      <w:proofErr w:type="gramEnd"/>
      <w:ins w:id="3662" w:author="Garrick W Bruening" w:date="2020-07-27T20:21:00Z">
        <w:r w:rsidR="00014117" w:rsidRPr="009802F2">
          <w:t xml:space="preserve"> </w:t>
        </w:r>
      </w:ins>
      <w:del w:id="3663" w:author="Garrick W Bruening" w:date="2020-07-27T20:21:00Z">
        <w:r w:rsidR="0047351E" w:rsidRPr="009802F2">
          <w:delText xml:space="preserve">$a_1$ </w:delText>
        </w:r>
      </w:del>
      <w:r w:rsidR="0047351E" w:rsidRPr="009802F2">
        <w:t>parameter.</w:t>
      </w:r>
      <w:r w:rsidR="004C5A5A" w:rsidRPr="009802F2">
        <w:t xml:space="preserve"> These effort </w:t>
      </w:r>
      <w:r w:rsidR="39C02415" w:rsidRPr="009802F2">
        <w:t xml:space="preserve">models </w:t>
      </w:r>
      <w:r w:rsidR="004C5A5A" w:rsidRPr="009802F2">
        <w:t>are show</w:t>
      </w:r>
      <w:r w:rsidR="193E84D5" w:rsidRPr="009802F2">
        <w:t>n</w:t>
      </w:r>
      <w:r w:rsidR="004C5A5A" w:rsidRPr="009802F2">
        <w:t xml:space="preserve"> in equation </w:t>
      </w:r>
      <w:ins w:id="3664" w:author="Garrick W Bruening" w:date="2020-07-27T20:20:00Z">
        <w:r w:rsidR="008578DB" w:rsidRPr="009802F2">
          <w:fldChar w:fldCharType="begin"/>
        </w:r>
        <w:r w:rsidR="008578DB" w:rsidRPr="009802F2">
          <w:instrText xml:space="preserve"> REF _Ref46773637 \h </w:instrText>
        </w:r>
      </w:ins>
      <w:r w:rsidR="008578DB" w:rsidRPr="009802F2">
        <w:rPr>
          <w:rPrChange w:id="3665" w:author="Garrick W Bruening" w:date="2020-07-27T20:20:00Z">
            <w:rPr>
              <w:i/>
              <w:iCs/>
            </w:rPr>
          </w:rPrChange>
        </w:rPr>
        <w:instrText xml:space="preserve"> \* MERGEFORMAT </w:instrText>
      </w:r>
      <w:r w:rsidR="008578DB" w:rsidRPr="009802F2">
        <w:fldChar w:fldCharType="separate"/>
      </w:r>
      <w:r w:rsidR="005B369E" w:rsidRPr="009802F2">
        <w:rPr>
          <w:noProof/>
          <w:rPrChange w:id="3666" w:author="Garrick W Bruening" w:date="2020-07-27T23:34:00Z">
            <w:rPr>
              <w:i/>
              <w:iCs/>
              <w:sz w:val="24"/>
              <w:szCs w:val="24"/>
            </w:rPr>
          </w:rPrChange>
        </w:rPr>
        <w:t>(</w:t>
      </w:r>
      <w:r w:rsidR="005B369E" w:rsidRPr="009802F2">
        <w:rPr>
          <w:noProof/>
        </w:rPr>
        <w:t>13</w:t>
      </w:r>
      <w:r w:rsidR="005B369E" w:rsidRPr="009802F2">
        <w:rPr>
          <w:rPrChange w:id="3667" w:author="Garrick W Bruening" w:date="2020-07-27T23:34:00Z">
            <w:rPr>
              <w:i/>
              <w:iCs/>
              <w:sz w:val="24"/>
              <w:szCs w:val="24"/>
            </w:rPr>
          </w:rPrChange>
        </w:rPr>
        <w:t>)</w:t>
      </w:r>
      <w:ins w:id="3668" w:author="Garrick W Bruening" w:date="2020-07-27T20:20:00Z">
        <w:r w:rsidR="008578DB" w:rsidRPr="009802F2">
          <w:fldChar w:fldCharType="end"/>
        </w:r>
      </w:ins>
      <w:del w:id="3669" w:author="Garrick W Bruening" w:date="2020-07-27T20:20:00Z">
        <w:r w:rsidR="004C5A5A" w:rsidRPr="009802F2">
          <w:delText>\ref{eq:met_power_fit_subjmass}</w:delText>
        </w:r>
      </w:del>
      <w:r w:rsidR="004C5A5A" w:rsidRPr="009802F2">
        <w:t xml:space="preserve"> and equation </w:t>
      </w:r>
      <w:ins w:id="3670" w:author="Garrick W Bruening" w:date="2020-07-27T20:20:00Z">
        <w:r w:rsidR="008578DB" w:rsidRPr="009802F2">
          <w:fldChar w:fldCharType="begin"/>
        </w:r>
        <w:r w:rsidR="008578DB" w:rsidRPr="009802F2">
          <w:instrText xml:space="preserve"> REF _Ref46773649 \h </w:instrText>
        </w:r>
      </w:ins>
      <w:r w:rsidR="008578DB" w:rsidRPr="009802F2">
        <w:rPr>
          <w:rPrChange w:id="3671" w:author="Garrick W Bruening" w:date="2020-07-27T20:20:00Z">
            <w:rPr>
              <w:i/>
              <w:iCs/>
            </w:rPr>
          </w:rPrChange>
        </w:rPr>
        <w:instrText xml:space="preserve"> \* MERGEFORMAT </w:instrText>
      </w:r>
      <w:r w:rsidR="008578DB" w:rsidRPr="009802F2">
        <w:fldChar w:fldCharType="separate"/>
      </w:r>
      <w:r w:rsidR="005B369E" w:rsidRPr="009802F2">
        <w:rPr>
          <w:noProof/>
          <w:rPrChange w:id="3672" w:author="Garrick W Bruening" w:date="2020-07-27T23:34:00Z">
            <w:rPr>
              <w:i/>
              <w:iCs/>
              <w:sz w:val="24"/>
              <w:szCs w:val="24"/>
            </w:rPr>
          </w:rPrChange>
        </w:rPr>
        <w:t>(</w:t>
      </w:r>
      <w:r w:rsidR="005B369E" w:rsidRPr="009802F2">
        <w:rPr>
          <w:noProof/>
        </w:rPr>
        <w:t>14</w:t>
      </w:r>
      <w:r w:rsidR="005B369E" w:rsidRPr="009802F2">
        <w:rPr>
          <w:rPrChange w:id="3673" w:author="Garrick W Bruening" w:date="2020-07-27T23:34:00Z">
            <w:rPr>
              <w:i/>
              <w:iCs/>
              <w:sz w:val="24"/>
              <w:szCs w:val="24"/>
            </w:rPr>
          </w:rPrChange>
        </w:rPr>
        <w:t>)</w:t>
      </w:r>
      <w:ins w:id="3674" w:author="Garrick W Bruening" w:date="2020-07-27T20:20:00Z">
        <w:r w:rsidR="008578DB" w:rsidRPr="009802F2">
          <w:fldChar w:fldCharType="end"/>
        </w:r>
        <w:r w:rsidR="008578DB" w:rsidRPr="009802F2">
          <w:t>.</w:t>
        </w:r>
      </w:ins>
      <w:del w:id="3675" w:author="Garrick W Bruening" w:date="2020-07-27T20:20:00Z">
        <w:r w:rsidR="004C5A5A" w:rsidRPr="009802F2">
          <w:delText>\ref{ eq:met_power_fit_effmass}.</w:delText>
        </w:r>
      </w:del>
      <w:r w:rsidR="0047351E" w:rsidRPr="009802F2">
        <w:t xml:space="preserve"> </w:t>
      </w:r>
      <w:r w:rsidR="00BB57E4" w:rsidRPr="009802F2">
        <w:t xml:space="preserve">The added parameter in these models is </w:t>
      </w:r>
      <w:del w:id="3676" w:author="Garrick W Bruening" w:date="2020-07-27T20:21:00Z">
        <w:r w:rsidR="00BB57E4" w:rsidRPr="009802F2">
          <w:delText>$a_5</w:delText>
        </w:r>
        <w:r w:rsidR="00BB57E4" w:rsidRPr="009802F2" w:rsidDel="00014117">
          <w:delText>$</w:delText>
        </w:r>
      </w:del>
      <m:oMath>
        <m:r>
          <w:ins w:id="3677" w:author="Garrick W Bruening" w:date="2020-07-27T20:30:00Z">
            <m:rPr>
              <m:nor/>
            </m:rPr>
            <w:rPr>
              <w:rFonts w:cstheme="minorHAnsi"/>
              <w:rPrChange w:id="3678" w:author="Garrick W Bruening" w:date="2020-07-27T20:30:00Z">
                <w:rPr>
                  <w:rFonts w:ascii="Cambria Math" w:hAnsi="Cambria Math" w:cstheme="minorHAnsi"/>
                  <w:i/>
                </w:rPr>
              </w:rPrChange>
            </w:rPr>
            <m:t>k</m:t>
          </w:ins>
        </m:r>
      </m:oMath>
      <w:r w:rsidR="004C5A5A" w:rsidRPr="009802F2">
        <w:t>.</w:t>
      </w:r>
      <w:r w:rsidR="00EF3713" w:rsidRPr="009802F2">
        <w:t xml:space="preserve"> </w:t>
      </w:r>
      <w:r w:rsidR="00413DB0" w:rsidRPr="009802F2">
        <w:t xml:space="preserve">These effort models can be multiplied by time again to determine </w:t>
      </w:r>
      <w:r w:rsidR="00006EC2" w:rsidRPr="009802F2">
        <w:t xml:space="preserve">the cost associated with the movement. </w:t>
      </w:r>
    </w:p>
    <w:p w14:paraId="076F67C5" w14:textId="77777777" w:rsidR="00CE111B" w:rsidRPr="009802F2" w:rsidRDefault="00CE111B" w:rsidP="00CE111B"/>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2E1506" w:rsidRPr="009802F2" w14:paraId="10DE2E48" w14:textId="77777777" w:rsidTr="003857B1">
        <w:trPr>
          <w:ins w:id="3679" w:author="Garrick W Bruening" w:date="2020-07-25T15:18:00Z"/>
        </w:trPr>
        <w:tc>
          <w:tcPr>
            <w:tcW w:w="500" w:type="pct"/>
          </w:tcPr>
          <w:p w14:paraId="438570A3" w14:textId="77777777" w:rsidR="002E1506" w:rsidRPr="009802F2" w:rsidRDefault="002E1506" w:rsidP="003857B1">
            <w:pPr>
              <w:rPr>
                <w:ins w:id="3680" w:author="Garrick W Bruening" w:date="2020-07-25T15:18:00Z"/>
              </w:rPr>
            </w:pPr>
            <w:commentRangeStart w:id="3681"/>
          </w:p>
        </w:tc>
        <w:tc>
          <w:tcPr>
            <w:tcW w:w="4000" w:type="pct"/>
            <w:vAlign w:val="center"/>
          </w:tcPr>
          <w:p w14:paraId="713F03CA" w14:textId="779BE57A" w:rsidR="002E1506" w:rsidRPr="009802F2" w:rsidRDefault="002E6FCC" w:rsidP="003857B1">
            <w:pPr>
              <w:jc w:val="center"/>
              <w:rPr>
                <w:ins w:id="3682" w:author="Garrick W Bruening" w:date="2020-07-25T15:18:00Z"/>
                <w:rFonts w:cstheme="minorHAnsi"/>
              </w:rPr>
            </w:pPr>
            <m:oMathPara>
              <m:oMathParaPr>
                <m:jc m:val="center"/>
              </m:oMathParaPr>
              <m:oMath>
                <m:acc>
                  <m:accPr>
                    <m:chr m:val="̇"/>
                    <m:ctrlPr>
                      <w:ins w:id="3683" w:author="Garrick W Bruening" w:date="2020-07-25T14:34:00Z">
                        <w:rPr>
                          <w:rFonts w:ascii="Cambria Math" w:hAnsi="Cambria Math" w:cstheme="minorHAnsi"/>
                        </w:rPr>
                      </w:ins>
                    </m:ctrlPr>
                  </m:accPr>
                  <m:e>
                    <m:r>
                      <w:ins w:id="3684" w:author="Garrick W Bruening" w:date="2020-07-25T14:34:00Z">
                        <m:rPr>
                          <m:nor/>
                        </m:rPr>
                        <w:rPr>
                          <w:rFonts w:cstheme="minorHAnsi"/>
                        </w:rPr>
                        <m:t>e</m:t>
                      </w:ins>
                    </m:r>
                  </m:e>
                </m:acc>
                <m:r>
                  <w:ins w:id="3685" w:author="Garrick W Bruening" w:date="2020-07-25T14:34:00Z">
                    <m:rPr>
                      <m:nor/>
                    </m:rPr>
                    <w:rPr>
                      <w:rFonts w:cstheme="minorHAnsi"/>
                    </w:rPr>
                    <m:t>=</m:t>
                  </w:ins>
                </m:r>
                <m:r>
                  <w:ins w:id="3686" w:author="Garrick W Bruening" w:date="2020-07-27T20:27:00Z">
                    <m:rPr>
                      <m:nor/>
                    </m:rPr>
                    <w:rPr>
                      <w:rFonts w:cstheme="minorHAnsi"/>
                      <w:rPrChange w:id="3687" w:author="Garrick W Bruening" w:date="2020-07-27T20:27:00Z">
                        <w:rPr>
                          <w:rFonts w:ascii="Cambria Math" w:hAnsi="Cambria Math" w:cstheme="minorHAnsi"/>
                          <w:i/>
                        </w:rPr>
                      </w:rPrChange>
                    </w:rPr>
                    <m:t>a</m:t>
                  </w:ins>
                </m:r>
                <m:r>
                  <w:ins w:id="3688" w:author="Garrick W Bruening" w:date="2020-07-25T14:34:00Z">
                    <m:rPr>
                      <m:nor/>
                    </m:rPr>
                    <w:rPr>
                      <w:rFonts w:cstheme="minorHAnsi"/>
                      <w:rPrChange w:id="3689" w:author="Garrick W Bruening" w:date="2020-07-27T20:27:00Z">
                        <w:rPr>
                          <w:rFonts w:ascii="Cambria Math" w:hAnsi="Cambria Math" w:cstheme="minorHAnsi"/>
                          <w:i/>
                        </w:rPr>
                      </w:rPrChange>
                    </w:rPr>
                    <m:t>*</m:t>
                  </w:ins>
                </m:r>
                <m:r>
                  <w:ins w:id="3690" w:author="Garrick W Bruening" w:date="2020-07-25T14:35:00Z">
                    <m:rPr>
                      <m:nor/>
                    </m:rPr>
                    <w:rPr>
                      <w:rFonts w:cstheme="minorHAnsi"/>
                    </w:rPr>
                    <m:t>Subject Mas</m:t>
                  </w:ins>
                </m:r>
                <m:sSup>
                  <m:sSupPr>
                    <m:ctrlPr>
                      <w:ins w:id="3691" w:author="Garrick W Bruening" w:date="2020-07-25T14:35:00Z">
                        <w:rPr>
                          <w:rFonts w:ascii="Cambria Math" w:hAnsi="Cambria Math" w:cstheme="minorHAnsi"/>
                        </w:rPr>
                      </w:ins>
                    </m:ctrlPr>
                  </m:sSupPr>
                  <m:e>
                    <m:r>
                      <w:ins w:id="3692" w:author="Garrick W Bruening" w:date="2020-07-25T14:35:00Z">
                        <m:rPr>
                          <m:nor/>
                        </m:rPr>
                        <w:rPr>
                          <w:rFonts w:cstheme="minorHAnsi"/>
                          <w:rPrChange w:id="3693" w:author="Garrick W Bruening" w:date="2020-07-27T20:27:00Z">
                            <w:rPr>
                              <w:rFonts w:ascii="Cambria Math" w:hAnsi="Cambria Math" w:cstheme="minorHAnsi"/>
                              <w:i/>
                            </w:rPr>
                          </w:rPrChange>
                        </w:rPr>
                        <m:t>s</m:t>
                      </w:ins>
                    </m:r>
                  </m:e>
                  <m:sup>
                    <m:r>
                      <w:ins w:id="3694" w:author="Garrick W Bruening" w:date="2020-07-27T20:27:00Z">
                        <m:rPr>
                          <m:nor/>
                        </m:rPr>
                        <w:rPr>
                          <w:rFonts w:cstheme="minorHAnsi"/>
                          <w:rPrChange w:id="3695" w:author="Garrick W Bruening" w:date="2020-07-27T20:27:00Z">
                            <w:rPr>
                              <w:rFonts w:ascii="Cambria Math" w:hAnsi="Cambria Math" w:cstheme="minorHAnsi"/>
                              <w:i/>
                            </w:rPr>
                          </w:rPrChange>
                        </w:rPr>
                        <m:t>k</m:t>
                      </w:ins>
                    </m:r>
                  </m:sup>
                </m:sSup>
                <m:r>
                  <w:ins w:id="3696" w:author="Garrick W Bruening" w:date="2020-07-25T14:34:00Z">
                    <m:rPr>
                      <m:nor/>
                    </m:rPr>
                    <w:rPr>
                      <w:rFonts w:cstheme="minorHAnsi"/>
                      <w:rPrChange w:id="3697" w:author="Garrick W Bruening" w:date="2020-07-27T20:27:00Z">
                        <w:rPr>
                          <w:rFonts w:ascii="Cambria Math" w:hAnsi="Cambria Math" w:cstheme="minorHAnsi"/>
                          <w:i/>
                        </w:rPr>
                      </w:rPrChange>
                    </w:rPr>
                    <m:t>+</m:t>
                  </w:ins>
                </m:r>
                <m:f>
                  <m:fPr>
                    <m:ctrlPr>
                      <w:ins w:id="3698" w:author="Garrick W Bruening" w:date="2020-07-25T14:34:00Z">
                        <w:rPr>
                          <w:rFonts w:ascii="Cambria Math" w:hAnsi="Cambria Math" w:cstheme="minorHAnsi"/>
                        </w:rPr>
                      </w:ins>
                    </m:ctrlPr>
                  </m:fPr>
                  <m:num>
                    <m:r>
                      <w:ins w:id="3699" w:author="Garrick W Bruening" w:date="2020-07-27T20:27:00Z">
                        <m:rPr>
                          <m:nor/>
                        </m:rPr>
                        <w:rPr>
                          <w:rFonts w:cstheme="minorHAnsi"/>
                          <w:rPrChange w:id="3700" w:author="Garrick W Bruening" w:date="2020-07-27T20:27:00Z">
                            <w:rPr>
                              <w:rFonts w:ascii="Cambria Math" w:hAnsi="Cambria Math" w:cstheme="minorHAnsi"/>
                              <w:i/>
                            </w:rPr>
                          </w:rPrChange>
                        </w:rPr>
                        <m:t>b</m:t>
                      </w:ins>
                    </m:r>
                    <m:sSup>
                      <m:sSupPr>
                        <m:ctrlPr>
                          <w:ins w:id="3701" w:author="Garrick W Bruening" w:date="2020-07-25T14:34:00Z">
                            <w:rPr>
                              <w:rFonts w:ascii="Cambria Math" w:hAnsi="Cambria Math" w:cstheme="minorHAnsi"/>
                            </w:rPr>
                          </w:ins>
                        </m:ctrlPr>
                      </m:sSupPr>
                      <m:e>
                        <m:r>
                          <w:ins w:id="3702" w:author="Garrick W Bruening" w:date="2020-07-25T14:34:00Z">
                            <m:rPr>
                              <m:nor/>
                            </m:rPr>
                            <w:rPr>
                              <w:rFonts w:cstheme="minorHAnsi"/>
                              <w:rPrChange w:id="3703" w:author="Garrick W Bruening" w:date="2020-07-27T20:27:00Z">
                                <w:rPr>
                                  <w:rFonts w:ascii="Cambria Math" w:hAnsi="Cambria Math" w:cstheme="minorHAnsi"/>
                                  <w:i/>
                                </w:rPr>
                              </w:rPrChange>
                            </w:rPr>
                            <m:t>m</m:t>
                          </w:ins>
                        </m:r>
                      </m:e>
                      <m:sup>
                        <m:r>
                          <w:ins w:id="3704" w:author="Garrick W Bruening" w:date="2020-07-27T20:27:00Z">
                            <m:rPr>
                              <m:nor/>
                            </m:rPr>
                            <w:rPr>
                              <w:rFonts w:cstheme="minorHAnsi"/>
                              <w:rPrChange w:id="3705" w:author="Garrick W Bruening" w:date="2020-07-27T20:27:00Z">
                                <w:rPr>
                                  <w:rFonts w:ascii="Cambria Math" w:hAnsi="Cambria Math" w:cstheme="minorHAnsi"/>
                                  <w:i/>
                                </w:rPr>
                              </w:rPrChange>
                            </w:rPr>
                            <m:t>i</m:t>
                          </w:ins>
                        </m:r>
                      </m:sup>
                    </m:sSup>
                  </m:num>
                  <m:den>
                    <m:sSup>
                      <m:sSupPr>
                        <m:ctrlPr>
                          <w:ins w:id="3706" w:author="Garrick W Bruening" w:date="2020-07-25T14:34:00Z">
                            <w:rPr>
                              <w:rFonts w:ascii="Cambria Math" w:hAnsi="Cambria Math" w:cstheme="minorHAnsi"/>
                            </w:rPr>
                          </w:ins>
                        </m:ctrlPr>
                      </m:sSupPr>
                      <m:e>
                        <m:r>
                          <w:ins w:id="3707" w:author="Garrick W Bruening" w:date="2020-07-25T14:34:00Z">
                            <m:rPr>
                              <m:nor/>
                            </m:rPr>
                            <w:rPr>
                              <w:rFonts w:cstheme="minorHAnsi"/>
                              <w:rPrChange w:id="3708" w:author="Garrick W Bruening" w:date="2020-07-27T20:27:00Z">
                                <w:rPr>
                                  <w:rFonts w:ascii="Cambria Math" w:hAnsi="Cambria Math" w:cstheme="minorHAnsi"/>
                                  <w:i/>
                                </w:rPr>
                              </w:rPrChange>
                            </w:rPr>
                            <m:t>T</m:t>
                          </w:ins>
                        </m:r>
                      </m:e>
                      <m:sup>
                        <m:r>
                          <w:ins w:id="3709" w:author="Garrick W Bruening" w:date="2020-07-27T20:27:00Z">
                            <m:rPr>
                              <m:nor/>
                            </m:rPr>
                            <w:rPr>
                              <w:rFonts w:cstheme="minorHAnsi"/>
                              <w:rPrChange w:id="3710" w:author="Garrick W Bruening" w:date="2020-07-27T20:27:00Z">
                                <w:rPr>
                                  <w:rFonts w:ascii="Cambria Math" w:hAnsi="Cambria Math" w:cstheme="minorHAnsi"/>
                                  <w:i/>
                                </w:rPr>
                              </w:rPrChange>
                            </w:rPr>
                            <m:t>j</m:t>
                          </w:ins>
                        </m:r>
                      </m:sup>
                    </m:sSup>
                  </m:den>
                </m:f>
              </m:oMath>
            </m:oMathPara>
          </w:p>
        </w:tc>
        <w:tc>
          <w:tcPr>
            <w:tcW w:w="500" w:type="pct"/>
            <w:vAlign w:val="bottom"/>
          </w:tcPr>
          <w:p w14:paraId="19814FC6" w14:textId="45162062" w:rsidR="002E1506" w:rsidRPr="009802F2" w:rsidRDefault="00CE111B" w:rsidP="003857B1">
            <w:pPr>
              <w:pStyle w:val="Caption"/>
              <w:keepNext/>
              <w:jc w:val="right"/>
              <w:rPr>
                <w:ins w:id="3711" w:author="Garrick W Bruening" w:date="2020-07-25T15:18:00Z"/>
                <w:i w:val="0"/>
                <w:iCs w:val="0"/>
                <w:sz w:val="22"/>
                <w:szCs w:val="22"/>
                <w:rPrChange w:id="3712" w:author="Garrick W Bruening" w:date="2020-07-27T23:34:00Z">
                  <w:rPr>
                    <w:ins w:id="3713" w:author="Garrick W Bruening" w:date="2020-07-25T15:18:00Z"/>
                    <w:i w:val="0"/>
                    <w:sz w:val="24"/>
                    <w:szCs w:val="24"/>
                  </w:rPr>
                </w:rPrChange>
              </w:rPr>
            </w:pPr>
            <w:bookmarkStart w:id="3714" w:name="_Ref46773637"/>
            <w:r w:rsidRPr="009802F2">
              <w:rPr>
                <w:i w:val="0"/>
                <w:iCs w:val="0"/>
                <w:color w:val="auto"/>
                <w:sz w:val="22"/>
                <w:szCs w:val="22"/>
                <w:rPrChange w:id="3715" w:author="Garrick W Bruening" w:date="2020-07-27T23:34:00Z">
                  <w:rPr>
                    <w:i w:val="0"/>
                    <w:iCs w:val="0"/>
                    <w:color w:val="auto"/>
                    <w:sz w:val="24"/>
                    <w:szCs w:val="24"/>
                  </w:rPr>
                </w:rPrChange>
              </w:rPr>
              <w:t>(</w:t>
            </w:r>
            <w:r w:rsidRPr="009802F2">
              <w:rPr>
                <w:i w:val="0"/>
                <w:iCs w:val="0"/>
                <w:color w:val="auto"/>
                <w:sz w:val="22"/>
                <w:szCs w:val="22"/>
                <w:rPrChange w:id="3716" w:author="Garrick W Bruening" w:date="2020-07-27T23:34:00Z">
                  <w:rPr>
                    <w:i w:val="0"/>
                    <w:iCs w:val="0"/>
                    <w:color w:val="auto"/>
                    <w:sz w:val="24"/>
                    <w:szCs w:val="24"/>
                  </w:rPr>
                </w:rPrChange>
              </w:rPr>
              <w:fldChar w:fldCharType="begin"/>
            </w:r>
            <w:r w:rsidRPr="009802F2">
              <w:rPr>
                <w:i w:val="0"/>
                <w:iCs w:val="0"/>
                <w:color w:val="auto"/>
                <w:sz w:val="22"/>
                <w:szCs w:val="22"/>
                <w:rPrChange w:id="3717" w:author="Garrick W Bruening" w:date="2020-07-27T23:34:00Z">
                  <w:rPr>
                    <w:i w:val="0"/>
                    <w:iCs w:val="0"/>
                    <w:color w:val="auto"/>
                    <w:sz w:val="24"/>
                    <w:szCs w:val="24"/>
                  </w:rPr>
                </w:rPrChange>
              </w:rPr>
              <w:instrText xml:space="preserve"> SEQ Equation \* ARABIC </w:instrText>
            </w:r>
            <w:r w:rsidRPr="009802F2">
              <w:rPr>
                <w:i w:val="0"/>
                <w:iCs w:val="0"/>
                <w:color w:val="auto"/>
                <w:sz w:val="22"/>
                <w:szCs w:val="22"/>
                <w:rPrChange w:id="3718" w:author="Garrick W Bruening" w:date="2020-07-27T23:34:00Z">
                  <w:rPr>
                    <w:i w:val="0"/>
                    <w:iCs w:val="0"/>
                    <w:color w:val="auto"/>
                    <w:sz w:val="24"/>
                    <w:szCs w:val="24"/>
                  </w:rPr>
                </w:rPrChange>
              </w:rPr>
              <w:fldChar w:fldCharType="separate"/>
            </w:r>
            <w:r w:rsidR="005B369E" w:rsidRPr="009802F2">
              <w:rPr>
                <w:i w:val="0"/>
                <w:iCs w:val="0"/>
                <w:noProof/>
                <w:color w:val="auto"/>
                <w:sz w:val="22"/>
                <w:szCs w:val="22"/>
              </w:rPr>
              <w:t>13</w:t>
            </w:r>
            <w:r w:rsidRPr="009802F2">
              <w:rPr>
                <w:i w:val="0"/>
                <w:iCs w:val="0"/>
                <w:color w:val="auto"/>
                <w:sz w:val="22"/>
                <w:szCs w:val="22"/>
                <w:rPrChange w:id="3719" w:author="Garrick W Bruening" w:date="2020-07-27T23:34:00Z">
                  <w:rPr>
                    <w:i w:val="0"/>
                    <w:iCs w:val="0"/>
                    <w:color w:val="auto"/>
                    <w:sz w:val="24"/>
                    <w:szCs w:val="24"/>
                  </w:rPr>
                </w:rPrChange>
              </w:rPr>
              <w:fldChar w:fldCharType="end"/>
            </w:r>
            <w:r w:rsidRPr="009802F2">
              <w:rPr>
                <w:i w:val="0"/>
                <w:iCs w:val="0"/>
                <w:color w:val="auto"/>
                <w:sz w:val="22"/>
                <w:szCs w:val="22"/>
                <w:rPrChange w:id="3720" w:author="Garrick W Bruening" w:date="2020-07-27T23:34:00Z">
                  <w:rPr>
                    <w:i w:val="0"/>
                    <w:iCs w:val="0"/>
                    <w:color w:val="auto"/>
                    <w:sz w:val="24"/>
                    <w:szCs w:val="24"/>
                  </w:rPr>
                </w:rPrChange>
              </w:rPr>
              <w:t>)</w:t>
            </w:r>
            <w:bookmarkEnd w:id="3714"/>
          </w:p>
        </w:tc>
      </w:tr>
    </w:tbl>
    <w:p w14:paraId="60C12343" w14:textId="77777777" w:rsidR="00CE111B" w:rsidRPr="009802F2" w:rsidRDefault="00CE111B" w:rsidP="00CE111B"/>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CE111B" w:rsidRPr="009802F2" w14:paraId="4CA5BBF8" w14:textId="77777777" w:rsidTr="003857B1">
        <w:trPr>
          <w:ins w:id="3721" w:author="Garrick W Bruening" w:date="2020-07-25T15:18:00Z"/>
        </w:trPr>
        <w:tc>
          <w:tcPr>
            <w:tcW w:w="500" w:type="pct"/>
          </w:tcPr>
          <w:p w14:paraId="5916D302" w14:textId="77777777" w:rsidR="00CE111B" w:rsidRPr="009802F2" w:rsidRDefault="00CE111B" w:rsidP="003857B1">
            <w:pPr>
              <w:rPr>
                <w:ins w:id="3722" w:author="Garrick W Bruening" w:date="2020-07-25T15:18:00Z"/>
              </w:rPr>
            </w:pPr>
          </w:p>
        </w:tc>
        <w:tc>
          <w:tcPr>
            <w:tcW w:w="4000" w:type="pct"/>
            <w:vAlign w:val="center"/>
          </w:tcPr>
          <w:p w14:paraId="5BA9EADC" w14:textId="68C72E8F" w:rsidR="00CE111B" w:rsidRPr="009802F2" w:rsidRDefault="002E6FCC" w:rsidP="003857B1">
            <w:pPr>
              <w:jc w:val="center"/>
              <w:rPr>
                <w:ins w:id="3723" w:author="Garrick W Bruening" w:date="2020-07-25T15:18:00Z"/>
                <w:rFonts w:cstheme="minorHAnsi"/>
              </w:rPr>
            </w:pPr>
            <m:oMathPara>
              <m:oMathParaPr>
                <m:jc m:val="center"/>
              </m:oMathParaPr>
              <m:oMath>
                <m:acc>
                  <m:accPr>
                    <m:chr m:val="̇"/>
                    <m:ctrlPr>
                      <w:ins w:id="3724" w:author="Garrick W Bruening" w:date="2020-07-25T14:35:00Z">
                        <w:rPr>
                          <w:rFonts w:ascii="Cambria Math" w:hAnsi="Cambria Math" w:cstheme="minorHAnsi"/>
                        </w:rPr>
                      </w:ins>
                    </m:ctrlPr>
                  </m:accPr>
                  <m:e>
                    <m:r>
                      <w:ins w:id="3725" w:author="Garrick W Bruening" w:date="2020-07-25T14:35:00Z">
                        <m:rPr>
                          <m:nor/>
                        </m:rPr>
                        <w:rPr>
                          <w:rFonts w:cstheme="minorHAnsi"/>
                          <w:rPrChange w:id="3726" w:author="Garrick W Bruening" w:date="2020-07-27T20:28:00Z">
                            <w:rPr>
                              <w:rFonts w:ascii="Cambria Math" w:hAnsi="Cambria Math" w:cstheme="minorHAnsi"/>
                              <w:i/>
                            </w:rPr>
                          </w:rPrChange>
                        </w:rPr>
                        <m:t>e</m:t>
                      </w:ins>
                    </m:r>
                  </m:e>
                </m:acc>
                <m:r>
                  <w:ins w:id="3727" w:author="Garrick W Bruening" w:date="2020-07-25T14:35:00Z">
                    <m:rPr>
                      <m:nor/>
                    </m:rPr>
                    <w:rPr>
                      <w:rFonts w:cstheme="minorHAnsi"/>
                      <w:rPrChange w:id="3728" w:author="Garrick W Bruening" w:date="2020-07-27T20:28:00Z">
                        <w:rPr>
                          <w:rFonts w:ascii="Cambria Math" w:hAnsi="Cambria Math" w:cstheme="minorHAnsi"/>
                          <w:i/>
                        </w:rPr>
                      </w:rPrChange>
                    </w:rPr>
                    <m:t>=</m:t>
                  </w:ins>
                </m:r>
                <m:r>
                  <w:ins w:id="3729" w:author="Garrick W Bruening" w:date="2020-07-27T20:28:00Z">
                    <m:rPr>
                      <m:nor/>
                    </m:rPr>
                    <w:rPr>
                      <w:rFonts w:cstheme="minorHAnsi"/>
                      <w:rPrChange w:id="3730" w:author="Garrick W Bruening" w:date="2020-07-27T20:28:00Z">
                        <w:rPr>
                          <w:rFonts w:ascii="Cambria Math" w:cstheme="minorHAnsi"/>
                          <w:i/>
                        </w:rPr>
                      </w:rPrChange>
                    </w:rPr>
                    <m:t>a</m:t>
                  </w:ins>
                </m:r>
                <m:r>
                  <w:ins w:id="3731" w:author="Garrick W Bruening" w:date="2020-07-25T14:35:00Z">
                    <m:rPr>
                      <m:nor/>
                    </m:rPr>
                    <w:rPr>
                      <w:rFonts w:cstheme="minorHAnsi"/>
                      <w:rPrChange w:id="3732" w:author="Garrick W Bruening" w:date="2020-07-27T20:28:00Z">
                        <w:rPr>
                          <w:rFonts w:ascii="Cambria Math" w:hAnsi="Cambria Math" w:cstheme="minorHAnsi"/>
                          <w:i/>
                        </w:rPr>
                      </w:rPrChange>
                    </w:rPr>
                    <m:t>*</m:t>
                  </w:ins>
                </m:r>
                <m:sSup>
                  <m:sSupPr>
                    <m:ctrlPr>
                      <w:ins w:id="3733" w:author="Garrick W Bruening" w:date="2020-07-25T14:35:00Z">
                        <w:rPr>
                          <w:rFonts w:ascii="Cambria Math" w:hAnsi="Cambria Math" w:cstheme="minorHAnsi"/>
                        </w:rPr>
                      </w:ins>
                    </m:ctrlPr>
                  </m:sSupPr>
                  <m:e>
                    <m:r>
                      <w:ins w:id="3734" w:author="Garrick W Bruening" w:date="2020-07-25T14:35:00Z">
                        <m:rPr>
                          <m:nor/>
                        </m:rPr>
                        <w:rPr>
                          <w:rFonts w:cstheme="minorHAnsi"/>
                          <w:rPrChange w:id="3735" w:author="Garrick W Bruening" w:date="2020-07-27T20:28:00Z">
                            <w:rPr>
                              <w:rFonts w:ascii="Cambria Math" w:hAnsi="Cambria Math" w:cstheme="minorHAnsi"/>
                              <w:i/>
                            </w:rPr>
                          </w:rPrChange>
                        </w:rPr>
                        <m:t>Added Mass</m:t>
                      </w:ins>
                    </m:r>
                  </m:e>
                  <m:sup>
                    <m:r>
                      <w:ins w:id="3736" w:author="Garrick W Bruening" w:date="2020-07-27T20:28:00Z">
                        <m:rPr>
                          <m:nor/>
                        </m:rPr>
                        <w:rPr>
                          <w:rFonts w:cstheme="minorHAnsi"/>
                          <w:rPrChange w:id="3737" w:author="Garrick W Bruening" w:date="2020-07-27T20:28:00Z">
                            <w:rPr>
                              <w:rFonts w:ascii="Cambria Math" w:hAnsi="Cambria Math" w:cstheme="minorHAnsi"/>
                              <w:i/>
                            </w:rPr>
                          </w:rPrChange>
                        </w:rPr>
                        <m:t>k</m:t>
                      </w:ins>
                    </m:r>
                  </m:sup>
                </m:sSup>
                <m:r>
                  <w:ins w:id="3738" w:author="Garrick W Bruening" w:date="2020-07-25T14:35:00Z">
                    <m:rPr>
                      <m:nor/>
                    </m:rPr>
                    <w:rPr>
                      <w:rFonts w:cstheme="minorHAnsi"/>
                      <w:rPrChange w:id="3739" w:author="Garrick W Bruening" w:date="2020-07-27T20:28:00Z">
                        <w:rPr>
                          <w:rFonts w:ascii="Cambria Math" w:hAnsi="Cambria Math" w:cstheme="minorHAnsi"/>
                          <w:i/>
                        </w:rPr>
                      </w:rPrChange>
                    </w:rPr>
                    <m:t>+</m:t>
                  </w:ins>
                </m:r>
                <m:f>
                  <m:fPr>
                    <m:ctrlPr>
                      <w:ins w:id="3740" w:author="Garrick W Bruening" w:date="2020-07-25T14:35:00Z">
                        <w:rPr>
                          <w:rFonts w:ascii="Cambria Math" w:hAnsi="Cambria Math" w:cstheme="minorHAnsi"/>
                        </w:rPr>
                      </w:ins>
                    </m:ctrlPr>
                  </m:fPr>
                  <m:num>
                    <m:r>
                      <w:ins w:id="3741" w:author="Garrick W Bruening" w:date="2020-07-27T20:28:00Z">
                        <m:rPr>
                          <m:nor/>
                        </m:rPr>
                        <w:rPr>
                          <w:rFonts w:cstheme="minorHAnsi"/>
                          <w:rPrChange w:id="3742" w:author="Garrick W Bruening" w:date="2020-07-27T20:28:00Z">
                            <w:rPr>
                              <w:rFonts w:ascii="Cambria Math" w:hAnsi="Cambria Math" w:cstheme="minorHAnsi"/>
                              <w:i/>
                            </w:rPr>
                          </w:rPrChange>
                        </w:rPr>
                        <m:t>b</m:t>
                      </w:ins>
                    </m:r>
                    <m:sSup>
                      <m:sSupPr>
                        <m:ctrlPr>
                          <w:ins w:id="3743" w:author="Garrick W Bruening" w:date="2020-07-25T14:35:00Z">
                            <w:rPr>
                              <w:rFonts w:ascii="Cambria Math" w:hAnsi="Cambria Math" w:cstheme="minorHAnsi"/>
                            </w:rPr>
                          </w:ins>
                        </m:ctrlPr>
                      </m:sSupPr>
                      <m:e>
                        <m:r>
                          <w:ins w:id="3744" w:author="Garrick W Bruening" w:date="2020-07-25T14:35:00Z">
                            <m:rPr>
                              <m:nor/>
                            </m:rPr>
                            <w:rPr>
                              <w:rFonts w:cstheme="minorHAnsi"/>
                              <w:rPrChange w:id="3745" w:author="Garrick W Bruening" w:date="2020-07-27T20:28:00Z">
                                <w:rPr>
                                  <w:rFonts w:ascii="Cambria Math" w:hAnsi="Cambria Math" w:cstheme="minorHAnsi"/>
                                  <w:i/>
                                </w:rPr>
                              </w:rPrChange>
                            </w:rPr>
                            <m:t>m</m:t>
                          </w:ins>
                        </m:r>
                      </m:e>
                      <m:sup>
                        <m:r>
                          <w:ins w:id="3746" w:author="Garrick W Bruening" w:date="2020-07-27T20:28:00Z">
                            <m:rPr>
                              <m:nor/>
                            </m:rPr>
                            <w:rPr>
                              <w:rFonts w:cstheme="minorHAnsi"/>
                              <w:rPrChange w:id="3747" w:author="Garrick W Bruening" w:date="2020-07-27T20:28:00Z">
                                <w:rPr>
                                  <w:rFonts w:ascii="Cambria Math" w:hAnsi="Cambria Math" w:cstheme="minorHAnsi"/>
                                  <w:i/>
                                </w:rPr>
                              </w:rPrChange>
                            </w:rPr>
                            <m:t>i</m:t>
                          </w:ins>
                        </m:r>
                      </m:sup>
                    </m:sSup>
                  </m:num>
                  <m:den>
                    <m:sSup>
                      <m:sSupPr>
                        <m:ctrlPr>
                          <w:ins w:id="3748" w:author="Garrick W Bruening" w:date="2020-07-25T14:35:00Z">
                            <w:rPr>
                              <w:rFonts w:ascii="Cambria Math" w:hAnsi="Cambria Math" w:cstheme="minorHAnsi"/>
                            </w:rPr>
                          </w:ins>
                        </m:ctrlPr>
                      </m:sSupPr>
                      <m:e>
                        <m:r>
                          <w:ins w:id="3749" w:author="Garrick W Bruening" w:date="2020-07-25T14:35:00Z">
                            <m:rPr>
                              <m:nor/>
                            </m:rPr>
                            <w:rPr>
                              <w:rFonts w:cstheme="minorHAnsi"/>
                              <w:rPrChange w:id="3750" w:author="Garrick W Bruening" w:date="2020-07-27T20:28:00Z">
                                <w:rPr>
                                  <w:rFonts w:ascii="Cambria Math" w:hAnsi="Cambria Math" w:cstheme="minorHAnsi"/>
                                  <w:i/>
                                </w:rPr>
                              </w:rPrChange>
                            </w:rPr>
                            <m:t>T</m:t>
                          </w:ins>
                        </m:r>
                      </m:e>
                      <m:sup>
                        <m:r>
                          <w:ins w:id="3751" w:author="Garrick W Bruening" w:date="2020-07-27T20:28:00Z">
                            <m:rPr>
                              <m:nor/>
                            </m:rPr>
                            <w:rPr>
                              <w:rFonts w:cstheme="minorHAnsi"/>
                              <w:rPrChange w:id="3752" w:author="Garrick W Bruening" w:date="2020-07-27T20:28:00Z">
                                <w:rPr>
                                  <w:rFonts w:ascii="Cambria Math" w:hAnsi="Cambria Math" w:cstheme="minorHAnsi"/>
                                  <w:i/>
                                </w:rPr>
                              </w:rPrChange>
                            </w:rPr>
                            <m:t>j</m:t>
                          </w:ins>
                        </m:r>
                      </m:sup>
                    </m:sSup>
                  </m:den>
                </m:f>
              </m:oMath>
            </m:oMathPara>
          </w:p>
        </w:tc>
        <w:tc>
          <w:tcPr>
            <w:tcW w:w="500" w:type="pct"/>
            <w:vAlign w:val="bottom"/>
          </w:tcPr>
          <w:p w14:paraId="20A3F2C9" w14:textId="06252A9C" w:rsidR="00CE111B" w:rsidRPr="009802F2" w:rsidRDefault="00CE111B" w:rsidP="003857B1">
            <w:pPr>
              <w:pStyle w:val="Caption"/>
              <w:keepNext/>
              <w:jc w:val="right"/>
              <w:rPr>
                <w:ins w:id="3753" w:author="Garrick W Bruening" w:date="2020-07-25T15:18:00Z"/>
                <w:i w:val="0"/>
                <w:iCs w:val="0"/>
                <w:sz w:val="22"/>
                <w:szCs w:val="22"/>
                <w:rPrChange w:id="3754" w:author="Garrick W Bruening" w:date="2020-07-27T23:34:00Z">
                  <w:rPr>
                    <w:ins w:id="3755" w:author="Garrick W Bruening" w:date="2020-07-25T15:18:00Z"/>
                    <w:i w:val="0"/>
                    <w:sz w:val="24"/>
                    <w:szCs w:val="24"/>
                  </w:rPr>
                </w:rPrChange>
              </w:rPr>
            </w:pPr>
            <w:bookmarkStart w:id="3756" w:name="_Ref46773649"/>
            <w:r w:rsidRPr="009802F2">
              <w:rPr>
                <w:i w:val="0"/>
                <w:iCs w:val="0"/>
                <w:color w:val="auto"/>
                <w:sz w:val="22"/>
                <w:szCs w:val="22"/>
                <w:rPrChange w:id="3757" w:author="Garrick W Bruening" w:date="2020-07-27T23:34:00Z">
                  <w:rPr>
                    <w:i w:val="0"/>
                    <w:iCs w:val="0"/>
                    <w:color w:val="auto"/>
                    <w:sz w:val="24"/>
                    <w:szCs w:val="24"/>
                  </w:rPr>
                </w:rPrChange>
              </w:rPr>
              <w:t>(</w:t>
            </w:r>
            <w:r w:rsidRPr="009802F2">
              <w:rPr>
                <w:i w:val="0"/>
                <w:iCs w:val="0"/>
                <w:color w:val="auto"/>
                <w:sz w:val="22"/>
                <w:szCs w:val="22"/>
                <w:rPrChange w:id="3758" w:author="Garrick W Bruening" w:date="2020-07-27T23:34:00Z">
                  <w:rPr>
                    <w:i w:val="0"/>
                    <w:iCs w:val="0"/>
                    <w:color w:val="auto"/>
                    <w:sz w:val="24"/>
                    <w:szCs w:val="24"/>
                  </w:rPr>
                </w:rPrChange>
              </w:rPr>
              <w:fldChar w:fldCharType="begin"/>
            </w:r>
            <w:r w:rsidRPr="009802F2">
              <w:rPr>
                <w:i w:val="0"/>
                <w:iCs w:val="0"/>
                <w:color w:val="auto"/>
                <w:sz w:val="22"/>
                <w:szCs w:val="22"/>
                <w:rPrChange w:id="3759" w:author="Garrick W Bruening" w:date="2020-07-27T23:34:00Z">
                  <w:rPr>
                    <w:i w:val="0"/>
                    <w:iCs w:val="0"/>
                    <w:color w:val="auto"/>
                    <w:sz w:val="24"/>
                    <w:szCs w:val="24"/>
                  </w:rPr>
                </w:rPrChange>
              </w:rPr>
              <w:instrText xml:space="preserve"> SEQ Equation \* ARABIC </w:instrText>
            </w:r>
            <w:r w:rsidRPr="009802F2">
              <w:rPr>
                <w:i w:val="0"/>
                <w:iCs w:val="0"/>
                <w:color w:val="auto"/>
                <w:sz w:val="22"/>
                <w:szCs w:val="22"/>
                <w:rPrChange w:id="3760" w:author="Garrick W Bruening" w:date="2020-07-27T23:34:00Z">
                  <w:rPr>
                    <w:i w:val="0"/>
                    <w:iCs w:val="0"/>
                    <w:color w:val="auto"/>
                    <w:sz w:val="24"/>
                    <w:szCs w:val="24"/>
                  </w:rPr>
                </w:rPrChange>
              </w:rPr>
              <w:fldChar w:fldCharType="separate"/>
            </w:r>
            <w:r w:rsidR="005B369E" w:rsidRPr="009802F2">
              <w:rPr>
                <w:i w:val="0"/>
                <w:iCs w:val="0"/>
                <w:noProof/>
                <w:color w:val="auto"/>
                <w:sz w:val="22"/>
                <w:szCs w:val="22"/>
              </w:rPr>
              <w:t>14</w:t>
            </w:r>
            <w:r w:rsidRPr="009802F2">
              <w:rPr>
                <w:i w:val="0"/>
                <w:iCs w:val="0"/>
                <w:color w:val="auto"/>
                <w:sz w:val="22"/>
                <w:szCs w:val="22"/>
                <w:rPrChange w:id="3761" w:author="Garrick W Bruening" w:date="2020-07-27T23:34:00Z">
                  <w:rPr>
                    <w:i w:val="0"/>
                    <w:iCs w:val="0"/>
                    <w:color w:val="auto"/>
                    <w:sz w:val="24"/>
                    <w:szCs w:val="24"/>
                  </w:rPr>
                </w:rPrChange>
              </w:rPr>
              <w:fldChar w:fldCharType="end"/>
            </w:r>
            <w:r w:rsidRPr="009802F2">
              <w:rPr>
                <w:i w:val="0"/>
                <w:iCs w:val="0"/>
                <w:color w:val="auto"/>
                <w:sz w:val="22"/>
                <w:szCs w:val="22"/>
                <w:rPrChange w:id="3762" w:author="Garrick W Bruening" w:date="2020-07-27T23:34:00Z">
                  <w:rPr>
                    <w:i w:val="0"/>
                    <w:iCs w:val="0"/>
                    <w:color w:val="auto"/>
                    <w:sz w:val="24"/>
                    <w:szCs w:val="24"/>
                  </w:rPr>
                </w:rPrChange>
              </w:rPr>
              <w:t>)</w:t>
            </w:r>
            <w:bookmarkEnd w:id="3756"/>
          </w:p>
        </w:tc>
      </w:tr>
    </w:tbl>
    <w:commentRangeEnd w:id="3681"/>
    <w:p w14:paraId="1D0A3AA2" w14:textId="0519168E" w:rsidR="00892E4C" w:rsidRPr="009802F2" w:rsidRDefault="00545BA0" w:rsidP="00892E4C">
      <w:pPr>
        <w:rPr>
          <w:ins w:id="3763" w:author="Garrick W Bruening" w:date="2020-07-25T14:35:00Z"/>
        </w:rPr>
      </w:pPr>
      <w:r w:rsidRPr="009802F2">
        <w:rPr>
          <w:rStyle w:val="CommentReference"/>
        </w:rPr>
        <w:commentReference w:id="3681"/>
      </w:r>
    </w:p>
    <w:p w14:paraId="46BEED75" w14:textId="2D4C210A" w:rsidR="00FC13CE" w:rsidRPr="009802F2" w:rsidDel="00892E4C" w:rsidRDefault="00FC13CE" w:rsidP="3539444E">
      <w:pPr>
        <w:rPr>
          <w:del w:id="3764" w:author="Garrick W Bruening" w:date="2020-07-25T14:35:00Z"/>
        </w:rPr>
      </w:pPr>
    </w:p>
    <w:p w14:paraId="545A0E85" w14:textId="75354B8C" w:rsidR="00AC6A76" w:rsidRPr="009802F2" w:rsidDel="00892E4C" w:rsidRDefault="00AC6A76" w:rsidP="00AC6A76">
      <w:pPr>
        <w:rPr>
          <w:del w:id="3765" w:author="Garrick W Bruening" w:date="2020-07-25T14:35:00Z"/>
        </w:rPr>
      </w:pPr>
      <w:del w:id="3766" w:author="Garrick W Bruening" w:date="2020-07-25T14:35:00Z">
        <w:r w:rsidRPr="009802F2" w:rsidDel="00892E4C">
          <w:delText>\begin{equation}</w:delText>
        </w:r>
      </w:del>
    </w:p>
    <w:p w14:paraId="1DEBE713" w14:textId="55872D7E" w:rsidR="00AC6A76" w:rsidRPr="009802F2" w:rsidDel="00892E4C" w:rsidRDefault="00AC6A76" w:rsidP="00AC6A76">
      <w:pPr>
        <w:rPr>
          <w:del w:id="3767" w:author="Garrick W Bruening" w:date="2020-07-25T14:35:00Z"/>
        </w:rPr>
      </w:pPr>
      <w:del w:id="3768" w:author="Garrick W Bruening" w:date="2020-07-25T14:35:00Z">
        <w:r w:rsidRPr="009802F2" w:rsidDel="00892E4C">
          <w:tab/>
          <w:delText>\label{eq:met_power_fit_subjmass}</w:delText>
        </w:r>
      </w:del>
    </w:p>
    <w:p w14:paraId="7E0C86CF" w14:textId="16D35BB8" w:rsidR="00AC6A76" w:rsidRPr="009802F2" w:rsidDel="00892E4C" w:rsidRDefault="00AC6A76" w:rsidP="00AC6A76">
      <w:pPr>
        <w:rPr>
          <w:del w:id="3769" w:author="Garrick W Bruening" w:date="2020-07-25T14:35:00Z"/>
        </w:rPr>
      </w:pPr>
      <w:del w:id="3770" w:author="Garrick W Bruening" w:date="2020-07-25T14:35:00Z">
        <w:r w:rsidRPr="009802F2" w:rsidDel="00892E4C">
          <w:tab/>
          <w:delText>\text{Metabolic Power }(\dot{e}) = a_1*\text{Subject mass}^{a_5}+\frac{a_2 m^{a_3}}{T^{a_4}}</w:delText>
        </w:r>
      </w:del>
    </w:p>
    <w:p w14:paraId="419CBB45" w14:textId="5219F01A" w:rsidR="00AC6A76" w:rsidRPr="009802F2" w:rsidDel="00892E4C" w:rsidRDefault="00AC6A76" w:rsidP="00AC6A76">
      <w:pPr>
        <w:rPr>
          <w:del w:id="3771" w:author="Garrick W Bruening" w:date="2020-07-25T14:35:00Z"/>
        </w:rPr>
      </w:pPr>
      <w:del w:id="3772" w:author="Garrick W Bruening" w:date="2020-07-25T14:35:00Z">
        <w:r w:rsidRPr="009802F2" w:rsidDel="00892E4C">
          <w:delText>\end{equation}</w:delText>
        </w:r>
      </w:del>
    </w:p>
    <w:p w14:paraId="3EE580B7" w14:textId="044C40D7" w:rsidR="00AC6A76" w:rsidRPr="009802F2" w:rsidDel="00892E4C" w:rsidRDefault="00AC6A76" w:rsidP="00AC6A76">
      <w:pPr>
        <w:rPr>
          <w:del w:id="3773" w:author="Garrick W Bruening" w:date="2020-07-25T14:35:00Z"/>
        </w:rPr>
      </w:pPr>
      <w:del w:id="3774" w:author="Garrick W Bruening" w:date="2020-07-25T14:35:00Z">
        <w:r w:rsidRPr="009802F2" w:rsidDel="00892E4C">
          <w:delText>\begin{equation}</w:delText>
        </w:r>
      </w:del>
    </w:p>
    <w:p w14:paraId="0587C7AC" w14:textId="118E7821" w:rsidR="00AC6A76" w:rsidRPr="009802F2" w:rsidDel="00892E4C" w:rsidRDefault="00AC6A76" w:rsidP="00AC6A76">
      <w:pPr>
        <w:rPr>
          <w:del w:id="3775" w:author="Garrick W Bruening" w:date="2020-07-25T14:35:00Z"/>
        </w:rPr>
      </w:pPr>
      <w:del w:id="3776" w:author="Garrick W Bruening" w:date="2020-07-25T14:35:00Z">
        <w:r w:rsidRPr="009802F2" w:rsidDel="00892E4C">
          <w:tab/>
          <w:delText>\label{eq:met_power_fit_effmass}</w:delText>
        </w:r>
      </w:del>
    </w:p>
    <w:p w14:paraId="4503C722" w14:textId="1B134882" w:rsidR="00AC6A76" w:rsidRPr="009802F2" w:rsidDel="00892E4C" w:rsidRDefault="00AC6A76" w:rsidP="00AC6A76">
      <w:pPr>
        <w:rPr>
          <w:del w:id="3777" w:author="Garrick W Bruening" w:date="2020-07-25T14:35:00Z"/>
        </w:rPr>
      </w:pPr>
      <w:del w:id="3778" w:author="Garrick W Bruening" w:date="2020-07-25T14:35:00Z">
        <w:r w:rsidRPr="009802F2" w:rsidDel="00892E4C">
          <w:tab/>
          <w:delText>\text{Metabolic Power }(\dot{e}) = a_1*\text{Effective mass}^{a_5}+\frac{a_2 m^{a_3}}{T^{a_4}}</w:delText>
        </w:r>
      </w:del>
    </w:p>
    <w:p w14:paraId="7067D32E" w14:textId="72FAE8EE" w:rsidR="00AC6A76" w:rsidRPr="009802F2" w:rsidDel="00892E4C" w:rsidRDefault="00AC6A76" w:rsidP="00AC6A76">
      <w:pPr>
        <w:rPr>
          <w:del w:id="3779" w:author="Garrick W Bruening" w:date="2020-07-25T14:35:00Z"/>
        </w:rPr>
      </w:pPr>
      <w:del w:id="3780" w:author="Garrick W Bruening" w:date="2020-07-25T14:35:00Z">
        <w:r w:rsidRPr="009802F2" w:rsidDel="00892E4C">
          <w:delText>\end{equation}</w:delText>
        </w:r>
      </w:del>
    </w:p>
    <w:p w14:paraId="6C868D68" w14:textId="3F328ED6" w:rsidR="1F856F6A" w:rsidRPr="009802F2" w:rsidRDefault="1F856F6A" w:rsidP="3539444E">
      <w:r w:rsidRPr="009802F2">
        <w:t>AIC and BIC scores are calculated for each effort rate model.</w:t>
      </w:r>
    </w:p>
    <w:p w14:paraId="1A095EF2" w14:textId="13F565C1" w:rsidR="007B367D" w:rsidRPr="009802F2" w:rsidRDefault="00AB02E8">
      <w:pPr>
        <w:pStyle w:val="Heading3"/>
        <w:pPrChange w:id="3781" w:author="Garrick W Bruening" w:date="2020-07-27T23:34:00Z">
          <w:pPr/>
        </w:pPrChange>
      </w:pPr>
      <w:ins w:id="3782" w:author="Garrick W Bruening" w:date="2020-07-27T20:22:00Z">
        <w:r w:rsidRPr="009802F2">
          <w:t>Predicting preferred movement duration</w:t>
        </w:r>
      </w:ins>
      <w:del w:id="3783" w:author="Garrick W Bruening" w:date="2020-07-27T20:22:00Z">
        <w:r w:rsidR="35EE26F2" w:rsidRPr="009802F2">
          <w:delText>\subsection{Prediction Preferred Duration}</w:delText>
        </w:r>
      </w:del>
    </w:p>
    <w:p w14:paraId="1B3925C9" w14:textId="7AD24EE9" w:rsidR="007B367D" w:rsidRPr="009802F2" w:rsidRDefault="35EE26F2" w:rsidP="007B367D">
      <w:r w:rsidRPr="009802F2">
        <w:t xml:space="preserve">To predict the </w:t>
      </w:r>
      <w:ins w:id="3784" w:author="Garrick W Bruening" w:date="2020-07-25T11:04:00Z">
        <w:r w:rsidR="00634D05" w:rsidRPr="009802F2">
          <w:t xml:space="preserve">average </w:t>
        </w:r>
      </w:ins>
      <w:r w:rsidRPr="009802F2">
        <w:t xml:space="preserve">preferred movement durations we see form experiment </w:t>
      </w:r>
      <w:r w:rsidR="706315AF" w:rsidRPr="009802F2">
        <w:t>2</w:t>
      </w:r>
      <w:del w:id="3785" w:author="Garrick W Bruening" w:date="2020-07-25T11:04:00Z">
        <w:r w:rsidR="706315AF" w:rsidRPr="009802F2" w:rsidDel="00634D05">
          <w:delText>a</w:delText>
        </w:r>
      </w:del>
      <w:r w:rsidR="706315AF" w:rsidRPr="009802F2">
        <w:t xml:space="preserve">, </w:t>
      </w:r>
      <w:r w:rsidRPr="009802F2">
        <w:t xml:space="preserve">we created multiple potential models that </w:t>
      </w:r>
      <w:commentRangeStart w:id="3786"/>
      <w:del w:id="3787" w:author="Garrick W Bruening" w:date="2020-07-27T19:20:00Z">
        <w:r w:rsidRPr="009802F2">
          <w:delText xml:space="preserve">when either maximized or minimized </w:delText>
        </w:r>
        <w:commentRangeEnd w:id="3786"/>
        <w:r w:rsidR="00DD2AE1" w:rsidRPr="009802F2">
          <w:rPr>
            <w:rStyle w:val="CommentReference"/>
          </w:rPr>
          <w:commentReference w:id="3786"/>
        </w:r>
        <w:r w:rsidRPr="009802F2">
          <w:delText>should</w:delText>
        </w:r>
      </w:del>
      <w:ins w:id="3788" w:author="Garrick W Bruening" w:date="2020-07-27T19:20:00Z">
        <w:r w:rsidR="00333338" w:rsidRPr="009802F2">
          <w:t>should</w:t>
        </w:r>
      </w:ins>
      <w:r w:rsidRPr="009802F2">
        <w:t xml:space="preserve"> predict movement duration. We have two main models in this paper</w:t>
      </w:r>
      <w:commentRangeStart w:id="3789"/>
      <w:commentRangeStart w:id="3790"/>
      <w:r w:rsidRPr="009802F2">
        <w:t>, metabolic cost</w:t>
      </w:r>
      <w:ins w:id="3791" w:author="Garrick W Bruening" w:date="2020-07-27T20:48:00Z">
        <w:r w:rsidRPr="009802F2">
          <w:t xml:space="preserve"> </w:t>
        </w:r>
        <w:r w:rsidR="00E2559A" w:rsidRPr="009802F2">
          <w:t xml:space="preserve">(Eq. </w:t>
        </w:r>
        <w:r w:rsidR="00E2559A" w:rsidRPr="009802F2">
          <w:fldChar w:fldCharType="begin"/>
        </w:r>
        <w:r w:rsidR="00E2559A" w:rsidRPr="009802F2">
          <w:instrText xml:space="preserve"> REF _Ref46587144 \h </w:instrText>
        </w:r>
      </w:ins>
      <w:r w:rsidR="00E2559A" w:rsidRPr="009802F2">
        <w:rPr>
          <w:rPrChange w:id="3792" w:author="Garrick W Bruening" w:date="2020-07-27T20:49:00Z">
            <w:rPr>
              <w:i/>
              <w:iCs/>
            </w:rPr>
          </w:rPrChange>
        </w:rPr>
        <w:instrText xml:space="preserve"> \* MERGEFORMAT </w:instrText>
      </w:r>
      <w:r w:rsidR="00E2559A" w:rsidRPr="009802F2">
        <w:fldChar w:fldCharType="separate"/>
      </w:r>
      <w:r w:rsidR="005B369E" w:rsidRPr="009802F2">
        <w:rPr>
          <w:noProof/>
          <w:rPrChange w:id="3793" w:author="Garrick W Bruening" w:date="2020-07-27T23:34:00Z">
            <w:rPr>
              <w:i/>
              <w:iCs/>
              <w:sz w:val="24"/>
              <w:szCs w:val="24"/>
            </w:rPr>
          </w:rPrChange>
        </w:rPr>
        <w:t>(</w:t>
      </w:r>
      <w:r w:rsidR="005B369E" w:rsidRPr="009802F2">
        <w:rPr>
          <w:noProof/>
        </w:rPr>
        <w:t>15</w:t>
      </w:r>
      <w:r w:rsidR="005B369E" w:rsidRPr="009802F2">
        <w:rPr>
          <w:rPrChange w:id="3794" w:author="Garrick W Bruening" w:date="2020-07-27T23:34:00Z">
            <w:rPr>
              <w:i/>
              <w:iCs/>
              <w:sz w:val="24"/>
              <w:szCs w:val="24"/>
            </w:rPr>
          </w:rPrChange>
        </w:rPr>
        <w:t>)</w:t>
      </w:r>
      <w:ins w:id="3795" w:author="Garrick W Bruening" w:date="2020-07-27T20:48:00Z">
        <w:r w:rsidR="00E2559A" w:rsidRPr="009802F2">
          <w:fldChar w:fldCharType="end"/>
        </w:r>
        <w:r w:rsidR="00E2559A" w:rsidRPr="009802F2">
          <w:t>)</w:t>
        </w:r>
      </w:ins>
      <w:r w:rsidRPr="009802F2">
        <w:t xml:space="preserve"> and </w:t>
      </w:r>
      <w:r w:rsidR="7DDE7EBF" w:rsidRPr="009802F2">
        <w:t>u</w:t>
      </w:r>
      <w:r w:rsidRPr="009802F2">
        <w:t>tility</w:t>
      </w:r>
      <w:commentRangeEnd w:id="3789"/>
      <w:ins w:id="3796" w:author="Garrick W Bruening" w:date="2020-07-27T20:48:00Z">
        <w:r w:rsidR="00E2559A" w:rsidRPr="009802F2">
          <w:t xml:space="preserve"> (Eq. </w:t>
        </w:r>
      </w:ins>
      <w:r w:rsidR="008655FE" w:rsidRPr="009802F2">
        <w:rPr>
          <w:rStyle w:val="CommentReference"/>
        </w:rPr>
        <w:commentReference w:id="3789"/>
      </w:r>
      <w:commentRangeEnd w:id="3790"/>
      <w:ins w:id="3797" w:author="Garrick W Bruening" w:date="2020-07-27T20:49:00Z">
        <w:r w:rsidR="00E2559A" w:rsidRPr="009802F2">
          <w:fldChar w:fldCharType="begin"/>
        </w:r>
        <w:r w:rsidR="00E2559A" w:rsidRPr="009802F2">
          <w:instrText xml:space="preserve"> REF _Ref46587146 \h </w:instrText>
        </w:r>
      </w:ins>
      <w:r w:rsidR="00E2559A" w:rsidRPr="009802F2">
        <w:rPr>
          <w:rPrChange w:id="3798" w:author="Garrick W Bruening" w:date="2020-07-27T20:49:00Z">
            <w:rPr>
              <w:i/>
              <w:iCs/>
            </w:rPr>
          </w:rPrChange>
        </w:rPr>
        <w:instrText xml:space="preserve"> \* MERGEFORMAT </w:instrText>
      </w:r>
      <w:r w:rsidR="00E2559A" w:rsidRPr="009802F2">
        <w:fldChar w:fldCharType="separate"/>
      </w:r>
      <w:r w:rsidR="005B369E" w:rsidRPr="009802F2">
        <w:rPr>
          <w:noProof/>
          <w:rPrChange w:id="3799" w:author="Garrick W Bruening" w:date="2020-07-27T23:34:00Z">
            <w:rPr>
              <w:i/>
              <w:iCs/>
              <w:sz w:val="24"/>
              <w:szCs w:val="24"/>
            </w:rPr>
          </w:rPrChange>
        </w:rPr>
        <w:t>(</w:t>
      </w:r>
      <w:r w:rsidR="005B369E" w:rsidRPr="009802F2">
        <w:rPr>
          <w:noProof/>
          <w:sz w:val="24"/>
          <w:szCs w:val="24"/>
        </w:rPr>
        <w:t>19</w:t>
      </w:r>
      <w:r w:rsidR="005B369E" w:rsidRPr="009802F2">
        <w:rPr>
          <w:rPrChange w:id="3800" w:author="Garrick W Bruening" w:date="2020-07-27T23:34:00Z">
            <w:rPr>
              <w:i/>
              <w:iCs/>
              <w:sz w:val="24"/>
              <w:szCs w:val="24"/>
            </w:rPr>
          </w:rPrChange>
        </w:rPr>
        <w:t>)</w:t>
      </w:r>
      <w:ins w:id="3801" w:author="Garrick W Bruening" w:date="2020-07-27T20:49:00Z">
        <w:r w:rsidR="00E2559A" w:rsidRPr="009802F2">
          <w:fldChar w:fldCharType="end"/>
        </w:r>
        <w:r w:rsidR="00E2559A" w:rsidRPr="009802F2">
          <w:t>)</w:t>
        </w:r>
      </w:ins>
      <w:r w:rsidR="00D67F71" w:rsidRPr="009802F2">
        <w:rPr>
          <w:rStyle w:val="CommentReference"/>
        </w:rPr>
        <w:commentReference w:id="3790"/>
      </w:r>
      <w:r w:rsidRPr="009802F2">
        <w:t>. Metabolic cost</w:t>
      </w:r>
      <w:r w:rsidR="5A715DF2" w:rsidRPr="009802F2">
        <w:t xml:space="preserve"> and effort</w:t>
      </w:r>
      <w:r w:rsidRPr="009802F2">
        <w:t xml:space="preserve"> </w:t>
      </w:r>
      <w:commentRangeStart w:id="3802"/>
      <w:commentRangeStart w:id="3803"/>
      <w:commentRangeEnd w:id="3802"/>
      <w:r w:rsidR="002F3446" w:rsidRPr="009802F2">
        <w:rPr>
          <w:rStyle w:val="CommentReference"/>
        </w:rPr>
        <w:commentReference w:id="3802"/>
      </w:r>
      <w:commentRangeEnd w:id="3803"/>
      <w:ins w:id="3804" w:author="Garrick W Bruening" w:date="2020-07-27T19:24:00Z">
        <w:r w:rsidR="00A207F9" w:rsidRPr="009802F2">
          <w:t xml:space="preserve">cost </w:t>
        </w:r>
      </w:ins>
      <w:r w:rsidR="00C10663" w:rsidRPr="009802F2">
        <w:rPr>
          <w:rStyle w:val="CommentReference"/>
        </w:rPr>
        <w:commentReference w:id="3803"/>
      </w:r>
      <w:r w:rsidR="1FF97B32" w:rsidRPr="009802F2">
        <w:t xml:space="preserve">are </w:t>
      </w:r>
      <w:del w:id="3805" w:author="Garrick W Bruening" w:date="2020-07-27T19:27:00Z">
        <w:r w:rsidRPr="009802F2">
          <w:delText xml:space="preserve">determined </w:delText>
        </w:r>
      </w:del>
      <w:ins w:id="3806" w:author="Garrick W Bruening" w:date="2020-07-27T19:27:00Z">
        <w:r w:rsidR="0082456E" w:rsidRPr="009802F2">
          <w:t xml:space="preserve">computed by multiplying the previous effort rate models </w:t>
        </w:r>
      </w:ins>
      <w:ins w:id="3807" w:author="Garrick W Bruening" w:date="2020-07-28T23:19:00Z">
        <w:r w:rsidR="00E41D3E" w:rsidRPr="009802F2">
          <w:t xml:space="preserve">(Eq. </w:t>
        </w:r>
      </w:ins>
      <w:ins w:id="3808" w:author="Garrick W Bruening" w:date="2020-07-28T23:20:00Z">
        <w:r w:rsidR="00E41D3E" w:rsidRPr="009802F2">
          <w:fldChar w:fldCharType="begin"/>
        </w:r>
        <w:r w:rsidR="00E41D3E" w:rsidRPr="009802F2">
          <w:instrText xml:space="preserve"> REF _Ref46772775 \h </w:instrText>
        </w:r>
      </w:ins>
      <w:r w:rsidR="00E41D3E" w:rsidRPr="009802F2">
        <w:rPr>
          <w:rPrChange w:id="3809" w:author="Garrick W Bruening" w:date="2020-07-28T23:20:00Z">
            <w:rPr>
              <w:i/>
              <w:iCs/>
            </w:rPr>
          </w:rPrChange>
        </w:rPr>
        <w:instrText xml:space="preserve"> \* MERGEFORMAT </w:instrText>
      </w:r>
      <w:r w:rsidR="00E41D3E" w:rsidRPr="009802F2">
        <w:rPr>
          <w:rPrChange w:id="3810" w:author="Garrick W Bruening" w:date="2020-07-28T23:20:00Z">
            <w:rPr/>
          </w:rPrChange>
        </w:rPr>
        <w:fldChar w:fldCharType="separate"/>
      </w:r>
      <w:r w:rsidR="005B369E" w:rsidRPr="009802F2">
        <w:rPr>
          <w:noProof/>
          <w:rPrChange w:id="3811" w:author="Garrick W Bruening" w:date="2020-07-27T23:34:00Z">
            <w:rPr>
              <w:i/>
              <w:iCs/>
              <w:sz w:val="24"/>
              <w:szCs w:val="24"/>
            </w:rPr>
          </w:rPrChange>
        </w:rPr>
        <w:t>(</w:t>
      </w:r>
      <w:r w:rsidR="005B369E" w:rsidRPr="009802F2">
        <w:t>12</w:t>
      </w:r>
      <w:r w:rsidR="005B369E" w:rsidRPr="009802F2">
        <w:rPr>
          <w:rPrChange w:id="3812" w:author="Garrick W Bruening" w:date="2020-07-27T23:34:00Z">
            <w:rPr>
              <w:i/>
              <w:iCs/>
              <w:sz w:val="24"/>
              <w:szCs w:val="24"/>
            </w:rPr>
          </w:rPrChange>
        </w:rPr>
        <w:t>)</w:t>
      </w:r>
      <w:ins w:id="3813" w:author="Garrick W Bruening" w:date="2020-07-28T23:20:00Z">
        <w:r w:rsidR="00E41D3E" w:rsidRPr="009802F2">
          <w:fldChar w:fldCharType="end"/>
        </w:r>
      </w:ins>
      <w:ins w:id="3814" w:author="Garrick W Bruening" w:date="2020-07-28T23:19:00Z">
        <w:r w:rsidR="00E41D3E" w:rsidRPr="009802F2">
          <w:t xml:space="preserve">, Eq. </w:t>
        </w:r>
      </w:ins>
      <w:ins w:id="3815" w:author="Garrick W Bruening" w:date="2020-07-28T23:20:00Z">
        <w:r w:rsidR="00E41D3E" w:rsidRPr="009802F2">
          <w:fldChar w:fldCharType="begin"/>
        </w:r>
        <w:r w:rsidR="00E41D3E" w:rsidRPr="009802F2">
          <w:instrText xml:space="preserve"> REF _Ref46773637 \h </w:instrText>
        </w:r>
      </w:ins>
      <w:r w:rsidR="00E41D3E" w:rsidRPr="009802F2">
        <w:rPr>
          <w:rPrChange w:id="3816" w:author="Garrick W Bruening" w:date="2020-07-28T23:20:00Z">
            <w:rPr>
              <w:i/>
              <w:iCs/>
            </w:rPr>
          </w:rPrChange>
        </w:rPr>
        <w:instrText xml:space="preserve"> \* MERGEFORMAT </w:instrText>
      </w:r>
      <w:r w:rsidR="00E41D3E" w:rsidRPr="009802F2">
        <w:rPr>
          <w:rPrChange w:id="3817" w:author="Garrick W Bruening" w:date="2020-07-28T23:20:00Z">
            <w:rPr/>
          </w:rPrChange>
        </w:rPr>
        <w:fldChar w:fldCharType="separate"/>
      </w:r>
      <w:r w:rsidR="005B369E" w:rsidRPr="009802F2">
        <w:rPr>
          <w:noProof/>
          <w:rPrChange w:id="3818" w:author="Garrick W Bruening" w:date="2020-07-27T23:34:00Z">
            <w:rPr>
              <w:i/>
              <w:iCs/>
              <w:sz w:val="24"/>
              <w:szCs w:val="24"/>
            </w:rPr>
          </w:rPrChange>
        </w:rPr>
        <w:t>(</w:t>
      </w:r>
      <w:r w:rsidR="005B369E" w:rsidRPr="009802F2">
        <w:t>13</w:t>
      </w:r>
      <w:r w:rsidR="005B369E" w:rsidRPr="009802F2">
        <w:rPr>
          <w:rPrChange w:id="3819" w:author="Garrick W Bruening" w:date="2020-07-27T23:34:00Z">
            <w:rPr>
              <w:i/>
              <w:iCs/>
              <w:sz w:val="24"/>
              <w:szCs w:val="24"/>
            </w:rPr>
          </w:rPrChange>
        </w:rPr>
        <w:t>)</w:t>
      </w:r>
      <w:ins w:id="3820" w:author="Garrick W Bruening" w:date="2020-07-28T23:20:00Z">
        <w:r w:rsidR="00E41D3E" w:rsidRPr="009802F2">
          <w:fldChar w:fldCharType="end"/>
        </w:r>
      </w:ins>
      <w:ins w:id="3821" w:author="Garrick W Bruening" w:date="2020-07-28T23:19:00Z">
        <w:r w:rsidR="00E41D3E" w:rsidRPr="009802F2">
          <w:t>,</w:t>
        </w:r>
      </w:ins>
      <w:ins w:id="3822" w:author="Garrick W Bruening" w:date="2020-07-28T23:20:00Z">
        <w:r w:rsidR="00E41D3E" w:rsidRPr="009802F2">
          <w:t xml:space="preserve"> </w:t>
        </w:r>
      </w:ins>
      <w:ins w:id="3823" w:author="Garrick W Bruening" w:date="2020-07-28T23:19:00Z">
        <w:r w:rsidR="00E41D3E" w:rsidRPr="009802F2">
          <w:t xml:space="preserve">Eq. </w:t>
        </w:r>
      </w:ins>
      <w:ins w:id="3824" w:author="Garrick W Bruening" w:date="2020-07-28T23:20:00Z">
        <w:r w:rsidR="00E41D3E" w:rsidRPr="009802F2">
          <w:fldChar w:fldCharType="begin"/>
        </w:r>
        <w:r w:rsidR="00E41D3E" w:rsidRPr="009802F2">
          <w:instrText xml:space="preserve"> REF _Ref46773649 \h </w:instrText>
        </w:r>
      </w:ins>
      <w:r w:rsidR="00E41D3E" w:rsidRPr="009802F2">
        <w:rPr>
          <w:rPrChange w:id="3825" w:author="Garrick W Bruening" w:date="2020-07-28T23:20:00Z">
            <w:rPr>
              <w:i/>
              <w:iCs/>
            </w:rPr>
          </w:rPrChange>
        </w:rPr>
        <w:instrText xml:space="preserve"> \* MERGEFORMAT </w:instrText>
      </w:r>
      <w:r w:rsidR="00E41D3E" w:rsidRPr="009802F2">
        <w:rPr>
          <w:rPrChange w:id="3826" w:author="Garrick W Bruening" w:date="2020-07-28T23:20:00Z">
            <w:rPr/>
          </w:rPrChange>
        </w:rPr>
        <w:fldChar w:fldCharType="separate"/>
      </w:r>
      <w:r w:rsidR="005B369E" w:rsidRPr="009802F2">
        <w:rPr>
          <w:noProof/>
          <w:rPrChange w:id="3827" w:author="Garrick W Bruening" w:date="2020-07-27T23:34:00Z">
            <w:rPr>
              <w:i/>
              <w:iCs/>
              <w:sz w:val="24"/>
              <w:szCs w:val="24"/>
            </w:rPr>
          </w:rPrChange>
        </w:rPr>
        <w:t>(</w:t>
      </w:r>
      <w:r w:rsidR="005B369E" w:rsidRPr="009802F2">
        <w:t>14</w:t>
      </w:r>
      <w:r w:rsidR="005B369E" w:rsidRPr="009802F2">
        <w:rPr>
          <w:rPrChange w:id="3828" w:author="Garrick W Bruening" w:date="2020-07-27T23:34:00Z">
            <w:rPr>
              <w:i/>
              <w:iCs/>
              <w:sz w:val="24"/>
              <w:szCs w:val="24"/>
            </w:rPr>
          </w:rPrChange>
        </w:rPr>
        <w:t>)</w:t>
      </w:r>
      <w:ins w:id="3829" w:author="Garrick W Bruening" w:date="2020-07-28T23:20:00Z">
        <w:r w:rsidR="00E41D3E" w:rsidRPr="009802F2">
          <w:fldChar w:fldCharType="end"/>
        </w:r>
        <w:r w:rsidR="00E41D3E" w:rsidRPr="009802F2">
          <w:t>)</w:t>
        </w:r>
      </w:ins>
      <w:ins w:id="3830" w:author="Garrick W Bruening" w:date="2020-07-27T19:27:00Z">
        <w:r w:rsidR="0082456E" w:rsidRPr="009802F2">
          <w:t xml:space="preserve"> by time</w:t>
        </w:r>
      </w:ins>
      <w:del w:id="3831" w:author="Garrick W Bruening" w:date="2020-07-27T19:28:00Z">
        <w:r w:rsidRPr="009802F2">
          <w:delText xml:space="preserve">from experiment </w:delText>
        </w:r>
        <w:r w:rsidR="532505FA" w:rsidRPr="009802F2">
          <w:delText>one</w:delText>
        </w:r>
      </w:del>
      <w:r w:rsidRPr="009802F2">
        <w:t xml:space="preserve">, and we assume that subjects attempt to minimize this cost </w:t>
      </w:r>
      <w:r w:rsidR="005821B0" w:rsidRPr="009802F2">
        <w:fldChar w:fldCharType="begin"/>
      </w:r>
      <w:r w:rsidR="00EF525D" w:rsidRPr="009802F2">
        <w:instrText xml:space="preserve"> ADDIN ZOTERO_ITEM CSL_CITATION {"citationID":"EnCsk8l3","properties":{"formattedCitation":"[7], [46]","plainCitation":"[7], [46]","noteIndex":0},"citationItems":[{"id":989,"uris":["http://zotero.org/users/4343224/items/8CYNLCMY"],"uri":["http://zotero.org/users/4343224/items/8CYNLCMY"],"itemData":{"id":989,"type":"article-journal","abstract":"Summary People prefer to move in ways that minimize their energetic cost [1, 2, 3, 4, 5, 6, 7, 8, 9]. For example, people tend to walk at a speed that minimizes energy use per unit distance [5, 6, 7, 8] and, for that speed, they select a step frequency that makes walking less costly [3, 4, 6, 10, 11, 12]. Although aspects of this preference appear to be established over both evolutionary [9, 13, 14, 15] and developmental [16] timescales, it remains unclear whether people can also optimize energetic cost in real time. Here we show that during walking, people readily adapt established motor programs to minimize energy use. To accomplish this, we used robotic exoskeletons to shift people’s energetically optimal step frequency to frequencies higher and lower than normally preferred. In response, we found that subjects adapted their step frequency to converge on the new energetic optima within minutes and in response to relatively small savings in cost (\\textless5%). When transiently perturbed from their new optimal gait, subjects relied on an updated prediction to rapidly re-converge within seconds. Our collective findings indicate that energetic cost is not just an outcome of movement, but also plays a central role in continuously shaping it.","container-title":"Current Biology","DOI":"10.1016/j.cub.2015.08.016","ISSN":"0960-9822","issue":"18","page":"2452–2456","title":"Humans Can Continuously Optimize Energetic Cost during Walking","volume":"25","author":[{"family":"Selinger","given":"Jessica C."},{"family":"O’Connor","given":"Shawn M."},{"family":"Wong","given":"Jeremy D."},{"family":"Donelan","given":"J. Maxwell"}],"issued":{"date-parts":[["2015",9]]}}},{"id":48,"uris":["http://zotero.org/users/4343224/items/QTI5QULW"],"uri":["http://zotero.org/users/4343224/items/QTI5QULW"],"itemData":{"id":48,"type":"article-journal","abstract":"The sensorimotor system is a product of evolution, development, learning, adaptation – processes that work on different time scales to improve behavioral performance. Consequenly, many theories of motor function are based on the notion of optimal performance: they quantify the task goals, and apply the sophisticated tools of optimal control theory to obtain detailed behavioral predictions. The resulting models, although not without limitations, has explained a wider range of empirical phenomena than any other class of models. Traditional emphasis has been on optimizing average trajectories while ignoring sensory feedback. Recent work has redefined optimality on the level of feedback control laws, and focused on the mechanisms that generate behavior online. This has made it possible to fit a number of previously unrelated concepts and observations into what may become a unified theoretical framework for interpreting motor function. At the heart of the framework is the relationship between high-level goals, and the realtime sensorimotor control strategies most suitable for accomplishing those goals.","container-title":"Nature neuroscience","DOI":"10.1038/nn1309","ISSN":"1097-6256","issue":"9","note":"PMID: 15332089\nPMCID: PMC1488877","page":"907–915","title":"Optimality principles in sensorimotor control","volume":"7","author":[{"family":"Todorov","given":"Emanuel"}],"issued":{"date-parts":[["2004",9]]}}}],"schema":"https://github.com/citation-style-language/schema/raw/master/csl-citation.json"} </w:instrText>
      </w:r>
      <w:r w:rsidR="005821B0" w:rsidRPr="009802F2">
        <w:fldChar w:fldCharType="separate"/>
      </w:r>
      <w:r w:rsidR="00EF525D" w:rsidRPr="009802F2">
        <w:rPr>
          <w:rFonts w:ascii="Calibri" w:hAnsi="Calibri" w:cs="Calibri"/>
        </w:rPr>
        <w:t>[7], [46]</w:t>
      </w:r>
      <w:r w:rsidR="005821B0" w:rsidRPr="009802F2">
        <w:fldChar w:fldCharType="end"/>
      </w:r>
      <w:del w:id="3832" w:author="Garrick" w:date="2020-10-02T15:08:00Z">
        <w:r w:rsidRPr="009802F2" w:rsidDel="0065075F">
          <w:delText>\cite{selinger_humans_2015,todorov_optimality_2004}</w:delText>
        </w:r>
      </w:del>
      <w:r w:rsidRPr="009802F2">
        <w:t>. Utility is determined by summing the rewards and efforts within a movement and temporally discounting both. Utility is then maximized to produce the preferred movement duration</w:t>
      </w:r>
      <w:ins w:id="3833" w:author="Garrick" w:date="2020-10-02T15:08:00Z">
        <w:r w:rsidR="0065075F" w:rsidRPr="009802F2">
          <w:t xml:space="preserve"> </w:t>
        </w:r>
      </w:ins>
      <w:r w:rsidR="0065075F" w:rsidRPr="009802F2">
        <w:fldChar w:fldCharType="begin"/>
      </w:r>
      <w:r w:rsidR="00EF525D" w:rsidRPr="009802F2">
        <w:instrText xml:space="preserve"> ADDIN ZOTERO_ITEM CSL_CITATION {"citationID":"cnszQU5F","properties":{"formattedCitation":"[1]","plainCitation":"[1]","noteIndex":0},"citationItems":[{"id":811,"uris":["http://zotero.org/users/4343224/items/3UEEVG5R"],"uri":["http://zotero.org/users/4343224/items/3UEEVG5R"],"itemData":{"id":811,"type":"article-journal","abstract":"Given two rewarding stimuli, animals tend to choose the more rewarding (or less effortful) option. However, they also move faster toward that stimulus [ 1–5 ]. This suggests that reward and effort not only affect decision-making, they also influence motor control [ 6, 7 ]. How does the brain compute the effort requirements of a task? Here, we considered data acquired during walking, reaching, flying, or isometric force production. In analyzing the decision-making and motor-control behaviors of various animals, we considered the possibility that the brain may estimate effort objectively, via the metabolic energy consumed to produce the action. We measured the energetic cost of reaching and found that, like walking, it was convex in time, with a global minimum, implying that there existed a movement speed that minimized effort. However, reward made it worthwhile to be energetically inefficient. Using a framework in which utility of an action depended on reward and energetic cost, both discounted in time, we found that it was possible to account for a body of data in which animals were free to choose how to move (reach slow or fast), as well as what to do (walk or fly, produce force F1 or F2). We suggest that some forms of decision-making and motor control may share a common utility in which the brain represents the effort associated with performing an action objectively via its metabolic energy cost and then, like reward, temporally discounts it as a function of movement duration.","container-title":"Current Biology","DOI":"10.1016/j.cub.2016.05.065","ISSN":"0960-9822","issue":"14","language":"English","page":"1929–1934","title":"A Representation of Effort in Decision-Making and Motor Control","volume":"26","author":[{"family":"Shadmehr","given":"Reza"},{"family":"Huang","given":"Helen J."},{"family":"Ahmed","given":"Alaa A."}],"issued":{"date-parts":[["2016",7]]}}}],"schema":"https://github.com/citation-style-language/schema/raw/master/csl-citation.json"} </w:instrText>
      </w:r>
      <w:r w:rsidR="0065075F" w:rsidRPr="009802F2">
        <w:fldChar w:fldCharType="separate"/>
      </w:r>
      <w:r w:rsidR="00EF525D" w:rsidRPr="009802F2">
        <w:rPr>
          <w:rFonts w:ascii="Calibri" w:hAnsi="Calibri" w:cs="Calibri"/>
        </w:rPr>
        <w:t>[1]</w:t>
      </w:r>
      <w:r w:rsidR="0065075F" w:rsidRPr="009802F2">
        <w:fldChar w:fldCharType="end"/>
      </w:r>
      <w:del w:id="3834" w:author="Garrick" w:date="2020-10-02T15:09:00Z">
        <w:r w:rsidRPr="009802F2" w:rsidDel="0065075F">
          <w:delText xml:space="preserve"> \cite{shadmehr_representation_2016}</w:delText>
        </w:r>
      </w:del>
      <w:r w:rsidRPr="009802F2">
        <w:t xml:space="preserve">. </w:t>
      </w:r>
    </w:p>
    <w:p w14:paraId="07C97EBF" w14:textId="14BD3F03" w:rsidR="007B367D" w:rsidRPr="009802F2" w:rsidRDefault="007B367D" w:rsidP="007B367D">
      <w:pPr>
        <w:rPr>
          <w:del w:id="3835" w:author="Garrick W Bruening" w:date="2020-07-27T20:22:00Z"/>
        </w:rPr>
      </w:pPr>
      <w:del w:id="3836" w:author="Garrick W Bruening" w:date="2020-07-27T20:22:00Z">
        <w:r w:rsidRPr="009802F2">
          <w:delText>\subsubsection{</w:delText>
        </w:r>
        <w:r w:rsidR="723A0AFC" w:rsidRPr="009802F2">
          <w:delText xml:space="preserve">Predicting </w:delText>
        </w:r>
        <w:r w:rsidR="47355FEF" w:rsidRPr="009802F2">
          <w:delText>preferred</w:delText>
        </w:r>
        <w:r w:rsidR="723A0AFC" w:rsidRPr="009802F2">
          <w:delText xml:space="preserve"> duration with effort}</w:delText>
        </w:r>
      </w:del>
    </w:p>
    <w:p w14:paraId="2C4FCC21" w14:textId="7120052E" w:rsidR="00AB02E8" w:rsidRPr="009802F2" w:rsidRDefault="00AB02E8" w:rsidP="3539444E">
      <w:pPr>
        <w:rPr>
          <w:ins w:id="3837" w:author="Garrick W Bruening" w:date="2020-07-27T20:22:00Z"/>
          <w:rFonts w:asciiTheme="majorHAnsi" w:eastAsiaTheme="majorEastAsia" w:hAnsiTheme="majorHAnsi" w:cstheme="majorBidi"/>
          <w:color w:val="1F3763" w:themeColor="accent1" w:themeShade="7F"/>
          <w:sz w:val="24"/>
          <w:szCs w:val="24"/>
          <w:rPrChange w:id="3838" w:author="Garrick W Bruening" w:date="2020-07-27T20:22:00Z">
            <w:rPr>
              <w:ins w:id="3839" w:author="Garrick W Bruening" w:date="2020-07-27T20:22:00Z"/>
            </w:rPr>
          </w:rPrChange>
        </w:rPr>
      </w:pPr>
      <w:ins w:id="3840" w:author="Garrick W Bruening" w:date="2020-07-27T20:22:00Z">
        <w:r w:rsidRPr="009802F2">
          <w:rPr>
            <w:rFonts w:asciiTheme="majorHAnsi" w:eastAsiaTheme="majorEastAsia" w:hAnsiTheme="majorHAnsi" w:cstheme="majorBidi"/>
            <w:color w:val="1F3763" w:themeColor="accent1" w:themeShade="7F"/>
            <w:sz w:val="24"/>
            <w:szCs w:val="24"/>
            <w:rPrChange w:id="3841" w:author="Garrick W Bruening" w:date="2020-07-27T20:22:00Z">
              <w:rPr/>
            </w:rPrChange>
          </w:rPr>
          <w:t>Predicting preferred movement duration</w:t>
        </w:r>
        <w:r w:rsidRPr="009802F2">
          <w:rPr>
            <w:rFonts w:asciiTheme="majorHAnsi" w:eastAsiaTheme="majorEastAsia" w:hAnsiTheme="majorHAnsi" w:cstheme="majorBidi"/>
            <w:color w:val="1F3763" w:themeColor="accent1" w:themeShade="7F"/>
            <w:sz w:val="24"/>
            <w:szCs w:val="24"/>
          </w:rPr>
          <w:t xml:space="preserve"> with effort</w:t>
        </w:r>
      </w:ins>
    </w:p>
    <w:p w14:paraId="16C741CA" w14:textId="326176B7" w:rsidR="002E1506" w:rsidRPr="009802F2" w:rsidDel="00712618" w:rsidRDefault="2646D19B" w:rsidP="3539444E">
      <w:pPr>
        <w:rPr>
          <w:del w:id="3842" w:author="Garrick W Bruening" w:date="2020-10-02T13:59:00Z"/>
        </w:rPr>
      </w:pPr>
      <w:commentRangeStart w:id="3843"/>
      <w:r w:rsidRPr="009802F2">
        <w:t>Once a function for effort</w:t>
      </w:r>
      <w:r w:rsidR="6E1303F4" w:rsidRPr="009802F2">
        <w:t xml:space="preserve"> rate</w:t>
      </w:r>
      <w:r w:rsidRPr="009802F2">
        <w:t xml:space="preserve"> is determined we can multiply the function by time to determine the total effort cost of the arm reach (Eq. </w:t>
      </w:r>
      <w:del w:id="3844" w:author="Garrick W Bruening" w:date="2020-07-27T20:22:00Z">
        <w:r w:rsidRPr="009802F2">
          <w:delText>\ref{eq:met_cost_fit</w:delText>
        </w:r>
        <w:r w:rsidRPr="009802F2" w:rsidDel="00AB02E8">
          <w:delText>}</w:delText>
        </w:r>
      </w:del>
      <w:ins w:id="3845" w:author="Garrick W Bruening" w:date="2020-07-27T20:23:00Z">
        <w:r w:rsidR="00AB02E8" w:rsidRPr="009802F2">
          <w:fldChar w:fldCharType="begin"/>
        </w:r>
        <w:r w:rsidR="00AB02E8" w:rsidRPr="009802F2">
          <w:instrText xml:space="preserve"> REF _Ref46587144 \h </w:instrText>
        </w:r>
      </w:ins>
      <w:r w:rsidR="00AB02E8" w:rsidRPr="009802F2">
        <w:rPr>
          <w:rPrChange w:id="3846" w:author="Garrick W Bruening" w:date="2020-07-27T20:23:00Z">
            <w:rPr>
              <w:i/>
              <w:iCs/>
            </w:rPr>
          </w:rPrChange>
        </w:rPr>
        <w:instrText xml:space="preserve"> \* MERGEFORMAT </w:instrText>
      </w:r>
      <w:r w:rsidR="00AB02E8" w:rsidRPr="009802F2">
        <w:fldChar w:fldCharType="separate"/>
      </w:r>
      <w:r w:rsidR="005B369E" w:rsidRPr="009802F2">
        <w:rPr>
          <w:noProof/>
          <w:rPrChange w:id="3847" w:author="Garrick W Bruening" w:date="2020-07-27T23:34:00Z">
            <w:rPr>
              <w:i/>
              <w:iCs/>
              <w:sz w:val="24"/>
              <w:szCs w:val="24"/>
            </w:rPr>
          </w:rPrChange>
        </w:rPr>
        <w:t>(</w:t>
      </w:r>
      <w:r w:rsidR="005B369E" w:rsidRPr="009802F2">
        <w:rPr>
          <w:noProof/>
        </w:rPr>
        <w:t>15</w:t>
      </w:r>
      <w:r w:rsidR="005B369E" w:rsidRPr="009802F2">
        <w:rPr>
          <w:rPrChange w:id="3848" w:author="Garrick W Bruening" w:date="2020-07-27T23:34:00Z">
            <w:rPr>
              <w:i/>
              <w:iCs/>
              <w:sz w:val="24"/>
              <w:szCs w:val="24"/>
            </w:rPr>
          </w:rPrChange>
        </w:rPr>
        <w:t>)</w:t>
      </w:r>
      <w:ins w:id="3849" w:author="Garrick W Bruening" w:date="2020-07-27T20:23:00Z">
        <w:r w:rsidR="00AB02E8" w:rsidRPr="009802F2">
          <w:fldChar w:fldCharType="end"/>
        </w:r>
      </w:ins>
      <w:r w:rsidRPr="009802F2">
        <w:t>). This is then used as an objective function to minimize when determining the movement duration that minimizes effort</w:t>
      </w:r>
      <w:r w:rsidR="3EE86193" w:rsidRPr="009802F2">
        <w:t xml:space="preserve"> cost</w:t>
      </w:r>
      <w:r w:rsidRPr="009802F2">
        <w:t xml:space="preserve">. When using effort </w:t>
      </w:r>
      <w:r w:rsidR="519EC2C7" w:rsidRPr="009802F2">
        <w:t xml:space="preserve">cost </w:t>
      </w:r>
      <w:r w:rsidRPr="009802F2">
        <w:t>to predict preferred movement duration, we assume that subjects would minimize this function and that this would predict movement durations.</w:t>
      </w:r>
      <w:commentRangeEnd w:id="3843"/>
      <w:r w:rsidR="00BB28E6" w:rsidRPr="009802F2">
        <w:rPr>
          <w:rStyle w:val="CommentReference"/>
        </w:rPr>
        <w:commentReference w:id="3843"/>
      </w:r>
    </w:p>
    <w:p w14:paraId="5CAFE664" w14:textId="743BB794" w:rsidR="00CE111B" w:rsidRPr="009802F2" w:rsidRDefault="00CE111B">
      <w:pPr>
        <w:pPrChange w:id="3850" w:author="Garrick W Bruening" w:date="2020-10-02T13:59:00Z">
          <w:pPr>
            <w:pStyle w:val="Caption"/>
            <w:keepNext/>
          </w:pPr>
        </w:pPrChange>
      </w:pP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2E1506" w:rsidRPr="009802F2" w14:paraId="3A35D7CB" w14:textId="77777777" w:rsidTr="003857B1">
        <w:trPr>
          <w:ins w:id="3851" w:author="Garrick W Bruening" w:date="2020-07-25T15:18:00Z"/>
        </w:trPr>
        <w:tc>
          <w:tcPr>
            <w:tcW w:w="500" w:type="pct"/>
          </w:tcPr>
          <w:p w14:paraId="7533A152" w14:textId="77777777" w:rsidR="002E1506" w:rsidRPr="009802F2" w:rsidRDefault="002E1506" w:rsidP="003857B1">
            <w:pPr>
              <w:rPr>
                <w:ins w:id="3852" w:author="Garrick W Bruening" w:date="2020-07-25T15:18:00Z"/>
              </w:rPr>
            </w:pPr>
          </w:p>
        </w:tc>
        <w:tc>
          <w:tcPr>
            <w:tcW w:w="4000" w:type="pct"/>
            <w:vAlign w:val="center"/>
          </w:tcPr>
          <w:p w14:paraId="58C0B6CE" w14:textId="23A943DA" w:rsidR="002E1506" w:rsidRPr="009802F2" w:rsidRDefault="00014117" w:rsidP="003857B1">
            <w:pPr>
              <w:jc w:val="center"/>
              <w:rPr>
                <w:ins w:id="3853" w:author="Garrick W Bruening" w:date="2020-07-25T15:18:00Z"/>
                <w:rFonts w:cstheme="minorHAnsi"/>
              </w:rPr>
            </w:pPr>
            <m:oMathPara>
              <m:oMathParaPr>
                <m:jc m:val="center"/>
              </m:oMathParaPr>
              <m:oMath>
                <m:r>
                  <w:ins w:id="3854" w:author="Garrick W Bruening" w:date="2020-07-25T14:35:00Z">
                    <m:rPr>
                      <m:nor/>
                    </m:rPr>
                    <w:rPr>
                      <w:rFonts w:cstheme="minorHAnsi"/>
                      <w:rPrChange w:id="3855" w:author="Garrick W Bruening" w:date="2020-07-27T20:31:00Z">
                        <w:rPr>
                          <w:rFonts w:ascii="Cambria Math" w:hAnsi="Cambria Math" w:cstheme="minorHAnsi"/>
                          <w:i/>
                        </w:rPr>
                      </w:rPrChange>
                    </w:rPr>
                    <m:t>e=</m:t>
                  </w:ins>
                </m:r>
                <w:proofErr w:type="spellStart"/>
                <m:r>
                  <w:ins w:id="3856" w:author="Garrick W Bruening" w:date="2020-07-27T20:26:00Z">
                    <m:rPr>
                      <m:nor/>
                    </m:rPr>
                    <w:rPr>
                      <w:rFonts w:cstheme="minorHAnsi"/>
                      <w:rPrChange w:id="3857" w:author="Garrick W Bruening" w:date="2020-07-27T20:31:00Z">
                        <w:rPr>
                          <w:rFonts w:ascii="Cambria Math" w:hAnsi="Cambria Math" w:cstheme="minorHAnsi"/>
                          <w:i/>
                        </w:rPr>
                      </w:rPrChange>
                    </w:rPr>
                    <m:t>a</m:t>
                  </w:ins>
                </m:r>
                <m:r>
                  <w:ins w:id="3858" w:author="Garrick W Bruening" w:date="2020-07-25T14:36:00Z">
                    <m:rPr>
                      <m:nor/>
                    </m:rPr>
                    <w:rPr>
                      <w:rFonts w:cstheme="minorHAnsi"/>
                      <w:rPrChange w:id="3859" w:author="Garrick W Bruening" w:date="2020-07-27T20:31:00Z">
                        <w:rPr>
                          <w:rFonts w:ascii="Cambria Math" w:hAnsi="Cambria Math" w:cstheme="minorHAnsi"/>
                          <w:i/>
                        </w:rPr>
                      </w:rPrChange>
                    </w:rPr>
                    <m:t>T</m:t>
                  </w:ins>
                </m:r>
                <w:proofErr w:type="spellEnd"/>
                <m:r>
                  <w:ins w:id="3860" w:author="Garrick W Bruening" w:date="2020-07-25T14:35:00Z">
                    <m:rPr>
                      <m:nor/>
                    </m:rPr>
                    <w:rPr>
                      <w:rFonts w:cstheme="minorHAnsi"/>
                      <w:rPrChange w:id="3861" w:author="Garrick W Bruening" w:date="2020-07-27T20:31:00Z">
                        <w:rPr>
                          <w:rFonts w:ascii="Cambria Math" w:hAnsi="Cambria Math" w:cstheme="minorHAnsi"/>
                          <w:i/>
                        </w:rPr>
                      </w:rPrChange>
                    </w:rPr>
                    <m:t>+</m:t>
                  </w:ins>
                </m:r>
                <m:f>
                  <m:fPr>
                    <m:ctrlPr>
                      <w:ins w:id="3862" w:author="Garrick W Bruening" w:date="2020-07-25T14:35:00Z">
                        <w:rPr>
                          <w:rFonts w:ascii="Cambria Math" w:hAnsi="Cambria Math" w:cstheme="minorHAnsi"/>
                        </w:rPr>
                      </w:ins>
                    </m:ctrlPr>
                  </m:fPr>
                  <m:num>
                    <m:r>
                      <w:ins w:id="3863" w:author="Garrick W Bruening" w:date="2020-07-27T20:26:00Z">
                        <m:rPr>
                          <m:nor/>
                        </m:rPr>
                        <w:rPr>
                          <w:rFonts w:cstheme="minorHAnsi"/>
                          <w:rPrChange w:id="3864" w:author="Garrick W Bruening" w:date="2020-07-27T20:31:00Z">
                            <w:rPr>
                              <w:rFonts w:ascii="Cambria Math" w:hAnsi="Cambria Math" w:cstheme="minorHAnsi"/>
                              <w:i/>
                            </w:rPr>
                          </w:rPrChange>
                        </w:rPr>
                        <m:t>b</m:t>
                      </w:ins>
                    </m:r>
                    <m:sSup>
                      <m:sSupPr>
                        <m:ctrlPr>
                          <w:ins w:id="3865" w:author="Garrick W Bruening" w:date="2020-07-25T14:35:00Z">
                            <w:rPr>
                              <w:rFonts w:ascii="Cambria Math" w:hAnsi="Cambria Math" w:cstheme="minorHAnsi"/>
                            </w:rPr>
                          </w:ins>
                        </m:ctrlPr>
                      </m:sSupPr>
                      <m:e>
                        <m:r>
                          <w:ins w:id="3866" w:author="Garrick W Bruening" w:date="2020-07-25T14:35:00Z">
                            <m:rPr>
                              <m:nor/>
                            </m:rPr>
                            <w:rPr>
                              <w:rFonts w:cstheme="minorHAnsi"/>
                              <w:rPrChange w:id="3867" w:author="Garrick W Bruening" w:date="2020-07-27T20:31:00Z">
                                <w:rPr>
                                  <w:rFonts w:ascii="Cambria Math" w:hAnsi="Cambria Math" w:cstheme="minorHAnsi"/>
                                  <w:i/>
                                </w:rPr>
                              </w:rPrChange>
                            </w:rPr>
                            <m:t>m</m:t>
                          </w:ins>
                        </m:r>
                      </m:e>
                      <m:sup>
                        <w:proofErr w:type="spellStart"/>
                        <m:r>
                          <w:ins w:id="3868" w:author="Garrick W Bruening" w:date="2020-07-27T20:26:00Z">
                            <m:rPr>
                              <m:nor/>
                            </m:rPr>
                            <w:rPr>
                              <w:rFonts w:cstheme="minorHAnsi"/>
                              <w:rPrChange w:id="3869" w:author="Garrick W Bruening" w:date="2020-07-27T20:31:00Z">
                                <w:rPr>
                                  <w:rFonts w:ascii="Cambria Math" w:hAnsi="Cambria Math" w:cstheme="minorHAnsi"/>
                                  <w:i/>
                                </w:rPr>
                              </w:rPrChange>
                            </w:rPr>
                            <m:t>i</m:t>
                          </w:ins>
                        </m:r>
                        <w:proofErr w:type="spellEnd"/>
                      </m:sup>
                    </m:sSup>
                  </m:num>
                  <m:den>
                    <m:sSup>
                      <m:sSupPr>
                        <m:ctrlPr>
                          <w:ins w:id="3870" w:author="Garrick W Bruening" w:date="2020-07-25T14:35:00Z">
                            <w:rPr>
                              <w:rFonts w:ascii="Cambria Math" w:hAnsi="Cambria Math" w:cstheme="minorHAnsi"/>
                            </w:rPr>
                          </w:ins>
                        </m:ctrlPr>
                      </m:sSupPr>
                      <m:e>
                        <m:r>
                          <w:ins w:id="3871" w:author="Garrick W Bruening" w:date="2020-07-25T14:35:00Z">
                            <m:rPr>
                              <m:nor/>
                            </m:rPr>
                            <w:rPr>
                              <w:rFonts w:cstheme="minorHAnsi"/>
                              <w:rPrChange w:id="3872" w:author="Garrick W Bruening" w:date="2020-07-27T20:31:00Z">
                                <w:rPr>
                                  <w:rFonts w:ascii="Cambria Math" w:hAnsi="Cambria Math" w:cstheme="minorHAnsi"/>
                                  <w:i/>
                                </w:rPr>
                              </w:rPrChange>
                            </w:rPr>
                            <m:t>T</m:t>
                          </w:ins>
                        </m:r>
                      </m:e>
                      <m:sup>
                        <m:r>
                          <w:ins w:id="3873" w:author="Garrick W Bruening" w:date="2020-07-27T20:26:00Z">
                            <m:rPr>
                              <m:nor/>
                            </m:rPr>
                            <w:rPr>
                              <w:rFonts w:cstheme="minorHAnsi"/>
                              <w:rPrChange w:id="3874" w:author="Garrick W Bruening" w:date="2020-07-27T20:31:00Z">
                                <w:rPr>
                                  <w:rFonts w:ascii="Cambria Math" w:hAnsi="Cambria Math" w:cstheme="minorHAnsi"/>
                                  <w:i/>
                                </w:rPr>
                              </w:rPrChange>
                            </w:rPr>
                            <m:t>j</m:t>
                          </w:ins>
                        </m:r>
                        <m:r>
                          <w:ins w:id="3875" w:author="Garrick W Bruening" w:date="2020-07-25T14:36:00Z">
                            <m:rPr>
                              <m:nor/>
                            </m:rPr>
                            <w:rPr>
                              <w:rFonts w:cstheme="minorHAnsi"/>
                              <w:rPrChange w:id="3876" w:author="Garrick W Bruening" w:date="2020-07-27T20:31:00Z">
                                <w:rPr>
                                  <w:rFonts w:ascii="Cambria Math" w:hAnsi="Cambria Math" w:cstheme="minorHAnsi"/>
                                  <w:i/>
                                </w:rPr>
                              </w:rPrChange>
                            </w:rPr>
                            <m:t>-1</m:t>
                          </w:ins>
                        </m:r>
                      </m:sup>
                    </m:sSup>
                  </m:den>
                </m:f>
              </m:oMath>
            </m:oMathPara>
          </w:p>
        </w:tc>
        <w:tc>
          <w:tcPr>
            <w:tcW w:w="500" w:type="pct"/>
            <w:vAlign w:val="bottom"/>
          </w:tcPr>
          <w:p w14:paraId="7431EBF4" w14:textId="6D021B2D" w:rsidR="002E1506" w:rsidRPr="009802F2" w:rsidRDefault="00CE111B" w:rsidP="003857B1">
            <w:pPr>
              <w:pStyle w:val="Caption"/>
              <w:keepNext/>
              <w:jc w:val="right"/>
              <w:rPr>
                <w:ins w:id="3877" w:author="Garrick W Bruening" w:date="2020-07-25T15:18:00Z"/>
                <w:i w:val="0"/>
                <w:iCs w:val="0"/>
                <w:sz w:val="22"/>
                <w:szCs w:val="22"/>
                <w:rPrChange w:id="3878" w:author="Garrick W Bruening" w:date="2020-07-27T23:34:00Z">
                  <w:rPr>
                    <w:ins w:id="3879" w:author="Garrick W Bruening" w:date="2020-07-25T15:18:00Z"/>
                    <w:i w:val="0"/>
                    <w:sz w:val="24"/>
                    <w:szCs w:val="24"/>
                  </w:rPr>
                </w:rPrChange>
              </w:rPr>
            </w:pPr>
            <w:bookmarkStart w:id="3880" w:name="_Ref46587144"/>
            <w:r w:rsidRPr="009802F2">
              <w:rPr>
                <w:i w:val="0"/>
                <w:iCs w:val="0"/>
                <w:color w:val="auto"/>
                <w:sz w:val="22"/>
                <w:szCs w:val="22"/>
                <w:rPrChange w:id="3881" w:author="Garrick W Bruening" w:date="2020-07-27T23:34:00Z">
                  <w:rPr>
                    <w:i w:val="0"/>
                    <w:iCs w:val="0"/>
                    <w:color w:val="auto"/>
                    <w:sz w:val="24"/>
                    <w:szCs w:val="24"/>
                  </w:rPr>
                </w:rPrChange>
              </w:rPr>
              <w:t>(</w:t>
            </w:r>
            <w:r w:rsidRPr="009802F2">
              <w:rPr>
                <w:i w:val="0"/>
                <w:iCs w:val="0"/>
                <w:color w:val="auto"/>
                <w:sz w:val="22"/>
                <w:szCs w:val="22"/>
                <w:rPrChange w:id="3882" w:author="Garrick W Bruening" w:date="2020-07-27T23:34:00Z">
                  <w:rPr>
                    <w:i w:val="0"/>
                    <w:iCs w:val="0"/>
                    <w:color w:val="auto"/>
                    <w:sz w:val="24"/>
                    <w:szCs w:val="24"/>
                  </w:rPr>
                </w:rPrChange>
              </w:rPr>
              <w:fldChar w:fldCharType="begin"/>
            </w:r>
            <w:r w:rsidRPr="009802F2">
              <w:rPr>
                <w:i w:val="0"/>
                <w:iCs w:val="0"/>
                <w:color w:val="auto"/>
                <w:sz w:val="22"/>
                <w:szCs w:val="22"/>
                <w:rPrChange w:id="3883" w:author="Garrick W Bruening" w:date="2020-07-27T23:34:00Z">
                  <w:rPr>
                    <w:i w:val="0"/>
                    <w:iCs w:val="0"/>
                    <w:color w:val="auto"/>
                    <w:sz w:val="24"/>
                    <w:szCs w:val="24"/>
                  </w:rPr>
                </w:rPrChange>
              </w:rPr>
              <w:instrText xml:space="preserve"> SEQ Equation \* ARABIC </w:instrText>
            </w:r>
            <w:r w:rsidRPr="009802F2">
              <w:rPr>
                <w:i w:val="0"/>
                <w:iCs w:val="0"/>
                <w:color w:val="auto"/>
                <w:sz w:val="22"/>
                <w:szCs w:val="22"/>
                <w:rPrChange w:id="3884" w:author="Garrick W Bruening" w:date="2020-07-27T23:34:00Z">
                  <w:rPr>
                    <w:i w:val="0"/>
                    <w:iCs w:val="0"/>
                    <w:color w:val="auto"/>
                    <w:sz w:val="24"/>
                    <w:szCs w:val="24"/>
                  </w:rPr>
                </w:rPrChange>
              </w:rPr>
              <w:fldChar w:fldCharType="separate"/>
            </w:r>
            <w:r w:rsidR="005B369E" w:rsidRPr="009802F2">
              <w:rPr>
                <w:i w:val="0"/>
                <w:iCs w:val="0"/>
                <w:noProof/>
                <w:color w:val="auto"/>
                <w:sz w:val="22"/>
                <w:szCs w:val="22"/>
              </w:rPr>
              <w:t>15</w:t>
            </w:r>
            <w:r w:rsidRPr="009802F2">
              <w:rPr>
                <w:i w:val="0"/>
                <w:iCs w:val="0"/>
                <w:color w:val="auto"/>
                <w:sz w:val="22"/>
                <w:szCs w:val="22"/>
                <w:rPrChange w:id="3885" w:author="Garrick W Bruening" w:date="2020-07-27T23:34:00Z">
                  <w:rPr>
                    <w:i w:val="0"/>
                    <w:iCs w:val="0"/>
                    <w:color w:val="auto"/>
                    <w:sz w:val="24"/>
                    <w:szCs w:val="24"/>
                  </w:rPr>
                </w:rPrChange>
              </w:rPr>
              <w:fldChar w:fldCharType="end"/>
            </w:r>
            <w:r w:rsidRPr="009802F2">
              <w:rPr>
                <w:i w:val="0"/>
                <w:iCs w:val="0"/>
                <w:color w:val="auto"/>
                <w:sz w:val="22"/>
                <w:szCs w:val="22"/>
                <w:rPrChange w:id="3886" w:author="Garrick W Bruening" w:date="2020-07-27T23:34:00Z">
                  <w:rPr>
                    <w:i w:val="0"/>
                    <w:iCs w:val="0"/>
                    <w:color w:val="auto"/>
                    <w:sz w:val="24"/>
                    <w:szCs w:val="24"/>
                  </w:rPr>
                </w:rPrChange>
              </w:rPr>
              <w:t>)</w:t>
            </w:r>
            <w:bookmarkEnd w:id="3880"/>
          </w:p>
        </w:tc>
      </w:tr>
    </w:tbl>
    <w:p w14:paraId="00D2D4BB" w14:textId="0D8FAC1C" w:rsidR="007B367D" w:rsidRPr="009802F2" w:rsidDel="00892E4C" w:rsidRDefault="2646D19B" w:rsidP="007B367D">
      <w:pPr>
        <w:rPr>
          <w:del w:id="3887" w:author="Garrick W Bruening" w:date="2020-07-25T14:35:00Z"/>
        </w:rPr>
      </w:pPr>
      <w:del w:id="3888" w:author="Garrick W Bruening" w:date="2020-07-25T14:35:00Z">
        <w:r w:rsidRPr="009802F2" w:rsidDel="00892E4C">
          <w:delText>\begin{equation}</w:delText>
        </w:r>
      </w:del>
    </w:p>
    <w:p w14:paraId="76F6F1BA" w14:textId="3154E46F" w:rsidR="007B367D" w:rsidRPr="009802F2" w:rsidDel="00892E4C" w:rsidRDefault="2646D19B" w:rsidP="3539444E">
      <w:pPr>
        <w:ind w:firstLine="720"/>
        <w:rPr>
          <w:del w:id="3889" w:author="Garrick W Bruening" w:date="2020-07-25T14:35:00Z"/>
        </w:rPr>
      </w:pPr>
      <w:del w:id="3890" w:author="Garrick W Bruening" w:date="2020-07-25T14:35:00Z">
        <w:r w:rsidRPr="009802F2" w:rsidDel="00892E4C">
          <w:delText>\label{eq:met_cost_fit}</w:delText>
        </w:r>
      </w:del>
    </w:p>
    <w:p w14:paraId="5423346C" w14:textId="58C4B196" w:rsidR="007B367D" w:rsidRPr="009802F2" w:rsidDel="00892E4C" w:rsidRDefault="2646D19B" w:rsidP="3539444E">
      <w:pPr>
        <w:ind w:firstLine="720"/>
        <w:rPr>
          <w:del w:id="3891" w:author="Garrick W Bruening" w:date="2020-07-25T14:35:00Z"/>
        </w:rPr>
      </w:pPr>
      <w:del w:id="3892" w:author="Garrick W Bruening" w:date="2020-07-25T14:35:00Z">
        <w:r w:rsidRPr="009802F2" w:rsidDel="00892E4C">
          <w:delText>\text{Effort Cost } (e) = a_1T+\frac{a_2 m^{a_3}}{T^{a_4-1}}</w:delText>
        </w:r>
      </w:del>
    </w:p>
    <w:p w14:paraId="368AD5D5" w14:textId="2CAE551F" w:rsidR="007B367D" w:rsidRPr="009802F2" w:rsidDel="00892E4C" w:rsidRDefault="2646D19B" w:rsidP="007B367D">
      <w:pPr>
        <w:rPr>
          <w:del w:id="3893" w:author="Garrick W Bruening" w:date="2020-07-25T14:35:00Z"/>
        </w:rPr>
      </w:pPr>
      <w:del w:id="3894" w:author="Garrick W Bruening" w:date="2020-07-25T14:35:00Z">
        <w:r w:rsidRPr="009802F2" w:rsidDel="00892E4C">
          <w:delText>\end{equation}</w:delText>
        </w:r>
      </w:del>
    </w:p>
    <w:p w14:paraId="535863E9" w14:textId="77777777" w:rsidR="00892E4C" w:rsidRPr="009802F2" w:rsidRDefault="00892E4C" w:rsidP="00892E4C">
      <w:pPr>
        <w:rPr>
          <w:ins w:id="3895" w:author="Garrick W Bruening" w:date="2020-07-25T14:35:00Z"/>
        </w:rPr>
      </w:pPr>
    </w:p>
    <w:p w14:paraId="7A6B528D" w14:textId="602F230A" w:rsidR="007B367D" w:rsidRPr="009802F2" w:rsidRDefault="00AB02E8">
      <w:pPr>
        <w:rPr>
          <w:del w:id="3896" w:author="Garrick W Bruening" w:date="2020-07-27T20:23:00Z"/>
          <w:rFonts w:asciiTheme="majorHAnsi" w:eastAsiaTheme="majorEastAsia" w:hAnsiTheme="majorHAnsi" w:cstheme="majorBidi"/>
          <w:color w:val="1F3763" w:themeColor="accent1" w:themeShade="7F"/>
          <w:sz w:val="24"/>
          <w:szCs w:val="24"/>
          <w:rPrChange w:id="3897" w:author="Garrick W Bruening" w:date="2020-10-02T13:59:00Z">
            <w:rPr>
              <w:del w:id="3898" w:author="Garrick W Bruening" w:date="2020-07-27T20:23:00Z"/>
            </w:rPr>
          </w:rPrChange>
        </w:rPr>
      </w:pPr>
      <w:ins w:id="3899" w:author="Garrick W Bruening" w:date="2020-07-27T20:23:00Z">
        <w:r w:rsidRPr="009802F2">
          <w:rPr>
            <w:rFonts w:asciiTheme="majorHAnsi" w:eastAsiaTheme="majorEastAsia" w:hAnsiTheme="majorHAnsi" w:cstheme="majorBidi"/>
            <w:color w:val="1F3763" w:themeColor="accent1" w:themeShade="7F"/>
            <w:sz w:val="24"/>
            <w:szCs w:val="24"/>
          </w:rPr>
          <w:t>Predicting preferred movement duration with utility</w:t>
        </w:r>
      </w:ins>
      <w:del w:id="3900" w:author="Garrick W Bruening" w:date="2020-07-27T20:23:00Z">
        <w:r w:rsidR="6071C18E" w:rsidRPr="009802F2">
          <w:delText xml:space="preserve">\subsubsection{Predicting </w:delText>
        </w:r>
      </w:del>
      <w:del w:id="3901" w:author="Garrick W Bruening" w:date="2020-07-25T14:36:00Z">
        <w:r w:rsidR="6071C18E" w:rsidRPr="009802F2" w:rsidDel="00892E4C">
          <w:delText>preffered</w:delText>
        </w:r>
      </w:del>
      <w:del w:id="3902" w:author="Garrick W Bruening" w:date="2020-07-27T20:23:00Z">
        <w:r w:rsidR="6071C18E" w:rsidRPr="009802F2">
          <w:delText xml:space="preserve"> duration with </w:delText>
        </w:r>
        <w:r w:rsidR="007B367D" w:rsidRPr="009802F2">
          <w:delText>Utility</w:delText>
        </w:r>
        <w:r w:rsidR="6071C18E" w:rsidRPr="009802F2">
          <w:delText xml:space="preserve">} </w:delText>
        </w:r>
        <w:r w:rsidR="007B367D" w:rsidRPr="009802F2">
          <w:delText>\label{sec:prob_succ}</w:delText>
        </w:r>
      </w:del>
    </w:p>
    <w:p w14:paraId="61415F10" w14:textId="77777777" w:rsidR="00AB02E8" w:rsidRPr="009802F2" w:rsidRDefault="00AB02E8">
      <w:pPr>
        <w:rPr>
          <w:ins w:id="3903" w:author="Garrick W Bruening" w:date="2020-07-27T20:23:00Z"/>
        </w:rPr>
      </w:pPr>
    </w:p>
    <w:p w14:paraId="026C69F2" w14:textId="3B83352B" w:rsidR="0019375F" w:rsidRPr="009802F2" w:rsidRDefault="007B367D" w:rsidP="00E749CB">
      <w:pPr>
        <w:rPr>
          <w:ins w:id="3904" w:author="Garrick W Bruening" w:date="2020-07-27T19:38:00Z"/>
        </w:rPr>
      </w:pPr>
      <w:r w:rsidRPr="009802F2">
        <w:lastRenderedPageBreak/>
        <w:t xml:space="preserve">We </w:t>
      </w:r>
      <w:r w:rsidR="79F223AD" w:rsidRPr="009802F2">
        <w:t>also</w:t>
      </w:r>
      <w:r w:rsidRPr="009802F2">
        <w:t xml:space="preserve"> use a utility model to predict the preferred movement duration which assumes subjects will maximize the total utility of an arm reach. Utility is determined by the sum of the reward of the movement (</w:t>
      </w:r>
      <m:oMath>
        <m:r>
          <m:rPr>
            <m:sty m:val="p"/>
          </m:rPr>
          <w:rPr>
            <w:rFonts w:ascii="Cambria Math" w:hAnsi="Cambria Math"/>
          </w:rPr>
          <m:t>α</m:t>
        </m:r>
      </m:oMath>
      <w:del w:id="3905" w:author="Garrick W Bruening" w:date="2020-07-27T20:23:00Z">
        <w:r w:rsidRPr="009802F2" w:rsidDel="00AB02E8">
          <w:delText>$\alpha$</w:delText>
        </w:r>
      </w:del>
      <w:r w:rsidRPr="009802F2">
        <w:t>) minus the sum of the effort (</w:t>
      </w:r>
      <m:oMath>
        <m:r>
          <w:ins w:id="3906" w:author="Garrick W Bruening" w:date="2020-07-27T20:24:00Z">
            <m:rPr>
              <m:nor/>
            </m:rPr>
            <w:rPr>
              <w:rFonts w:cstheme="minorHAnsi"/>
              <w:rPrChange w:id="3907" w:author="Garrick W Bruening" w:date="2020-07-27T20:24:00Z">
                <w:rPr>
                  <w:rFonts w:ascii="Cambria Math" w:hAnsi="Cambria Math"/>
                  <w:i/>
                </w:rPr>
              </w:rPrChange>
            </w:rPr>
            <m:t>E</m:t>
          </w:ins>
        </m:r>
      </m:oMath>
      <w:del w:id="3908" w:author="Garrick W Bruening" w:date="2020-07-27T20:24:00Z">
        <w:r w:rsidRPr="009802F2" w:rsidDel="00E749CB">
          <w:delText>$e$</w:delText>
        </w:r>
      </w:del>
      <w:r w:rsidRPr="009802F2">
        <w:t xml:space="preserve">), both </w:t>
      </w:r>
      <w:del w:id="3909" w:author="Garrick W Bruening" w:date="2020-07-27T20:24:00Z">
        <w:r w:rsidRPr="009802F2" w:rsidDel="00E749CB">
          <w:delText xml:space="preserve">discounted </w:delText>
        </w:r>
      </w:del>
      <w:ins w:id="3910" w:author="Garrick W Bruening" w:date="2020-07-27T20:24:00Z">
        <w:r w:rsidR="00E749CB" w:rsidRPr="009802F2">
          <w:t xml:space="preserve">discounted </w:t>
        </w:r>
      </w:ins>
      <w:r w:rsidRPr="009802F2">
        <w:t>by time</w:t>
      </w:r>
      <w:ins w:id="3911" w:author="Garrick W Bruening" w:date="2020-07-27T19:32:00Z">
        <w:r w:rsidR="00545BA0" w:rsidRPr="009802F2">
          <w:t xml:space="preserve"> </w:t>
        </w:r>
      </w:ins>
      <w:ins w:id="3912" w:author="Garrick W Bruening" w:date="2020-07-27T20:24:00Z">
        <w:r w:rsidR="00E749CB" w:rsidRPr="009802F2">
          <w:t>(</w:t>
        </w:r>
      </w:ins>
      <m:oMath>
        <m:r>
          <w:ins w:id="3913" w:author="Garrick W Bruening" w:date="2020-07-27T20:24:00Z">
            <m:rPr>
              <m:nor/>
            </m:rPr>
            <w:rPr>
              <w:rFonts w:cstheme="minorHAnsi"/>
              <w:rPrChange w:id="3914" w:author="Garrick W Bruening" w:date="2020-07-27T20:24:00Z">
                <w:rPr>
                  <w:rFonts w:ascii="Cambria Math" w:hAnsi="Cambria Math"/>
                  <w:i/>
                </w:rPr>
              </w:rPrChange>
            </w:rPr>
            <m:t>T</m:t>
          </w:ins>
        </m:r>
      </m:oMath>
      <w:ins w:id="3915" w:author="Garrick W Bruening" w:date="2020-07-27T20:24:00Z">
        <w:r w:rsidR="00E749CB" w:rsidRPr="009802F2">
          <w:t>)</w:t>
        </w:r>
      </w:ins>
      <w:ins w:id="3916" w:author="Garrick W Bruening" w:date="2020-07-27T19:46:00Z">
        <w:r w:rsidR="00273483" w:rsidRPr="009802F2">
          <w:t xml:space="preserve"> and is shown in Eq. </w:t>
        </w:r>
        <w:r w:rsidR="00273483" w:rsidRPr="009802F2">
          <w:fldChar w:fldCharType="begin"/>
        </w:r>
        <w:r w:rsidR="00273483" w:rsidRPr="009802F2">
          <w:instrText xml:space="preserve"> REF _Ref46771633 \h </w:instrText>
        </w:r>
      </w:ins>
      <w:r w:rsidR="009802F2" w:rsidRPr="009802F2">
        <w:instrText xml:space="preserve"> \* MERGEFORMAT </w:instrText>
      </w:r>
      <w:r w:rsidR="00273483" w:rsidRPr="009802F2">
        <w:fldChar w:fldCharType="separate"/>
      </w:r>
      <w:ins w:id="3917" w:author="Garrick W Bruening" w:date="2020-07-27T19:39:00Z">
        <w:r w:rsidR="005B369E" w:rsidRPr="009802F2">
          <w:t>(</w:t>
        </w:r>
      </w:ins>
      <w:r w:rsidR="005B369E" w:rsidRPr="009802F2">
        <w:rPr>
          <w:noProof/>
        </w:rPr>
        <w:t>16</w:t>
      </w:r>
      <w:ins w:id="3918" w:author="Garrick W Bruening" w:date="2020-07-27T19:39:00Z">
        <w:r w:rsidR="005B369E" w:rsidRPr="009802F2">
          <w:t>)</w:t>
        </w:r>
      </w:ins>
      <w:ins w:id="3919" w:author="Garrick W Bruening" w:date="2020-07-27T19:46:00Z">
        <w:r w:rsidR="00273483" w:rsidRPr="009802F2">
          <w:fldChar w:fldCharType="end"/>
        </w:r>
      </w:ins>
      <w:r w:rsidRPr="009802F2">
        <w:t xml:space="preserve">. </w:t>
      </w: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920" w:author="Garrick W Bruening" w:date="2020-07-27T19:39:00Z">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935"/>
        <w:gridCol w:w="7480"/>
        <w:gridCol w:w="935"/>
        <w:tblGridChange w:id="3921">
          <w:tblGrid>
            <w:gridCol w:w="935"/>
            <w:gridCol w:w="7480"/>
            <w:gridCol w:w="935"/>
          </w:tblGrid>
        </w:tblGridChange>
      </w:tblGrid>
      <w:tr w:rsidR="00F770DA" w:rsidRPr="009802F2" w14:paraId="55323807" w14:textId="77777777" w:rsidTr="00F770DA">
        <w:trPr>
          <w:ins w:id="3922" w:author="Garrick W Bruening" w:date="2020-07-27T19:38:00Z"/>
        </w:trPr>
        <w:tc>
          <w:tcPr>
            <w:tcW w:w="500" w:type="pct"/>
            <w:tcPrChange w:id="3923" w:author="Garrick W Bruening" w:date="2020-07-27T19:39:00Z">
              <w:tcPr>
                <w:tcW w:w="500" w:type="pct"/>
              </w:tcPr>
            </w:tcPrChange>
          </w:tcPr>
          <w:p w14:paraId="2F6214F0" w14:textId="77777777" w:rsidR="00F770DA" w:rsidRPr="009802F2" w:rsidRDefault="00F770DA" w:rsidP="002B76E7">
            <w:pPr>
              <w:rPr>
                <w:ins w:id="3924" w:author="Garrick W Bruening" w:date="2020-07-27T19:38:00Z"/>
              </w:rPr>
            </w:pPr>
          </w:p>
        </w:tc>
        <w:tc>
          <w:tcPr>
            <w:tcW w:w="4000" w:type="pct"/>
            <w:vAlign w:val="center"/>
            <w:tcPrChange w:id="3925" w:author="Garrick W Bruening" w:date="2020-07-27T19:39:00Z">
              <w:tcPr>
                <w:tcW w:w="4000" w:type="pct"/>
                <w:vAlign w:val="center"/>
              </w:tcPr>
            </w:tcPrChange>
          </w:tcPr>
          <w:p w14:paraId="60CA195F" w14:textId="5F49FABC" w:rsidR="00F770DA" w:rsidRPr="009802F2" w:rsidRDefault="00014117" w:rsidP="002B76E7">
            <w:pPr>
              <w:jc w:val="center"/>
              <w:rPr>
                <w:ins w:id="3926" w:author="Garrick W Bruening" w:date="2020-07-27T19:38:00Z"/>
                <w:rFonts w:cstheme="minorHAnsi"/>
              </w:rPr>
            </w:pPr>
            <m:oMathPara>
              <m:oMathParaPr>
                <m:jc m:val="center"/>
              </m:oMathParaPr>
              <m:oMath>
                <m:r>
                  <w:ins w:id="3927" w:author="Garrick W Bruening" w:date="2020-07-27T19:38:00Z">
                    <m:rPr>
                      <m:nor/>
                    </m:rPr>
                    <w:rPr>
                      <w:rFonts w:eastAsiaTheme="minorEastAsia" w:cstheme="minorHAnsi"/>
                    </w:rPr>
                    <m:t>J=</m:t>
                  </w:ins>
                </m:r>
                <m:f>
                  <m:fPr>
                    <m:ctrlPr>
                      <w:ins w:id="3928" w:author="Garrick W Bruening" w:date="2020-07-27T19:38:00Z">
                        <w:rPr>
                          <w:rFonts w:ascii="Cambria Math" w:eastAsiaTheme="minorEastAsia" w:hAnsi="Cambria Math" w:cstheme="minorHAnsi"/>
                        </w:rPr>
                      </w:ins>
                    </m:ctrlPr>
                  </m:fPr>
                  <m:num>
                    <m:r>
                      <w:ins w:id="3929" w:author="Garrick W Bruening" w:date="2020-07-27T19:38:00Z">
                        <m:rPr>
                          <m:nor/>
                        </m:rPr>
                        <w:rPr>
                          <w:rFonts w:eastAsiaTheme="minorEastAsia" w:cstheme="minorHAnsi"/>
                        </w:rPr>
                        <m:t>α- E</m:t>
                      </w:ins>
                    </m:r>
                  </m:num>
                  <m:den>
                    <m:r>
                      <w:ins w:id="3930" w:author="Garrick W Bruening" w:date="2020-07-27T19:38:00Z">
                        <m:rPr>
                          <m:nor/>
                        </m:rPr>
                        <w:rPr>
                          <w:rFonts w:eastAsiaTheme="minorEastAsia" w:cstheme="minorHAnsi"/>
                        </w:rPr>
                        <m:t>T</m:t>
                      </w:ins>
                    </m:r>
                  </m:den>
                </m:f>
              </m:oMath>
            </m:oMathPara>
          </w:p>
        </w:tc>
        <w:tc>
          <w:tcPr>
            <w:tcW w:w="500" w:type="pct"/>
            <w:vAlign w:val="center"/>
            <w:tcPrChange w:id="3931" w:author="Garrick W Bruening" w:date="2020-07-27T19:39:00Z">
              <w:tcPr>
                <w:tcW w:w="500" w:type="pct"/>
                <w:vAlign w:val="bottom"/>
              </w:tcPr>
            </w:tcPrChange>
          </w:tcPr>
          <w:p w14:paraId="443C37B7" w14:textId="51293373" w:rsidR="00F770DA" w:rsidRPr="009802F2" w:rsidRDefault="00F770DA">
            <w:pPr>
              <w:pStyle w:val="Caption"/>
              <w:keepNext/>
              <w:jc w:val="right"/>
              <w:rPr>
                <w:ins w:id="3932" w:author="Garrick W Bruening" w:date="2020-07-27T19:38:00Z"/>
                <w:i w:val="0"/>
                <w:iCs w:val="0"/>
                <w:sz w:val="22"/>
                <w:szCs w:val="22"/>
                <w:rPrChange w:id="3933" w:author="Garrick W Bruening" w:date="2020-07-27T19:39:00Z">
                  <w:rPr>
                    <w:ins w:id="3934" w:author="Garrick W Bruening" w:date="2020-07-27T19:38:00Z"/>
                    <w:i w:val="0"/>
                    <w:sz w:val="24"/>
                    <w:szCs w:val="24"/>
                  </w:rPr>
                </w:rPrChange>
              </w:rPr>
            </w:pPr>
            <w:bookmarkStart w:id="3935" w:name="_Ref46771633"/>
            <w:ins w:id="3936" w:author="Garrick W Bruening" w:date="2020-07-27T19:39:00Z">
              <w:r w:rsidRPr="009802F2">
                <w:rPr>
                  <w:i w:val="0"/>
                  <w:iCs w:val="0"/>
                  <w:color w:val="auto"/>
                  <w:sz w:val="22"/>
                  <w:szCs w:val="22"/>
                  <w:rPrChange w:id="3937" w:author="Garrick W Bruening" w:date="2020-07-27T19:39:00Z">
                    <w:rPr/>
                  </w:rPrChange>
                </w:rPr>
                <w:t>(</w:t>
              </w:r>
            </w:ins>
            <w:ins w:id="3938" w:author="Garrick W Bruening" w:date="2020-07-27T19:38:00Z">
              <w:r w:rsidRPr="009802F2">
                <w:rPr>
                  <w:i w:val="0"/>
                  <w:iCs w:val="0"/>
                  <w:color w:val="auto"/>
                  <w:sz w:val="22"/>
                  <w:szCs w:val="22"/>
                  <w:rPrChange w:id="3939" w:author="Garrick W Bruening" w:date="2020-07-27T19:39:00Z">
                    <w:rPr/>
                  </w:rPrChange>
                </w:rPr>
                <w:fldChar w:fldCharType="begin"/>
              </w:r>
              <w:r w:rsidRPr="009802F2">
                <w:rPr>
                  <w:i w:val="0"/>
                  <w:iCs w:val="0"/>
                  <w:color w:val="auto"/>
                  <w:sz w:val="22"/>
                  <w:szCs w:val="22"/>
                  <w:rPrChange w:id="3940" w:author="Garrick W Bruening" w:date="2020-07-27T19:39:00Z">
                    <w:rPr/>
                  </w:rPrChange>
                </w:rPr>
                <w:instrText xml:space="preserve"> SEQ Equation \* ARABIC </w:instrText>
              </w:r>
              <w:r w:rsidRPr="009802F2">
                <w:rPr>
                  <w:i w:val="0"/>
                  <w:iCs w:val="0"/>
                  <w:color w:val="auto"/>
                  <w:sz w:val="22"/>
                  <w:szCs w:val="22"/>
                  <w:rPrChange w:id="3941" w:author="Garrick W Bruening" w:date="2020-07-27T19:39:00Z">
                    <w:rPr/>
                  </w:rPrChange>
                </w:rPr>
                <w:fldChar w:fldCharType="separate"/>
              </w:r>
            </w:ins>
            <w:r w:rsidR="005B369E" w:rsidRPr="009802F2">
              <w:rPr>
                <w:i w:val="0"/>
                <w:iCs w:val="0"/>
                <w:noProof/>
                <w:color w:val="auto"/>
                <w:sz w:val="22"/>
                <w:szCs w:val="22"/>
              </w:rPr>
              <w:t>16</w:t>
            </w:r>
            <w:ins w:id="3942" w:author="Garrick W Bruening" w:date="2020-07-27T19:38:00Z">
              <w:r w:rsidRPr="009802F2">
                <w:rPr>
                  <w:i w:val="0"/>
                  <w:iCs w:val="0"/>
                  <w:color w:val="auto"/>
                  <w:sz w:val="22"/>
                  <w:szCs w:val="22"/>
                  <w:rPrChange w:id="3943" w:author="Garrick W Bruening" w:date="2020-07-27T19:39:00Z">
                    <w:rPr/>
                  </w:rPrChange>
                </w:rPr>
                <w:fldChar w:fldCharType="end"/>
              </w:r>
            </w:ins>
            <w:ins w:id="3944" w:author="Garrick W Bruening" w:date="2020-07-27T19:39:00Z">
              <w:r w:rsidRPr="009802F2">
                <w:rPr>
                  <w:i w:val="0"/>
                  <w:iCs w:val="0"/>
                  <w:color w:val="auto"/>
                  <w:sz w:val="22"/>
                  <w:szCs w:val="22"/>
                  <w:rPrChange w:id="3945" w:author="Garrick W Bruening" w:date="2020-07-27T19:39:00Z">
                    <w:rPr/>
                  </w:rPrChange>
                </w:rPr>
                <w:t>)</w:t>
              </w:r>
            </w:ins>
            <w:bookmarkEnd w:id="3935"/>
          </w:p>
        </w:tc>
      </w:tr>
    </w:tbl>
    <w:p w14:paraId="19CEF118" w14:textId="77777777" w:rsidR="00F770DA" w:rsidRPr="009802F2" w:rsidRDefault="00F770DA" w:rsidP="007B367D">
      <w:pPr>
        <w:rPr>
          <w:ins w:id="3946" w:author="Garrick W Bruening" w:date="2020-07-27T19:38:00Z"/>
        </w:rPr>
      </w:pPr>
    </w:p>
    <w:p w14:paraId="1F9F4BDF" w14:textId="096E9776" w:rsidR="00BC3F00" w:rsidRPr="009802F2" w:rsidRDefault="007B367D">
      <w:pPr>
        <w:rPr>
          <w:ins w:id="3947" w:author="Garrick W Bruening" w:date="2020-07-27T19:43:00Z"/>
          <w:rPrChange w:id="3948" w:author="Garrick W Bruening" w:date="2020-07-27T20:00:00Z">
            <w:rPr>
              <w:ins w:id="3949" w:author="Garrick W Bruening" w:date="2020-07-27T19:43:00Z"/>
            </w:rPr>
          </w:rPrChange>
        </w:rPr>
        <w:pPrChange w:id="3950" w:author="Garrick W Bruening" w:date="2020-10-02T13:59:00Z">
          <w:pPr>
            <w:pStyle w:val="Caption"/>
            <w:keepNext/>
          </w:pPr>
        </w:pPrChange>
      </w:pPr>
      <w:r w:rsidRPr="009802F2">
        <w:t>The utility model</w:t>
      </w:r>
      <w:ins w:id="3951" w:author="Garrick W Bruening" w:date="2020-07-27T19:46:00Z">
        <w:r w:rsidR="004C402B" w:rsidRPr="009802F2">
          <w:t xml:space="preserve"> we use</w:t>
        </w:r>
      </w:ins>
      <w:r w:rsidRPr="009802F2">
        <w:t xml:space="preserve"> is</w:t>
      </w:r>
      <w:ins w:id="3952" w:author="Garrick W Bruening" w:date="2020-09-21T15:07:00Z">
        <w:r w:rsidR="003B7C58" w:rsidRPr="009802F2">
          <w:t xml:space="preserve"> slightly</w:t>
        </w:r>
      </w:ins>
      <w:r w:rsidRPr="009802F2">
        <w:t xml:space="preserve"> modified from other studies </w:t>
      </w:r>
      <w:del w:id="3953" w:author="Garrick" w:date="2020-10-02T15:09:00Z">
        <w:r w:rsidRPr="009802F2" w:rsidDel="0065075F">
          <w:delText>\cite{shadmehr_representation_2016}</w:delText>
        </w:r>
      </w:del>
      <w:r w:rsidR="0065075F" w:rsidRPr="009802F2">
        <w:fldChar w:fldCharType="begin"/>
      </w:r>
      <w:r w:rsidR="00EF525D" w:rsidRPr="009802F2">
        <w:instrText xml:space="preserve"> ADDIN ZOTERO_ITEM CSL_CITATION {"citationID":"hd5eatTS","properties":{"formattedCitation":"[1]","plainCitation":"[1]","noteIndex":0},"citationItems":[{"id":811,"uris":["http://zotero.org/users/4343224/items/3UEEVG5R"],"uri":["http://zotero.org/users/4343224/items/3UEEVG5R"],"itemData":{"id":811,"type":"article-journal","abstract":"Given two rewarding stimuli, animals tend to choose the more rewarding (or less effortful) option. However, they also move faster toward that stimulus [ 1–5 ]. This suggests that reward and effort not only affect decision-making, they also influence motor control [ 6, 7 ]. How does the brain compute the effort requirements of a task? Here, we considered data acquired during walking, reaching, flying, or isometric force production. In analyzing the decision-making and motor-control behaviors of various animals, we considered the possibility that the brain may estimate effort objectively, via the metabolic energy consumed to produce the action. We measured the energetic cost of reaching and found that, like walking, it was convex in time, with a global minimum, implying that there existed a movement speed that minimized effort. However, reward made it worthwhile to be energetically inefficient. Using a framework in which utility of an action depended on reward and energetic cost, both discounted in time, we found that it was possible to account for a body of data in which animals were free to choose how to move (reach slow or fast), as well as what to do (walk or fly, produce force F1 or F2). We suggest that some forms of decision-making and motor control may share a common utility in which the brain represents the effort associated with performing an action objectively via its metabolic energy cost and then, like reward, temporally discounts it as a function of movement duration.","container-title":"Current Biology","DOI":"10.1016/j.cub.2016.05.065","ISSN":"0960-9822","issue":"14","language":"English","page":"1929–1934","title":"A Representation of Effort in Decision-Making and Motor Control","volume":"26","author":[{"family":"Shadmehr","given":"Reza"},{"family":"Huang","given":"Helen J."},{"family":"Ahmed","given":"Alaa A."}],"issued":{"date-parts":[["2016",7]]}}}],"schema":"https://github.com/citation-style-language/schema/raw/master/csl-citation.json"} </w:instrText>
      </w:r>
      <w:r w:rsidR="0065075F" w:rsidRPr="009802F2">
        <w:fldChar w:fldCharType="separate"/>
      </w:r>
      <w:r w:rsidR="00EF525D" w:rsidRPr="009802F2">
        <w:rPr>
          <w:rFonts w:ascii="Calibri" w:hAnsi="Calibri" w:cs="Calibri"/>
        </w:rPr>
        <w:t>[1]</w:t>
      </w:r>
      <w:r w:rsidR="0065075F" w:rsidRPr="009802F2">
        <w:fldChar w:fldCharType="end"/>
      </w:r>
      <w:r w:rsidRPr="009802F2">
        <w:t>. We use</w:t>
      </w:r>
      <w:r w:rsidR="58C945CB" w:rsidRPr="009802F2">
        <w:t xml:space="preserve"> gross</w:t>
      </w:r>
      <w:r w:rsidRPr="009802F2">
        <w:t xml:space="preserve"> metabolic cost </w:t>
      </w:r>
      <w:del w:id="3954" w:author="Garrick" w:date="2020-10-02T15:09:00Z">
        <w:r w:rsidR="34D04763" w:rsidRPr="009802F2" w:rsidDel="005E5A5B">
          <w:delText>and net</w:delText>
        </w:r>
        <w:r w:rsidRPr="009802F2" w:rsidDel="005E5A5B">
          <w:delText xml:space="preserve"> metabolic cost </w:delText>
        </w:r>
      </w:del>
      <w:r w:rsidRPr="009802F2">
        <w:t>as the effort term in the proposed utility model (Eq.</w:t>
      </w:r>
      <w:del w:id="3955" w:author="Garrick W Bruening" w:date="2020-07-27T20:25:00Z">
        <w:r w:rsidRPr="009802F2" w:rsidDel="003356C9">
          <w:delText xml:space="preserve"> </w:delText>
        </w:r>
      </w:del>
      <w:ins w:id="3956" w:author="Garrick W Bruening" w:date="2020-07-27T20:25:00Z">
        <w:r w:rsidR="003356C9" w:rsidRPr="009802F2">
          <w:t xml:space="preserve"> </w:t>
        </w:r>
        <w:r w:rsidR="008A20DE" w:rsidRPr="009802F2">
          <w:fldChar w:fldCharType="begin"/>
        </w:r>
        <w:r w:rsidR="008A20DE" w:rsidRPr="009802F2">
          <w:instrText xml:space="preserve"> REF _Ref46772411 \h </w:instrText>
        </w:r>
      </w:ins>
      <w:r w:rsidR="008A20DE" w:rsidRPr="009802F2">
        <w:rPr>
          <w:rPrChange w:id="3957" w:author="Garrick W Bruening" w:date="2020-07-27T20:25:00Z">
            <w:rPr/>
          </w:rPrChange>
        </w:rPr>
        <w:instrText xml:space="preserve"> \* MERGEFORMAT </w:instrText>
      </w:r>
      <w:r w:rsidR="008A20DE" w:rsidRPr="009802F2">
        <w:fldChar w:fldCharType="separate"/>
      </w:r>
      <w:ins w:id="3958" w:author="Garrick W Bruening" w:date="2020-07-27T19:44:00Z">
        <w:r w:rsidR="005B369E" w:rsidRPr="009802F2">
          <w:rPr>
            <w:noProof/>
            <w:rPrChange w:id="3959" w:author="Garrick W Bruening" w:date="2020-07-27T19:44:00Z">
              <w:rPr>
                <w:i w:val="0"/>
                <w:iCs w:val="0"/>
              </w:rPr>
            </w:rPrChange>
          </w:rPr>
          <w:t>(</w:t>
        </w:r>
      </w:ins>
      <w:r w:rsidR="005B369E" w:rsidRPr="009802F2">
        <w:rPr>
          <w:noProof/>
        </w:rPr>
        <w:t>17</w:t>
      </w:r>
      <w:ins w:id="3960" w:author="Garrick W Bruening" w:date="2020-07-27T19:44:00Z">
        <w:r w:rsidR="005B369E" w:rsidRPr="009802F2">
          <w:rPr>
            <w:rPrChange w:id="3961" w:author="Garrick W Bruening" w:date="2020-07-27T19:44:00Z">
              <w:rPr>
                <w:i w:val="0"/>
                <w:iCs w:val="0"/>
              </w:rPr>
            </w:rPrChange>
          </w:rPr>
          <w:t>)</w:t>
        </w:r>
      </w:ins>
      <w:ins w:id="3962" w:author="Garrick W Bruening" w:date="2020-07-27T20:25:00Z">
        <w:r w:rsidR="008A20DE" w:rsidRPr="009802F2">
          <w:fldChar w:fldCharType="end"/>
        </w:r>
      </w:ins>
      <w:del w:id="3963" w:author="Garrick W Bruening" w:date="2020-07-27T20:25:00Z">
        <w:r w:rsidRPr="009802F2" w:rsidDel="003356C9">
          <w:delText>\ref{eq:utility_fit}</w:delText>
        </w:r>
      </w:del>
      <w:r w:rsidRPr="009802F2">
        <w:t>)</w:t>
      </w:r>
      <w:del w:id="3964" w:author="Garrick" w:date="2020-10-02T15:09:00Z">
        <w:r w:rsidRPr="009802F2">
          <w:delText>.</w:delText>
        </w:r>
      </w:del>
      <w:ins w:id="3965" w:author="Garrick" w:date="2020-10-02T15:09:00Z">
        <w:r w:rsidR="005E5A5B" w:rsidRPr="009802F2">
          <w:t>,</w:t>
        </w:r>
      </w:ins>
      <w:r w:rsidRPr="009802F2">
        <w:t xml:space="preserve"> </w:t>
      </w:r>
      <w:ins w:id="3966" w:author="Garrick" w:date="2020-10-02T15:10:00Z">
        <w:r w:rsidR="005E5A5B" w:rsidRPr="009802F2">
          <w:t xml:space="preserve">and </w:t>
        </w:r>
        <w:r w:rsidR="00EA6DCD" w:rsidRPr="009802F2">
          <w:t>can be seen in</w:t>
        </w:r>
      </w:ins>
      <w:del w:id="3967" w:author="Garrick" w:date="2020-10-02T15:10:00Z">
        <w:r w:rsidRPr="009802F2" w:rsidDel="008A20DE">
          <w:delText xml:space="preserve">$a_1-a_4$ </w:delText>
        </w:r>
        <w:r w:rsidRPr="009802F2">
          <w:delText xml:space="preserve">are used from </w:delText>
        </w:r>
      </w:del>
      <w:ins w:id="3968" w:author="Garrick" w:date="2020-10-02T15:10:00Z">
        <w:r w:rsidR="00EA6DCD" w:rsidRPr="009802F2">
          <w:t xml:space="preserve"> </w:t>
        </w:r>
      </w:ins>
      <w:r w:rsidRPr="009802F2">
        <w:t>the metabolic cost fit</w:t>
      </w:r>
      <w:ins w:id="3969" w:author="Garrick W Bruening" w:date="2020-07-27T19:34:00Z">
        <w:r w:rsidR="00923CB8" w:rsidRPr="009802F2">
          <w:t>s</w:t>
        </w:r>
      </w:ins>
      <w:r w:rsidRPr="009802F2">
        <w:t xml:space="preserve"> (Eq. </w:t>
      </w:r>
      <w:del w:id="3970" w:author="Garrick W Bruening" w:date="2020-07-27T20:38:00Z">
        <w:r w:rsidRPr="009802F2" w:rsidDel="00673D1D">
          <w:rPr>
            <w:rPrChange w:id="3971" w:author="Garrick W Bruening" w:date="2020-07-27T20:38:00Z">
              <w:rPr>
                <w:i w:val="0"/>
                <w:iCs w:val="0"/>
              </w:rPr>
            </w:rPrChange>
          </w:rPr>
          <w:delText>\ref{eq:met_cost_fit}</w:delText>
        </w:r>
      </w:del>
      <w:ins w:id="3972" w:author="Garrick W Bruening" w:date="2020-07-27T20:38:00Z">
        <w:r w:rsidR="00673D1D" w:rsidRPr="009802F2">
          <w:rPr>
            <w:rPrChange w:id="3973" w:author="Garrick W Bruening" w:date="2020-07-27T20:38:00Z">
              <w:rPr>
                <w:i w:val="0"/>
                <w:iCs w:val="0"/>
              </w:rPr>
            </w:rPrChange>
          </w:rPr>
          <w:fldChar w:fldCharType="begin"/>
        </w:r>
        <w:r w:rsidR="00673D1D" w:rsidRPr="009802F2">
          <w:rPr>
            <w:rPrChange w:id="3974" w:author="Garrick W Bruening" w:date="2020-07-27T20:38:00Z">
              <w:rPr>
                <w:i w:val="0"/>
                <w:iCs w:val="0"/>
              </w:rPr>
            </w:rPrChange>
          </w:rPr>
          <w:instrText xml:space="preserve"> REF _Ref46587144 \h </w:instrText>
        </w:r>
      </w:ins>
      <w:r w:rsidR="00673D1D" w:rsidRPr="009802F2">
        <w:instrText xml:space="preserve"> \* MERGEFORMAT </w:instrText>
      </w:r>
      <w:r w:rsidR="00673D1D" w:rsidRPr="009802F2">
        <w:rPr>
          <w:rPrChange w:id="3975" w:author="Garrick W Bruening" w:date="2020-07-27T20:38:00Z">
            <w:rPr/>
          </w:rPrChange>
        </w:rPr>
      </w:r>
      <w:r w:rsidR="00673D1D" w:rsidRPr="009802F2">
        <w:rPr>
          <w:rPrChange w:id="3976" w:author="Garrick W Bruening" w:date="2020-07-27T20:38:00Z">
            <w:rPr>
              <w:i w:val="0"/>
              <w:iCs w:val="0"/>
            </w:rPr>
          </w:rPrChange>
        </w:rPr>
        <w:fldChar w:fldCharType="separate"/>
      </w:r>
      <w:r w:rsidR="005B369E" w:rsidRPr="009802F2">
        <w:rPr>
          <w:noProof/>
          <w:rPrChange w:id="3977" w:author="Garrick W Bruening" w:date="2020-07-27T23:34:00Z">
            <w:rPr>
              <w:sz w:val="24"/>
              <w:szCs w:val="24"/>
            </w:rPr>
          </w:rPrChange>
        </w:rPr>
        <w:t>(</w:t>
      </w:r>
      <w:r w:rsidR="005B369E" w:rsidRPr="009802F2">
        <w:t>15</w:t>
      </w:r>
      <w:r w:rsidR="005B369E" w:rsidRPr="009802F2">
        <w:rPr>
          <w:rPrChange w:id="3978" w:author="Garrick W Bruening" w:date="2020-07-27T23:34:00Z">
            <w:rPr>
              <w:sz w:val="24"/>
              <w:szCs w:val="24"/>
            </w:rPr>
          </w:rPrChange>
        </w:rPr>
        <w:t>)</w:t>
      </w:r>
      <w:ins w:id="3979" w:author="Garrick W Bruening" w:date="2020-07-27T20:38:00Z">
        <w:r w:rsidR="00673D1D" w:rsidRPr="009802F2">
          <w:rPr>
            <w:rPrChange w:id="3980" w:author="Garrick W Bruening" w:date="2020-07-27T20:38:00Z">
              <w:rPr>
                <w:i w:val="0"/>
                <w:iCs w:val="0"/>
              </w:rPr>
            </w:rPrChange>
          </w:rPr>
          <w:fldChar w:fldCharType="end"/>
        </w:r>
      </w:ins>
      <w:r w:rsidRPr="009802F2">
        <w:t xml:space="preserve">). The new fitted parameter here is </w:t>
      </w:r>
      <m:oMath>
        <m:r>
          <w:ins w:id="3981" w:author="Garrick W Bruening" w:date="2020-07-27T20:38:00Z">
            <m:rPr>
              <m:sty m:val="p"/>
            </m:rPr>
            <w:rPr>
              <w:rFonts w:ascii="Cambria Math" w:hAnsi="Cambria Math"/>
            </w:rPr>
            <m:t>α</m:t>
          </w:ins>
        </m:r>
      </m:oMath>
      <w:del w:id="3982" w:author="Garrick W Bruening" w:date="2020-07-27T20:38:00Z">
        <w:r w:rsidRPr="009802F2" w:rsidDel="00673D1D">
          <w:delText>$\alpha$</w:delText>
        </w:r>
      </w:del>
      <w:r w:rsidRPr="009802F2">
        <w:t xml:space="preserve">, which represents the reward associated with completing the arm reaching movement. </w:t>
      </w:r>
      <w:ins w:id="3983" w:author="Garrick W Bruening" w:date="2020-07-27T19:35:00Z">
        <w:r w:rsidR="00C522E2" w:rsidRPr="009802F2">
          <w:t>Total time is split into reaction time and movement time.</w:t>
        </w:r>
      </w:ins>
      <w:ins w:id="3984" w:author="Garrick W Bruening" w:date="2020-07-27T20:32:00Z">
        <w:r w:rsidR="003A0EBC" w:rsidRPr="009802F2">
          <w:t xml:space="preserve"> The reaction time of a movement is represented by</w:t>
        </w:r>
      </w:ins>
      <w:ins w:id="3985" w:author="Garrick W Bruening" w:date="2020-07-27T19:35:00Z">
        <w:r w:rsidR="00C522E2" w:rsidRPr="009802F2">
          <w:t xml:space="preserve"> </w:t>
        </w:r>
      </w:ins>
      <m:oMath>
        <m:sSub>
          <m:sSubPr>
            <m:ctrlPr>
              <w:ins w:id="3986" w:author="Garrick W Bruening" w:date="2020-07-27T20:31:00Z">
                <w:rPr>
                  <w:rFonts w:ascii="Cambria Math" w:hAnsi="Cambria Math" w:cstheme="minorHAnsi"/>
                </w:rPr>
              </w:ins>
            </m:ctrlPr>
          </m:sSubPr>
          <m:e>
            <m:r>
              <w:ins w:id="3987" w:author="Garrick W Bruening" w:date="2020-07-27T20:31:00Z">
                <m:rPr>
                  <m:nor/>
                </m:rPr>
                <w:rPr>
                  <w:rFonts w:cstheme="minorHAnsi"/>
                  <w:rPrChange w:id="3988" w:author="Garrick W Bruening" w:date="2020-07-27T20:31:00Z">
                    <w:rPr>
                      <w:rFonts w:ascii="Cambria Math" w:hAnsi="Cambria Math"/>
                      <w:iCs w:val="0"/>
                    </w:rPr>
                  </w:rPrChange>
                </w:rPr>
                <m:t>t</m:t>
              </w:ins>
            </m:r>
          </m:e>
          <m:sub>
            <m:r>
              <w:ins w:id="3989" w:author="Garrick W Bruening" w:date="2020-07-27T20:31:00Z">
                <m:rPr>
                  <m:nor/>
                </m:rPr>
                <w:rPr>
                  <w:rFonts w:cstheme="minorHAnsi"/>
                  <w:rPrChange w:id="3990" w:author="Garrick W Bruening" w:date="2020-07-27T20:31:00Z">
                    <w:rPr>
                      <w:rFonts w:ascii="Cambria Math" w:hAnsi="Cambria Math"/>
                      <w:iCs w:val="0"/>
                    </w:rPr>
                  </w:rPrChange>
                </w:rPr>
                <m:t>r</m:t>
              </w:ins>
            </m:r>
          </m:sub>
        </m:sSub>
      </m:oMath>
      <w:del w:id="3991" w:author="Garrick W Bruening" w:date="2020-07-27T20:31:00Z">
        <w:r w:rsidRPr="009802F2" w:rsidDel="003A0EBC">
          <w:delText>$</w:delText>
        </w:r>
        <w:r w:rsidR="6E7B4FFA" w:rsidRPr="009802F2" w:rsidDel="003A0EBC">
          <w:delText>t_r</w:delText>
        </w:r>
        <w:r w:rsidRPr="009802F2" w:rsidDel="003A0EBC">
          <w:delText xml:space="preserve">$ </w:delText>
        </w:r>
      </w:del>
      <w:del w:id="3992" w:author="Garrick W Bruening" w:date="2020-07-27T20:32:00Z">
        <w:r w:rsidRPr="009802F2" w:rsidDel="003A0EBC">
          <w:delText xml:space="preserve">is </w:delText>
        </w:r>
      </w:del>
      <w:del w:id="3993" w:author="Garrick W Bruening" w:date="2020-07-27T20:31:00Z">
        <w:r w:rsidRPr="009802F2" w:rsidDel="003A0EBC">
          <w:delText xml:space="preserve">added as </w:delText>
        </w:r>
      </w:del>
      <w:del w:id="3994" w:author="Garrick W Bruening" w:date="2020-07-27T20:32:00Z">
        <w:r w:rsidRPr="009802F2" w:rsidDel="003A0EBC">
          <w:delText>the reaction time for the given mass condition</w:delText>
        </w:r>
      </w:del>
      <w:r w:rsidRPr="009802F2">
        <w:t xml:space="preserve">, </w:t>
      </w:r>
      <w:ins w:id="3995" w:author="Garrick W Bruening" w:date="2020-07-27T20:32:00Z">
        <w:r w:rsidR="003A0EBC" w:rsidRPr="009802F2">
          <w:t xml:space="preserve">and </w:t>
        </w:r>
      </w:ins>
      <m:oMath>
        <m:sSub>
          <m:sSubPr>
            <m:ctrlPr>
              <w:ins w:id="3996" w:author="Garrick W Bruening" w:date="2020-07-27T20:32:00Z">
                <w:rPr>
                  <w:rFonts w:ascii="Cambria Math" w:hAnsi="Cambria Math" w:cstheme="minorHAnsi"/>
                </w:rPr>
              </w:ins>
            </m:ctrlPr>
          </m:sSubPr>
          <m:e>
            <m:r>
              <w:ins w:id="3997" w:author="Garrick W Bruening" w:date="2020-07-27T20:32:00Z">
                <m:rPr>
                  <m:nor/>
                </m:rPr>
                <w:rPr>
                  <w:rFonts w:cstheme="minorHAnsi"/>
                  <w:rPrChange w:id="3998" w:author="Garrick W Bruening" w:date="2020-07-27T20:32:00Z">
                    <w:rPr>
                      <w:rFonts w:ascii="Cambria Math" w:hAnsi="Cambria Math"/>
                      <w:iCs w:val="0"/>
                    </w:rPr>
                  </w:rPrChange>
                </w:rPr>
                <m:t>t</m:t>
              </w:ins>
            </m:r>
          </m:e>
          <m:sub>
            <m:r>
              <w:ins w:id="3999" w:author="Garrick W Bruening" w:date="2020-07-27T20:32:00Z">
                <m:rPr>
                  <m:nor/>
                </m:rPr>
                <w:rPr>
                  <w:rFonts w:cstheme="minorHAnsi"/>
                  <w:rPrChange w:id="4000" w:author="Garrick W Bruening" w:date="2020-07-27T20:32:00Z">
                    <w:rPr>
                      <w:rFonts w:ascii="Cambria Math" w:hAnsi="Cambria Math"/>
                      <w:iCs w:val="0"/>
                    </w:rPr>
                  </w:rPrChange>
                </w:rPr>
                <m:t>m</m:t>
              </w:ins>
            </m:r>
          </m:sub>
        </m:sSub>
      </m:oMath>
      <w:del w:id="4001" w:author="Garrick W Bruening" w:date="2020-07-27T20:31:00Z">
        <w:r w:rsidRPr="009802F2" w:rsidDel="003A0EBC">
          <w:delText>$</w:delText>
        </w:r>
        <w:r w:rsidR="249EDBF8" w:rsidRPr="009802F2" w:rsidDel="003A0EBC">
          <w:delText>t_m</w:delText>
        </w:r>
        <w:r w:rsidRPr="009802F2" w:rsidDel="003A0EBC">
          <w:delText>$</w:delText>
        </w:r>
      </w:del>
      <w:r w:rsidRPr="009802F2">
        <w:t xml:space="preserve"> represents the movement duration.</w:t>
      </w:r>
      <w:ins w:id="4002" w:author="Garrick W Bruening" w:date="2020-07-27T19:43:00Z">
        <w:r w:rsidR="00BC3F00" w:rsidRPr="009802F2">
          <w:t xml:space="preserve"> </w:t>
        </w:r>
      </w:ins>
      <w:ins w:id="4003" w:author="Garrick W Bruening" w:date="2020-07-27T19:50:00Z">
        <w:r w:rsidR="00745B55" w:rsidRPr="009802F2">
          <w:t>The reaction times used from experiment 2a are 0.178</w:t>
        </w:r>
      </w:ins>
      <w:ins w:id="4004" w:author="Garrick" w:date="2020-10-02T15:11:00Z">
        <w:r w:rsidR="008976F1" w:rsidRPr="009802F2">
          <w:t xml:space="preserve"> </w:t>
        </w:r>
      </w:ins>
      <w:ins w:id="4005" w:author="Garrick W Bruening" w:date="2020-07-27T19:51:00Z">
        <w:r w:rsidR="007E1FEF" w:rsidRPr="009802F2">
          <w:rPr>
            <w:rPrChange w:id="4006" w:author="Garrick W Bruening" w:date="2020-07-27T19:53:00Z">
              <w:rPr>
                <w:rFonts w:ascii="Arial" w:hAnsi="Arial" w:cs="Arial"/>
                <w:color w:val="4D5156"/>
                <w:sz w:val="21"/>
                <w:szCs w:val="21"/>
                <w:shd w:val="clear" w:color="auto" w:fill="FFFFFF"/>
              </w:rPr>
            </w:rPrChange>
          </w:rPr>
          <w:t>±</w:t>
        </w:r>
      </w:ins>
      <w:ins w:id="4007" w:author="Garrick" w:date="2020-10-02T15:11:00Z">
        <w:r w:rsidR="008976F1" w:rsidRPr="009802F2">
          <w:t xml:space="preserve"> </w:t>
        </w:r>
      </w:ins>
      <w:ins w:id="4008" w:author="Garrick W Bruening" w:date="2020-07-27T19:52:00Z">
        <w:r w:rsidR="0021291A" w:rsidRPr="009802F2">
          <w:t>0.0</w:t>
        </w:r>
      </w:ins>
      <w:ins w:id="4009" w:author="Garrick W Bruening" w:date="2020-07-27T19:56:00Z">
        <w:r w:rsidR="005F02A7" w:rsidRPr="009802F2">
          <w:t>13</w:t>
        </w:r>
      </w:ins>
      <w:ins w:id="4010" w:author="Garrick W Bruening" w:date="2020-07-27T19:52:00Z">
        <w:r w:rsidR="0021291A" w:rsidRPr="009802F2">
          <w:t>,</w:t>
        </w:r>
      </w:ins>
      <w:ins w:id="4011" w:author="Garrick W Bruening" w:date="2020-07-27T19:50:00Z">
        <w:r w:rsidR="00745B55" w:rsidRPr="009802F2">
          <w:t xml:space="preserve"> 0.185</w:t>
        </w:r>
      </w:ins>
      <w:ins w:id="4012" w:author="Garrick" w:date="2020-10-02T15:11:00Z">
        <w:r w:rsidR="008976F1" w:rsidRPr="009802F2">
          <w:t xml:space="preserve"> </w:t>
        </w:r>
      </w:ins>
      <w:ins w:id="4013" w:author="Garrick W Bruening" w:date="2020-07-27T19:52:00Z">
        <w:r w:rsidR="0021291A" w:rsidRPr="009802F2">
          <w:t>±</w:t>
        </w:r>
      </w:ins>
      <w:ins w:id="4014" w:author="Garrick" w:date="2020-10-02T15:11:00Z">
        <w:r w:rsidR="008976F1" w:rsidRPr="009802F2">
          <w:t xml:space="preserve"> </w:t>
        </w:r>
      </w:ins>
      <w:ins w:id="4015" w:author="Garrick W Bruening" w:date="2020-07-27T19:52:00Z">
        <w:r w:rsidR="0021291A" w:rsidRPr="009802F2">
          <w:t>0.0</w:t>
        </w:r>
      </w:ins>
      <w:ins w:id="4016" w:author="Garrick W Bruening" w:date="2020-07-27T19:56:00Z">
        <w:r w:rsidR="005F02A7" w:rsidRPr="009802F2">
          <w:t>14</w:t>
        </w:r>
      </w:ins>
      <w:ins w:id="4017" w:author="Garrick W Bruening" w:date="2020-07-27T19:52:00Z">
        <w:r w:rsidR="0021291A" w:rsidRPr="009802F2">
          <w:t>,</w:t>
        </w:r>
      </w:ins>
      <w:ins w:id="4018" w:author="Garrick W Bruening" w:date="2020-07-27T19:50:00Z">
        <w:r w:rsidR="00745B55" w:rsidRPr="009802F2">
          <w:t xml:space="preserve"> 0.190</w:t>
        </w:r>
      </w:ins>
      <w:ins w:id="4019" w:author="Garrick" w:date="2020-10-02T15:11:00Z">
        <w:r w:rsidR="008976F1" w:rsidRPr="009802F2">
          <w:t xml:space="preserve"> </w:t>
        </w:r>
      </w:ins>
      <w:ins w:id="4020" w:author="Garrick W Bruening" w:date="2020-07-27T19:52:00Z">
        <w:r w:rsidR="0021291A" w:rsidRPr="009802F2">
          <w:t>±</w:t>
        </w:r>
      </w:ins>
      <w:ins w:id="4021" w:author="Garrick" w:date="2020-10-02T15:11:00Z">
        <w:r w:rsidR="008976F1" w:rsidRPr="009802F2">
          <w:t xml:space="preserve"> </w:t>
        </w:r>
      </w:ins>
      <w:ins w:id="4022" w:author="Garrick W Bruening" w:date="2020-07-27T19:52:00Z">
        <w:r w:rsidR="0021291A" w:rsidRPr="009802F2">
          <w:t>0.0</w:t>
        </w:r>
      </w:ins>
      <w:ins w:id="4023" w:author="Garrick W Bruening" w:date="2020-07-27T19:56:00Z">
        <w:r w:rsidR="005F02A7" w:rsidRPr="009802F2">
          <w:t>13</w:t>
        </w:r>
      </w:ins>
      <w:ins w:id="4024" w:author="Garrick W Bruening" w:date="2020-07-27T19:52:00Z">
        <w:r w:rsidR="0021291A" w:rsidRPr="009802F2">
          <w:t>,</w:t>
        </w:r>
      </w:ins>
      <w:ins w:id="4025" w:author="Garrick W Bruening" w:date="2020-07-27T19:50:00Z">
        <w:r w:rsidR="00745B55" w:rsidRPr="009802F2">
          <w:t xml:space="preserve"> 0.196</w:t>
        </w:r>
      </w:ins>
      <w:ins w:id="4026" w:author="Garrick" w:date="2020-10-02T15:11:00Z">
        <w:r w:rsidR="008976F1" w:rsidRPr="009802F2">
          <w:t xml:space="preserve"> </w:t>
        </w:r>
      </w:ins>
      <w:ins w:id="4027" w:author="Garrick W Bruening" w:date="2020-07-27T19:52:00Z">
        <w:r w:rsidR="0021291A" w:rsidRPr="009802F2">
          <w:t>±</w:t>
        </w:r>
      </w:ins>
      <w:ins w:id="4028" w:author="Garrick" w:date="2020-10-02T15:11:00Z">
        <w:r w:rsidR="008976F1" w:rsidRPr="009802F2">
          <w:t xml:space="preserve"> </w:t>
        </w:r>
      </w:ins>
      <w:ins w:id="4029" w:author="Garrick W Bruening" w:date="2020-07-27T19:52:00Z">
        <w:r w:rsidR="0021291A" w:rsidRPr="009802F2">
          <w:t>0.0</w:t>
        </w:r>
      </w:ins>
      <w:ins w:id="4030" w:author="Garrick W Bruening" w:date="2020-07-27T19:56:00Z">
        <w:r w:rsidR="005F02A7" w:rsidRPr="009802F2">
          <w:t>13</w:t>
        </w:r>
      </w:ins>
      <w:ins w:id="4031" w:author="Garrick W Bruening" w:date="2020-07-27T19:53:00Z">
        <w:r w:rsidR="006C74D7" w:rsidRPr="009802F2">
          <w:t xml:space="preserve"> for</w:t>
        </w:r>
        <w:r w:rsidR="0021291A" w:rsidRPr="009802F2">
          <w:t xml:space="preserve"> </w:t>
        </w:r>
        <w:r w:rsidR="006C74D7" w:rsidRPr="009802F2">
          <w:t xml:space="preserve">2.47kg, 3.80 kg, 4.70 kg, 6.10 </w:t>
        </w:r>
        <w:proofErr w:type="gramStart"/>
        <w:r w:rsidR="006C74D7" w:rsidRPr="009802F2">
          <w:t>kg</w:t>
        </w:r>
        <w:proofErr w:type="gramEnd"/>
        <w:r w:rsidR="006C74D7" w:rsidRPr="009802F2">
          <w:t xml:space="preserve"> respectively.</w:t>
        </w:r>
      </w:ins>
      <w:ins w:id="4032" w:author="Garrick W Bruening" w:date="2020-07-27T19:54:00Z">
        <w:r w:rsidR="00AF16FF" w:rsidRPr="009802F2">
          <w:t xml:space="preserve"> Experiment 2b reaction times were 0.205</w:t>
        </w:r>
      </w:ins>
      <w:ins w:id="4033" w:author="Garrick" w:date="2020-10-02T15:11:00Z">
        <w:r w:rsidR="008976F1" w:rsidRPr="009802F2">
          <w:t xml:space="preserve"> </w:t>
        </w:r>
      </w:ins>
      <w:ins w:id="4034" w:author="Garrick W Bruening" w:date="2020-07-27T19:54:00Z">
        <w:r w:rsidR="00AF16FF" w:rsidRPr="009802F2">
          <w:t>±</w:t>
        </w:r>
      </w:ins>
      <w:ins w:id="4035" w:author="Garrick" w:date="2020-10-02T15:11:00Z">
        <w:r w:rsidR="008976F1" w:rsidRPr="009802F2">
          <w:t xml:space="preserve"> </w:t>
        </w:r>
      </w:ins>
      <w:ins w:id="4036" w:author="Garrick W Bruening" w:date="2020-07-27T19:54:00Z">
        <w:r w:rsidR="009C3F6C" w:rsidRPr="009802F2">
          <w:t>0.01</w:t>
        </w:r>
      </w:ins>
      <w:ins w:id="4037" w:author="Garrick W Bruening" w:date="2020-07-27T19:57:00Z">
        <w:r w:rsidR="00900A6F" w:rsidRPr="009802F2">
          <w:t>3</w:t>
        </w:r>
      </w:ins>
      <w:ins w:id="4038" w:author="Garrick W Bruening" w:date="2020-07-27T19:54:00Z">
        <w:r w:rsidR="009C3F6C" w:rsidRPr="009802F2">
          <w:t>,</w:t>
        </w:r>
        <w:r w:rsidR="00AF16FF" w:rsidRPr="009802F2">
          <w:t xml:space="preserve"> 0.215</w:t>
        </w:r>
      </w:ins>
      <w:ins w:id="4039" w:author="Garrick" w:date="2020-10-02T15:11:00Z">
        <w:r w:rsidR="008976F1" w:rsidRPr="009802F2">
          <w:t xml:space="preserve"> </w:t>
        </w:r>
      </w:ins>
      <w:ins w:id="4040" w:author="Garrick W Bruening" w:date="2020-07-27T19:55:00Z">
        <w:r w:rsidR="009C3F6C" w:rsidRPr="009802F2">
          <w:t>±</w:t>
        </w:r>
      </w:ins>
      <w:ins w:id="4041" w:author="Garrick" w:date="2020-10-02T15:11:00Z">
        <w:r w:rsidR="008976F1" w:rsidRPr="009802F2">
          <w:t xml:space="preserve"> </w:t>
        </w:r>
      </w:ins>
      <w:ins w:id="4042" w:author="Garrick W Bruening" w:date="2020-07-27T19:55:00Z">
        <w:r w:rsidR="009C3F6C" w:rsidRPr="009802F2">
          <w:t>0.01</w:t>
        </w:r>
      </w:ins>
      <w:ins w:id="4043" w:author="Garrick W Bruening" w:date="2020-07-27T19:57:00Z">
        <w:r w:rsidR="00900A6F" w:rsidRPr="009802F2">
          <w:t>3</w:t>
        </w:r>
      </w:ins>
      <w:ins w:id="4044" w:author="Garrick W Bruening" w:date="2020-07-27T19:55:00Z">
        <w:r w:rsidR="009C3F6C" w:rsidRPr="009802F2">
          <w:t>,</w:t>
        </w:r>
      </w:ins>
      <w:ins w:id="4045" w:author="Garrick W Bruening" w:date="2020-07-27T19:54:00Z">
        <w:r w:rsidR="00AF16FF" w:rsidRPr="009802F2">
          <w:t xml:space="preserve"> 0.219</w:t>
        </w:r>
      </w:ins>
      <w:ins w:id="4046" w:author="Garrick" w:date="2020-10-02T15:11:00Z">
        <w:r w:rsidR="008976F1" w:rsidRPr="009802F2">
          <w:t xml:space="preserve"> </w:t>
        </w:r>
      </w:ins>
      <w:ins w:id="4047" w:author="Garrick W Bruening" w:date="2020-07-27T19:55:00Z">
        <w:r w:rsidR="009C3F6C" w:rsidRPr="009802F2">
          <w:t>±</w:t>
        </w:r>
      </w:ins>
      <w:ins w:id="4048" w:author="Garrick" w:date="2020-10-02T15:11:00Z">
        <w:r w:rsidR="008976F1" w:rsidRPr="009802F2">
          <w:t xml:space="preserve"> </w:t>
        </w:r>
      </w:ins>
      <w:ins w:id="4049" w:author="Garrick W Bruening" w:date="2020-07-27T19:55:00Z">
        <w:r w:rsidR="009C3F6C" w:rsidRPr="009802F2">
          <w:t>0.01</w:t>
        </w:r>
      </w:ins>
      <w:ins w:id="4050" w:author="Garrick W Bruening" w:date="2020-07-27T19:57:00Z">
        <w:r w:rsidR="00900A6F" w:rsidRPr="009802F2">
          <w:t>3</w:t>
        </w:r>
      </w:ins>
      <w:ins w:id="4051" w:author="Garrick W Bruening" w:date="2020-07-27T19:55:00Z">
        <w:r w:rsidR="009C3F6C" w:rsidRPr="009802F2">
          <w:t>,</w:t>
        </w:r>
      </w:ins>
      <w:ins w:id="4052" w:author="Garrick W Bruening" w:date="2020-07-27T19:54:00Z">
        <w:r w:rsidR="00AF16FF" w:rsidRPr="009802F2">
          <w:t xml:space="preserve"> 0.229</w:t>
        </w:r>
      </w:ins>
      <w:ins w:id="4053" w:author="Garrick" w:date="2020-10-02T15:11:00Z">
        <w:r w:rsidR="008976F1" w:rsidRPr="009802F2">
          <w:t xml:space="preserve"> </w:t>
        </w:r>
      </w:ins>
      <w:ins w:id="4054" w:author="Garrick W Bruening" w:date="2020-07-27T19:55:00Z">
        <w:r w:rsidR="009C3F6C" w:rsidRPr="009802F2">
          <w:t>±</w:t>
        </w:r>
      </w:ins>
      <w:ins w:id="4055" w:author="Garrick" w:date="2020-10-02T15:11:00Z">
        <w:r w:rsidR="008976F1" w:rsidRPr="009802F2">
          <w:t xml:space="preserve"> </w:t>
        </w:r>
      </w:ins>
      <w:ins w:id="4056" w:author="Garrick W Bruening" w:date="2020-07-27T19:55:00Z">
        <w:r w:rsidR="00B13A25" w:rsidRPr="009802F2">
          <w:t>0.01</w:t>
        </w:r>
      </w:ins>
      <w:ins w:id="4057" w:author="Garrick W Bruening" w:date="2020-07-27T19:57:00Z">
        <w:r w:rsidR="00900A6F" w:rsidRPr="009802F2">
          <w:t>3</w:t>
        </w:r>
      </w:ins>
      <w:ins w:id="4058" w:author="Garrick W Bruening" w:date="2020-07-27T19:55:00Z">
        <w:r w:rsidR="00B13A25" w:rsidRPr="009802F2">
          <w:t xml:space="preserve">. </w:t>
        </w:r>
      </w:ins>
      <w:ins w:id="4059" w:author="Garrick W Bruening" w:date="2020-07-27T19:56:00Z">
        <w:r w:rsidR="00B13A25" w:rsidRPr="009802F2">
          <w:t xml:space="preserve">Experiment 2c reaction times were </w:t>
        </w:r>
      </w:ins>
      <w:ins w:id="4060" w:author="Garrick W Bruening" w:date="2020-07-27T19:57:00Z">
        <w:r w:rsidR="0092290A" w:rsidRPr="009802F2">
          <w:t>0.199</w:t>
        </w:r>
      </w:ins>
      <w:ins w:id="4061" w:author="Garrick" w:date="2020-10-02T15:11:00Z">
        <w:r w:rsidR="008976F1" w:rsidRPr="009802F2">
          <w:t xml:space="preserve"> </w:t>
        </w:r>
      </w:ins>
      <w:ins w:id="4062" w:author="Garrick W Bruening" w:date="2020-07-27T19:56:00Z">
        <w:r w:rsidR="00B13A25" w:rsidRPr="009802F2">
          <w:t>±</w:t>
        </w:r>
      </w:ins>
      <w:ins w:id="4063" w:author="Garrick" w:date="2020-10-02T15:11:00Z">
        <w:r w:rsidR="008976F1" w:rsidRPr="009802F2">
          <w:t xml:space="preserve"> </w:t>
        </w:r>
      </w:ins>
      <w:ins w:id="4064" w:author="Garrick W Bruening" w:date="2020-07-27T19:56:00Z">
        <w:r w:rsidR="00B13A25" w:rsidRPr="009802F2">
          <w:t>0.0</w:t>
        </w:r>
      </w:ins>
      <w:ins w:id="4065" w:author="Garrick W Bruening" w:date="2020-07-27T19:58:00Z">
        <w:r w:rsidR="00CC515F" w:rsidRPr="009802F2">
          <w:t>12</w:t>
        </w:r>
      </w:ins>
      <w:ins w:id="4066" w:author="Garrick W Bruening" w:date="2020-07-27T19:56:00Z">
        <w:r w:rsidR="00B13A25" w:rsidRPr="009802F2">
          <w:t xml:space="preserve">, </w:t>
        </w:r>
      </w:ins>
      <w:ins w:id="4067" w:author="Garrick W Bruening" w:date="2020-07-27T19:57:00Z">
        <w:r w:rsidR="00CC515F" w:rsidRPr="009802F2">
          <w:t>0.20</w:t>
        </w:r>
      </w:ins>
      <w:ins w:id="4068" w:author="Garrick W Bruening" w:date="2020-07-27T19:58:00Z">
        <w:r w:rsidR="00CC515F" w:rsidRPr="009802F2">
          <w:t>8</w:t>
        </w:r>
      </w:ins>
      <w:ins w:id="4069" w:author="Garrick" w:date="2020-10-02T15:11:00Z">
        <w:r w:rsidR="008976F1" w:rsidRPr="009802F2">
          <w:t xml:space="preserve"> </w:t>
        </w:r>
      </w:ins>
      <w:ins w:id="4070" w:author="Garrick W Bruening" w:date="2020-07-27T19:56:00Z">
        <w:r w:rsidR="00B13A25" w:rsidRPr="009802F2">
          <w:t>±</w:t>
        </w:r>
      </w:ins>
      <w:ins w:id="4071" w:author="Garrick" w:date="2020-10-02T15:11:00Z">
        <w:r w:rsidR="008976F1" w:rsidRPr="009802F2">
          <w:t xml:space="preserve"> </w:t>
        </w:r>
      </w:ins>
      <w:ins w:id="4072" w:author="Garrick W Bruening" w:date="2020-07-27T19:56:00Z">
        <w:r w:rsidR="00B13A25" w:rsidRPr="009802F2">
          <w:t>0.0</w:t>
        </w:r>
      </w:ins>
      <w:ins w:id="4073" w:author="Garrick W Bruening" w:date="2020-07-27T19:58:00Z">
        <w:r w:rsidR="00B54034" w:rsidRPr="009802F2">
          <w:t>11</w:t>
        </w:r>
      </w:ins>
      <w:ins w:id="4074" w:author="Garrick W Bruening" w:date="2020-07-27T19:56:00Z">
        <w:r w:rsidR="00B13A25" w:rsidRPr="009802F2">
          <w:t xml:space="preserve">, </w:t>
        </w:r>
      </w:ins>
      <w:ins w:id="4075" w:author="Garrick W Bruening" w:date="2020-07-27T19:58:00Z">
        <w:r w:rsidR="00CC515F" w:rsidRPr="009802F2">
          <w:t>0.213</w:t>
        </w:r>
      </w:ins>
      <w:ins w:id="4076" w:author="Garrick" w:date="2020-10-02T15:11:00Z">
        <w:r w:rsidR="008976F1" w:rsidRPr="009802F2">
          <w:t xml:space="preserve"> </w:t>
        </w:r>
      </w:ins>
      <w:ins w:id="4077" w:author="Garrick W Bruening" w:date="2020-07-27T19:56:00Z">
        <w:r w:rsidR="00B13A25" w:rsidRPr="009802F2">
          <w:t>±</w:t>
        </w:r>
      </w:ins>
      <w:ins w:id="4078" w:author="Garrick" w:date="2020-10-02T15:11:00Z">
        <w:r w:rsidR="008976F1" w:rsidRPr="009802F2">
          <w:t xml:space="preserve"> </w:t>
        </w:r>
      </w:ins>
      <w:ins w:id="4079" w:author="Garrick W Bruening" w:date="2020-07-27T19:56:00Z">
        <w:r w:rsidR="00B13A25" w:rsidRPr="009802F2">
          <w:t>0.0</w:t>
        </w:r>
      </w:ins>
      <w:ins w:id="4080" w:author="Garrick W Bruening" w:date="2020-07-27T19:58:00Z">
        <w:r w:rsidR="00B54034" w:rsidRPr="009802F2">
          <w:t>12</w:t>
        </w:r>
      </w:ins>
      <w:ins w:id="4081" w:author="Garrick W Bruening" w:date="2020-07-27T19:56:00Z">
        <w:r w:rsidR="00B13A25" w:rsidRPr="009802F2">
          <w:t xml:space="preserve">, </w:t>
        </w:r>
      </w:ins>
      <w:ins w:id="4082" w:author="Garrick W Bruening" w:date="2020-07-27T19:58:00Z">
        <w:r w:rsidR="00CC515F" w:rsidRPr="009802F2">
          <w:t>0.216</w:t>
        </w:r>
      </w:ins>
      <w:ins w:id="4083" w:author="Garrick" w:date="2020-10-02T15:11:00Z">
        <w:r w:rsidR="008976F1" w:rsidRPr="009802F2">
          <w:t xml:space="preserve"> </w:t>
        </w:r>
      </w:ins>
      <w:ins w:id="4084" w:author="Garrick W Bruening" w:date="2020-07-27T19:56:00Z">
        <w:r w:rsidR="00B13A25" w:rsidRPr="009802F2">
          <w:t>±</w:t>
        </w:r>
      </w:ins>
      <w:ins w:id="4085" w:author="Garrick" w:date="2020-10-02T15:11:00Z">
        <w:r w:rsidR="008976F1" w:rsidRPr="009802F2">
          <w:t xml:space="preserve"> </w:t>
        </w:r>
      </w:ins>
      <w:ins w:id="4086" w:author="Garrick W Bruening" w:date="2020-07-27T19:56:00Z">
        <w:r w:rsidR="00B13A25" w:rsidRPr="009802F2">
          <w:t>0.0</w:t>
        </w:r>
      </w:ins>
      <w:ins w:id="4087" w:author="Garrick W Bruening" w:date="2020-07-27T19:58:00Z">
        <w:r w:rsidR="00B54034" w:rsidRPr="009802F2">
          <w:t>12</w:t>
        </w:r>
      </w:ins>
      <w:ins w:id="4088" w:author="Garrick W Bruening" w:date="2020-07-27T19:56:00Z">
        <w:r w:rsidR="00B13A25" w:rsidRPr="009802F2">
          <w:t xml:space="preserve">. </w:t>
        </w:r>
      </w:ins>
      <w:del w:id="4089" w:author="Garrick W Bruening" w:date="2020-07-27T19:43:00Z">
        <w:r w:rsidRPr="009802F2" w:rsidDel="00BC3F00">
          <w:delText xml:space="preserve"> </w:delText>
        </w:r>
      </w:del>
      <w:del w:id="4090" w:author="Garrick W Bruening" w:date="2020-07-27T19:59:00Z">
        <w:r w:rsidRPr="009802F2" w:rsidDel="00A556D1">
          <w:delText>W</w:delText>
        </w:r>
      </w:del>
      <w:ins w:id="4091" w:author="Garrick W Bruening" w:date="2020-07-27T19:59:00Z">
        <w:r w:rsidR="00A556D1" w:rsidRPr="009802F2">
          <w:t>W</w:t>
        </w:r>
      </w:ins>
      <w:r w:rsidRPr="009802F2">
        <w:t xml:space="preserve">e scale </w:t>
      </w:r>
      <m:oMath>
        <m:r>
          <m:rPr>
            <m:sty m:val="p"/>
          </m:rPr>
          <w:rPr>
            <w:rFonts w:ascii="Cambria Math" w:hAnsi="Cambria Math"/>
          </w:rPr>
          <m:t>α</m:t>
        </m:r>
      </m:oMath>
      <w:del w:id="4092" w:author="Garrick W Bruening" w:date="2020-07-27T20:32:00Z">
        <w:r w:rsidRPr="009802F2" w:rsidDel="003A0EBC">
          <w:delText>$\alpha$</w:delText>
        </w:r>
      </w:del>
      <w:r w:rsidRPr="009802F2">
        <w:t xml:space="preserve"> by the probability of stopping within the target given the movement duration and mass.</w:t>
      </w:r>
      <w:ins w:id="4093" w:author="Garrick W Bruening" w:date="2020-07-27T19:59:00Z">
        <w:r w:rsidR="00A556D1" w:rsidRPr="009802F2">
          <w:t xml:space="preserve"> The full utility model is shown in equation </w:t>
        </w:r>
        <w:r w:rsidR="00A556D1" w:rsidRPr="009802F2">
          <w:fldChar w:fldCharType="begin"/>
        </w:r>
        <w:r w:rsidR="00A556D1" w:rsidRPr="009802F2">
          <w:instrText xml:space="preserve"> REF _Ref46772411 \h </w:instrText>
        </w:r>
      </w:ins>
      <w:r w:rsidR="00A556D1" w:rsidRPr="009802F2">
        <w:rPr>
          <w:rPrChange w:id="4094" w:author="Garrick W Bruening" w:date="2020-07-27T20:00:00Z">
            <w:rPr/>
          </w:rPrChange>
        </w:rPr>
        <w:instrText xml:space="preserve"> \* MERGEFORMAT </w:instrText>
      </w:r>
      <w:r w:rsidR="00A556D1" w:rsidRPr="009802F2">
        <w:fldChar w:fldCharType="separate"/>
      </w:r>
      <w:ins w:id="4095" w:author="Garrick W Bruening" w:date="2020-07-27T19:44:00Z">
        <w:r w:rsidR="005B369E" w:rsidRPr="009802F2">
          <w:rPr>
            <w:noProof/>
            <w:rPrChange w:id="4096" w:author="Garrick W Bruening" w:date="2020-07-27T19:44:00Z">
              <w:rPr>
                <w:i w:val="0"/>
                <w:iCs w:val="0"/>
              </w:rPr>
            </w:rPrChange>
          </w:rPr>
          <w:t>(</w:t>
        </w:r>
      </w:ins>
      <w:r w:rsidR="005B369E" w:rsidRPr="009802F2">
        <w:rPr>
          <w:noProof/>
        </w:rPr>
        <w:t>17</w:t>
      </w:r>
      <w:ins w:id="4097" w:author="Garrick W Bruening" w:date="2020-07-27T19:44:00Z">
        <w:r w:rsidR="005B369E" w:rsidRPr="009802F2">
          <w:rPr>
            <w:rPrChange w:id="4098" w:author="Garrick W Bruening" w:date="2020-07-27T19:44:00Z">
              <w:rPr>
                <w:i w:val="0"/>
                <w:iCs w:val="0"/>
              </w:rPr>
            </w:rPrChange>
          </w:rPr>
          <w:t>)</w:t>
        </w:r>
      </w:ins>
      <w:ins w:id="4099" w:author="Garrick W Bruening" w:date="2020-07-27T19:59:00Z">
        <w:r w:rsidR="00A556D1" w:rsidRPr="009802F2">
          <w:fldChar w:fldCharType="end"/>
        </w:r>
      </w:ins>
      <w:ins w:id="4100" w:author="Garrick W Bruening" w:date="2020-07-27T20:00:00Z">
        <w:r w:rsidR="00A556D1" w:rsidRPr="009802F2">
          <w:t>.</w:t>
        </w:r>
      </w:ins>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BC3F00" w:rsidRPr="009802F2" w14:paraId="14594C35" w14:textId="77777777" w:rsidTr="004A23D7">
        <w:trPr>
          <w:ins w:id="4101" w:author="Garrick W Bruening" w:date="2020-07-27T19:43:00Z"/>
        </w:trPr>
        <w:tc>
          <w:tcPr>
            <w:tcW w:w="500" w:type="pct"/>
          </w:tcPr>
          <w:p w14:paraId="3D2E7CF5" w14:textId="77777777" w:rsidR="00BC3F00" w:rsidRPr="009802F2" w:rsidRDefault="00BC3F00" w:rsidP="002B76E7">
            <w:pPr>
              <w:rPr>
                <w:ins w:id="4102" w:author="Garrick W Bruening" w:date="2020-07-27T19:43:00Z"/>
              </w:rPr>
            </w:pPr>
          </w:p>
        </w:tc>
        <w:tc>
          <w:tcPr>
            <w:tcW w:w="4000" w:type="pct"/>
            <w:vAlign w:val="center"/>
          </w:tcPr>
          <w:p w14:paraId="3B7C9FC4" w14:textId="18FA984E" w:rsidR="00BC3F00" w:rsidRPr="009802F2" w:rsidRDefault="002E6FCC" w:rsidP="002B76E7">
            <w:pPr>
              <w:jc w:val="center"/>
              <w:rPr>
                <w:ins w:id="4103" w:author="Garrick W Bruening" w:date="2020-07-27T19:43:00Z"/>
                <w:rFonts w:cstheme="minorHAnsi"/>
              </w:rPr>
            </w:pPr>
            <m:oMathPara>
              <m:oMathParaPr>
                <m:jc m:val="center"/>
              </m:oMathParaPr>
              <m:oMath>
                <m:m>
                  <m:mPr>
                    <m:mcs>
                      <m:mc>
                        <m:mcPr>
                          <m:count m:val="1"/>
                          <m:mcJc m:val="left"/>
                        </m:mcPr>
                      </m:mc>
                    </m:mcs>
                    <m:ctrlPr>
                      <w:ins w:id="4104" w:author="Garrick W Bruening" w:date="2020-07-27T19:43:00Z">
                        <w:rPr>
                          <w:rFonts w:ascii="Cambria Math" w:hAnsi="Cambria Math"/>
                        </w:rPr>
                      </w:ins>
                    </m:ctrlPr>
                  </m:mPr>
                  <m:mr>
                    <m:e>
                      <m:r>
                        <w:ins w:id="4105" w:author="Garrick W Bruening" w:date="2020-07-27T19:43:00Z">
                          <m:rPr>
                            <m:nor/>
                          </m:rPr>
                          <w:rPr>
                            <w:rFonts w:cstheme="minorHAnsi"/>
                          </w:rPr>
                          <m:t xml:space="preserve">J = </m:t>
                        </w:ins>
                      </m:r>
                      <m:f>
                        <m:fPr>
                          <m:ctrlPr>
                            <w:ins w:id="4106" w:author="Garrick W Bruening" w:date="2020-07-27T19:43:00Z">
                              <w:rPr>
                                <w:rFonts w:ascii="Cambria Math" w:hAnsi="Cambria Math"/>
                              </w:rPr>
                            </w:ins>
                          </m:ctrlPr>
                        </m:fPr>
                        <m:num>
                          <m:r>
                            <w:ins w:id="4107" w:author="Garrick W Bruening" w:date="2020-07-27T19:43:00Z">
                              <m:rPr>
                                <m:nor/>
                              </m:rPr>
                              <w:rPr>
                                <w:rFonts w:cstheme="minorHAnsi"/>
                              </w:rPr>
                              <m:t>αP</m:t>
                            </w:ins>
                          </m:r>
                          <m:d>
                            <m:dPr>
                              <m:ctrlPr>
                                <w:ins w:id="4108" w:author="Garrick W Bruening" w:date="2020-07-27T19:43:00Z">
                                  <w:rPr>
                                    <w:rFonts w:ascii="Cambria Math" w:hAnsi="Cambria Math"/>
                                  </w:rPr>
                                </w:ins>
                              </m:ctrlPr>
                            </m:dPr>
                            <m:e>
                              <m:r>
                                <w:ins w:id="4109" w:author="Garrick W Bruening" w:date="2020-07-27T19:43:00Z">
                                  <m:rPr>
                                    <m:nor/>
                                  </m:rPr>
                                  <w:rPr>
                                    <w:rFonts w:cstheme="minorHAnsi"/>
                                  </w:rPr>
                                  <m:t>α</m:t>
                                </w:ins>
                              </m:r>
                            </m:e>
                            <m:e>
                              <m:sSub>
                                <m:sSubPr>
                                  <m:ctrlPr>
                                    <w:ins w:id="4110" w:author="Garrick W Bruening" w:date="2020-07-27T19:43:00Z">
                                      <w:rPr>
                                        <w:rFonts w:ascii="Cambria Math" w:hAnsi="Cambria Math"/>
                                      </w:rPr>
                                    </w:ins>
                                  </m:ctrlPr>
                                </m:sSubPr>
                                <m:e>
                                  <m:r>
                                    <w:ins w:id="4111" w:author="Garrick W Bruening" w:date="2020-07-27T19:43:00Z">
                                      <m:rPr>
                                        <m:nor/>
                                      </m:rPr>
                                      <w:rPr>
                                        <w:rFonts w:cstheme="minorHAnsi"/>
                                      </w:rPr>
                                      <m:t>t</m:t>
                                    </w:ins>
                                  </m:r>
                                </m:e>
                                <m:sub>
                                  <m:r>
                                    <w:ins w:id="4112" w:author="Garrick W Bruening" w:date="2020-07-27T19:43:00Z">
                                      <m:rPr>
                                        <m:nor/>
                                      </m:rPr>
                                      <w:rPr>
                                        <w:rFonts w:cstheme="minorHAnsi"/>
                                      </w:rPr>
                                      <m:t>m</m:t>
                                    </w:ins>
                                  </m:r>
                                </m:sub>
                              </m:sSub>
                              <m:r>
                                <w:ins w:id="4113" w:author="Garrick W Bruening" w:date="2020-07-27T19:43:00Z">
                                  <m:rPr>
                                    <m:nor/>
                                  </m:rPr>
                                  <w:rPr>
                                    <w:rFonts w:cstheme="minorHAnsi"/>
                                  </w:rPr>
                                  <m:t>,m</m:t>
                                </w:ins>
                              </m:r>
                            </m:e>
                          </m:d>
                          <m:r>
                            <w:ins w:id="4114" w:author="Garrick W Bruening" w:date="2020-07-27T19:43:00Z">
                              <m:rPr>
                                <m:nor/>
                              </m:rPr>
                              <w:rPr>
                                <w:rFonts w:cstheme="minorHAnsi"/>
                              </w:rPr>
                              <m:t>-</m:t>
                            </w:ins>
                          </m:r>
                          <m:sSub>
                            <m:sSubPr>
                              <m:ctrlPr>
                                <w:ins w:id="4115" w:author="Garrick W Bruening" w:date="2020-07-27T19:43:00Z">
                                  <w:rPr>
                                    <w:rFonts w:ascii="Cambria Math" w:hAnsi="Cambria Math"/>
                                  </w:rPr>
                                </w:ins>
                              </m:ctrlPr>
                            </m:sSubPr>
                            <m:e>
                              <m:r>
                                <w:ins w:id="4116" w:author="Garrick W Bruening" w:date="2020-07-27T19:43:00Z">
                                  <m:rPr>
                                    <m:nor/>
                                  </m:rPr>
                                  <w:rPr>
                                    <w:rFonts w:cstheme="minorHAnsi"/>
                                  </w:rPr>
                                  <m:t>e</m:t>
                                </w:ins>
                              </m:r>
                            </m:e>
                            <m:sub>
                              <m:r>
                                <w:ins w:id="4117" w:author="Garrick W Bruening" w:date="2020-07-27T19:43:00Z">
                                  <m:rPr>
                                    <m:nor/>
                                  </m:rPr>
                                  <w:rPr>
                                    <w:rFonts w:cstheme="minorHAnsi"/>
                                  </w:rPr>
                                  <m:t>r</m:t>
                                </w:ins>
                              </m:r>
                            </m:sub>
                          </m:sSub>
                          <m:r>
                            <w:ins w:id="4118" w:author="Garrick W Bruening" w:date="2020-07-27T19:43:00Z">
                              <m:rPr>
                                <m:nor/>
                              </m:rPr>
                              <w:rPr>
                                <w:rFonts w:cstheme="minorHAnsi"/>
                              </w:rPr>
                              <m:t>-</m:t>
                            </w:ins>
                          </m:r>
                          <m:sSub>
                            <m:sSubPr>
                              <m:ctrlPr>
                                <w:ins w:id="4119" w:author="Garrick W Bruening" w:date="2020-07-27T19:43:00Z">
                                  <w:rPr>
                                    <w:rFonts w:ascii="Cambria Math" w:hAnsi="Cambria Math"/>
                                  </w:rPr>
                                </w:ins>
                              </m:ctrlPr>
                            </m:sSubPr>
                            <m:e>
                              <m:r>
                                <w:ins w:id="4120" w:author="Garrick W Bruening" w:date="2020-07-27T19:43:00Z">
                                  <m:rPr>
                                    <m:nor/>
                                  </m:rPr>
                                  <w:rPr>
                                    <w:rFonts w:cstheme="minorHAnsi"/>
                                  </w:rPr>
                                  <m:t>e</m:t>
                                </w:ins>
                              </m:r>
                            </m:e>
                            <m:sub>
                              <m:r>
                                <w:ins w:id="4121" w:author="Garrick W Bruening" w:date="2020-07-27T19:43:00Z">
                                  <m:rPr>
                                    <m:nor/>
                                  </m:rPr>
                                  <w:rPr>
                                    <w:rFonts w:cstheme="minorHAnsi"/>
                                  </w:rPr>
                                  <m:t>m</m:t>
                                </w:ins>
                              </m:r>
                            </m:sub>
                          </m:sSub>
                        </m:num>
                        <m:den>
                          <m:sSub>
                            <m:sSubPr>
                              <m:ctrlPr>
                                <w:ins w:id="4122" w:author="Garrick W Bruening" w:date="2020-07-27T19:43:00Z">
                                  <w:rPr>
                                    <w:rFonts w:ascii="Cambria Math" w:hAnsi="Cambria Math"/>
                                  </w:rPr>
                                </w:ins>
                              </m:ctrlPr>
                            </m:sSubPr>
                            <m:e>
                              <m:r>
                                <w:ins w:id="4123" w:author="Garrick W Bruening" w:date="2020-07-27T19:43:00Z">
                                  <m:rPr>
                                    <m:nor/>
                                  </m:rPr>
                                  <w:rPr>
                                    <w:rFonts w:cstheme="minorHAnsi"/>
                                  </w:rPr>
                                  <m:t>t</m:t>
                                </w:ins>
                              </m:r>
                            </m:e>
                            <m:sub>
                              <m:r>
                                <w:ins w:id="4124" w:author="Garrick W Bruening" w:date="2020-07-27T19:43:00Z">
                                  <m:rPr>
                                    <m:nor/>
                                  </m:rPr>
                                  <w:rPr>
                                    <w:rFonts w:cstheme="minorHAnsi"/>
                                  </w:rPr>
                                  <m:t>r</m:t>
                                </w:ins>
                              </m:r>
                            </m:sub>
                          </m:sSub>
                          <m:r>
                            <w:ins w:id="4125" w:author="Garrick W Bruening" w:date="2020-07-27T19:43:00Z">
                              <m:rPr>
                                <m:nor/>
                              </m:rPr>
                              <w:rPr>
                                <w:rFonts w:cstheme="minorHAnsi"/>
                              </w:rPr>
                              <m:t>+</m:t>
                            </w:ins>
                          </m:r>
                          <m:sSub>
                            <m:sSubPr>
                              <m:ctrlPr>
                                <w:ins w:id="4126" w:author="Garrick W Bruening" w:date="2020-07-27T19:43:00Z">
                                  <w:rPr>
                                    <w:rFonts w:ascii="Cambria Math" w:hAnsi="Cambria Math"/>
                                  </w:rPr>
                                </w:ins>
                              </m:ctrlPr>
                            </m:sSubPr>
                            <m:e>
                              <m:r>
                                <w:ins w:id="4127" w:author="Garrick W Bruening" w:date="2020-07-27T19:43:00Z">
                                  <m:rPr>
                                    <m:nor/>
                                  </m:rPr>
                                  <w:rPr>
                                    <w:rFonts w:cstheme="minorHAnsi"/>
                                  </w:rPr>
                                  <m:t>t</m:t>
                                </w:ins>
                              </m:r>
                            </m:e>
                            <m:sub>
                              <m:r>
                                <w:ins w:id="4128" w:author="Garrick W Bruening" w:date="2020-07-27T19:43:00Z">
                                  <m:rPr>
                                    <m:nor/>
                                  </m:rPr>
                                  <w:rPr>
                                    <w:rFonts w:cstheme="minorHAnsi"/>
                                  </w:rPr>
                                  <m:t>m</m:t>
                                </w:ins>
                              </m:r>
                            </m:sub>
                          </m:sSub>
                        </m:den>
                      </m:f>
                    </m:e>
                  </m:mr>
                  <m:mr>
                    <m:e>
                      <m:sSub>
                        <m:sSubPr>
                          <m:ctrlPr>
                            <w:ins w:id="4129" w:author="Garrick W Bruening" w:date="2020-07-27T19:43:00Z">
                              <w:rPr>
                                <w:rFonts w:ascii="Cambria Math" w:hAnsi="Cambria Math"/>
                              </w:rPr>
                            </w:ins>
                          </m:ctrlPr>
                        </m:sSubPr>
                        <m:e>
                          <m:r>
                            <w:ins w:id="4130" w:author="Garrick W Bruening" w:date="2020-07-27T19:43:00Z">
                              <m:rPr>
                                <m:nor/>
                              </m:rPr>
                              <w:rPr>
                                <w:rFonts w:cstheme="minorHAnsi"/>
                              </w:rPr>
                              <m:t>e</m:t>
                            </w:ins>
                          </m:r>
                        </m:e>
                        <m:sub>
                          <m:r>
                            <w:ins w:id="4131" w:author="Garrick W Bruening" w:date="2020-07-27T19:43:00Z">
                              <m:rPr>
                                <m:nor/>
                              </m:rPr>
                              <w:rPr>
                                <w:rFonts w:cstheme="minorHAnsi"/>
                              </w:rPr>
                              <m:t>r</m:t>
                            </w:ins>
                          </m:r>
                        </m:sub>
                      </m:sSub>
                      <m:r>
                        <w:ins w:id="4132" w:author="Garrick W Bruening" w:date="2020-07-27T19:43:00Z">
                          <m:rPr>
                            <m:nor/>
                          </m:rPr>
                          <w:rPr>
                            <w:rFonts w:cstheme="minorHAnsi"/>
                          </w:rPr>
                          <m:t>=</m:t>
                        </w:ins>
                      </m:r>
                      <m:sSub>
                        <m:sSubPr>
                          <m:ctrlPr>
                            <w:ins w:id="4133" w:author="Garrick W Bruening" w:date="2020-07-27T19:43:00Z">
                              <w:rPr>
                                <w:rFonts w:ascii="Cambria Math" w:hAnsi="Cambria Math"/>
                              </w:rPr>
                            </w:ins>
                          </m:ctrlPr>
                        </m:sSubPr>
                        <m:e>
                          <m:acc>
                            <m:accPr>
                              <m:chr m:val="̇"/>
                              <m:ctrlPr>
                                <w:ins w:id="4134" w:author="Garrick W Bruening" w:date="2020-07-27T19:43:00Z">
                                  <w:rPr>
                                    <w:rFonts w:ascii="Cambria Math" w:hAnsi="Cambria Math"/>
                                  </w:rPr>
                                </w:ins>
                              </m:ctrlPr>
                            </m:accPr>
                            <m:e>
                              <m:r>
                                <w:ins w:id="4135" w:author="Garrick W Bruening" w:date="2020-07-27T19:43:00Z">
                                  <m:rPr>
                                    <m:nor/>
                                  </m:rPr>
                                  <w:rPr>
                                    <w:rFonts w:cstheme="minorHAnsi"/>
                                  </w:rPr>
                                  <m:t>e</m:t>
                                </w:ins>
                              </m:r>
                            </m:e>
                          </m:acc>
                        </m:e>
                        <m:sub>
                          <m:r>
                            <w:ins w:id="4136" w:author="Garrick W Bruening" w:date="2020-07-27T19:43:00Z">
                              <m:rPr>
                                <m:nor/>
                              </m:rPr>
                              <w:rPr>
                                <w:rFonts w:cstheme="minorHAnsi"/>
                              </w:rPr>
                              <m:t>r</m:t>
                            </w:ins>
                          </m:r>
                        </m:sub>
                      </m:sSub>
                      <m:sSub>
                        <m:sSubPr>
                          <m:ctrlPr>
                            <w:ins w:id="4137" w:author="Garrick W Bruening" w:date="2020-07-27T19:43:00Z">
                              <w:rPr>
                                <w:rFonts w:ascii="Cambria Math" w:hAnsi="Cambria Math"/>
                              </w:rPr>
                            </w:ins>
                          </m:ctrlPr>
                        </m:sSubPr>
                        <m:e>
                          <m:r>
                            <w:ins w:id="4138" w:author="Garrick W Bruening" w:date="2020-07-27T19:43:00Z">
                              <m:rPr>
                                <m:nor/>
                              </m:rPr>
                              <w:rPr>
                                <w:rFonts w:cstheme="minorHAnsi"/>
                              </w:rPr>
                              <m:t>t</m:t>
                            </w:ins>
                          </m:r>
                        </m:e>
                        <m:sub>
                          <m:r>
                            <w:ins w:id="4139" w:author="Garrick W Bruening" w:date="2020-07-27T19:43:00Z">
                              <m:rPr>
                                <m:nor/>
                              </m:rPr>
                              <w:rPr>
                                <w:rFonts w:cstheme="minorHAnsi"/>
                              </w:rPr>
                              <m:t>r</m:t>
                            </w:ins>
                          </m:r>
                        </m:sub>
                      </m:sSub>
                    </m:e>
                  </m:mr>
                  <m:mr>
                    <m:e>
                      <m:sSub>
                        <m:sSubPr>
                          <m:ctrlPr>
                            <w:ins w:id="4140" w:author="Garrick W Bruening" w:date="2020-07-27T19:43:00Z">
                              <w:rPr>
                                <w:rFonts w:ascii="Cambria Math" w:hAnsi="Cambria Math"/>
                              </w:rPr>
                            </w:ins>
                          </m:ctrlPr>
                        </m:sSubPr>
                        <m:e>
                          <m:r>
                            <w:ins w:id="4141" w:author="Garrick W Bruening" w:date="2020-07-27T19:43:00Z">
                              <m:rPr>
                                <m:nor/>
                              </m:rPr>
                              <w:rPr>
                                <w:rFonts w:cstheme="minorHAnsi"/>
                              </w:rPr>
                              <m:t>e</m:t>
                            </w:ins>
                          </m:r>
                        </m:e>
                        <m:sub>
                          <m:r>
                            <w:ins w:id="4142" w:author="Garrick W Bruening" w:date="2020-07-27T19:43:00Z">
                              <m:rPr>
                                <m:nor/>
                              </m:rPr>
                              <w:rPr>
                                <w:rFonts w:cstheme="minorHAnsi"/>
                              </w:rPr>
                              <m:t>m</m:t>
                            </w:ins>
                          </m:r>
                        </m:sub>
                      </m:sSub>
                      <m:r>
                        <w:ins w:id="4143" w:author="Garrick W Bruening" w:date="2020-07-27T19:43:00Z">
                          <m:rPr>
                            <m:nor/>
                          </m:rPr>
                          <w:rPr>
                            <w:rFonts w:cstheme="minorHAnsi"/>
                          </w:rPr>
                          <m:t>=a</m:t>
                        </w:ins>
                      </m:r>
                      <m:sSub>
                        <m:sSubPr>
                          <m:ctrlPr>
                            <w:ins w:id="4144" w:author="Garrick W Bruening" w:date="2020-07-27T19:43:00Z">
                              <w:rPr>
                                <w:rFonts w:ascii="Cambria Math" w:hAnsi="Cambria Math"/>
                              </w:rPr>
                            </w:ins>
                          </m:ctrlPr>
                        </m:sSubPr>
                        <m:e>
                          <m:r>
                            <w:ins w:id="4145" w:author="Garrick W Bruening" w:date="2020-07-27T19:43:00Z">
                              <m:rPr>
                                <m:nor/>
                              </m:rPr>
                              <w:rPr>
                                <w:rFonts w:cstheme="minorHAnsi"/>
                              </w:rPr>
                              <m:t>t</m:t>
                            </w:ins>
                          </m:r>
                        </m:e>
                        <m:sub>
                          <m:r>
                            <w:ins w:id="4146" w:author="Garrick W Bruening" w:date="2020-07-27T19:43:00Z">
                              <m:rPr>
                                <m:nor/>
                              </m:rPr>
                              <w:rPr>
                                <w:rFonts w:cstheme="minorHAnsi"/>
                              </w:rPr>
                              <m:t>m</m:t>
                            </w:ins>
                          </m:r>
                        </m:sub>
                      </m:sSub>
                      <m:r>
                        <w:ins w:id="4147" w:author="Garrick W Bruening" w:date="2020-07-27T19:43:00Z">
                          <m:rPr>
                            <m:nor/>
                          </m:rPr>
                          <w:rPr>
                            <w:rFonts w:cstheme="minorHAnsi"/>
                          </w:rPr>
                          <m:t>+</m:t>
                        </w:ins>
                      </m:r>
                      <m:f>
                        <m:fPr>
                          <m:ctrlPr>
                            <w:ins w:id="4148" w:author="Garrick W Bruening" w:date="2020-07-27T19:43:00Z">
                              <w:rPr>
                                <w:rFonts w:ascii="Cambria Math" w:hAnsi="Cambria Math"/>
                              </w:rPr>
                            </w:ins>
                          </m:ctrlPr>
                        </m:fPr>
                        <m:num>
                          <m:r>
                            <w:ins w:id="4149" w:author="Garrick W Bruening" w:date="2020-07-27T19:43:00Z">
                              <m:rPr>
                                <m:nor/>
                              </m:rPr>
                              <w:rPr>
                                <w:rFonts w:cstheme="minorHAnsi"/>
                              </w:rPr>
                              <m:t>b</m:t>
                            </w:ins>
                          </m:r>
                          <m:sSup>
                            <m:sSupPr>
                              <m:ctrlPr>
                                <w:ins w:id="4150" w:author="Garrick W Bruening" w:date="2020-07-27T19:43:00Z">
                                  <w:rPr>
                                    <w:rFonts w:ascii="Cambria Math" w:hAnsi="Cambria Math"/>
                                  </w:rPr>
                                </w:ins>
                              </m:ctrlPr>
                            </m:sSupPr>
                            <m:e>
                              <m:r>
                                <w:ins w:id="4151" w:author="Garrick W Bruening" w:date="2020-07-27T19:43:00Z">
                                  <m:rPr>
                                    <m:nor/>
                                  </m:rPr>
                                  <w:rPr>
                                    <w:rFonts w:cstheme="minorHAnsi"/>
                                  </w:rPr>
                                  <m:t>m</m:t>
                                </w:ins>
                              </m:r>
                            </m:e>
                            <m:sup>
                              <m:r>
                                <w:ins w:id="4152" w:author="Garrick W Bruening" w:date="2020-07-27T19:43:00Z">
                                  <m:rPr>
                                    <m:nor/>
                                  </m:rPr>
                                  <w:rPr>
                                    <w:rFonts w:cstheme="minorHAnsi"/>
                                  </w:rPr>
                                  <m:t>i</m:t>
                                </w:ins>
                              </m:r>
                            </m:sup>
                          </m:sSup>
                        </m:num>
                        <m:den>
                          <m:sSubSup>
                            <m:sSubSupPr>
                              <m:ctrlPr>
                                <w:ins w:id="4153" w:author="Garrick W Bruening" w:date="2020-07-27T19:43:00Z">
                                  <w:rPr>
                                    <w:rFonts w:ascii="Cambria Math" w:hAnsi="Cambria Math"/>
                                  </w:rPr>
                                </w:ins>
                              </m:ctrlPr>
                            </m:sSubSupPr>
                            <m:e>
                              <m:r>
                                <w:ins w:id="4154" w:author="Garrick W Bruening" w:date="2020-07-27T19:43:00Z">
                                  <m:rPr>
                                    <m:nor/>
                                  </m:rPr>
                                  <w:rPr>
                                    <w:rFonts w:cstheme="minorHAnsi"/>
                                  </w:rPr>
                                  <m:t>t</m:t>
                                </w:ins>
                              </m:r>
                            </m:e>
                            <m:sub>
                              <m:r>
                                <w:ins w:id="4155" w:author="Garrick W Bruening" w:date="2020-07-27T19:43:00Z">
                                  <m:rPr>
                                    <m:nor/>
                                  </m:rPr>
                                  <w:rPr>
                                    <w:rFonts w:cstheme="minorHAnsi"/>
                                  </w:rPr>
                                  <m:t>m</m:t>
                                </w:ins>
                              </m:r>
                            </m:sub>
                            <m:sup>
                              <m:r>
                                <w:ins w:id="4156" w:author="Garrick W Bruening" w:date="2020-07-27T19:43:00Z">
                                  <m:rPr>
                                    <m:nor/>
                                  </m:rPr>
                                  <w:rPr>
                                    <w:rFonts w:cstheme="minorHAnsi"/>
                                  </w:rPr>
                                  <m:t>j-1</m:t>
                                </w:ins>
                              </m:r>
                            </m:sup>
                          </m:sSubSup>
                        </m:den>
                      </m:f>
                    </m:e>
                  </m:mr>
                </m:m>
              </m:oMath>
            </m:oMathPara>
          </w:p>
        </w:tc>
        <w:tc>
          <w:tcPr>
            <w:tcW w:w="500" w:type="pct"/>
            <w:vAlign w:val="center"/>
          </w:tcPr>
          <w:p w14:paraId="3709F719" w14:textId="1F83A6D2" w:rsidR="00BC3F00" w:rsidRPr="009802F2" w:rsidRDefault="00D22CD0" w:rsidP="0078632B">
            <w:pPr>
              <w:pStyle w:val="Caption"/>
              <w:keepNext/>
              <w:jc w:val="right"/>
              <w:rPr>
                <w:ins w:id="4157" w:author="Garrick W Bruening" w:date="2020-07-27T19:43:00Z"/>
                <w:i w:val="0"/>
                <w:iCs w:val="0"/>
                <w:sz w:val="22"/>
                <w:szCs w:val="22"/>
              </w:rPr>
            </w:pPr>
            <w:bookmarkStart w:id="4158" w:name="_Ref46772411"/>
            <w:ins w:id="4159" w:author="Garrick W Bruening" w:date="2020-07-27T19:44:00Z">
              <w:r w:rsidRPr="009802F2">
                <w:rPr>
                  <w:i w:val="0"/>
                  <w:iCs w:val="0"/>
                  <w:color w:val="auto"/>
                  <w:sz w:val="22"/>
                  <w:szCs w:val="22"/>
                  <w:rPrChange w:id="4160" w:author="Garrick W Bruening" w:date="2020-07-27T19:44:00Z">
                    <w:rPr/>
                  </w:rPrChange>
                </w:rPr>
                <w:t>(</w:t>
              </w:r>
              <w:r w:rsidRPr="009802F2">
                <w:rPr>
                  <w:i w:val="0"/>
                  <w:iCs w:val="0"/>
                  <w:color w:val="auto"/>
                  <w:sz w:val="22"/>
                  <w:szCs w:val="22"/>
                  <w:rPrChange w:id="4161" w:author="Garrick W Bruening" w:date="2020-07-27T19:44:00Z">
                    <w:rPr/>
                  </w:rPrChange>
                </w:rPr>
                <w:fldChar w:fldCharType="begin"/>
              </w:r>
              <w:r w:rsidRPr="009802F2">
                <w:rPr>
                  <w:i w:val="0"/>
                  <w:iCs w:val="0"/>
                  <w:color w:val="auto"/>
                  <w:sz w:val="22"/>
                  <w:szCs w:val="22"/>
                  <w:rPrChange w:id="4162" w:author="Garrick W Bruening" w:date="2020-07-27T19:44:00Z">
                    <w:rPr/>
                  </w:rPrChange>
                </w:rPr>
                <w:instrText xml:space="preserve"> SEQ Equation \* ARABIC </w:instrText>
              </w:r>
              <w:r w:rsidRPr="009802F2">
                <w:rPr>
                  <w:i w:val="0"/>
                  <w:iCs w:val="0"/>
                  <w:color w:val="auto"/>
                  <w:sz w:val="22"/>
                  <w:szCs w:val="22"/>
                  <w:rPrChange w:id="4163" w:author="Garrick W Bruening" w:date="2020-07-27T19:44:00Z">
                    <w:rPr/>
                  </w:rPrChange>
                </w:rPr>
                <w:fldChar w:fldCharType="separate"/>
              </w:r>
            </w:ins>
            <w:r w:rsidR="005B369E" w:rsidRPr="009802F2">
              <w:rPr>
                <w:i w:val="0"/>
                <w:iCs w:val="0"/>
                <w:noProof/>
                <w:color w:val="auto"/>
                <w:sz w:val="22"/>
                <w:szCs w:val="22"/>
              </w:rPr>
              <w:t>17</w:t>
            </w:r>
            <w:ins w:id="4164" w:author="Garrick W Bruening" w:date="2020-07-27T19:44:00Z">
              <w:r w:rsidRPr="009802F2">
                <w:rPr>
                  <w:i w:val="0"/>
                  <w:iCs w:val="0"/>
                  <w:color w:val="auto"/>
                  <w:sz w:val="22"/>
                  <w:szCs w:val="22"/>
                  <w:rPrChange w:id="4165" w:author="Garrick W Bruening" w:date="2020-07-27T19:44:00Z">
                    <w:rPr/>
                  </w:rPrChange>
                </w:rPr>
                <w:fldChar w:fldCharType="end"/>
              </w:r>
              <w:r w:rsidRPr="009802F2">
                <w:rPr>
                  <w:i w:val="0"/>
                  <w:iCs w:val="0"/>
                  <w:color w:val="auto"/>
                  <w:sz w:val="22"/>
                  <w:szCs w:val="22"/>
                  <w:rPrChange w:id="4166" w:author="Garrick W Bruening" w:date="2020-07-27T19:44:00Z">
                    <w:rPr/>
                  </w:rPrChange>
                </w:rPr>
                <w:t>)</w:t>
              </w:r>
            </w:ins>
            <w:bookmarkEnd w:id="4158"/>
          </w:p>
        </w:tc>
      </w:tr>
    </w:tbl>
    <w:p w14:paraId="54390423" w14:textId="0C536E5A" w:rsidR="00BC3F00" w:rsidRPr="009802F2" w:rsidRDefault="00BC3F00" w:rsidP="007B367D"/>
    <w:p w14:paraId="588EC7EF" w14:textId="2C305F77" w:rsidR="00634FC6" w:rsidRPr="009802F2" w:rsidRDefault="007B367D" w:rsidP="007B367D">
      <w:r w:rsidRPr="009802F2">
        <w:t xml:space="preserve">The probability function scaling </w:t>
      </w:r>
      <m:oMath>
        <m:r>
          <w:ins w:id="4167" w:author="Garrick W Bruening" w:date="2020-07-27T20:33:00Z">
            <m:rPr>
              <m:sty m:val="p"/>
            </m:rPr>
            <w:rPr>
              <w:rFonts w:ascii="Cambria Math" w:hAnsi="Cambria Math"/>
            </w:rPr>
            <m:t>α</m:t>
          </w:ins>
        </m:r>
      </m:oMath>
      <w:ins w:id="4168" w:author="Garrick W Bruening" w:date="2020-07-27T20:33:00Z">
        <w:r w:rsidRPr="009802F2">
          <w:t xml:space="preserve"> </w:t>
        </w:r>
      </w:ins>
      <w:del w:id="4169" w:author="Garrick W Bruening" w:date="2020-07-27T20:33:00Z">
        <w:r w:rsidRPr="009802F2">
          <w:delText xml:space="preserve">$\alpha$ </w:delText>
        </w:r>
      </w:del>
      <w:r w:rsidRPr="009802F2">
        <w:t xml:space="preserve">was determined using experiment </w:t>
      </w:r>
      <w:r w:rsidR="0DD4D88D" w:rsidRPr="009802F2">
        <w:t>2a</w:t>
      </w:r>
      <w:del w:id="4170" w:author="Garrick W Bruening" w:date="2020-07-25T11:08:00Z">
        <w:r w:rsidR="000F61AD" w:rsidRPr="009802F2" w:rsidDel="00562B34">
          <w:delText>,</w:delText>
        </w:r>
      </w:del>
      <w:r w:rsidRPr="009802F2">
        <w:t xml:space="preserve"> and </w:t>
      </w:r>
      <w:r w:rsidR="006C1204" w:rsidRPr="009802F2">
        <w:t>2b</w:t>
      </w:r>
      <w:r w:rsidRPr="009802F2">
        <w:t xml:space="preserve">. The probability of success in experiment </w:t>
      </w:r>
      <w:r w:rsidR="006C1204" w:rsidRPr="009802F2">
        <w:t>2c</w:t>
      </w:r>
      <w:r w:rsidRPr="009802F2">
        <w:t xml:space="preserve"> was </w:t>
      </w:r>
      <w:r w:rsidR="006C1204" w:rsidRPr="009802F2">
        <w:t xml:space="preserve">equal to </w:t>
      </w:r>
      <w:r w:rsidRPr="009802F2">
        <w:t>one as there were no</w:t>
      </w:r>
      <w:del w:id="4171" w:author="Alaa Ahmed" w:date="2020-07-27T18:21:00Z">
        <w:r w:rsidRPr="009802F2" w:rsidDel="00E94A5E">
          <w:delText>t</w:delText>
        </w:r>
      </w:del>
      <w:r w:rsidRPr="009802F2">
        <w:t xml:space="preserve"> accuracy costs. </w:t>
      </w:r>
      <w:r w:rsidR="000F61AD" w:rsidRPr="009802F2">
        <w:t>Each</w:t>
      </w:r>
      <w:r w:rsidRPr="009802F2">
        <w:t xml:space="preserve"> movement in experiment </w:t>
      </w:r>
      <w:r w:rsidR="006C1204" w:rsidRPr="009802F2">
        <w:t>1</w:t>
      </w:r>
      <w:r w:rsidRPr="009802F2">
        <w:t xml:space="preserve"> </w:t>
      </w:r>
      <w:r w:rsidR="000F7EF2" w:rsidRPr="009802F2">
        <w:t xml:space="preserve">was labeled as a success according to </w:t>
      </w:r>
      <w:r w:rsidRPr="009802F2">
        <w:t xml:space="preserve">the </w:t>
      </w:r>
      <w:r w:rsidR="000F7EF2" w:rsidRPr="009802F2">
        <w:t xml:space="preserve">success </w:t>
      </w:r>
      <w:r w:rsidRPr="009802F2">
        <w:t xml:space="preserve">criteria </w:t>
      </w:r>
      <w:r w:rsidR="000F7EF2" w:rsidRPr="009802F2">
        <w:t xml:space="preserve">from experiment </w:t>
      </w:r>
      <w:r w:rsidR="006C1204" w:rsidRPr="009802F2">
        <w:t xml:space="preserve">2a </w:t>
      </w:r>
      <w:r w:rsidR="000F7EF2" w:rsidRPr="009802F2">
        <w:t xml:space="preserve">and </w:t>
      </w:r>
      <w:r w:rsidR="006C1204" w:rsidRPr="009802F2">
        <w:t>2b</w:t>
      </w:r>
      <w:r w:rsidR="000F7EF2" w:rsidRPr="009802F2">
        <w:t xml:space="preserve">. Thus, each trial </w:t>
      </w:r>
      <w:r w:rsidR="00C6429A" w:rsidRPr="009802F2">
        <w:t xml:space="preserve">in experiment 1 </w:t>
      </w:r>
      <w:r w:rsidR="000F7EF2" w:rsidRPr="009802F2">
        <w:t xml:space="preserve">will have two labels </w:t>
      </w:r>
      <w:r w:rsidRPr="009802F2">
        <w:t>for success</w:t>
      </w:r>
      <w:r w:rsidR="00C6429A" w:rsidRPr="009802F2">
        <w:t>. The first label from success in</w:t>
      </w:r>
      <w:r w:rsidR="00B71C30" w:rsidRPr="009802F2" w:rsidDel="0034430B">
        <w:t xml:space="preserve"> </w:t>
      </w:r>
      <w:r w:rsidRPr="009802F2">
        <w:t xml:space="preserve">experiment </w:t>
      </w:r>
      <w:r w:rsidR="00C6429A" w:rsidRPr="009802F2">
        <w:t xml:space="preserve">2a </w:t>
      </w:r>
      <w:r w:rsidR="00B71C30" w:rsidRPr="009802F2">
        <w:t xml:space="preserve">and </w:t>
      </w:r>
      <w:r w:rsidR="00C6429A" w:rsidRPr="009802F2">
        <w:t>the second</w:t>
      </w:r>
      <w:r w:rsidR="00B71C30" w:rsidRPr="009802F2">
        <w:t xml:space="preserve"> </w:t>
      </w:r>
      <w:r w:rsidR="00C6429A" w:rsidRPr="009802F2">
        <w:t xml:space="preserve">from </w:t>
      </w:r>
      <w:r w:rsidR="00B71C30" w:rsidRPr="009802F2">
        <w:t>success in</w:t>
      </w:r>
      <w:r w:rsidRPr="009802F2">
        <w:t xml:space="preserve"> experiment </w:t>
      </w:r>
      <w:r w:rsidR="00C6429A" w:rsidRPr="009802F2">
        <w:t>2</w:t>
      </w:r>
      <w:r w:rsidR="00B71C30" w:rsidRPr="009802F2">
        <w:t>b. For</w:t>
      </w:r>
      <w:r w:rsidRPr="009802F2">
        <w:t xml:space="preserve"> experiment </w:t>
      </w:r>
      <w:r w:rsidR="009C766C" w:rsidRPr="009802F2">
        <w:t xml:space="preserve">2a </w:t>
      </w:r>
      <w:r w:rsidR="00B71C30" w:rsidRPr="009802F2">
        <w:t>labeling</w:t>
      </w:r>
      <w:r w:rsidRPr="009802F2">
        <w:t xml:space="preserve">, we labeled a reach as a success if the endpoint error </w:t>
      </w:r>
      <w:proofErr w:type="gramStart"/>
      <w:r w:rsidRPr="009802F2">
        <w:t>was</w:t>
      </w:r>
      <w:proofErr w:type="gramEnd"/>
      <w:r w:rsidRPr="009802F2">
        <w:t xml:space="preserve"> less than 1.4 cm. For experiment </w:t>
      </w:r>
      <w:r w:rsidR="009C766C" w:rsidRPr="009802F2">
        <w:t>2b</w:t>
      </w:r>
      <w:r w:rsidRPr="009802F2">
        <w:t xml:space="preserve">, we labeled each reach as a success if the maximum excursion </w:t>
      </w:r>
      <w:proofErr w:type="gramStart"/>
      <w:r w:rsidRPr="009802F2">
        <w:t>was</w:t>
      </w:r>
      <w:proofErr w:type="gramEnd"/>
      <w:r w:rsidRPr="009802F2">
        <w:t xml:space="preserve"> less than 11 cm, and the angular error was less than </w:t>
      </w:r>
      <w:ins w:id="4172" w:author="Garrick W Bruening" w:date="2020-09-21T15:08:00Z">
        <w:r w:rsidR="00A35C9A" w:rsidRPr="009802F2">
          <w:t>7</w:t>
        </w:r>
      </w:ins>
      <w:del w:id="4173" w:author="Garrick W Bruening" w:date="2020-09-21T15:08:00Z">
        <w:r w:rsidRPr="009802F2">
          <w:delText>3</w:delText>
        </w:r>
      </w:del>
      <w:r w:rsidRPr="009802F2">
        <w:t xml:space="preserve"> degrees. After determining if each reach was a success or not, we use an inverse logistic regression </w:t>
      </w:r>
      <w:r w:rsidR="0091169E" w:rsidRPr="009802F2">
        <w:t>(R</w:t>
      </w:r>
      <w:r w:rsidR="001C2606" w:rsidRPr="009802F2">
        <w:t xml:space="preserve">, </w:t>
      </w:r>
      <w:proofErr w:type="spellStart"/>
      <w:r w:rsidR="00350DDD" w:rsidRPr="009802F2">
        <w:t>glm</w:t>
      </w:r>
      <w:proofErr w:type="spellEnd"/>
      <w:r w:rsidR="002448E4" w:rsidRPr="009802F2">
        <w:t xml:space="preserve"> model with binomial family and logit link function)</w:t>
      </w:r>
      <w:r w:rsidRPr="009802F2">
        <w:t xml:space="preserve"> to create the</w:t>
      </w:r>
      <w:ins w:id="4174" w:author="Garrick W Bruening" w:date="2020-09-21T15:09:00Z">
        <w:r w:rsidRPr="009802F2">
          <w:t xml:space="preserve"> </w:t>
        </w:r>
        <w:r w:rsidR="000A062E" w:rsidRPr="009802F2">
          <w:t>function</w:t>
        </w:r>
      </w:ins>
      <w:r w:rsidRPr="009802F2">
        <w:t xml:space="preserve"> </w:t>
      </w:r>
      <m:oMath>
        <m:r>
          <w:ins w:id="4175" w:author="Garrick W Bruening" w:date="2020-07-27T20:33:00Z">
            <m:rPr>
              <m:nor/>
            </m:rPr>
            <w:rPr>
              <w:rFonts w:cstheme="minorHAnsi"/>
              <w:rPrChange w:id="4176" w:author="Garrick W Bruening" w:date="2020-07-27T20:33:00Z">
                <w:rPr>
                  <w:rFonts w:ascii="Cambria Math" w:hAnsi="Cambria Math"/>
                  <w:i/>
                </w:rPr>
              </w:rPrChange>
            </w:rPr>
            <m:t>P</m:t>
          </w:ins>
        </m:r>
        <m:d>
          <m:dPr>
            <m:ctrlPr>
              <w:ins w:id="4177" w:author="Garrick W Bruening" w:date="2020-07-27T20:33:00Z">
                <w:rPr>
                  <w:rFonts w:ascii="Cambria Math" w:hAnsi="Cambria Math" w:cstheme="minorHAnsi"/>
                </w:rPr>
              </w:ins>
            </m:ctrlPr>
          </m:dPr>
          <m:e>
            <m:r>
              <m:rPr>
                <m:nor/>
              </m:rPr>
              <w:rPr>
                <w:rFonts w:cstheme="minorHAnsi"/>
                <w:rPrChange w:id="4178" w:author="Garrick W Bruening" w:date="2020-07-27T20:33:00Z">
                  <w:rPr>
                    <w:rFonts w:ascii="Cambria Math" w:hAnsi="Cambria Math"/>
                  </w:rPr>
                </w:rPrChange>
              </w:rPr>
              <m:t>α</m:t>
            </m:r>
          </m:e>
          <m:e>
            <m:sSub>
              <m:sSubPr>
                <m:ctrlPr>
                  <w:ins w:id="4179" w:author="Garrick W Bruening" w:date="2020-07-27T20:33:00Z">
                    <w:rPr>
                      <w:rFonts w:ascii="Cambria Math" w:hAnsi="Cambria Math" w:cstheme="minorHAnsi"/>
                    </w:rPr>
                  </w:ins>
                </m:ctrlPr>
              </m:sSubPr>
              <m:e>
                <m:r>
                  <w:ins w:id="4180" w:author="Garrick W Bruening" w:date="2020-07-27T20:33:00Z">
                    <m:rPr>
                      <m:nor/>
                    </m:rPr>
                    <w:rPr>
                      <w:rFonts w:cstheme="minorHAnsi"/>
                      <w:rPrChange w:id="4181" w:author="Garrick W Bruening" w:date="2020-07-27T20:33:00Z">
                        <w:rPr>
                          <w:rFonts w:ascii="Cambria Math" w:hAnsi="Cambria Math"/>
                          <w:i/>
                        </w:rPr>
                      </w:rPrChange>
                    </w:rPr>
                    <m:t>t</m:t>
                  </w:ins>
                </m:r>
              </m:e>
              <m:sub>
                <m:r>
                  <w:ins w:id="4182" w:author="Garrick W Bruening" w:date="2020-07-27T20:33:00Z">
                    <m:rPr>
                      <m:nor/>
                    </m:rPr>
                    <w:rPr>
                      <w:rFonts w:cstheme="minorHAnsi"/>
                      <w:rPrChange w:id="4183" w:author="Garrick W Bruening" w:date="2020-07-27T20:33:00Z">
                        <w:rPr>
                          <w:rFonts w:ascii="Cambria Math" w:hAnsi="Cambria Math"/>
                          <w:i/>
                        </w:rPr>
                      </w:rPrChange>
                    </w:rPr>
                    <m:t>m</m:t>
                  </w:ins>
                </m:r>
              </m:sub>
            </m:sSub>
            <m:r>
              <w:ins w:id="4184" w:author="Garrick W Bruening" w:date="2020-07-27T20:33:00Z">
                <m:rPr>
                  <m:nor/>
                </m:rPr>
                <w:rPr>
                  <w:rFonts w:cstheme="minorHAnsi"/>
                  <w:rPrChange w:id="4185" w:author="Garrick W Bruening" w:date="2020-07-27T20:33:00Z">
                    <w:rPr>
                      <w:rFonts w:ascii="Cambria Math" w:hAnsi="Cambria Math"/>
                      <w:i/>
                    </w:rPr>
                  </w:rPrChange>
                </w:rPr>
                <m:t>,m</m:t>
              </w:ins>
            </m:r>
          </m:e>
        </m:d>
      </m:oMath>
      <w:del w:id="4186" w:author="Garrick W Bruening" w:date="2020-07-27T20:33:00Z">
        <w:r w:rsidRPr="009802F2">
          <w:delText>$P(\alpha|T,m)$</w:delText>
        </w:r>
      </w:del>
      <w:r w:rsidRPr="009802F2">
        <w:t xml:space="preserve"> for each experiment, shown in Fig</w:t>
      </w:r>
      <w:commentRangeStart w:id="4187"/>
      <w:r w:rsidRPr="009802F2">
        <w:t xml:space="preserve">. </w:t>
      </w:r>
      <w:del w:id="4188" w:author="Garrick W Bruening" w:date="2020-10-06T12:00:00Z">
        <w:r w:rsidRPr="009802F2" w:rsidDel="00315B5F">
          <w:delText>\ref{fig:p_alpha</w:delText>
        </w:r>
        <w:commentRangeEnd w:id="4187"/>
        <w:r w:rsidR="007E2D3A" w:rsidRPr="009802F2" w:rsidDel="00315B5F">
          <w:rPr>
            <w:rStyle w:val="CommentReference"/>
          </w:rPr>
          <w:commentReference w:id="4187"/>
        </w:r>
        <w:r w:rsidRPr="009802F2" w:rsidDel="00315B5F">
          <w:delText>}</w:delText>
        </w:r>
      </w:del>
      <w:ins w:id="4189" w:author="Garrick W Bruening" w:date="2020-10-06T12:01:00Z">
        <w:r w:rsidR="00315B5F" w:rsidRPr="009802F2">
          <w:t>5</w:t>
        </w:r>
        <w:r w:rsidR="00E64C38" w:rsidRPr="009802F2">
          <w:t>A and 5B</w:t>
        </w:r>
      </w:ins>
      <w:r w:rsidRPr="009802F2">
        <w:t xml:space="preserve">. </w:t>
      </w:r>
      <w:r w:rsidR="00634FC6" w:rsidRPr="009802F2">
        <w:t xml:space="preserve">The </w:t>
      </w:r>
      <w:r w:rsidR="0087535D" w:rsidRPr="009802F2">
        <w:t>probability function is sho</w:t>
      </w:r>
      <w:r w:rsidR="6748DF5C" w:rsidRPr="009802F2">
        <w:t xml:space="preserve">wn in </w:t>
      </w:r>
      <w:del w:id="4190" w:author="Garrick W Bruening" w:date="2020-07-27T20:33:00Z">
        <w:r w:rsidR="6748DF5C" w:rsidRPr="009802F2">
          <w:delText>eq</w:delText>
        </w:r>
      </w:del>
      <w:ins w:id="4191" w:author="Garrick W Bruening" w:date="2020-07-27T20:33:00Z">
        <w:r w:rsidR="00F229C6" w:rsidRPr="009802F2">
          <w:t>Eq</w:t>
        </w:r>
      </w:ins>
      <w:r w:rsidR="6748DF5C" w:rsidRPr="009802F2">
        <w:t xml:space="preserve">. </w:t>
      </w:r>
      <w:ins w:id="4192" w:author="Garrick W Bruening" w:date="2020-07-27T20:34:00Z">
        <w:r w:rsidR="00F229C6" w:rsidRPr="009802F2">
          <w:rPr>
            <w:rPrChange w:id="4193" w:author="Garrick W Bruening" w:date="2020-10-06T12:01:00Z">
              <w:rPr/>
            </w:rPrChange>
          </w:rPr>
          <w:fldChar w:fldCharType="begin"/>
        </w:r>
        <w:r w:rsidR="00F229C6" w:rsidRPr="009802F2">
          <w:instrText xml:space="preserve"> REF _Ref46772419 \h </w:instrText>
        </w:r>
      </w:ins>
      <w:r w:rsidR="00F229C6" w:rsidRPr="009802F2">
        <w:rPr>
          <w:rPrChange w:id="4194" w:author="Garrick W Bruening" w:date="2020-10-06T12:01:00Z">
            <w:rPr>
              <w:i/>
              <w:iCs/>
            </w:rPr>
          </w:rPrChange>
        </w:rPr>
        <w:instrText xml:space="preserve"> \* MERGEFORMAT </w:instrText>
      </w:r>
      <w:r w:rsidR="00F229C6" w:rsidRPr="009802F2">
        <w:rPr>
          <w:rPrChange w:id="4195" w:author="Garrick W Bruening" w:date="2020-10-06T12:01:00Z">
            <w:rPr/>
          </w:rPrChange>
        </w:rPr>
      </w:r>
      <w:r w:rsidR="00F229C6" w:rsidRPr="009802F2">
        <w:rPr>
          <w:rPrChange w:id="4196" w:author="Garrick W Bruening" w:date="2020-10-06T12:01:00Z">
            <w:rPr/>
          </w:rPrChange>
        </w:rPr>
        <w:fldChar w:fldCharType="separate"/>
      </w:r>
      <w:r w:rsidR="005B369E" w:rsidRPr="009802F2">
        <w:rPr>
          <w:noProof/>
          <w:sz w:val="24"/>
          <w:szCs w:val="24"/>
          <w:rPrChange w:id="4197" w:author="Garrick W Bruening" w:date="2020-07-27T23:34:00Z">
            <w:rPr>
              <w:i/>
              <w:iCs/>
              <w:sz w:val="24"/>
              <w:szCs w:val="24"/>
            </w:rPr>
          </w:rPrChange>
        </w:rPr>
        <w:t>(</w:t>
      </w:r>
      <w:r w:rsidR="005B369E" w:rsidRPr="009802F2">
        <w:rPr>
          <w:noProof/>
        </w:rPr>
        <w:t>18</w:t>
      </w:r>
      <w:r w:rsidR="005B369E" w:rsidRPr="009802F2">
        <w:rPr>
          <w:noProof/>
          <w:sz w:val="24"/>
          <w:szCs w:val="24"/>
          <w:rPrChange w:id="4198" w:author="Garrick W Bruening" w:date="2020-07-27T23:34:00Z">
            <w:rPr>
              <w:i/>
              <w:iCs/>
              <w:sz w:val="24"/>
              <w:szCs w:val="24"/>
            </w:rPr>
          </w:rPrChange>
        </w:rPr>
        <w:t>)</w:t>
      </w:r>
      <w:ins w:id="4199" w:author="Garrick W Bruening" w:date="2020-07-27T20:34:00Z">
        <w:r w:rsidR="00F229C6" w:rsidRPr="009802F2">
          <w:rPr>
            <w:rPrChange w:id="4200" w:author="Garrick W Bruening" w:date="2020-10-06T12:01:00Z">
              <w:rPr/>
            </w:rPrChange>
          </w:rPr>
          <w:fldChar w:fldCharType="end"/>
        </w:r>
      </w:ins>
      <w:del w:id="4201" w:author="Garrick W Bruening" w:date="2020-07-27T20:33:00Z">
        <w:r w:rsidR="6748DF5C" w:rsidRPr="009802F2">
          <w:delText>\ref{</w:delText>
        </w:r>
        <w:r w:rsidR="7146411C" w:rsidRPr="009802F2">
          <w:delText>eq:prob_scaling_function}</w:delText>
        </w:r>
      </w:del>
      <w:r w:rsidR="7146411C" w:rsidRPr="009802F2">
        <w:t xml:space="preserve">. </w:t>
      </w:r>
    </w:p>
    <w:p w14:paraId="2A55A025" w14:textId="3A223901" w:rsidR="007963DD" w:rsidRPr="009802F2" w:rsidDel="00712618" w:rsidRDefault="007B367D" w:rsidP="007963DD">
      <w:pPr>
        <w:rPr>
          <w:del w:id="4202" w:author="Garrick W Bruening" w:date="2020-10-02T13:59:00Z"/>
        </w:rPr>
      </w:pPr>
      <w:r w:rsidRPr="009802F2">
        <w:t xml:space="preserve">For experiment </w:t>
      </w:r>
      <w:r w:rsidR="002448E4" w:rsidRPr="009802F2">
        <w:t>2a</w:t>
      </w:r>
      <w:r w:rsidRPr="009802F2">
        <w:t xml:space="preserve">, we found the beta coefficients of the regression to be </w:t>
      </w:r>
      <w:del w:id="4203" w:author="Garrick W Bruening" w:date="2020-07-27T20:34:00Z">
        <w:r w:rsidR="000C663C" w:rsidRPr="009802F2">
          <w:delText xml:space="preserve">$\beta_1 = -0.0966\pm0.008$ </w:delText>
        </w:r>
      </w:del>
      <m:oMath>
        <m:sSub>
          <m:sSubPr>
            <m:ctrlPr>
              <w:ins w:id="4204" w:author="Garrick W Bruening" w:date="2020-07-27T20:34:00Z">
                <w:rPr>
                  <w:rFonts w:ascii="Cambria Math" w:hAnsi="Cambria Math" w:cstheme="minorHAnsi"/>
                </w:rPr>
              </w:ins>
            </m:ctrlPr>
          </m:sSubPr>
          <m:e>
            <m:r>
              <m:rPr>
                <m:nor/>
              </m:rPr>
              <w:rPr>
                <w:rFonts w:cstheme="minorHAnsi"/>
                <w:rPrChange w:id="4205" w:author="Garrick W Bruening" w:date="2020-07-27T20:35:00Z">
                  <w:rPr>
                    <w:rFonts w:ascii="Cambria Math" w:hAnsi="Cambria Math"/>
                  </w:rPr>
                </w:rPrChange>
              </w:rPr>
              <m:t>β</m:t>
            </m:r>
          </m:e>
          <m:sub>
            <m:r>
              <w:ins w:id="4206" w:author="Garrick W Bruening" w:date="2020-07-27T20:34:00Z">
                <m:rPr>
                  <m:nor/>
                </m:rPr>
                <w:rPr>
                  <w:rFonts w:cstheme="minorHAnsi"/>
                  <w:rPrChange w:id="4207" w:author="Garrick W Bruening" w:date="2020-07-27T20:35:00Z">
                    <w:rPr>
                      <w:rFonts w:ascii="Cambria Math" w:hAnsi="Cambria Math"/>
                    </w:rPr>
                  </w:rPrChange>
                </w:rPr>
                <m:t>1</m:t>
              </w:ins>
            </m:r>
          </m:sub>
        </m:sSub>
        <m:r>
          <w:ins w:id="4208" w:author="Garrick W Bruening" w:date="2020-07-27T20:34:00Z">
            <m:rPr>
              <m:nor/>
            </m:rPr>
            <w:rPr>
              <w:rFonts w:cstheme="minorHAnsi"/>
              <w:rPrChange w:id="4209" w:author="Garrick W Bruening" w:date="2020-07-27T20:35:00Z">
                <w:rPr>
                  <w:rFonts w:ascii="Cambria Math" w:hAnsi="Cambria Math"/>
                </w:rPr>
              </w:rPrChange>
            </w:rPr>
            <m:t>=-0.0966</m:t>
          </w:ins>
        </m:r>
        <m:r>
          <m:rPr>
            <m:nor/>
          </m:rPr>
          <w:rPr>
            <w:rFonts w:cstheme="minorHAnsi"/>
            <w:rPrChange w:id="4210" w:author="Garrick W Bruening" w:date="2020-07-27T20:35:00Z">
              <w:rPr>
                <w:rFonts w:ascii="Cambria Math" w:hAnsi="Cambria Math"/>
              </w:rPr>
            </w:rPrChange>
          </w:rPr>
          <m:t>±</m:t>
        </m:r>
        <m:r>
          <w:ins w:id="4211" w:author="Garrick W Bruening" w:date="2020-07-27T20:34:00Z">
            <m:rPr>
              <m:nor/>
            </m:rPr>
            <w:rPr>
              <w:rFonts w:cstheme="minorHAnsi"/>
              <w:rPrChange w:id="4212" w:author="Garrick W Bruening" w:date="2020-07-27T20:35:00Z">
                <w:rPr>
                  <w:rFonts w:ascii="Cambria Math" w:hAnsi="Cambria Math"/>
                </w:rPr>
              </w:rPrChange>
            </w:rPr>
            <m:t>0.008</m:t>
          </w:ins>
        </m:r>
      </m:oMath>
      <w:ins w:id="4213" w:author="Garrick W Bruening" w:date="2020-07-27T20:34:00Z">
        <w:r w:rsidR="00F229C6" w:rsidRPr="009802F2">
          <w:rPr>
            <w:rFonts w:eastAsiaTheme="minorEastAsia"/>
          </w:rPr>
          <w:t xml:space="preserve"> </w:t>
        </w:r>
      </w:ins>
      <w:r w:rsidR="000C663C" w:rsidRPr="009802F2">
        <w:t>for mass,</w:t>
      </w:r>
      <w:r w:rsidRPr="009802F2">
        <w:t xml:space="preserve"> </w:t>
      </w:r>
      <m:oMath>
        <m:sSub>
          <m:sSubPr>
            <m:ctrlPr>
              <w:ins w:id="4214" w:author="Garrick W Bruening" w:date="2020-07-27T20:35:00Z">
                <w:rPr>
                  <w:rFonts w:ascii="Cambria Math" w:hAnsi="Cambria Math" w:cstheme="minorHAnsi"/>
                </w:rPr>
              </w:ins>
            </m:ctrlPr>
          </m:sSubPr>
          <m:e>
            <m:r>
              <m:rPr>
                <m:nor/>
              </m:rPr>
              <w:rPr>
                <w:rFonts w:cstheme="minorHAnsi"/>
                <w:rPrChange w:id="4215" w:author="Garrick W Bruening" w:date="2020-07-27T20:35:00Z">
                  <w:rPr>
                    <w:rFonts w:ascii="Cambria Math" w:hAnsi="Cambria Math"/>
                  </w:rPr>
                </w:rPrChange>
              </w:rPr>
              <m:t>β</m:t>
            </m:r>
          </m:e>
          <m:sub>
            <m:r>
              <w:ins w:id="4216" w:author="Garrick W Bruening" w:date="2020-07-27T20:35:00Z">
                <m:rPr>
                  <m:nor/>
                </m:rPr>
                <w:rPr>
                  <w:rFonts w:cstheme="minorHAnsi"/>
                  <w:rPrChange w:id="4217" w:author="Garrick W Bruening" w:date="2020-07-27T20:35:00Z">
                    <w:rPr>
                      <w:rFonts w:ascii="Cambria Math" w:hAnsi="Cambria Math"/>
                    </w:rPr>
                  </w:rPrChange>
                </w:rPr>
                <m:t>2</m:t>
              </w:ins>
            </m:r>
          </m:sub>
        </m:sSub>
        <m:r>
          <w:ins w:id="4218" w:author="Garrick W Bruening" w:date="2020-07-27T20:35:00Z">
            <m:rPr>
              <m:nor/>
            </m:rPr>
            <w:rPr>
              <w:rFonts w:cstheme="minorHAnsi"/>
              <w:rPrChange w:id="4219" w:author="Garrick W Bruening" w:date="2020-07-27T20:35:00Z">
                <w:rPr>
                  <w:rFonts w:ascii="Cambria Math" w:hAnsi="Cambria Math"/>
                </w:rPr>
              </w:rPrChange>
            </w:rPr>
            <m:t>=5.876</m:t>
          </w:ins>
        </m:r>
        <m:r>
          <m:rPr>
            <m:nor/>
          </m:rPr>
          <w:rPr>
            <w:rFonts w:cstheme="minorHAnsi"/>
            <w:rPrChange w:id="4220" w:author="Garrick W Bruening" w:date="2020-07-27T20:35:00Z">
              <w:rPr>
                <w:rFonts w:ascii="Cambria Math" w:hAnsi="Cambria Math"/>
              </w:rPr>
            </w:rPrChange>
          </w:rPr>
          <m:t>±</m:t>
        </m:r>
        <m:r>
          <w:ins w:id="4221" w:author="Garrick W Bruening" w:date="2020-07-27T20:35:00Z">
            <m:rPr>
              <m:nor/>
            </m:rPr>
            <w:rPr>
              <w:rFonts w:cstheme="minorHAnsi"/>
              <w:rPrChange w:id="4222" w:author="Garrick W Bruening" w:date="2020-07-27T20:35:00Z">
                <w:rPr>
                  <w:rFonts w:ascii="Cambria Math" w:hAnsi="Cambria Math"/>
                </w:rPr>
              </w:rPrChange>
            </w:rPr>
            <m:t>0.188</m:t>
          </w:ins>
        </m:r>
      </m:oMath>
      <w:del w:id="4223" w:author="Garrick W Bruening" w:date="2020-07-27T20:34:00Z">
        <w:r w:rsidR="002448E4" w:rsidRPr="009802F2">
          <w:delText>$</w:delText>
        </w:r>
      </w:del>
      <w:del w:id="4224" w:author="Garrick W Bruening" w:date="2020-07-27T20:35:00Z">
        <w:r w:rsidR="000C663C" w:rsidRPr="009802F2">
          <w:delText xml:space="preserve">\beta_2 = </w:delText>
        </w:r>
        <w:r w:rsidRPr="009802F2">
          <w:delText>5.</w:delText>
        </w:r>
        <w:r w:rsidR="002448E4" w:rsidRPr="009802F2">
          <w:delText>876\pm</w:delText>
        </w:r>
        <w:r w:rsidR="001930E0" w:rsidRPr="009802F2">
          <w:delText>0.188</w:delText>
        </w:r>
      </w:del>
      <w:del w:id="4225" w:author="Garrick W Bruening" w:date="2020-07-27T20:34:00Z">
        <w:r w:rsidR="001930E0" w:rsidRPr="009802F2">
          <w:delText>$</w:delText>
        </w:r>
      </w:del>
      <w:r w:rsidR="002448E4" w:rsidRPr="009802F2">
        <w:t xml:space="preserve"> </w:t>
      </w:r>
      <w:r w:rsidRPr="009802F2">
        <w:t xml:space="preserve">for movement duration, and </w:t>
      </w:r>
      <w:r w:rsidR="002A3623" w:rsidRPr="009802F2">
        <w:t xml:space="preserve">an </w:t>
      </w:r>
      <w:r w:rsidRPr="009802F2">
        <w:t>intercept of</w:t>
      </w:r>
      <w:del w:id="4226" w:author="Garrick W Bruening" w:date="2020-07-27T20:34:00Z">
        <w:r w:rsidRPr="009802F2">
          <w:delText xml:space="preserve"> </w:delText>
        </w:r>
        <w:r w:rsidR="002A3623" w:rsidRPr="009802F2" w:rsidDel="00F229C6">
          <w:delText>$</w:delText>
        </w:r>
      </w:del>
      <w:ins w:id="4227" w:author="Garrick W Bruening" w:date="2020-07-27T20:35:00Z">
        <w:r w:rsidR="00F229C6" w:rsidRPr="009802F2">
          <w:t xml:space="preserve"> </w:t>
        </w:r>
      </w:ins>
      <m:oMath>
        <m:sSub>
          <m:sSubPr>
            <m:ctrlPr>
              <w:ins w:id="4228" w:author="Garrick W Bruening" w:date="2020-07-27T20:36:00Z">
                <w:rPr>
                  <w:rFonts w:ascii="Cambria Math" w:hAnsi="Cambria Math" w:cstheme="minorHAnsi"/>
                </w:rPr>
              </w:ins>
            </m:ctrlPr>
          </m:sSubPr>
          <m:e>
            <m:r>
              <m:rPr>
                <m:nor/>
              </m:rPr>
              <w:rPr>
                <w:rFonts w:cstheme="minorHAnsi"/>
                <w:rPrChange w:id="4229" w:author="Garrick W Bruening" w:date="2020-07-27T20:36:00Z">
                  <w:rPr>
                    <w:rFonts w:ascii="Cambria Math" w:hAnsi="Cambria Math"/>
                  </w:rPr>
                </w:rPrChange>
              </w:rPr>
              <m:t>β</m:t>
            </m:r>
          </m:e>
          <m:sub>
            <m:r>
              <w:ins w:id="4230" w:author="Garrick W Bruening" w:date="2020-07-27T20:36:00Z">
                <m:rPr>
                  <m:nor/>
                </m:rPr>
                <w:rPr>
                  <w:rFonts w:cstheme="minorHAnsi"/>
                  <w:rPrChange w:id="4231" w:author="Garrick W Bruening" w:date="2020-07-27T20:36:00Z">
                    <w:rPr>
                      <w:rFonts w:ascii="Cambria Math" w:hAnsi="Cambria Math"/>
                    </w:rPr>
                  </w:rPrChange>
                </w:rPr>
                <m:t>0</m:t>
              </w:ins>
            </m:r>
          </m:sub>
        </m:sSub>
        <m:r>
          <w:ins w:id="4232" w:author="Garrick W Bruening" w:date="2020-07-27T20:36:00Z">
            <m:rPr>
              <m:nor/>
            </m:rPr>
            <w:rPr>
              <w:rFonts w:cstheme="minorHAnsi"/>
              <w:rPrChange w:id="4233" w:author="Garrick W Bruening" w:date="2020-07-27T20:36:00Z">
                <w:rPr>
                  <w:rFonts w:ascii="Cambria Math" w:hAnsi="Cambria Math"/>
                </w:rPr>
              </w:rPrChange>
            </w:rPr>
            <m:t>=-1.446</m:t>
          </w:ins>
        </m:r>
        <m:r>
          <m:rPr>
            <m:nor/>
          </m:rPr>
          <w:rPr>
            <w:rFonts w:cstheme="minorHAnsi"/>
            <w:rPrChange w:id="4234" w:author="Garrick W Bruening" w:date="2020-07-27T20:36:00Z">
              <w:rPr>
                <w:rFonts w:ascii="Cambria Math" w:hAnsi="Cambria Math"/>
              </w:rPr>
            </w:rPrChange>
          </w:rPr>
          <m:t>±</m:t>
        </m:r>
        <m:r>
          <w:ins w:id="4235" w:author="Garrick W Bruening" w:date="2020-07-27T20:36:00Z">
            <m:rPr>
              <m:nor/>
            </m:rPr>
            <w:rPr>
              <w:rFonts w:cstheme="minorHAnsi"/>
              <w:rPrChange w:id="4236" w:author="Garrick W Bruening" w:date="2020-07-27T20:36:00Z">
                <w:rPr>
                  <w:rFonts w:ascii="Cambria Math" w:hAnsi="Cambria Math"/>
                </w:rPr>
              </w:rPrChange>
            </w:rPr>
            <m:t>0.125</m:t>
          </w:ins>
        </m:r>
      </m:oMath>
      <w:del w:id="4237" w:author="Garrick W Bruening" w:date="2020-07-27T20:35:00Z">
        <w:r w:rsidR="000C663C" w:rsidRPr="009802F2" w:rsidDel="00673D1D">
          <w:delText>\</w:delText>
        </w:r>
        <w:r w:rsidR="000C663C" w:rsidRPr="009802F2">
          <w:delText xml:space="preserve">beta_0 = </w:delText>
        </w:r>
        <w:r w:rsidRPr="009802F2">
          <w:delText>-1.44</w:delText>
        </w:r>
        <w:r w:rsidR="009358AD" w:rsidRPr="009802F2">
          <w:delText>6\pm0.125$</w:delText>
        </w:r>
      </w:del>
      <w:r w:rsidRPr="009802F2">
        <w:t xml:space="preserve">. Experiment </w:t>
      </w:r>
      <w:r w:rsidR="007A24FE" w:rsidRPr="009802F2">
        <w:t xml:space="preserve">2b </w:t>
      </w:r>
      <w:r w:rsidRPr="009802F2">
        <w:t>had coefficients of</w:t>
      </w:r>
      <w:del w:id="4238" w:author="Garrick W Bruening" w:date="2020-07-27T20:35:00Z">
        <w:r w:rsidRPr="009802F2">
          <w:delText xml:space="preserve"> </w:delText>
        </w:r>
        <w:r w:rsidR="000C663C" w:rsidRPr="009802F2">
          <w:delText xml:space="preserve"> $</w:delText>
        </w:r>
      </w:del>
      <w:r w:rsidR="000C663C" w:rsidRPr="009802F2">
        <w:t xml:space="preserve"> </w:t>
      </w:r>
      <w:del w:id="4239" w:author="Garrick W Bruening" w:date="2020-07-27T20:36:00Z">
        <w:r w:rsidR="000C663C" w:rsidRPr="009802F2">
          <w:delText>\beta_1 =  -0.0641\pm0.006</w:delText>
        </w:r>
      </w:del>
      <w:del w:id="4240" w:author="Garrick W Bruening" w:date="2020-07-27T20:35:00Z">
        <w:r w:rsidR="000C663C" w:rsidRPr="009802F2">
          <w:delText>$</w:delText>
        </w:r>
      </w:del>
      <w:del w:id="4241" w:author="Garrick W Bruening" w:date="2020-07-27T20:36:00Z">
        <w:r w:rsidR="000C663C" w:rsidRPr="009802F2">
          <w:delText xml:space="preserve"> </w:delText>
        </w:r>
      </w:del>
      <m:oMath>
        <m:sSub>
          <m:sSubPr>
            <m:ctrlPr>
              <w:ins w:id="4242" w:author="Garrick W Bruening" w:date="2020-07-27T20:36:00Z">
                <w:rPr>
                  <w:rFonts w:ascii="Cambria Math" w:hAnsi="Cambria Math" w:cstheme="minorHAnsi"/>
                </w:rPr>
              </w:ins>
            </m:ctrlPr>
          </m:sSubPr>
          <m:e>
            <m:r>
              <m:rPr>
                <m:nor/>
              </m:rPr>
              <w:rPr>
                <w:rFonts w:cstheme="minorHAnsi"/>
                <w:rPrChange w:id="4243" w:author="Garrick W Bruening" w:date="2020-07-27T20:36:00Z">
                  <w:rPr>
                    <w:rFonts w:ascii="Cambria Math" w:hAnsi="Cambria Math"/>
                  </w:rPr>
                </w:rPrChange>
              </w:rPr>
              <m:t>β</m:t>
            </m:r>
          </m:e>
          <m:sub>
            <m:r>
              <w:ins w:id="4244" w:author="Garrick W Bruening" w:date="2020-07-27T20:36:00Z">
                <m:rPr>
                  <m:nor/>
                </m:rPr>
                <w:rPr>
                  <w:rFonts w:cstheme="minorHAnsi"/>
                  <w:rPrChange w:id="4245" w:author="Garrick W Bruening" w:date="2020-07-27T20:36:00Z">
                    <w:rPr>
                      <w:rFonts w:ascii="Cambria Math" w:hAnsi="Cambria Math"/>
                    </w:rPr>
                  </w:rPrChange>
                </w:rPr>
                <m:t>1</m:t>
              </w:ins>
            </m:r>
          </m:sub>
        </m:sSub>
        <m:r>
          <w:ins w:id="4246" w:author="Garrick W Bruening" w:date="2020-07-27T20:36:00Z">
            <m:rPr>
              <m:nor/>
            </m:rPr>
            <w:rPr>
              <w:rFonts w:cstheme="minorHAnsi"/>
              <w:rPrChange w:id="4247" w:author="Garrick W Bruening" w:date="2020-07-27T20:36:00Z">
                <w:rPr>
                  <w:rFonts w:ascii="Cambria Math" w:hAnsi="Cambria Math"/>
                </w:rPr>
              </w:rPrChange>
            </w:rPr>
            <m:t>=-0.0641</m:t>
          </w:ins>
        </m:r>
        <m:r>
          <m:rPr>
            <m:nor/>
          </m:rPr>
          <w:rPr>
            <w:rFonts w:cstheme="minorHAnsi"/>
            <w:rPrChange w:id="4248" w:author="Garrick W Bruening" w:date="2020-07-27T20:36:00Z">
              <w:rPr>
                <w:rFonts w:ascii="Cambria Math" w:hAnsi="Cambria Math"/>
              </w:rPr>
            </w:rPrChange>
          </w:rPr>
          <m:t>±</m:t>
        </m:r>
        <m:r>
          <w:ins w:id="4249" w:author="Garrick W Bruening" w:date="2020-07-27T20:36:00Z">
            <m:rPr>
              <m:nor/>
            </m:rPr>
            <w:rPr>
              <w:rFonts w:cstheme="minorHAnsi"/>
              <w:rPrChange w:id="4250" w:author="Garrick W Bruening" w:date="2020-07-27T20:36:00Z">
                <w:rPr>
                  <w:rFonts w:ascii="Cambria Math" w:hAnsi="Cambria Math"/>
                </w:rPr>
              </w:rPrChange>
            </w:rPr>
            <m:t>0.006</m:t>
          </w:ins>
        </m:r>
      </m:oMath>
      <w:ins w:id="4251" w:author="Garrick W Bruening" w:date="2020-07-27T20:36:00Z">
        <w:r w:rsidR="00673D1D" w:rsidRPr="009802F2">
          <w:t xml:space="preserve"> </w:t>
        </w:r>
      </w:ins>
      <w:r w:rsidR="000C663C" w:rsidRPr="009802F2">
        <w:t>for mass,</w:t>
      </w:r>
      <w:r w:rsidRPr="009802F2">
        <w:t xml:space="preserve"> </w:t>
      </w:r>
      <w:del w:id="4252" w:author="Garrick W Bruening" w:date="2020-07-27T20:35:00Z">
        <w:r w:rsidR="007A24FE" w:rsidRPr="009802F2">
          <w:delText>$</w:delText>
        </w:r>
      </w:del>
      <w:del w:id="4253" w:author="Garrick W Bruening" w:date="2020-07-27T20:36:00Z">
        <w:r w:rsidR="000C663C" w:rsidRPr="009802F2">
          <w:delText xml:space="preserve">\beta_2 = </w:delText>
        </w:r>
        <w:r w:rsidRPr="009802F2">
          <w:delText>4.</w:delText>
        </w:r>
        <w:r w:rsidR="007A24FE" w:rsidRPr="009802F2">
          <w:delText>839\pm0.100</w:delText>
        </w:r>
      </w:del>
      <w:del w:id="4254" w:author="Garrick W Bruening" w:date="2020-07-27T20:35:00Z">
        <w:r w:rsidR="007A24FE" w:rsidRPr="009802F2">
          <w:delText>$</w:delText>
        </w:r>
      </w:del>
      <w:del w:id="4255" w:author="Garrick W Bruening" w:date="2020-07-27T20:36:00Z">
        <w:r w:rsidR="007A24FE" w:rsidRPr="009802F2">
          <w:delText xml:space="preserve"> </w:delText>
        </w:r>
      </w:del>
      <m:oMath>
        <m:sSub>
          <m:sSubPr>
            <m:ctrlPr>
              <w:ins w:id="4256" w:author="Garrick W Bruening" w:date="2020-07-27T20:36:00Z">
                <w:rPr>
                  <w:rFonts w:ascii="Cambria Math" w:hAnsi="Cambria Math" w:cstheme="minorHAnsi"/>
                </w:rPr>
              </w:ins>
            </m:ctrlPr>
          </m:sSubPr>
          <m:e>
            <m:r>
              <m:rPr>
                <m:nor/>
              </m:rPr>
              <w:rPr>
                <w:rFonts w:cstheme="minorHAnsi"/>
                <w:rPrChange w:id="4257" w:author="Garrick W Bruening" w:date="2020-07-27T20:36:00Z">
                  <w:rPr>
                    <w:rFonts w:ascii="Cambria Math" w:hAnsi="Cambria Math"/>
                  </w:rPr>
                </w:rPrChange>
              </w:rPr>
              <m:t>β</m:t>
            </m:r>
          </m:e>
          <m:sub>
            <m:r>
              <w:ins w:id="4258" w:author="Garrick W Bruening" w:date="2020-07-27T20:36:00Z">
                <m:rPr>
                  <m:nor/>
                </m:rPr>
                <w:rPr>
                  <w:rFonts w:cstheme="minorHAnsi"/>
                  <w:rPrChange w:id="4259" w:author="Garrick W Bruening" w:date="2020-07-27T20:36:00Z">
                    <w:rPr>
                      <w:rFonts w:ascii="Cambria Math" w:hAnsi="Cambria Math"/>
                    </w:rPr>
                  </w:rPrChange>
                </w:rPr>
                <m:t>2</m:t>
              </w:ins>
            </m:r>
          </m:sub>
        </m:sSub>
        <m:r>
          <w:ins w:id="4260" w:author="Garrick W Bruening" w:date="2020-07-27T20:36:00Z">
            <m:rPr>
              <m:nor/>
            </m:rPr>
            <w:rPr>
              <w:rFonts w:cstheme="minorHAnsi"/>
              <w:rPrChange w:id="4261" w:author="Garrick W Bruening" w:date="2020-07-27T20:36:00Z">
                <w:rPr>
                  <w:rFonts w:ascii="Cambria Math" w:hAnsi="Cambria Math"/>
                </w:rPr>
              </w:rPrChange>
            </w:rPr>
            <m:t>=4.839</m:t>
          </w:ins>
        </m:r>
        <m:r>
          <m:rPr>
            <m:nor/>
          </m:rPr>
          <w:rPr>
            <w:rFonts w:cstheme="minorHAnsi"/>
            <w:rPrChange w:id="4262" w:author="Garrick W Bruening" w:date="2020-07-27T20:36:00Z">
              <w:rPr>
                <w:rFonts w:ascii="Cambria Math" w:hAnsi="Cambria Math"/>
              </w:rPr>
            </w:rPrChange>
          </w:rPr>
          <m:t>±</m:t>
        </m:r>
        <m:r>
          <w:ins w:id="4263" w:author="Garrick W Bruening" w:date="2020-07-27T20:36:00Z">
            <m:rPr>
              <m:nor/>
            </m:rPr>
            <w:rPr>
              <w:rFonts w:cstheme="minorHAnsi"/>
              <w:rPrChange w:id="4264" w:author="Garrick W Bruening" w:date="2020-07-27T20:36:00Z">
                <w:rPr>
                  <w:rFonts w:ascii="Cambria Math" w:hAnsi="Cambria Math"/>
                </w:rPr>
              </w:rPrChange>
            </w:rPr>
            <m:t>0.100</m:t>
          </w:ins>
        </m:r>
      </m:oMath>
      <w:ins w:id="4265" w:author="Garrick W Bruening" w:date="2020-07-27T20:36:00Z">
        <w:r w:rsidR="00673D1D" w:rsidRPr="009802F2">
          <w:rPr>
            <w:rFonts w:eastAsiaTheme="minorEastAsia"/>
          </w:rPr>
          <w:t xml:space="preserve"> </w:t>
        </w:r>
      </w:ins>
      <w:r w:rsidRPr="009802F2">
        <w:t xml:space="preserve">for movement duration, and </w:t>
      </w:r>
      <m:oMath>
        <m:sSub>
          <m:sSubPr>
            <m:ctrlPr>
              <w:ins w:id="4266" w:author="Garrick W Bruening" w:date="2020-07-27T20:36:00Z">
                <w:rPr>
                  <w:rFonts w:ascii="Cambria Math" w:hAnsi="Cambria Math" w:cstheme="minorHAnsi"/>
                </w:rPr>
              </w:ins>
            </m:ctrlPr>
          </m:sSubPr>
          <m:e>
            <m:r>
              <m:rPr>
                <m:nor/>
              </m:rPr>
              <w:rPr>
                <w:rFonts w:cstheme="minorHAnsi"/>
                <w:rPrChange w:id="4267" w:author="Garrick W Bruening" w:date="2020-07-27T20:37:00Z">
                  <w:rPr>
                    <w:rFonts w:ascii="Cambria Math" w:hAnsi="Cambria Math"/>
                  </w:rPr>
                </w:rPrChange>
              </w:rPr>
              <m:t>β</m:t>
            </m:r>
          </m:e>
          <m:sub>
            <m:r>
              <w:ins w:id="4268" w:author="Garrick W Bruening" w:date="2020-07-27T20:36:00Z">
                <m:rPr>
                  <m:nor/>
                </m:rPr>
                <w:rPr>
                  <w:rFonts w:cstheme="minorHAnsi"/>
                  <w:rPrChange w:id="4269" w:author="Garrick W Bruening" w:date="2020-07-27T20:37:00Z">
                    <w:rPr>
                      <w:rFonts w:ascii="Cambria Math" w:hAnsi="Cambria Math"/>
                    </w:rPr>
                  </w:rPrChange>
                </w:rPr>
                <m:t>0</m:t>
              </w:ins>
            </m:r>
          </m:sub>
        </m:sSub>
        <m:r>
          <w:ins w:id="4270" w:author="Garrick W Bruening" w:date="2020-07-27T20:36:00Z">
            <m:rPr>
              <m:nor/>
            </m:rPr>
            <w:rPr>
              <w:rFonts w:cstheme="minorHAnsi"/>
              <w:rPrChange w:id="4271" w:author="Garrick W Bruening" w:date="2020-07-27T20:37:00Z">
                <w:rPr>
                  <w:rFonts w:ascii="Cambria Math" w:hAnsi="Cambria Math"/>
                </w:rPr>
              </w:rPrChange>
            </w:rPr>
            <m:t>=-2.580</m:t>
          </w:ins>
        </m:r>
        <m:r>
          <m:rPr>
            <m:nor/>
          </m:rPr>
          <w:rPr>
            <w:rFonts w:cstheme="minorHAnsi"/>
            <w:rPrChange w:id="4272" w:author="Garrick W Bruening" w:date="2020-07-27T20:37:00Z">
              <w:rPr>
                <w:rFonts w:ascii="Cambria Math" w:hAnsi="Cambria Math"/>
              </w:rPr>
            </w:rPrChange>
          </w:rPr>
          <m:t>±</m:t>
        </m:r>
        <m:r>
          <w:ins w:id="4273" w:author="Garrick W Bruening" w:date="2020-07-27T20:36:00Z">
            <m:rPr>
              <m:nor/>
            </m:rPr>
            <w:rPr>
              <w:rFonts w:cstheme="minorHAnsi"/>
              <w:rPrChange w:id="4274" w:author="Garrick W Bruening" w:date="2020-07-27T20:37:00Z">
                <w:rPr>
                  <w:rFonts w:ascii="Cambria Math" w:hAnsi="Cambria Math"/>
                </w:rPr>
              </w:rPrChange>
            </w:rPr>
            <m:t>0.077</m:t>
          </w:ins>
        </m:r>
      </m:oMath>
      <w:del w:id="4275" w:author="Garrick W Bruening" w:date="2020-07-27T20:35:00Z">
        <w:r w:rsidR="007A24FE" w:rsidRPr="009802F2">
          <w:delText>$</w:delText>
        </w:r>
        <w:r w:rsidRPr="009802F2">
          <w:delText xml:space="preserve"> </w:delText>
        </w:r>
      </w:del>
      <w:del w:id="4276" w:author="Garrick W Bruening" w:date="2020-07-27T20:36:00Z">
        <w:r w:rsidR="000C663C" w:rsidRPr="009802F2">
          <w:delText xml:space="preserve">\beta_0 = </w:delText>
        </w:r>
        <w:r w:rsidRPr="009802F2">
          <w:delText>-2.58</w:delText>
        </w:r>
        <w:r w:rsidR="00986FC9" w:rsidRPr="009802F2">
          <w:delText>0\pm0.077</w:delText>
        </w:r>
      </w:del>
      <w:del w:id="4277" w:author="Garrick W Bruening" w:date="2020-07-27T20:35:00Z">
        <w:r w:rsidR="007A24FE" w:rsidRPr="009802F2">
          <w:delText>$</w:delText>
        </w:r>
      </w:del>
      <w:del w:id="4278" w:author="Garrick W Bruening" w:date="2020-07-27T20:36:00Z">
        <w:r w:rsidRPr="009802F2">
          <w:delText xml:space="preserve"> </w:delText>
        </w:r>
      </w:del>
      <w:ins w:id="4279" w:author="Garrick W Bruening" w:date="2020-07-27T20:36:00Z">
        <w:r w:rsidR="00673D1D" w:rsidRPr="009802F2">
          <w:t xml:space="preserve"> </w:t>
        </w:r>
      </w:ins>
      <w:r w:rsidRPr="009802F2">
        <w:t>for an intercept. These logistic regressions represent</w:t>
      </w:r>
      <w:ins w:id="4280" w:author="Garrick W Bruening" w:date="2020-07-27T20:37:00Z">
        <w:r w:rsidRPr="009802F2">
          <w:t xml:space="preserve"> </w:t>
        </w:r>
      </w:ins>
      <m:oMath>
        <m:r>
          <w:ins w:id="4281" w:author="Garrick W Bruening" w:date="2020-07-27T20:37:00Z">
            <m:rPr>
              <m:nor/>
            </m:rPr>
            <w:rPr>
              <w:rFonts w:cstheme="minorHAnsi"/>
              <w:rPrChange w:id="4282" w:author="Garrick W Bruening" w:date="2020-07-27T20:37:00Z">
                <w:rPr>
                  <w:rFonts w:ascii="Cambria Math" w:hAnsi="Cambria Math"/>
                </w:rPr>
              </w:rPrChange>
            </w:rPr>
            <m:t>P</m:t>
          </w:ins>
        </m:r>
        <m:d>
          <m:dPr>
            <m:ctrlPr>
              <w:ins w:id="4283" w:author="Garrick W Bruening" w:date="2020-07-27T20:37:00Z">
                <w:rPr>
                  <w:rFonts w:ascii="Cambria Math" w:hAnsi="Cambria Math" w:cstheme="minorHAnsi"/>
                </w:rPr>
              </w:ins>
            </m:ctrlPr>
          </m:dPr>
          <m:e>
            <m:r>
              <m:rPr>
                <m:nor/>
              </m:rPr>
              <w:rPr>
                <w:rFonts w:cstheme="minorHAnsi"/>
                <w:rPrChange w:id="4284" w:author="Garrick W Bruening" w:date="2020-07-27T20:37:00Z">
                  <w:rPr>
                    <w:rFonts w:ascii="Cambria Math" w:hAnsi="Cambria Math"/>
                  </w:rPr>
                </w:rPrChange>
              </w:rPr>
              <m:t>α</m:t>
            </m:r>
          </m:e>
          <m:e>
            <w:proofErr w:type="gramStart"/>
            <m:r>
              <w:ins w:id="4285" w:author="Garrick W Bruening" w:date="2020-07-27T20:37:00Z">
                <m:rPr>
                  <m:nor/>
                </m:rPr>
                <w:rPr>
                  <w:rFonts w:cstheme="minorHAnsi"/>
                  <w:rPrChange w:id="4286" w:author="Garrick W Bruening" w:date="2020-07-27T20:37:00Z">
                    <w:rPr>
                      <w:rFonts w:ascii="Cambria Math" w:hAnsi="Cambria Math"/>
                    </w:rPr>
                  </w:rPrChange>
                </w:rPr>
                <m:t>T,m</m:t>
              </w:ins>
            </m:r>
            <w:proofErr w:type="gramEnd"/>
          </m:e>
        </m:d>
      </m:oMath>
      <w:r w:rsidRPr="009802F2">
        <w:t xml:space="preserve"> </w:t>
      </w:r>
      <w:del w:id="4287" w:author="Garrick W Bruening" w:date="2020-07-27T20:37:00Z">
        <w:r w:rsidRPr="009802F2">
          <w:delText xml:space="preserve">$P(\alpha|T,m)$ </w:delText>
        </w:r>
      </w:del>
      <w:r w:rsidRPr="009802F2">
        <w:t xml:space="preserve">in the utility model. </w:t>
      </w:r>
    </w:p>
    <w:p w14:paraId="7713DC17" w14:textId="77777777" w:rsidR="00D14509" w:rsidRPr="009802F2" w:rsidRDefault="00D14509" w:rsidP="007963DD"/>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2E1506" w:rsidRPr="009802F2" w14:paraId="746EFA68" w14:textId="77777777" w:rsidTr="007963DD">
        <w:trPr>
          <w:ins w:id="4288" w:author="Garrick W Bruening" w:date="2020-07-25T15:18:00Z"/>
        </w:trPr>
        <w:tc>
          <w:tcPr>
            <w:tcW w:w="500" w:type="pct"/>
          </w:tcPr>
          <w:p w14:paraId="68B51489" w14:textId="77777777" w:rsidR="002E1506" w:rsidRPr="009802F2" w:rsidRDefault="002E1506" w:rsidP="003857B1">
            <w:pPr>
              <w:rPr>
                <w:ins w:id="4289" w:author="Garrick W Bruening" w:date="2020-07-25T15:18:00Z"/>
              </w:rPr>
            </w:pPr>
          </w:p>
        </w:tc>
        <w:tc>
          <w:tcPr>
            <w:tcW w:w="4000" w:type="pct"/>
            <w:vAlign w:val="center"/>
          </w:tcPr>
          <w:p w14:paraId="387F9B9A" w14:textId="7A50225E" w:rsidR="00CE111B" w:rsidRPr="009802F2" w:rsidRDefault="00AE3B32" w:rsidP="00CE111B">
            <w:pPr>
              <w:pStyle w:val="Caption"/>
              <w:rPr>
                <w:ins w:id="4290" w:author="Garrick W Bruening" w:date="2020-07-25T14:41:00Z"/>
                <w:rFonts w:ascii="Cambria Math" w:hAnsi="Cambria Math" w:cstheme="minorHAnsi"/>
                <w:color w:val="auto"/>
                <w:sz w:val="22"/>
                <w:szCs w:val="22"/>
                <w:oMath/>
                <w:rPrChange w:id="4291" w:author="Garrick W Bruening" w:date="2020-07-25T14:41:00Z">
                  <w:rPr>
                    <w:ins w:id="4292" w:author="Garrick W Bruening" w:date="2020-07-25T14:41:00Z"/>
                    <w:rFonts w:eastAsiaTheme="minorEastAsia"/>
                    <w:oMath/>
                  </w:rPr>
                </w:rPrChange>
              </w:rPr>
            </w:pPr>
            <m:oMathPara>
              <m:oMath>
                <m:r>
                  <w:ins w:id="4293" w:author="Garrick W Bruening" w:date="2020-07-25T14:40:00Z">
                    <m:rPr>
                      <m:nor/>
                    </m:rPr>
                    <w:rPr>
                      <w:rFonts w:cstheme="minorHAnsi"/>
                      <w:i w:val="0"/>
                      <w:iCs w:val="0"/>
                      <w:color w:val="auto"/>
                      <w:sz w:val="22"/>
                      <w:szCs w:val="22"/>
                    </w:rPr>
                    <m:t>ln</m:t>
                  </w:ins>
                </m:r>
                <m:d>
                  <m:dPr>
                    <m:ctrlPr>
                      <w:ins w:id="4294" w:author="Garrick W Bruening" w:date="2020-07-25T14:40:00Z">
                        <w:rPr>
                          <w:rFonts w:ascii="Cambria Math" w:hAnsi="Cambria Math" w:cstheme="minorHAnsi"/>
                          <w:i w:val="0"/>
                          <w:iCs w:val="0"/>
                          <w:color w:val="auto"/>
                          <w:sz w:val="22"/>
                          <w:szCs w:val="22"/>
                        </w:rPr>
                      </w:ins>
                    </m:ctrlPr>
                  </m:dPr>
                  <m:e>
                    <m:f>
                      <m:fPr>
                        <m:ctrlPr>
                          <w:ins w:id="4295" w:author="Garrick W Bruening" w:date="2020-07-25T14:40:00Z">
                            <w:rPr>
                              <w:rFonts w:ascii="Cambria Math" w:hAnsi="Cambria Math" w:cstheme="minorHAnsi"/>
                              <w:i w:val="0"/>
                              <w:iCs w:val="0"/>
                              <w:color w:val="auto"/>
                              <w:sz w:val="22"/>
                              <w:szCs w:val="22"/>
                            </w:rPr>
                          </w:ins>
                        </m:ctrlPr>
                      </m:fPr>
                      <m:num>
                        <m:r>
                          <w:ins w:id="4296" w:author="Garrick W Bruening" w:date="2020-07-25T14:41:00Z">
                            <m:rPr>
                              <m:nor/>
                            </m:rPr>
                            <w:rPr>
                              <w:rFonts w:cstheme="minorHAnsi"/>
                              <w:i w:val="0"/>
                              <w:iCs w:val="0"/>
                              <w:color w:val="auto"/>
                              <w:sz w:val="22"/>
                              <w:szCs w:val="22"/>
                            </w:rPr>
                            <m:t>P</m:t>
                          </w:ins>
                        </m:r>
                      </m:num>
                      <m:den>
                        <m:r>
                          <w:ins w:id="4297" w:author="Garrick W Bruening" w:date="2020-07-25T14:41:00Z">
                            <m:rPr>
                              <m:nor/>
                            </m:rPr>
                            <w:rPr>
                              <w:rFonts w:cstheme="minorHAnsi"/>
                              <w:i w:val="0"/>
                              <w:iCs w:val="0"/>
                              <w:color w:val="auto"/>
                              <w:sz w:val="22"/>
                              <w:szCs w:val="22"/>
                            </w:rPr>
                            <m:t>1-P</m:t>
                          </w:ins>
                        </m:r>
                      </m:den>
                    </m:f>
                  </m:e>
                </m:d>
                <m:r>
                  <w:ins w:id="4298" w:author="Garrick W Bruening" w:date="2020-07-25T14:41:00Z">
                    <m:rPr>
                      <m:nor/>
                    </m:rPr>
                    <w:rPr>
                      <w:rFonts w:cstheme="minorHAnsi"/>
                      <w:i w:val="0"/>
                      <w:iCs w:val="0"/>
                      <w:color w:val="auto"/>
                      <w:sz w:val="22"/>
                      <w:szCs w:val="22"/>
                    </w:rPr>
                    <m:t>=</m:t>
                  </w:ins>
                </m:r>
                <m:sSub>
                  <m:sSubPr>
                    <m:ctrlPr>
                      <w:ins w:id="4299" w:author="Garrick W Bruening" w:date="2020-07-25T14:41:00Z">
                        <w:rPr>
                          <w:rFonts w:ascii="Cambria Math" w:hAnsi="Cambria Math" w:cstheme="minorHAnsi"/>
                          <w:i w:val="0"/>
                          <w:iCs w:val="0"/>
                          <w:color w:val="auto"/>
                          <w:sz w:val="22"/>
                          <w:szCs w:val="22"/>
                        </w:rPr>
                      </w:ins>
                    </m:ctrlPr>
                  </m:sSubPr>
                  <m:e>
                    <m:r>
                      <w:ins w:id="4300" w:author="Garrick W Bruening" w:date="2020-07-25T14:41:00Z">
                        <m:rPr>
                          <m:nor/>
                        </m:rPr>
                        <w:rPr>
                          <w:rFonts w:cstheme="minorHAnsi"/>
                          <w:i w:val="0"/>
                          <w:iCs w:val="0"/>
                          <w:color w:val="auto"/>
                          <w:sz w:val="22"/>
                          <w:szCs w:val="22"/>
                        </w:rPr>
                        <m:t>β</m:t>
                      </w:ins>
                    </m:r>
                  </m:e>
                  <m:sub>
                    <m:r>
                      <w:ins w:id="4301" w:author="Garrick W Bruening" w:date="2020-07-25T14:41:00Z">
                        <m:rPr>
                          <m:nor/>
                        </m:rPr>
                        <w:rPr>
                          <w:rFonts w:cstheme="minorHAnsi"/>
                          <w:i w:val="0"/>
                          <w:iCs w:val="0"/>
                          <w:color w:val="auto"/>
                          <w:sz w:val="22"/>
                          <w:szCs w:val="22"/>
                        </w:rPr>
                        <m:t>0</m:t>
                      </w:ins>
                    </m:r>
                  </m:sub>
                </m:sSub>
                <m:r>
                  <w:ins w:id="4302" w:author="Garrick W Bruening" w:date="2020-07-25T14:41:00Z">
                    <m:rPr>
                      <m:nor/>
                    </m:rPr>
                    <w:rPr>
                      <w:rFonts w:cstheme="minorHAnsi"/>
                      <w:i w:val="0"/>
                      <w:iCs w:val="0"/>
                      <w:color w:val="auto"/>
                      <w:sz w:val="22"/>
                      <w:szCs w:val="22"/>
                    </w:rPr>
                    <m:t>+</m:t>
                  </w:ins>
                </m:r>
                <m:sSub>
                  <m:sSubPr>
                    <m:ctrlPr>
                      <w:ins w:id="4303" w:author="Garrick W Bruening" w:date="2020-07-25T14:41:00Z">
                        <w:rPr>
                          <w:rFonts w:ascii="Cambria Math" w:hAnsi="Cambria Math" w:cstheme="minorHAnsi"/>
                          <w:i w:val="0"/>
                          <w:iCs w:val="0"/>
                          <w:color w:val="auto"/>
                          <w:sz w:val="22"/>
                          <w:szCs w:val="22"/>
                        </w:rPr>
                      </w:ins>
                    </m:ctrlPr>
                  </m:sSubPr>
                  <m:e>
                    <m:r>
                      <w:ins w:id="4304" w:author="Garrick W Bruening" w:date="2020-07-25T14:41:00Z">
                        <m:rPr>
                          <m:nor/>
                        </m:rPr>
                        <w:rPr>
                          <w:rFonts w:cstheme="minorHAnsi"/>
                          <w:i w:val="0"/>
                          <w:iCs w:val="0"/>
                          <w:color w:val="auto"/>
                          <w:sz w:val="22"/>
                          <w:szCs w:val="22"/>
                        </w:rPr>
                        <m:t>β</m:t>
                      </w:ins>
                    </m:r>
                  </m:e>
                  <m:sub>
                    <m:r>
                      <w:ins w:id="4305" w:author="Garrick W Bruening" w:date="2020-07-25T14:41:00Z">
                        <m:rPr>
                          <m:nor/>
                        </m:rPr>
                        <w:rPr>
                          <w:rFonts w:cstheme="minorHAnsi"/>
                          <w:i w:val="0"/>
                          <w:iCs w:val="0"/>
                          <w:color w:val="auto"/>
                          <w:sz w:val="22"/>
                          <w:szCs w:val="22"/>
                        </w:rPr>
                        <m:t>1</m:t>
                      </w:ins>
                    </m:r>
                  </m:sub>
                </m:sSub>
                <m:r>
                  <w:ins w:id="4306" w:author="Garrick W Bruening" w:date="2020-07-25T14:42:00Z">
                    <m:rPr>
                      <m:nor/>
                    </m:rPr>
                    <w:rPr>
                      <w:rFonts w:cstheme="minorHAnsi"/>
                      <w:i w:val="0"/>
                      <w:iCs w:val="0"/>
                      <w:color w:val="auto"/>
                      <w:sz w:val="22"/>
                      <w:szCs w:val="22"/>
                    </w:rPr>
                    <m:t>t</m:t>
                  </w:ins>
                </m:r>
                <m:r>
                  <w:ins w:id="4307" w:author="Garrick W Bruening" w:date="2020-07-25T14:41:00Z">
                    <m:rPr>
                      <m:nor/>
                    </m:rPr>
                    <w:rPr>
                      <w:rFonts w:cstheme="minorHAnsi"/>
                      <w:i w:val="0"/>
                      <w:iCs w:val="0"/>
                      <w:color w:val="auto"/>
                      <w:sz w:val="22"/>
                      <w:szCs w:val="22"/>
                    </w:rPr>
                    <m:t>+</m:t>
                  </w:ins>
                </m:r>
                <m:sSub>
                  <m:sSubPr>
                    <m:ctrlPr>
                      <w:ins w:id="4308" w:author="Garrick W Bruening" w:date="2020-07-25T14:41:00Z">
                        <w:rPr>
                          <w:rFonts w:ascii="Cambria Math" w:hAnsi="Cambria Math" w:cstheme="minorHAnsi"/>
                          <w:i w:val="0"/>
                          <w:iCs w:val="0"/>
                          <w:color w:val="auto"/>
                          <w:sz w:val="22"/>
                          <w:szCs w:val="22"/>
                        </w:rPr>
                      </w:ins>
                    </m:ctrlPr>
                  </m:sSubPr>
                  <m:e>
                    <m:r>
                      <w:ins w:id="4309" w:author="Garrick W Bruening" w:date="2020-07-25T14:41:00Z">
                        <m:rPr>
                          <m:nor/>
                        </m:rPr>
                        <w:rPr>
                          <w:rFonts w:cstheme="minorHAnsi"/>
                          <w:i w:val="0"/>
                          <w:iCs w:val="0"/>
                          <w:color w:val="auto"/>
                          <w:sz w:val="22"/>
                          <w:szCs w:val="22"/>
                        </w:rPr>
                        <m:t>β</m:t>
                      </w:ins>
                    </m:r>
                  </m:e>
                  <m:sub>
                    <m:r>
                      <w:ins w:id="4310" w:author="Garrick W Bruening" w:date="2020-07-25T14:41:00Z">
                        <m:rPr>
                          <m:nor/>
                        </m:rPr>
                        <w:rPr>
                          <w:rFonts w:cstheme="minorHAnsi"/>
                          <w:i w:val="0"/>
                          <w:iCs w:val="0"/>
                          <w:color w:val="auto"/>
                          <w:sz w:val="22"/>
                          <w:szCs w:val="22"/>
                        </w:rPr>
                        <m:t>2</m:t>
                      </w:ins>
                    </m:r>
                  </m:sub>
                </m:sSub>
                <m:r>
                  <w:ins w:id="4311" w:author="Garrick W Bruening" w:date="2020-07-25T14:42:00Z">
                    <m:rPr>
                      <m:nor/>
                    </m:rPr>
                    <w:rPr>
                      <w:rFonts w:cstheme="minorHAnsi"/>
                      <w:i w:val="0"/>
                      <w:iCs w:val="0"/>
                      <w:color w:val="auto"/>
                      <w:sz w:val="22"/>
                      <w:szCs w:val="22"/>
                    </w:rPr>
                    <m:t>m</m:t>
                  </w:ins>
                </m:r>
              </m:oMath>
            </m:oMathPara>
          </w:p>
          <w:p w14:paraId="1281457B" w14:textId="26A9534E" w:rsidR="00CE111B" w:rsidRPr="009802F2" w:rsidDel="007545B5" w:rsidRDefault="00AE3B32">
            <w:pPr>
              <w:rPr>
                <w:del w:id="4312" w:author="Garrick W Bruening" w:date="2020-07-25T14:44:00Z"/>
              </w:rPr>
            </w:pPr>
            <m:oMathPara>
              <m:oMath>
                <m:r>
                  <w:ins w:id="4313" w:author="Garrick W Bruening" w:date="2020-07-25T14:42:00Z">
                    <m:rPr>
                      <m:nor/>
                    </m:rPr>
                    <w:rPr>
                      <w:rFonts w:cstheme="minorHAnsi"/>
                    </w:rPr>
                    <m:t>P</m:t>
                  </w:ins>
                </m:r>
                <m:d>
                  <m:dPr>
                    <m:endChr m:val="|"/>
                    <m:ctrlPr>
                      <w:ins w:id="4314" w:author="Garrick W Bruening" w:date="2020-07-25T14:42:00Z">
                        <w:rPr>
                          <w:rFonts w:ascii="Cambria Math" w:hAnsi="Cambria Math" w:cstheme="minorHAnsi"/>
                        </w:rPr>
                      </w:ins>
                    </m:ctrlPr>
                  </m:dPr>
                  <m:e>
                    <m:r>
                      <w:ins w:id="4315" w:author="Garrick W Bruening" w:date="2020-07-25T14:42:00Z">
                        <m:rPr>
                          <m:nor/>
                        </m:rPr>
                        <w:rPr>
                          <w:rFonts w:cstheme="minorHAnsi"/>
                        </w:rPr>
                        <m:t>α</m:t>
                      </w:ins>
                    </m:r>
                  </m:e>
                </m:d>
                <m:sSub>
                  <m:sSubPr>
                    <m:ctrlPr>
                      <w:ins w:id="4316" w:author="Garrick W Bruening" w:date="2020-07-25T14:42:00Z">
                        <w:rPr>
                          <w:rFonts w:ascii="Cambria Math" w:hAnsi="Cambria Math" w:cstheme="minorHAnsi"/>
                        </w:rPr>
                      </w:ins>
                    </m:ctrlPr>
                  </m:sSubPr>
                  <m:e>
                    <m:r>
                      <w:ins w:id="4317" w:author="Garrick W Bruening" w:date="2020-07-25T14:42:00Z">
                        <m:rPr>
                          <m:nor/>
                        </m:rPr>
                        <w:rPr>
                          <w:rFonts w:cstheme="minorHAnsi"/>
                        </w:rPr>
                        <m:t>t</m:t>
                      </w:ins>
                    </m:r>
                  </m:e>
                  <m:sub>
                    <m:r>
                      <w:ins w:id="4318" w:author="Garrick W Bruening" w:date="2020-07-25T14:42:00Z">
                        <m:rPr>
                          <m:nor/>
                        </m:rPr>
                        <w:rPr>
                          <w:rFonts w:cstheme="minorHAnsi"/>
                        </w:rPr>
                        <m:t>m</m:t>
                      </w:ins>
                    </m:r>
                  </m:sub>
                </m:sSub>
                <m:r>
                  <w:ins w:id="4319" w:author="Garrick W Bruening" w:date="2020-07-25T14:42:00Z">
                    <m:rPr>
                      <m:nor/>
                    </m:rPr>
                    <w:rPr>
                      <w:rFonts w:cstheme="minorHAnsi"/>
                    </w:rPr>
                    <m:t>, m)</m:t>
                  </w:ins>
                </m:r>
                <m:r>
                  <w:ins w:id="4320" w:author="Garrick W Bruening" w:date="2020-07-25T14:43:00Z">
                    <m:rPr>
                      <m:nor/>
                    </m:rPr>
                    <w:rPr>
                      <w:rFonts w:eastAsiaTheme="minorEastAsia" w:cstheme="minorHAnsi"/>
                    </w:rPr>
                    <m:t>=</m:t>
                  </w:ins>
                </m:r>
                <m:f>
                  <m:fPr>
                    <m:ctrlPr>
                      <w:ins w:id="4321" w:author="Garrick W Bruening" w:date="2020-07-25T14:43:00Z">
                        <w:rPr>
                          <w:rFonts w:ascii="Cambria Math" w:eastAsiaTheme="minorEastAsia" w:hAnsi="Cambria Math" w:cstheme="minorHAnsi"/>
                        </w:rPr>
                      </w:ins>
                    </m:ctrlPr>
                  </m:fPr>
                  <m:num>
                    <m:r>
                      <w:ins w:id="4322" w:author="Garrick W Bruening" w:date="2020-07-25T14:43:00Z">
                        <m:rPr>
                          <m:nor/>
                        </m:rPr>
                        <w:rPr>
                          <w:rFonts w:eastAsiaTheme="minorEastAsia" w:cstheme="minorHAnsi"/>
                        </w:rPr>
                        <m:t>1</m:t>
                      </w:ins>
                    </m:r>
                  </m:num>
                  <m:den>
                    <m:r>
                      <w:ins w:id="4323" w:author="Garrick W Bruening" w:date="2020-07-25T14:43:00Z">
                        <m:rPr>
                          <m:nor/>
                        </m:rPr>
                        <w:rPr>
                          <w:rFonts w:eastAsiaTheme="minorEastAsia" w:cstheme="minorHAnsi"/>
                        </w:rPr>
                        <m:t>1+</m:t>
                      </w:ins>
                    </m:r>
                    <m:sSup>
                      <m:sSupPr>
                        <m:ctrlPr>
                          <w:ins w:id="4324" w:author="Garrick W Bruening" w:date="2020-07-25T14:43:00Z">
                            <w:rPr>
                              <w:rFonts w:ascii="Cambria Math" w:eastAsiaTheme="minorEastAsia" w:hAnsi="Cambria Math" w:cstheme="minorHAnsi"/>
                            </w:rPr>
                          </w:ins>
                        </m:ctrlPr>
                      </m:sSupPr>
                      <m:e>
                        <m:r>
                          <w:ins w:id="4325" w:author="Garrick W Bruening" w:date="2020-07-25T14:43:00Z">
                            <m:rPr>
                              <m:nor/>
                            </m:rPr>
                            <w:rPr>
                              <w:rFonts w:eastAsiaTheme="minorEastAsia" w:cstheme="minorHAnsi"/>
                            </w:rPr>
                            <m:t>e</m:t>
                          </w:ins>
                        </m:r>
                      </m:e>
                      <m:sup>
                        <m:r>
                          <w:ins w:id="4326" w:author="Garrick W Bruening" w:date="2020-07-25T14:43:00Z">
                            <m:rPr>
                              <m:nor/>
                            </m:rPr>
                            <w:rPr>
                              <w:rFonts w:eastAsiaTheme="minorEastAsia" w:cstheme="minorHAnsi"/>
                            </w:rPr>
                            <m:t>-</m:t>
                          </w:ins>
                        </m:r>
                        <m:sSub>
                          <m:sSubPr>
                            <m:ctrlPr>
                              <w:ins w:id="4327" w:author="Garrick W Bruening" w:date="2020-07-25T14:43:00Z">
                                <w:rPr>
                                  <w:rFonts w:ascii="Cambria Math" w:eastAsiaTheme="minorEastAsia" w:hAnsi="Cambria Math" w:cstheme="minorHAnsi"/>
                                </w:rPr>
                              </w:ins>
                            </m:ctrlPr>
                          </m:sSubPr>
                          <m:e>
                            <m:r>
                              <w:ins w:id="4328" w:author="Garrick W Bruening" w:date="2020-07-25T14:43:00Z">
                                <m:rPr>
                                  <m:nor/>
                                </m:rPr>
                                <w:rPr>
                                  <w:rFonts w:eastAsiaTheme="minorEastAsia" w:cstheme="minorHAnsi"/>
                                </w:rPr>
                                <m:t>β</m:t>
                              </w:ins>
                            </m:r>
                          </m:e>
                          <m:sub>
                            <m:r>
                              <w:ins w:id="4329" w:author="Garrick W Bruening" w:date="2020-07-25T14:43:00Z">
                                <m:rPr>
                                  <m:nor/>
                                </m:rPr>
                                <w:rPr>
                                  <w:rFonts w:eastAsiaTheme="minorEastAsia" w:cstheme="minorHAnsi"/>
                                </w:rPr>
                                <m:t>0</m:t>
                              </w:ins>
                            </m:r>
                          </m:sub>
                        </m:sSub>
                        <m:r>
                          <w:ins w:id="4330" w:author="Garrick W Bruening" w:date="2020-07-25T14:43:00Z">
                            <m:rPr>
                              <m:nor/>
                            </m:rPr>
                            <w:rPr>
                              <w:rFonts w:eastAsiaTheme="minorEastAsia" w:cstheme="minorHAnsi"/>
                            </w:rPr>
                            <m:t>-</m:t>
                          </w:ins>
                        </m:r>
                        <m:sSub>
                          <m:sSubPr>
                            <m:ctrlPr>
                              <w:ins w:id="4331" w:author="Garrick W Bruening" w:date="2020-07-25T14:44:00Z">
                                <w:rPr>
                                  <w:rFonts w:ascii="Cambria Math" w:eastAsiaTheme="minorEastAsia" w:hAnsi="Cambria Math" w:cstheme="minorHAnsi"/>
                                </w:rPr>
                              </w:ins>
                            </m:ctrlPr>
                          </m:sSubPr>
                          <m:e>
                            <m:r>
                              <w:ins w:id="4332" w:author="Garrick W Bruening" w:date="2020-07-25T14:44:00Z">
                                <m:rPr>
                                  <m:nor/>
                                </m:rPr>
                                <w:rPr>
                                  <w:rFonts w:eastAsiaTheme="minorEastAsia" w:cstheme="minorHAnsi"/>
                                </w:rPr>
                                <m:t>β</m:t>
                              </w:ins>
                            </m:r>
                          </m:e>
                          <m:sub>
                            <m:r>
                              <w:ins w:id="4333" w:author="Garrick W Bruening" w:date="2020-07-25T14:44:00Z">
                                <m:rPr>
                                  <m:nor/>
                                </m:rPr>
                                <w:rPr>
                                  <w:rFonts w:eastAsiaTheme="minorEastAsia" w:cstheme="minorHAnsi"/>
                                </w:rPr>
                                <m:t>1</m:t>
                              </w:ins>
                            </m:r>
                          </m:sub>
                        </m:sSub>
                        <m:sSub>
                          <m:sSubPr>
                            <m:ctrlPr>
                              <w:ins w:id="4334" w:author="Garrick W Bruening" w:date="2020-07-25T14:44:00Z">
                                <w:rPr>
                                  <w:rFonts w:ascii="Cambria Math" w:eastAsiaTheme="minorEastAsia" w:hAnsi="Cambria Math" w:cstheme="minorHAnsi"/>
                                </w:rPr>
                              </w:ins>
                            </m:ctrlPr>
                          </m:sSubPr>
                          <m:e>
                            <m:r>
                              <w:ins w:id="4335" w:author="Garrick W Bruening" w:date="2020-07-25T14:44:00Z">
                                <m:rPr>
                                  <m:nor/>
                                </m:rPr>
                                <w:rPr>
                                  <w:rFonts w:eastAsiaTheme="minorEastAsia" w:cstheme="minorHAnsi"/>
                                </w:rPr>
                                <m:t>t</m:t>
                              </w:ins>
                            </m:r>
                          </m:e>
                          <m:sub>
                            <m:r>
                              <w:ins w:id="4336" w:author="Garrick W Bruening" w:date="2020-07-25T14:44:00Z">
                                <m:rPr>
                                  <m:nor/>
                                </m:rPr>
                                <w:rPr>
                                  <w:rFonts w:eastAsiaTheme="minorEastAsia" w:cstheme="minorHAnsi"/>
                                </w:rPr>
                                <m:t>m</m:t>
                              </w:ins>
                            </m:r>
                          </m:sub>
                        </m:sSub>
                        <m:r>
                          <w:ins w:id="4337" w:author="Garrick W Bruening" w:date="2020-07-25T14:44:00Z">
                            <m:rPr>
                              <m:nor/>
                            </m:rPr>
                            <w:rPr>
                              <w:rFonts w:eastAsiaTheme="minorEastAsia" w:cstheme="minorHAnsi"/>
                            </w:rPr>
                            <m:t>-</m:t>
                          </w:ins>
                        </m:r>
                        <m:sSub>
                          <m:sSubPr>
                            <m:ctrlPr>
                              <w:ins w:id="4338" w:author="Garrick W Bruening" w:date="2020-07-25T14:44:00Z">
                                <w:rPr>
                                  <w:rFonts w:ascii="Cambria Math" w:eastAsiaTheme="minorEastAsia" w:hAnsi="Cambria Math" w:cstheme="minorHAnsi"/>
                                </w:rPr>
                              </w:ins>
                            </m:ctrlPr>
                          </m:sSubPr>
                          <m:e>
                            <m:r>
                              <w:ins w:id="4339" w:author="Garrick W Bruening" w:date="2020-07-25T14:44:00Z">
                                <m:rPr>
                                  <m:nor/>
                                </m:rPr>
                                <w:rPr>
                                  <w:rFonts w:eastAsiaTheme="minorEastAsia" w:cstheme="minorHAnsi"/>
                                </w:rPr>
                                <m:t>β</m:t>
                              </w:ins>
                            </m:r>
                          </m:e>
                          <m:sub>
                            <m:r>
                              <w:ins w:id="4340" w:author="Garrick W Bruening" w:date="2020-07-25T14:44:00Z">
                                <m:rPr>
                                  <m:nor/>
                                </m:rPr>
                                <w:rPr>
                                  <w:rFonts w:eastAsiaTheme="minorEastAsia" w:cstheme="minorHAnsi"/>
                                </w:rPr>
                                <m:t>2</m:t>
                              </w:ins>
                            </m:r>
                          </m:sub>
                        </m:sSub>
                        <m:r>
                          <w:ins w:id="4341" w:author="Garrick W Bruening" w:date="2020-07-25T14:44:00Z">
                            <m:rPr>
                              <m:nor/>
                            </m:rPr>
                            <w:rPr>
                              <w:rFonts w:eastAsiaTheme="minorEastAsia" w:cstheme="minorHAnsi"/>
                            </w:rPr>
                            <m:t>m</m:t>
                          </w:ins>
                        </m:r>
                      </m:sup>
                    </m:sSup>
                  </m:den>
                </m:f>
              </m:oMath>
            </m:oMathPara>
          </w:p>
          <w:p w14:paraId="05E1CD53" w14:textId="77777777" w:rsidR="002E1506" w:rsidRPr="009802F2" w:rsidRDefault="002E1506" w:rsidP="003857B1">
            <w:pPr>
              <w:jc w:val="center"/>
              <w:rPr>
                <w:ins w:id="4342" w:author="Garrick W Bruening" w:date="2020-07-25T15:18:00Z"/>
                <w:rFonts w:ascii="Cambria" w:hAnsi="Cambria" w:cs="Aharoni"/>
              </w:rPr>
            </w:pPr>
          </w:p>
        </w:tc>
        <w:tc>
          <w:tcPr>
            <w:tcW w:w="500" w:type="pct"/>
            <w:vAlign w:val="center"/>
          </w:tcPr>
          <w:p w14:paraId="428E9ECD" w14:textId="326BF1F1" w:rsidR="002E1506" w:rsidRPr="009802F2" w:rsidRDefault="007963DD" w:rsidP="00056D5C">
            <w:pPr>
              <w:pStyle w:val="Caption"/>
              <w:keepNext/>
              <w:jc w:val="right"/>
              <w:rPr>
                <w:ins w:id="4343" w:author="Garrick W Bruening" w:date="2020-07-25T15:18:00Z"/>
                <w:i w:val="0"/>
                <w:iCs w:val="0"/>
                <w:sz w:val="22"/>
                <w:szCs w:val="22"/>
                <w:rPrChange w:id="4344" w:author="Garrick W Bruening" w:date="2020-07-27T23:34:00Z">
                  <w:rPr>
                    <w:ins w:id="4345" w:author="Garrick W Bruening" w:date="2020-07-25T15:18:00Z"/>
                    <w:i w:val="0"/>
                    <w:sz w:val="24"/>
                    <w:szCs w:val="24"/>
                  </w:rPr>
                </w:rPrChange>
              </w:rPr>
            </w:pPr>
            <w:bookmarkStart w:id="4346" w:name="_Ref46772419"/>
            <w:r w:rsidRPr="009802F2">
              <w:rPr>
                <w:i w:val="0"/>
                <w:iCs w:val="0"/>
                <w:color w:val="auto"/>
                <w:sz w:val="22"/>
                <w:szCs w:val="22"/>
                <w:rPrChange w:id="4347" w:author="Garrick W Bruening" w:date="2020-07-27T23:34:00Z">
                  <w:rPr>
                    <w:i w:val="0"/>
                    <w:iCs w:val="0"/>
                    <w:color w:val="auto"/>
                    <w:sz w:val="24"/>
                    <w:szCs w:val="24"/>
                  </w:rPr>
                </w:rPrChange>
              </w:rPr>
              <w:t>(</w:t>
            </w:r>
            <w:r w:rsidRPr="009802F2">
              <w:rPr>
                <w:i w:val="0"/>
                <w:iCs w:val="0"/>
                <w:color w:val="auto"/>
                <w:sz w:val="22"/>
                <w:szCs w:val="22"/>
                <w:rPrChange w:id="4348" w:author="Garrick W Bruening" w:date="2020-07-27T23:34:00Z">
                  <w:rPr>
                    <w:i w:val="0"/>
                    <w:iCs w:val="0"/>
                    <w:color w:val="auto"/>
                    <w:sz w:val="24"/>
                    <w:szCs w:val="24"/>
                  </w:rPr>
                </w:rPrChange>
              </w:rPr>
              <w:fldChar w:fldCharType="begin"/>
            </w:r>
            <w:r w:rsidRPr="009802F2">
              <w:rPr>
                <w:i w:val="0"/>
                <w:iCs w:val="0"/>
                <w:color w:val="auto"/>
                <w:sz w:val="24"/>
                <w:szCs w:val="24"/>
              </w:rPr>
              <w:instrText xml:space="preserve"> SEQ Equation \* ARABIC </w:instrText>
            </w:r>
            <w:r w:rsidRPr="009802F2">
              <w:rPr>
                <w:i w:val="0"/>
                <w:iCs w:val="0"/>
                <w:color w:val="auto"/>
                <w:sz w:val="22"/>
                <w:szCs w:val="22"/>
                <w:rPrChange w:id="4349" w:author="Garrick W Bruening" w:date="2020-07-27T23:34:00Z">
                  <w:rPr>
                    <w:i w:val="0"/>
                    <w:iCs w:val="0"/>
                    <w:color w:val="auto"/>
                    <w:sz w:val="24"/>
                    <w:szCs w:val="24"/>
                  </w:rPr>
                </w:rPrChange>
              </w:rPr>
              <w:fldChar w:fldCharType="separate"/>
            </w:r>
            <w:r w:rsidR="005B369E" w:rsidRPr="009802F2">
              <w:rPr>
                <w:i w:val="0"/>
                <w:iCs w:val="0"/>
                <w:noProof/>
                <w:color w:val="auto"/>
                <w:sz w:val="24"/>
                <w:szCs w:val="24"/>
              </w:rPr>
              <w:t>18</w:t>
            </w:r>
            <w:r w:rsidRPr="009802F2">
              <w:rPr>
                <w:i w:val="0"/>
                <w:iCs w:val="0"/>
                <w:color w:val="auto"/>
                <w:sz w:val="22"/>
                <w:szCs w:val="22"/>
                <w:rPrChange w:id="4350" w:author="Garrick W Bruening" w:date="2020-07-27T23:34:00Z">
                  <w:rPr>
                    <w:i w:val="0"/>
                    <w:iCs w:val="0"/>
                    <w:color w:val="auto"/>
                    <w:sz w:val="24"/>
                    <w:szCs w:val="24"/>
                  </w:rPr>
                </w:rPrChange>
              </w:rPr>
              <w:fldChar w:fldCharType="end"/>
            </w:r>
            <w:r w:rsidRPr="009802F2">
              <w:rPr>
                <w:i w:val="0"/>
                <w:iCs w:val="0"/>
                <w:color w:val="auto"/>
                <w:sz w:val="22"/>
                <w:szCs w:val="22"/>
                <w:rPrChange w:id="4351" w:author="Garrick W Bruening" w:date="2020-07-27T23:34:00Z">
                  <w:rPr>
                    <w:i w:val="0"/>
                    <w:iCs w:val="0"/>
                    <w:color w:val="auto"/>
                    <w:sz w:val="24"/>
                    <w:szCs w:val="24"/>
                  </w:rPr>
                </w:rPrChange>
              </w:rPr>
              <w:t>)</w:t>
            </w:r>
            <w:bookmarkEnd w:id="4346"/>
          </w:p>
        </w:tc>
      </w:tr>
    </w:tbl>
    <w:p w14:paraId="76960645" w14:textId="2D9022BE" w:rsidR="007B367D" w:rsidRPr="009802F2" w:rsidDel="007545B5" w:rsidRDefault="007B367D">
      <w:pPr>
        <w:rPr>
          <w:del w:id="4352" w:author="Garrick W Bruening" w:date="2020-07-25T14:44:00Z"/>
        </w:rPr>
      </w:pPr>
      <w:del w:id="4353" w:author="Garrick W Bruening" w:date="2020-07-25T14:44:00Z">
        <w:r w:rsidRPr="009802F2" w:rsidDel="007545B5">
          <w:delText>\begin{equation}</w:delText>
        </w:r>
      </w:del>
    </w:p>
    <w:p w14:paraId="1A2533A0" w14:textId="77777777" w:rsidR="001508AD" w:rsidRPr="009802F2" w:rsidRDefault="001508AD">
      <w:pPr>
        <w:rPr>
          <w:ins w:id="4354" w:author="Garrick W Bruening" w:date="2020-07-27T20:00:00Z"/>
        </w:rPr>
      </w:pPr>
    </w:p>
    <w:p w14:paraId="747B8292" w14:textId="0846DFEA" w:rsidR="007B367D" w:rsidRPr="009802F2" w:rsidDel="007545B5" w:rsidRDefault="001508AD">
      <w:pPr>
        <w:rPr>
          <w:del w:id="4355" w:author="Garrick W Bruening" w:date="2020-07-25T14:44:00Z"/>
        </w:rPr>
      </w:pPr>
      <w:ins w:id="4356" w:author="Garrick W Bruening" w:date="2020-07-27T20:00:00Z">
        <w:r w:rsidRPr="009802F2">
          <w:lastRenderedPageBreak/>
          <w:t xml:space="preserve">We optimize this utility model (Eq. </w:t>
        </w:r>
        <w:r w:rsidRPr="009802F2">
          <w:fldChar w:fldCharType="begin"/>
        </w:r>
        <w:r w:rsidRPr="009802F2">
          <w:instrText xml:space="preserve"> REF _Ref46587146 \h </w:instrText>
        </w:r>
      </w:ins>
      <w:r w:rsidRPr="009802F2">
        <w:instrText xml:space="preserve"> \* MERGEFORMAT </w:instrText>
      </w:r>
      <w:r w:rsidRPr="009802F2">
        <w:fldChar w:fldCharType="separate"/>
      </w:r>
      <w:r w:rsidR="005B369E" w:rsidRPr="009802F2">
        <w:rPr>
          <w:noProof/>
          <w:rPrChange w:id="4357" w:author="Garrick W Bruening" w:date="2020-07-27T23:34:00Z">
            <w:rPr>
              <w:i/>
              <w:iCs/>
              <w:sz w:val="24"/>
              <w:szCs w:val="24"/>
            </w:rPr>
          </w:rPrChange>
        </w:rPr>
        <w:t>(</w:t>
      </w:r>
      <w:r w:rsidR="005B369E" w:rsidRPr="009802F2">
        <w:rPr>
          <w:noProof/>
          <w:sz w:val="24"/>
          <w:szCs w:val="24"/>
        </w:rPr>
        <w:t>19</w:t>
      </w:r>
      <w:r w:rsidR="005B369E" w:rsidRPr="009802F2">
        <w:rPr>
          <w:rPrChange w:id="4358" w:author="Garrick W Bruening" w:date="2020-07-27T23:34:00Z">
            <w:rPr>
              <w:i/>
              <w:iCs/>
              <w:sz w:val="24"/>
              <w:szCs w:val="24"/>
            </w:rPr>
          </w:rPrChange>
        </w:rPr>
        <w:t>)</w:t>
      </w:r>
      <w:ins w:id="4359" w:author="Garrick W Bruening" w:date="2020-07-27T20:00:00Z">
        <w:r w:rsidRPr="009802F2">
          <w:fldChar w:fldCharType="end"/>
        </w:r>
        <w:r w:rsidRPr="009802F2">
          <w:t xml:space="preserve">) by finding the </w:t>
        </w:r>
      </w:ins>
      <m:oMath>
        <m:r>
          <w:ins w:id="4360" w:author="Garrick W Bruening" w:date="2020-07-27T20:37:00Z">
            <m:rPr>
              <m:sty m:val="p"/>
            </m:rPr>
            <w:rPr>
              <w:rFonts w:ascii="Cambria Math" w:hAnsi="Cambria Math"/>
            </w:rPr>
            <m:t>α</m:t>
          </w:ins>
        </m:r>
      </m:oMath>
      <w:ins w:id="4361" w:author="Garrick W Bruening" w:date="2020-07-27T20:00:00Z">
        <w:r w:rsidRPr="009802F2">
          <w:t xml:space="preserve"> value that minimizes the sum of squared error between predicted movement duration and the average movement duration from experiment </w:t>
        </w:r>
      </w:ins>
      <w:ins w:id="4362" w:author="Garrick W Bruening" w:date="2020-09-21T15:09:00Z">
        <w:r w:rsidR="007048D8" w:rsidRPr="009802F2">
          <w:t>2a, 2b, and 2c</w:t>
        </w:r>
      </w:ins>
      <w:ins w:id="4363" w:author="Garrick W Bruening" w:date="2020-07-27T20:00:00Z">
        <w:r w:rsidRPr="009802F2">
          <w:t>.</w:t>
        </w:r>
      </w:ins>
      <w:ins w:id="4364" w:author="Garrick W Bruening" w:date="2020-09-21T15:10:00Z">
        <w:r w:rsidR="007048D8" w:rsidRPr="009802F2">
          <w:t xml:space="preserve"> One </w:t>
        </w:r>
      </w:ins>
      <m:oMath>
        <m:r>
          <w:ins w:id="4365" w:author="Garrick W Bruening" w:date="2020-09-21T15:10:00Z">
            <m:rPr>
              <m:sty m:val="p"/>
            </m:rPr>
            <w:rPr>
              <w:rFonts w:ascii="Cambria Math" w:hAnsi="Cambria Math"/>
            </w:rPr>
            <m:t>α</m:t>
          </w:ins>
        </m:r>
      </m:oMath>
      <w:ins w:id="4366" w:author="Garrick W Bruening" w:date="2020-09-21T15:10:00Z">
        <w:r w:rsidR="007048D8" w:rsidRPr="009802F2">
          <w:rPr>
            <w:rFonts w:eastAsiaTheme="minorEastAsia"/>
          </w:rPr>
          <w:t xml:space="preserve"> value </w:t>
        </w:r>
        <w:r w:rsidR="0036574C" w:rsidRPr="009802F2">
          <w:rPr>
            <w:rFonts w:eastAsiaTheme="minorEastAsia"/>
          </w:rPr>
          <w:t>is fitted to each experiment, and then</w:t>
        </w:r>
      </w:ins>
      <w:ins w:id="4367" w:author="Garrick W Bruening" w:date="2020-09-21T15:11:00Z">
        <w:r w:rsidR="00C02B0E" w:rsidRPr="009802F2">
          <w:rPr>
            <w:rFonts w:eastAsiaTheme="minorEastAsia"/>
          </w:rPr>
          <w:t xml:space="preserve"> a single </w:t>
        </w:r>
      </w:ins>
      <m:oMath>
        <m:r>
          <w:ins w:id="4368" w:author="Garrick W Bruening" w:date="2020-09-21T15:11:00Z">
            <m:rPr>
              <m:sty m:val="p"/>
            </m:rPr>
            <w:rPr>
              <w:rFonts w:ascii="Cambria Math" w:hAnsi="Cambria Math"/>
            </w:rPr>
            <m:t>α</m:t>
          </w:ins>
        </m:r>
      </m:oMath>
      <w:ins w:id="4369" w:author="Garrick W Bruening" w:date="2020-09-21T15:11:00Z">
        <w:r w:rsidR="00C02B0E" w:rsidRPr="009802F2">
          <w:rPr>
            <w:rFonts w:eastAsiaTheme="minorEastAsia"/>
          </w:rPr>
          <w:t xml:space="preserve"> value is fit to experiment 2a and 2b together.</w:t>
        </w:r>
      </w:ins>
      <w:ins w:id="4370" w:author="Garrick W Bruening" w:date="2020-07-27T20:00:00Z">
        <w:r w:rsidRPr="009802F2">
          <w:t xml:space="preserve"> This was done with the function optimize in R and a custom written error function.</w:t>
        </w:r>
        <w:commentRangeStart w:id="4371"/>
        <w:commentRangeEnd w:id="4371"/>
        <w:r w:rsidRPr="009802F2">
          <w:rPr>
            <w:rStyle w:val="CommentReference"/>
          </w:rPr>
          <w:commentReference w:id="4371"/>
        </w:r>
      </w:ins>
      <w:del w:id="4372" w:author="Garrick W Bruening" w:date="2020-07-25T14:44:00Z">
        <w:r w:rsidR="007B367D" w:rsidRPr="009802F2" w:rsidDel="007545B5">
          <w:delText xml:space="preserve">    ln\left(\frac{P_i}{1-P_i}\right) = \beta_0 + \beta_1 </w:delText>
        </w:r>
        <w:r w:rsidR="006C71A2" w:rsidRPr="009802F2" w:rsidDel="007545B5">
          <w:delText>m</w:delText>
        </w:r>
        <w:r w:rsidR="007B367D" w:rsidRPr="009802F2" w:rsidDel="007545B5">
          <w:delText xml:space="preserve"> + \beta_2 </w:delText>
        </w:r>
        <w:r w:rsidR="006C71A2" w:rsidRPr="009802F2" w:rsidDel="007545B5">
          <w:delText>T</w:delText>
        </w:r>
      </w:del>
    </w:p>
    <w:p w14:paraId="414CFE78" w14:textId="408EA8F3" w:rsidR="007B367D" w:rsidRPr="009802F2" w:rsidDel="007545B5" w:rsidRDefault="007B367D">
      <w:pPr>
        <w:rPr>
          <w:del w:id="4373" w:author="Garrick W Bruening" w:date="2020-07-25T14:44:00Z"/>
        </w:rPr>
      </w:pPr>
      <w:del w:id="4374" w:author="Garrick W Bruening" w:date="2020-07-25T14:44:00Z">
        <w:r w:rsidRPr="009802F2" w:rsidDel="007545B5">
          <w:delText>\end{equation}</w:delText>
        </w:r>
      </w:del>
    </w:p>
    <w:p w14:paraId="41CB1CEE" w14:textId="3BF44BAB" w:rsidR="007B367D" w:rsidRPr="009802F2" w:rsidDel="007545B5" w:rsidRDefault="007B367D">
      <w:pPr>
        <w:rPr>
          <w:del w:id="4375" w:author="Garrick W Bruening" w:date="2020-07-25T14:44:00Z"/>
        </w:rPr>
      </w:pPr>
    </w:p>
    <w:p w14:paraId="2821C069" w14:textId="6E5A46F8" w:rsidR="007B367D" w:rsidRPr="009802F2" w:rsidDel="007545B5" w:rsidRDefault="007B367D">
      <w:pPr>
        <w:rPr>
          <w:del w:id="4376" w:author="Garrick W Bruening" w:date="2020-07-25T14:44:00Z"/>
        </w:rPr>
      </w:pPr>
      <w:del w:id="4377" w:author="Garrick W Bruening" w:date="2020-07-25T14:44:00Z">
        <w:r w:rsidRPr="009802F2" w:rsidDel="007545B5">
          <w:delText>\begin{equation}</w:delText>
        </w:r>
        <w:r w:rsidR="3F4611DA" w:rsidRPr="009802F2" w:rsidDel="007545B5">
          <w:delText>\label{eq:prob_scaling_function}</w:delText>
        </w:r>
      </w:del>
    </w:p>
    <w:p w14:paraId="31DF4FD7" w14:textId="3ADD5BD7" w:rsidR="007B367D" w:rsidRPr="009802F2" w:rsidDel="007545B5" w:rsidRDefault="007B367D">
      <w:pPr>
        <w:rPr>
          <w:del w:id="4378" w:author="Garrick W Bruening" w:date="2020-07-25T14:44:00Z"/>
        </w:rPr>
      </w:pPr>
      <w:del w:id="4379" w:author="Garrick W Bruening" w:date="2020-07-25T14:44:00Z">
        <w:r w:rsidRPr="009802F2" w:rsidDel="007545B5">
          <w:delText xml:space="preserve">    P(R|duration,mass) = \frac{1}{1+e^{-\beta_0 - \beta_1 </w:delText>
        </w:r>
        <w:r w:rsidR="006C71A2" w:rsidRPr="009802F2" w:rsidDel="007545B5">
          <w:delText>m</w:delText>
        </w:r>
        <w:r w:rsidRPr="009802F2" w:rsidDel="007545B5">
          <w:delText xml:space="preserve"> - \beta_2 </w:delText>
        </w:r>
        <w:r w:rsidR="006C71A2" w:rsidRPr="009802F2" w:rsidDel="007545B5">
          <w:delText>T</w:delText>
        </w:r>
        <w:r w:rsidRPr="009802F2" w:rsidDel="007545B5">
          <w:delText>}}</w:delText>
        </w:r>
      </w:del>
    </w:p>
    <w:p w14:paraId="0FC88123" w14:textId="4E73F524" w:rsidR="007B367D" w:rsidRPr="009802F2" w:rsidRDefault="007B367D" w:rsidP="007B367D">
      <w:pPr>
        <w:rPr>
          <w:del w:id="4380" w:author="Garrick W Bruening" w:date="2020-07-27T19:59:00Z"/>
        </w:rPr>
      </w:pPr>
      <w:del w:id="4381" w:author="Garrick W Bruening" w:date="2020-07-25T14:44:00Z">
        <w:r w:rsidRPr="009802F2" w:rsidDel="007545B5">
          <w:delText>\end{equation</w:delText>
        </w:r>
      </w:del>
    </w:p>
    <w:p w14:paraId="30F9A32B" w14:textId="25CB8DBA" w:rsidR="002E1506" w:rsidRPr="009802F2" w:rsidRDefault="00220B1E" w:rsidP="007B367D">
      <w:pPr>
        <w:rPr>
          <w:del w:id="4382" w:author="Garrick W Bruening" w:date="2020-07-27T19:33:00Z"/>
        </w:rPr>
      </w:pPr>
      <w:del w:id="4383" w:author="Garrick W Bruening" w:date="2020-07-27T19:59:00Z">
        <w:r w:rsidRPr="009802F2">
          <w:delText>The full utility model then is shown in Eq. \ref{eq:utility_fit}.</w:delText>
        </w:r>
      </w:del>
    </w:p>
    <w:p w14:paraId="653B07C6" w14:textId="77777777" w:rsidR="00F862B6" w:rsidRPr="009802F2" w:rsidRDefault="00F862B6">
      <w:pPr>
        <w:pPrChange w:id="4384" w:author="Garrick W Bruening" w:date="2020-07-27T23:34:00Z">
          <w:pPr>
            <w:pStyle w:val="Caption"/>
            <w:keepNext/>
          </w:pPr>
        </w:pPrChange>
      </w:pP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2E1506" w:rsidRPr="009802F2" w14:paraId="7C84E83C" w14:textId="77777777" w:rsidTr="00F862B6">
        <w:trPr>
          <w:ins w:id="4385" w:author="Garrick W Bruening" w:date="2020-07-25T15:18:00Z"/>
        </w:trPr>
        <w:tc>
          <w:tcPr>
            <w:tcW w:w="500" w:type="pct"/>
          </w:tcPr>
          <w:p w14:paraId="73F57CC3" w14:textId="77777777" w:rsidR="002E1506" w:rsidRPr="009802F2" w:rsidRDefault="002E1506" w:rsidP="003857B1">
            <w:pPr>
              <w:rPr>
                <w:ins w:id="4386" w:author="Garrick W Bruening" w:date="2020-07-25T15:18:00Z"/>
              </w:rPr>
            </w:pPr>
          </w:p>
        </w:tc>
        <w:tc>
          <w:tcPr>
            <w:tcW w:w="4000" w:type="pct"/>
            <w:vAlign w:val="center"/>
          </w:tcPr>
          <w:p w14:paraId="2BC0445F" w14:textId="55E68FD2" w:rsidR="002E1506" w:rsidRPr="009802F2" w:rsidRDefault="00014117" w:rsidP="003857B1">
            <w:pPr>
              <w:jc w:val="center"/>
              <w:rPr>
                <w:ins w:id="4387" w:author="Garrick W Bruening" w:date="2020-07-25T15:18:00Z"/>
                <w:rFonts w:cstheme="minorHAnsi"/>
              </w:rPr>
            </w:pPr>
            <w:commentRangeStart w:id="4388"/>
            <m:oMathPara>
              <m:oMathParaPr>
                <m:jc m:val="center"/>
              </m:oMathParaPr>
              <m:oMath>
                <m:r>
                  <w:del w:id="4389" w:author="Garrick W Bruening" w:date="2020-07-27T19:38:00Z">
                    <m:rPr>
                      <m:nor/>
                    </m:rPr>
                    <w:rPr>
                      <w:rFonts w:eastAsiaTheme="minorEastAsia" w:cstheme="minorHAnsi"/>
                      <w:rPrChange w:id="4390" w:author="Garrick W Bruening" w:date="2020-07-27T19:33:00Z">
                        <w:rPr>
                          <w:rFonts w:ascii="Cambria Math" w:eastAsiaTheme="minorEastAsia" w:hAnsi="Cambria Math"/>
                        </w:rPr>
                      </w:rPrChange>
                    </w:rPr>
                    <m:t>J</m:t>
                  </w:del>
                </m:r>
                <m:r>
                  <w:del w:id="4391" w:author="Garrick W Bruening" w:date="2020-07-27T19:38:00Z">
                    <m:rPr>
                      <m:nor/>
                    </m:rPr>
                    <w:rPr>
                      <w:rFonts w:eastAsiaTheme="minorEastAsia" w:cstheme="minorHAnsi"/>
                      <w:rPrChange w:id="4392" w:author="Garrick W Bruening" w:date="2020-07-27T19:33:00Z">
                        <w:rPr>
                          <w:rFonts w:ascii="Cambria Math" w:eastAsiaTheme="minorEastAsia" w:hAnsi="Cambria Math"/>
                          <w:i/>
                        </w:rPr>
                      </w:rPrChange>
                    </w:rPr>
                    <m:t>=</m:t>
                  </w:del>
                </m:r>
                <m:f>
                  <m:fPr>
                    <m:ctrlPr>
                      <w:del w:id="4393" w:author="Garrick W Bruening" w:date="2020-07-27T19:38:00Z">
                        <w:rPr>
                          <w:rFonts w:ascii="Cambria Math" w:eastAsiaTheme="minorEastAsia" w:hAnsi="Cambria Math" w:cstheme="minorHAnsi"/>
                        </w:rPr>
                      </w:del>
                    </m:ctrlPr>
                  </m:fPr>
                  <m:num>
                    <m:r>
                      <w:del w:id="4394" w:author="Garrick W Bruening" w:date="2020-07-27T19:38:00Z">
                        <m:rPr>
                          <m:nor/>
                        </m:rPr>
                        <w:rPr>
                          <w:rFonts w:eastAsiaTheme="minorEastAsia" w:cstheme="minorHAnsi"/>
                          <w:rPrChange w:id="4395" w:author="Garrick W Bruening" w:date="2020-07-27T19:33:00Z">
                            <w:rPr>
                              <w:rFonts w:ascii="Cambria Math" w:eastAsiaTheme="minorEastAsia" w:hAnsi="Cambria Math"/>
                            </w:rPr>
                          </w:rPrChange>
                        </w:rPr>
                        <m:t>α</m:t>
                      </w:del>
                    </m:r>
                    <m:r>
                      <w:del w:id="4396" w:author="Garrick W Bruening" w:date="2020-07-27T19:38:00Z">
                        <m:rPr>
                          <m:nor/>
                        </m:rPr>
                        <w:rPr>
                          <w:rFonts w:eastAsiaTheme="minorEastAsia" w:cstheme="minorHAnsi"/>
                          <w:rPrChange w:id="4397" w:author="Garrick W Bruening" w:date="2020-07-27T19:33:00Z">
                            <w:rPr>
                              <w:rFonts w:ascii="Cambria Math" w:eastAsiaTheme="minorEastAsia" w:hAnsi="Cambria Math"/>
                              <w:i/>
                            </w:rPr>
                          </w:rPrChange>
                        </w:rPr>
                        <m:t>- </m:t>
                      </w:del>
                    </m:r>
                    <m:r>
                      <w:del w:id="4398" w:author="Garrick W Bruening" w:date="2020-07-27T19:38:00Z">
                        <m:rPr>
                          <m:nor/>
                        </m:rPr>
                        <w:rPr>
                          <w:rFonts w:eastAsiaTheme="minorEastAsia" w:cstheme="minorHAnsi"/>
                          <w:rPrChange w:id="4399" w:author="Garrick W Bruening" w:date="2020-07-27T19:33:00Z">
                            <w:rPr>
                              <w:rFonts w:ascii="Cambria Math" w:eastAsiaTheme="minorEastAsia" w:hAnsi="Cambria Math"/>
                            </w:rPr>
                          </w:rPrChange>
                        </w:rPr>
                        <m:t>E</m:t>
                      </w:del>
                    </m:r>
                  </m:num>
                  <m:den>
                    <m:r>
                      <w:del w:id="4400" w:author="Garrick W Bruening" w:date="2020-07-27T19:38:00Z">
                        <m:rPr>
                          <m:nor/>
                        </m:rPr>
                        <w:rPr>
                          <w:rFonts w:eastAsiaTheme="minorEastAsia" w:cstheme="minorHAnsi"/>
                          <w:rPrChange w:id="4401" w:author="Garrick W Bruening" w:date="2020-07-27T19:33:00Z">
                            <w:rPr>
                              <w:rFonts w:ascii="Cambria Math" w:eastAsiaTheme="minorEastAsia" w:hAnsi="Cambria Math"/>
                            </w:rPr>
                          </w:rPrChange>
                        </w:rPr>
                        <m:t>T</m:t>
                      </w:del>
                    </m:r>
                  </m:den>
                </m:f>
                <m:r>
                  <w:ins w:id="4402" w:author="Garrick W Bruening" w:date="2020-07-25T14:45:00Z">
                    <m:rPr>
                      <m:nor/>
                    </m:rPr>
                    <w:rPr>
                      <w:rFonts w:cstheme="minorHAnsi"/>
                    </w:rPr>
                    <m:t xml:space="preserve">J= </m:t>
                  </w:ins>
                </m:r>
                <m:f>
                  <m:fPr>
                    <m:ctrlPr>
                      <w:ins w:id="4403" w:author="Garrick W Bruening" w:date="2020-07-25T14:45:00Z">
                        <w:rPr>
                          <w:rFonts w:ascii="Cambria Math" w:hAnsi="Cambria Math" w:cstheme="minorHAnsi"/>
                        </w:rPr>
                      </w:ins>
                    </m:ctrlPr>
                  </m:fPr>
                  <m:num>
                    <m:r>
                      <w:ins w:id="4404" w:author="Garrick W Bruening" w:date="2020-07-25T14:45:00Z">
                        <m:rPr>
                          <m:nor/>
                        </m:rPr>
                        <w:rPr>
                          <w:rFonts w:cstheme="minorHAnsi"/>
                        </w:rPr>
                        <m:t>αP</m:t>
                      </w:ins>
                    </m:r>
                    <m:d>
                      <m:dPr>
                        <m:endChr m:val="|"/>
                        <m:ctrlPr>
                          <w:ins w:id="4405" w:author="Garrick W Bruening" w:date="2020-07-25T14:45:00Z">
                            <w:rPr>
                              <w:rFonts w:ascii="Cambria Math" w:hAnsi="Cambria Math" w:cstheme="minorHAnsi"/>
                            </w:rPr>
                          </w:ins>
                        </m:ctrlPr>
                      </m:dPr>
                      <m:e>
                        <m:r>
                          <w:ins w:id="4406" w:author="Garrick W Bruening" w:date="2020-07-25T14:45:00Z">
                            <m:rPr>
                              <m:nor/>
                            </m:rPr>
                            <w:rPr>
                              <w:rFonts w:cstheme="minorHAnsi"/>
                            </w:rPr>
                            <m:t>α</m:t>
                          </w:ins>
                        </m:r>
                      </m:e>
                    </m:d>
                    <m:sSub>
                      <m:sSubPr>
                        <m:ctrlPr>
                          <w:ins w:id="4407" w:author="Garrick W Bruening" w:date="2020-07-25T14:45:00Z">
                            <w:rPr>
                              <w:rFonts w:ascii="Cambria Math" w:hAnsi="Cambria Math" w:cstheme="minorHAnsi"/>
                            </w:rPr>
                          </w:ins>
                        </m:ctrlPr>
                      </m:sSubPr>
                      <m:e>
                        <m:r>
                          <w:ins w:id="4408" w:author="Garrick W Bruening" w:date="2020-07-25T14:45:00Z">
                            <m:rPr>
                              <m:nor/>
                            </m:rPr>
                            <w:rPr>
                              <w:rFonts w:cstheme="minorHAnsi"/>
                            </w:rPr>
                            <m:t>t</m:t>
                          </w:ins>
                        </m:r>
                      </m:e>
                      <m:sub>
                        <m:r>
                          <w:ins w:id="4409" w:author="Garrick W Bruening" w:date="2020-07-25T14:45:00Z">
                            <m:rPr>
                              <m:nor/>
                            </m:rPr>
                            <w:rPr>
                              <w:rFonts w:cstheme="minorHAnsi"/>
                            </w:rPr>
                            <m:t>m</m:t>
                          </w:ins>
                        </m:r>
                      </m:sub>
                    </m:sSub>
                    <m:r>
                      <w:ins w:id="4410" w:author="Garrick W Bruening" w:date="2020-07-25T14:45:00Z">
                        <m:rPr>
                          <m:nor/>
                        </m:rPr>
                        <w:rPr>
                          <w:rFonts w:cstheme="minorHAnsi"/>
                        </w:rPr>
                        <m:t>, m)-</m:t>
                      </w:ins>
                    </m:r>
                    <m:d>
                      <m:dPr>
                        <m:ctrlPr>
                          <w:ins w:id="4411" w:author="Garrick W Bruening" w:date="2020-07-25T14:47:00Z">
                            <w:rPr>
                              <w:rFonts w:ascii="Cambria Math" w:hAnsi="Cambria Math" w:cstheme="minorHAnsi"/>
                            </w:rPr>
                          </w:ins>
                        </m:ctrlPr>
                      </m:dPr>
                      <m:e>
                        <m:sSub>
                          <m:sSubPr>
                            <m:ctrlPr>
                              <w:ins w:id="4412" w:author="Garrick W Bruening" w:date="2020-07-25T14:47:00Z">
                                <w:rPr>
                                  <w:rFonts w:ascii="Cambria Math" w:hAnsi="Cambria Math" w:cstheme="minorHAnsi"/>
                                </w:rPr>
                              </w:ins>
                            </m:ctrlPr>
                          </m:sSubPr>
                          <m:e>
                            <m:r>
                              <w:ins w:id="4413" w:author="Garrick W Bruening" w:date="2020-07-25T14:47:00Z">
                                <m:rPr>
                                  <m:nor/>
                                </m:rPr>
                                <w:rPr>
                                  <w:rFonts w:cstheme="minorHAnsi"/>
                                </w:rPr>
                                <m:t>a</m:t>
                              </w:ins>
                            </m:r>
                          </m:e>
                          <m:sub>
                            <m:r>
                              <w:ins w:id="4414" w:author="Garrick W Bruening" w:date="2020-07-25T14:47:00Z">
                                <m:rPr>
                                  <m:nor/>
                                </m:rPr>
                                <w:rPr>
                                  <w:rFonts w:cstheme="minorHAnsi"/>
                                </w:rPr>
                                <m:t>0</m:t>
                              </w:ins>
                            </m:r>
                          </m:sub>
                        </m:sSub>
                        <m:sSub>
                          <m:sSubPr>
                            <m:ctrlPr>
                              <w:ins w:id="4415" w:author="Garrick W Bruening" w:date="2020-07-25T14:47:00Z">
                                <w:rPr>
                                  <w:rFonts w:ascii="Cambria Math" w:hAnsi="Cambria Math" w:cstheme="minorHAnsi"/>
                                </w:rPr>
                              </w:ins>
                            </m:ctrlPr>
                          </m:sSubPr>
                          <m:e>
                            <m:r>
                              <w:ins w:id="4416" w:author="Garrick W Bruening" w:date="2020-07-25T14:47:00Z">
                                <m:rPr>
                                  <m:nor/>
                                </m:rPr>
                                <w:rPr>
                                  <w:rFonts w:cstheme="minorHAnsi"/>
                                </w:rPr>
                                <m:t>t</m:t>
                              </w:ins>
                            </m:r>
                          </m:e>
                          <m:sub>
                            <m:r>
                              <w:ins w:id="4417" w:author="Garrick W Bruening" w:date="2020-07-25T14:47:00Z">
                                <m:rPr>
                                  <m:nor/>
                                </m:rPr>
                                <w:rPr>
                                  <w:rFonts w:cstheme="minorHAnsi"/>
                                </w:rPr>
                                <m:t>r</m:t>
                              </w:ins>
                            </m:r>
                          </m:sub>
                        </m:sSub>
                        <m:r>
                          <w:ins w:id="4418" w:author="Garrick W Bruening" w:date="2020-07-25T14:47:00Z">
                            <m:rPr>
                              <m:nor/>
                            </m:rPr>
                            <w:rPr>
                              <w:rFonts w:cstheme="minorHAnsi"/>
                            </w:rPr>
                            <m:t>+a</m:t>
                          </w:ins>
                        </m:r>
                        <m:sSub>
                          <m:sSubPr>
                            <m:ctrlPr>
                              <w:ins w:id="4419" w:author="Garrick W Bruening" w:date="2020-07-25T14:47:00Z">
                                <w:rPr>
                                  <w:rFonts w:ascii="Cambria Math" w:hAnsi="Cambria Math" w:cstheme="minorHAnsi"/>
                                </w:rPr>
                              </w:ins>
                            </m:ctrlPr>
                          </m:sSubPr>
                          <m:e>
                            <m:r>
                              <w:ins w:id="4420" w:author="Garrick W Bruening" w:date="2020-07-25T14:47:00Z">
                                <m:rPr>
                                  <m:nor/>
                                </m:rPr>
                                <w:rPr>
                                  <w:rFonts w:cstheme="minorHAnsi"/>
                                </w:rPr>
                                <m:t>t</m:t>
                              </w:ins>
                            </m:r>
                          </m:e>
                          <m:sub>
                            <m:r>
                              <w:ins w:id="4421" w:author="Garrick W Bruening" w:date="2020-07-25T14:47:00Z">
                                <m:rPr>
                                  <m:nor/>
                                </m:rPr>
                                <w:rPr>
                                  <w:rFonts w:cstheme="minorHAnsi"/>
                                </w:rPr>
                                <m:t>m</m:t>
                              </w:ins>
                            </m:r>
                          </m:sub>
                        </m:sSub>
                        <m:r>
                          <w:ins w:id="4422" w:author="Garrick W Bruening" w:date="2020-07-25T14:47:00Z">
                            <m:rPr>
                              <m:nor/>
                            </m:rPr>
                            <w:rPr>
                              <w:rFonts w:cstheme="minorHAnsi"/>
                            </w:rPr>
                            <m:t>+</m:t>
                          </w:ins>
                        </m:r>
                        <m:f>
                          <m:fPr>
                            <m:ctrlPr>
                              <w:ins w:id="4423" w:author="Garrick W Bruening" w:date="2020-07-25T14:47:00Z">
                                <w:rPr>
                                  <w:rFonts w:ascii="Cambria Math" w:hAnsi="Cambria Math" w:cstheme="minorHAnsi"/>
                                </w:rPr>
                              </w:ins>
                            </m:ctrlPr>
                          </m:fPr>
                          <m:num>
                            <m:r>
                              <w:ins w:id="4424" w:author="Garrick W Bruening" w:date="2020-07-25T14:47:00Z">
                                <m:rPr>
                                  <m:nor/>
                                </m:rPr>
                                <w:rPr>
                                  <w:rFonts w:cstheme="minorHAnsi"/>
                                </w:rPr>
                                <m:t>b</m:t>
                              </w:ins>
                            </m:r>
                            <m:sSup>
                              <m:sSupPr>
                                <m:ctrlPr>
                                  <w:ins w:id="4425" w:author="Garrick W Bruening" w:date="2020-07-25T14:47:00Z">
                                    <w:rPr>
                                      <w:rFonts w:ascii="Cambria Math" w:hAnsi="Cambria Math" w:cstheme="minorHAnsi"/>
                                    </w:rPr>
                                  </w:ins>
                                </m:ctrlPr>
                              </m:sSupPr>
                              <m:e>
                                <m:r>
                                  <w:ins w:id="4426" w:author="Garrick W Bruening" w:date="2020-07-25T14:47:00Z">
                                    <m:rPr>
                                      <m:nor/>
                                    </m:rPr>
                                    <w:rPr>
                                      <w:rFonts w:cstheme="minorHAnsi"/>
                                    </w:rPr>
                                    <m:t>m</m:t>
                                  </w:ins>
                                </m:r>
                              </m:e>
                              <m:sup>
                                <m:r>
                                  <w:ins w:id="4427" w:author="Garrick W Bruening" w:date="2020-07-25T14:47:00Z">
                                    <m:rPr>
                                      <m:nor/>
                                    </m:rPr>
                                    <w:rPr>
                                      <w:rFonts w:cstheme="minorHAnsi"/>
                                    </w:rPr>
                                    <m:t>i</m:t>
                                  </w:ins>
                                </m:r>
                              </m:sup>
                            </m:sSup>
                          </m:num>
                          <m:den>
                            <m:sSubSup>
                              <m:sSubSupPr>
                                <m:ctrlPr>
                                  <w:ins w:id="4428" w:author="Garrick W Bruening" w:date="2020-07-25T14:47:00Z">
                                    <w:rPr>
                                      <w:rFonts w:ascii="Cambria Math" w:hAnsi="Cambria Math" w:cstheme="minorHAnsi"/>
                                    </w:rPr>
                                  </w:ins>
                                </m:ctrlPr>
                              </m:sSubSupPr>
                              <m:e>
                                <m:r>
                                  <w:ins w:id="4429" w:author="Garrick W Bruening" w:date="2020-07-25T14:47:00Z">
                                    <m:rPr>
                                      <m:nor/>
                                    </m:rPr>
                                    <w:rPr>
                                      <w:rFonts w:cstheme="minorHAnsi"/>
                                    </w:rPr>
                                    <m:t>t</m:t>
                                  </w:ins>
                                </m:r>
                              </m:e>
                              <m:sub>
                                <m:r>
                                  <w:ins w:id="4430" w:author="Garrick W Bruening" w:date="2020-07-25T14:47:00Z">
                                    <m:rPr>
                                      <m:nor/>
                                    </m:rPr>
                                    <w:rPr>
                                      <w:rFonts w:cstheme="minorHAnsi"/>
                                    </w:rPr>
                                    <m:t>m</m:t>
                                  </w:ins>
                                </m:r>
                              </m:sub>
                              <m:sup>
                                <m:r>
                                  <w:ins w:id="4431" w:author="Garrick W Bruening" w:date="2020-07-25T14:47:00Z">
                                    <m:rPr>
                                      <m:nor/>
                                    </m:rPr>
                                    <w:rPr>
                                      <w:rFonts w:cstheme="minorHAnsi"/>
                                    </w:rPr>
                                    <m:t>j-1</m:t>
                                  </w:ins>
                                </m:r>
                              </m:sup>
                            </m:sSubSup>
                          </m:den>
                        </m:f>
                      </m:e>
                    </m:d>
                  </m:num>
                  <m:den>
                    <m:sSub>
                      <m:sSubPr>
                        <m:ctrlPr>
                          <w:ins w:id="4432" w:author="Garrick W Bruening" w:date="2020-07-25T14:46:00Z">
                            <w:rPr>
                              <w:rFonts w:ascii="Cambria Math" w:hAnsi="Cambria Math" w:cstheme="minorHAnsi"/>
                            </w:rPr>
                          </w:ins>
                        </m:ctrlPr>
                      </m:sSubPr>
                      <m:e>
                        <m:r>
                          <w:ins w:id="4433" w:author="Garrick W Bruening" w:date="2020-07-25T14:46:00Z">
                            <m:rPr>
                              <m:nor/>
                            </m:rPr>
                            <w:rPr>
                              <w:rFonts w:cstheme="minorHAnsi"/>
                            </w:rPr>
                            <m:t>t</m:t>
                          </w:ins>
                        </m:r>
                      </m:e>
                      <m:sub>
                        <m:r>
                          <w:ins w:id="4434" w:author="Garrick W Bruening" w:date="2020-07-25T14:46:00Z">
                            <m:rPr>
                              <m:nor/>
                            </m:rPr>
                            <w:rPr>
                              <w:rFonts w:cstheme="minorHAnsi"/>
                            </w:rPr>
                            <m:t>r</m:t>
                          </w:ins>
                        </m:r>
                      </m:sub>
                    </m:sSub>
                    <m:r>
                      <w:ins w:id="4435" w:author="Garrick W Bruening" w:date="2020-07-25T14:46:00Z">
                        <m:rPr>
                          <m:nor/>
                        </m:rPr>
                        <w:rPr>
                          <w:rFonts w:cstheme="minorHAnsi"/>
                        </w:rPr>
                        <m:t>+</m:t>
                      </w:ins>
                    </m:r>
                    <m:sSub>
                      <m:sSubPr>
                        <m:ctrlPr>
                          <w:ins w:id="4436" w:author="Garrick W Bruening" w:date="2020-07-25T14:47:00Z">
                            <w:rPr>
                              <w:rFonts w:ascii="Cambria Math" w:hAnsi="Cambria Math" w:cstheme="minorHAnsi"/>
                            </w:rPr>
                          </w:ins>
                        </m:ctrlPr>
                      </m:sSubPr>
                      <m:e>
                        <m:r>
                          <w:ins w:id="4437" w:author="Garrick W Bruening" w:date="2020-07-25T14:46:00Z">
                            <m:rPr>
                              <m:nor/>
                            </m:rPr>
                            <w:rPr>
                              <w:rFonts w:cstheme="minorHAnsi"/>
                            </w:rPr>
                            <m:t>t</m:t>
                          </w:ins>
                        </m:r>
                      </m:e>
                      <m:sub>
                        <m:r>
                          <w:ins w:id="4438" w:author="Garrick W Bruening" w:date="2020-07-25T14:47:00Z">
                            <m:rPr>
                              <m:nor/>
                            </m:rPr>
                            <w:rPr>
                              <w:rFonts w:cstheme="minorHAnsi"/>
                            </w:rPr>
                            <m:t>m</m:t>
                          </w:ins>
                        </m:r>
                      </m:sub>
                    </m:sSub>
                  </m:den>
                </m:f>
                <w:commentRangeEnd w:id="4388"/>
                <m:r>
                  <m:rPr>
                    <m:sty m:val="p"/>
                  </m:rPr>
                  <w:rPr>
                    <w:rStyle w:val="CommentReference"/>
                    <w:rFonts w:ascii="Cambria Math" w:hAnsi="Cambria Math"/>
                  </w:rPr>
                  <w:commentReference w:id="4388"/>
                </m:r>
              </m:oMath>
            </m:oMathPara>
          </w:p>
        </w:tc>
        <w:tc>
          <w:tcPr>
            <w:tcW w:w="500" w:type="pct"/>
            <w:vAlign w:val="center"/>
          </w:tcPr>
          <w:p w14:paraId="0A0BA9FC" w14:textId="7DBDAB8F" w:rsidR="002E1506" w:rsidRPr="009802F2" w:rsidRDefault="00034D4A" w:rsidP="00F862B6">
            <w:pPr>
              <w:pStyle w:val="Caption"/>
              <w:keepNext/>
              <w:jc w:val="right"/>
              <w:rPr>
                <w:ins w:id="4439" w:author="Garrick W Bruening" w:date="2020-07-25T15:18:00Z"/>
                <w:i w:val="0"/>
                <w:iCs w:val="0"/>
                <w:sz w:val="22"/>
                <w:szCs w:val="22"/>
                <w:rPrChange w:id="4440" w:author="Garrick W Bruening" w:date="2020-07-27T23:34:00Z">
                  <w:rPr>
                    <w:ins w:id="4441" w:author="Garrick W Bruening" w:date="2020-07-25T15:18:00Z"/>
                    <w:i w:val="0"/>
                    <w:sz w:val="24"/>
                    <w:szCs w:val="24"/>
                  </w:rPr>
                </w:rPrChange>
              </w:rPr>
            </w:pPr>
            <w:bookmarkStart w:id="4442" w:name="_Ref46587146"/>
            <w:r w:rsidRPr="009802F2">
              <w:rPr>
                <w:i w:val="0"/>
                <w:iCs w:val="0"/>
                <w:color w:val="auto"/>
                <w:sz w:val="22"/>
                <w:szCs w:val="22"/>
                <w:rPrChange w:id="4443" w:author="Garrick W Bruening" w:date="2020-07-27T23:34:00Z">
                  <w:rPr>
                    <w:i w:val="0"/>
                    <w:iCs w:val="0"/>
                    <w:color w:val="auto"/>
                    <w:sz w:val="24"/>
                    <w:szCs w:val="24"/>
                  </w:rPr>
                </w:rPrChange>
              </w:rPr>
              <w:t>(</w:t>
            </w:r>
            <w:r w:rsidR="00F862B6" w:rsidRPr="009802F2">
              <w:rPr>
                <w:i w:val="0"/>
                <w:iCs w:val="0"/>
                <w:color w:val="auto"/>
                <w:sz w:val="22"/>
                <w:szCs w:val="22"/>
                <w:rPrChange w:id="4444" w:author="Garrick W Bruening" w:date="2020-07-27T23:34:00Z">
                  <w:rPr>
                    <w:i w:val="0"/>
                    <w:iCs w:val="0"/>
                    <w:color w:val="auto"/>
                    <w:sz w:val="24"/>
                    <w:szCs w:val="24"/>
                  </w:rPr>
                </w:rPrChange>
              </w:rPr>
              <w:fldChar w:fldCharType="begin"/>
            </w:r>
            <w:r w:rsidR="00F862B6" w:rsidRPr="009802F2">
              <w:rPr>
                <w:i w:val="0"/>
                <w:iCs w:val="0"/>
                <w:color w:val="auto"/>
                <w:sz w:val="24"/>
                <w:szCs w:val="24"/>
              </w:rPr>
              <w:instrText xml:space="preserve"> SEQ Equation \* ARABIC </w:instrText>
            </w:r>
            <w:r w:rsidR="00F862B6" w:rsidRPr="009802F2">
              <w:rPr>
                <w:i w:val="0"/>
                <w:iCs w:val="0"/>
                <w:color w:val="auto"/>
                <w:sz w:val="22"/>
                <w:szCs w:val="22"/>
                <w:rPrChange w:id="4445" w:author="Garrick W Bruening" w:date="2020-07-27T23:34:00Z">
                  <w:rPr>
                    <w:i w:val="0"/>
                    <w:iCs w:val="0"/>
                    <w:color w:val="auto"/>
                    <w:sz w:val="24"/>
                    <w:szCs w:val="24"/>
                  </w:rPr>
                </w:rPrChange>
              </w:rPr>
              <w:fldChar w:fldCharType="separate"/>
            </w:r>
            <w:r w:rsidR="005B369E" w:rsidRPr="009802F2">
              <w:rPr>
                <w:i w:val="0"/>
                <w:iCs w:val="0"/>
                <w:noProof/>
                <w:color w:val="auto"/>
                <w:sz w:val="24"/>
                <w:szCs w:val="24"/>
              </w:rPr>
              <w:t>19</w:t>
            </w:r>
            <w:r w:rsidR="00F862B6" w:rsidRPr="009802F2">
              <w:rPr>
                <w:i w:val="0"/>
                <w:iCs w:val="0"/>
                <w:color w:val="auto"/>
                <w:sz w:val="22"/>
                <w:szCs w:val="22"/>
                <w:rPrChange w:id="4446" w:author="Garrick W Bruening" w:date="2020-07-27T23:34:00Z">
                  <w:rPr>
                    <w:i w:val="0"/>
                    <w:iCs w:val="0"/>
                    <w:color w:val="auto"/>
                    <w:sz w:val="24"/>
                    <w:szCs w:val="24"/>
                  </w:rPr>
                </w:rPrChange>
              </w:rPr>
              <w:fldChar w:fldCharType="end"/>
            </w:r>
            <w:r w:rsidRPr="009802F2">
              <w:rPr>
                <w:i w:val="0"/>
                <w:iCs w:val="0"/>
                <w:color w:val="auto"/>
                <w:sz w:val="22"/>
                <w:szCs w:val="22"/>
                <w:rPrChange w:id="4447" w:author="Garrick W Bruening" w:date="2020-07-27T23:34:00Z">
                  <w:rPr>
                    <w:i w:val="0"/>
                    <w:iCs w:val="0"/>
                    <w:color w:val="auto"/>
                    <w:sz w:val="24"/>
                    <w:szCs w:val="24"/>
                  </w:rPr>
                </w:rPrChange>
              </w:rPr>
              <w:t>)</w:t>
            </w:r>
            <w:bookmarkEnd w:id="4442"/>
          </w:p>
        </w:tc>
      </w:tr>
    </w:tbl>
    <w:p w14:paraId="698CE30E" w14:textId="160A8ADA" w:rsidR="007545B5" w:rsidRPr="009802F2" w:rsidRDefault="007545B5" w:rsidP="007B367D">
      <w:pPr>
        <w:rPr>
          <w:del w:id="4448" w:author="Garrick W Bruening" w:date="2020-07-27T20:40:00Z"/>
          <w:rFonts w:ascii="Aharoni" w:hAnsi="Aharoni" w:cs="Aharoni"/>
        </w:rPr>
      </w:pPr>
    </w:p>
    <w:p w14:paraId="7145C4AE" w14:textId="77777777" w:rsidR="00812901" w:rsidRPr="009802F2" w:rsidRDefault="00812901" w:rsidP="007B367D">
      <w:pPr>
        <w:rPr>
          <w:ins w:id="4449" w:author="Garrick W Bruening" w:date="2020-07-27T20:50:00Z"/>
          <w:rFonts w:ascii="Aharoni" w:hAnsi="Aharoni" w:cs="Aharoni"/>
        </w:rPr>
      </w:pPr>
    </w:p>
    <w:p w14:paraId="1A0EE526" w14:textId="2438D6E9" w:rsidR="007B367D" w:rsidRPr="009802F2" w:rsidDel="00390E7F" w:rsidRDefault="00812901" w:rsidP="3539444E">
      <w:pPr>
        <w:pStyle w:val="Heading3"/>
        <w:rPr>
          <w:del w:id="4450" w:author="Garrick W Bruening" w:date="2020-07-25T14:47:00Z"/>
        </w:rPr>
      </w:pPr>
      <w:ins w:id="4451" w:author="Garrick W Bruening" w:date="2020-07-27T20:50:00Z">
        <w:r w:rsidRPr="009802F2">
          <w:t>We f</w:t>
        </w:r>
      </w:ins>
      <w:ins w:id="4452" w:author="Garrick W Bruening" w:date="2020-07-27T20:51:00Z">
        <w:r w:rsidRPr="009802F2">
          <w:t>it multiple utility model</w:t>
        </w:r>
        <w:r w:rsidR="00752B66" w:rsidRPr="009802F2">
          <w:t>s</w:t>
        </w:r>
      </w:ins>
      <w:ins w:id="4453" w:author="Garrick W Bruening" w:date="2020-09-21T15:12:00Z">
        <w:r w:rsidR="009D3084" w:rsidRPr="009802F2">
          <w:t xml:space="preserve"> to each experiment.</w:t>
        </w:r>
      </w:ins>
      <w:ins w:id="4454" w:author="Garrick W Bruening" w:date="2020-07-27T20:51:00Z">
        <w:r w:rsidR="00752B66" w:rsidRPr="009802F2">
          <w:t xml:space="preserve"> We </w:t>
        </w:r>
      </w:ins>
      <w:ins w:id="4455" w:author="Garrick W Bruening" w:date="2020-09-21T15:12:00Z">
        <w:r w:rsidR="009D3084" w:rsidRPr="009802F2">
          <w:t xml:space="preserve">estimate the </w:t>
        </w:r>
      </w:ins>
      <w:ins w:id="4456" w:author="Garrick W Bruening" w:date="2020-07-27T20:51:00Z">
        <w:r w:rsidR="00752B66" w:rsidRPr="009802F2">
          <w:t xml:space="preserve">utility using gross metabolic </w:t>
        </w:r>
      </w:ins>
      <w:ins w:id="4457" w:author="Garrick W Bruening" w:date="2020-09-21T15:12:00Z">
        <w:r w:rsidR="009D3084" w:rsidRPr="009802F2">
          <w:t>cost,</w:t>
        </w:r>
      </w:ins>
      <w:ins w:id="4458" w:author="Garrick W Bruening" w:date="2020-07-27T20:52:00Z">
        <w:r w:rsidR="00966C6D" w:rsidRPr="009802F2">
          <w:t xml:space="preserve"> net metabolic </w:t>
        </w:r>
      </w:ins>
      <w:ins w:id="4459" w:author="Garrick W Bruening" w:date="2020-09-21T15:12:00Z">
        <w:r w:rsidR="009D3084" w:rsidRPr="009802F2">
          <w:t xml:space="preserve">cost, and sum of torque squared for experiment 2a, 2b, and </w:t>
        </w:r>
      </w:ins>
      <w:ins w:id="4460" w:author="Garrick W Bruening" w:date="2020-07-27T20:53:00Z">
        <w:r w:rsidR="000B739A" w:rsidRPr="009802F2">
          <w:t>2c.</w:t>
        </w:r>
      </w:ins>
      <w:del w:id="4461" w:author="Garrick W Bruening" w:date="2020-07-25T14:47:00Z">
        <w:r w:rsidR="007B367D" w:rsidRPr="009802F2" w:rsidDel="00390E7F">
          <w:delText>\begin{equation}</w:delText>
        </w:r>
      </w:del>
    </w:p>
    <w:p w14:paraId="176ABB08" w14:textId="5C8FBD00" w:rsidR="00FA140B" w:rsidRPr="009802F2" w:rsidRDefault="00FA140B" w:rsidP="0078632B">
      <w:pPr>
        <w:rPr>
          <w:ins w:id="4462" w:author="Garrick W Bruening" w:date="2020-07-27T20:53:00Z"/>
        </w:rPr>
      </w:pPr>
      <w:ins w:id="4463" w:author="Garrick W Bruening" w:date="2020-07-27T20:53:00Z">
        <w:r w:rsidRPr="009802F2">
          <w:t xml:space="preserve"> Sum of squared errors are computed for each of the above utility models </w:t>
        </w:r>
        <w:r w:rsidR="001B4608" w:rsidRPr="009802F2">
          <w:t>between predic</w:t>
        </w:r>
      </w:ins>
      <w:ins w:id="4464" w:author="Garrick W Bruening" w:date="2020-07-27T20:54:00Z">
        <w:r w:rsidR="001B4608" w:rsidRPr="009802F2">
          <w:t>ted duration and duration seen in the experiment.</w:t>
        </w:r>
      </w:ins>
    </w:p>
    <w:p w14:paraId="48799694" w14:textId="49C788E9" w:rsidR="007B367D" w:rsidRPr="009802F2" w:rsidDel="00390E7F" w:rsidRDefault="007B367D" w:rsidP="007B367D">
      <w:pPr>
        <w:rPr>
          <w:del w:id="4465" w:author="Garrick W Bruening" w:date="2020-07-25T14:47:00Z"/>
        </w:rPr>
      </w:pPr>
      <w:del w:id="4466" w:author="Garrick W Bruening" w:date="2020-07-25T14:47:00Z">
        <w:r w:rsidRPr="009802F2" w:rsidDel="00390E7F">
          <w:delText>\begin{split}</w:delText>
        </w:r>
      </w:del>
    </w:p>
    <w:p w14:paraId="7B92994F" w14:textId="45A3B9BD" w:rsidR="007B367D" w:rsidRPr="009802F2" w:rsidDel="00390E7F" w:rsidRDefault="007B367D" w:rsidP="007B367D">
      <w:pPr>
        <w:rPr>
          <w:del w:id="4467" w:author="Garrick W Bruening" w:date="2020-07-25T14:47:00Z"/>
        </w:rPr>
      </w:pPr>
      <w:del w:id="4468" w:author="Garrick W Bruening" w:date="2020-07-25T14:47:00Z">
        <w:r w:rsidRPr="009802F2" w:rsidDel="00390E7F">
          <w:tab/>
          <w:delText>\label{eq:utility_fit}</w:delText>
        </w:r>
      </w:del>
    </w:p>
    <w:p w14:paraId="42105AF8" w14:textId="21A4C441" w:rsidR="007B367D" w:rsidRPr="009802F2" w:rsidDel="00390E7F" w:rsidRDefault="007B367D" w:rsidP="007B367D">
      <w:pPr>
        <w:rPr>
          <w:del w:id="4469" w:author="Garrick W Bruening" w:date="2020-07-25T14:47:00Z"/>
        </w:rPr>
      </w:pPr>
      <w:del w:id="4470" w:author="Garrick W Bruening" w:date="2020-07-25T14:47:00Z">
        <w:r w:rsidRPr="009802F2" w:rsidDel="00390E7F">
          <w:tab/>
          <w:delText>\text{Utility (J)} &amp;=\frac{\alpha - e}{T} \\</w:delText>
        </w:r>
      </w:del>
    </w:p>
    <w:p w14:paraId="087EABE5" w14:textId="137684DD" w:rsidR="007B367D" w:rsidRPr="009802F2" w:rsidDel="00390E7F" w:rsidRDefault="007B367D" w:rsidP="007B367D">
      <w:pPr>
        <w:rPr>
          <w:del w:id="4471" w:author="Garrick W Bruening" w:date="2020-07-25T14:47:00Z"/>
        </w:rPr>
      </w:pPr>
      <w:del w:id="4472" w:author="Garrick W Bruening" w:date="2020-07-25T14:47:00Z">
        <w:r w:rsidRPr="009802F2" w:rsidDel="00390E7F">
          <w:tab/>
          <w:delText>\text{where } e &amp;= a_{1}(T_{rx}+T)+\frac{a_2 m^{a_3}}{T^{(a_4-1)}}\\</w:delText>
        </w:r>
      </w:del>
    </w:p>
    <w:p w14:paraId="7E9534D2" w14:textId="0E8F9666" w:rsidR="007B367D" w:rsidRPr="009802F2" w:rsidDel="00390E7F" w:rsidRDefault="007B367D" w:rsidP="007B367D">
      <w:pPr>
        <w:rPr>
          <w:del w:id="4473" w:author="Garrick W Bruening" w:date="2020-07-25T14:47:00Z"/>
        </w:rPr>
      </w:pPr>
      <w:del w:id="4474" w:author="Garrick W Bruening" w:date="2020-07-25T14:47:00Z">
        <w:r w:rsidRPr="009802F2" w:rsidDel="00390E7F">
          <w:tab/>
          <w:delText>\alpha &amp;= \alpha P(\alpha|T,m)\\</w:delText>
        </w:r>
      </w:del>
    </w:p>
    <w:p w14:paraId="3D186B2E" w14:textId="55FBAACC" w:rsidR="007B367D" w:rsidRPr="009802F2" w:rsidDel="00390E7F" w:rsidRDefault="007B367D" w:rsidP="007B367D">
      <w:pPr>
        <w:rPr>
          <w:del w:id="4475" w:author="Garrick W Bruening" w:date="2020-07-25T14:47:00Z"/>
        </w:rPr>
      </w:pPr>
      <w:del w:id="4476" w:author="Garrick W Bruening" w:date="2020-07-25T14:47:00Z">
        <w:r w:rsidRPr="009802F2" w:rsidDel="00390E7F">
          <w:tab/>
          <w:delText>J &amp;= \frac{\alpha P(\alpha|T,m)-\left(a_{1}(T_{rx}+T)+\frac{a_2 m^{a_3}}{T^{(a_4-1)}}\right)}{T_{rx}+T}</w:delText>
        </w:r>
      </w:del>
    </w:p>
    <w:p w14:paraId="6CD4862C" w14:textId="13C7F45D" w:rsidR="007B367D" w:rsidRPr="009802F2" w:rsidDel="00390E7F" w:rsidRDefault="007B367D" w:rsidP="007B367D">
      <w:pPr>
        <w:rPr>
          <w:del w:id="4477" w:author="Garrick W Bruening" w:date="2020-07-25T14:47:00Z"/>
        </w:rPr>
      </w:pPr>
      <w:del w:id="4478" w:author="Garrick W Bruening" w:date="2020-07-25T14:47:00Z">
        <w:r w:rsidRPr="009802F2" w:rsidDel="00390E7F">
          <w:delText>\end{split}</w:delText>
        </w:r>
      </w:del>
    </w:p>
    <w:p w14:paraId="302C243F" w14:textId="043E9813" w:rsidR="007B367D" w:rsidRPr="009802F2" w:rsidDel="00390E7F" w:rsidRDefault="007B367D" w:rsidP="007B367D">
      <w:pPr>
        <w:rPr>
          <w:del w:id="4479" w:author="Garrick W Bruening" w:date="2020-07-25T14:47:00Z"/>
        </w:rPr>
      </w:pPr>
      <w:del w:id="4480" w:author="Garrick W Bruening" w:date="2020-07-25T14:47:00Z">
        <w:r w:rsidRPr="009802F2" w:rsidDel="00390E7F">
          <w:delText>\end{equation}</w:delText>
        </w:r>
      </w:del>
    </w:p>
    <w:p w14:paraId="28774BD8" w14:textId="36AB64A9" w:rsidR="007B367D" w:rsidRPr="009802F2" w:rsidRDefault="0C35D456" w:rsidP="007B367D">
      <w:pPr>
        <w:rPr>
          <w:ins w:id="4481" w:author="Alaa Ahmed" w:date="2020-07-27T18:24:00Z"/>
          <w:del w:id="4482" w:author="Garrick W Bruening" w:date="2020-07-27T20:00:00Z"/>
        </w:rPr>
      </w:pPr>
      <w:del w:id="4483" w:author="Garrick W Bruening" w:date="2020-07-27T20:00:00Z">
        <w:r w:rsidRPr="009802F2">
          <w:delText xml:space="preserve">We optimize this utility model by finding the $\alpha$ value that minimizes the sum of squared error between predicted movement duration and the average movement duration from </w:delText>
        </w:r>
      </w:del>
      <w:del w:id="4484" w:author="Garrick W Bruening" w:date="2020-07-25T11:09:00Z">
        <w:r w:rsidRPr="009802F2" w:rsidDel="002E04D4">
          <w:delText xml:space="preserve">the </w:delText>
        </w:r>
      </w:del>
      <w:del w:id="4485" w:author="Garrick W Bruening" w:date="2020-07-27T20:00:00Z">
        <w:r w:rsidRPr="009802F2">
          <w:delText>experiment two.</w:delText>
        </w:r>
        <w:r w:rsidR="2AAD11FD" w:rsidRPr="009802F2">
          <w:delText xml:space="preserve"> This was done with the function optimize in R and a </w:delText>
        </w:r>
        <w:commentRangeStart w:id="4486"/>
        <w:commentRangeStart w:id="4487"/>
        <w:r w:rsidR="2AAD11FD" w:rsidRPr="009802F2">
          <w:delText>custom written error function.</w:delText>
        </w:r>
        <w:commentRangeEnd w:id="4486"/>
        <w:r w:rsidR="00472752" w:rsidRPr="009802F2">
          <w:rPr>
            <w:rStyle w:val="CommentReference"/>
          </w:rPr>
          <w:commentReference w:id="4486"/>
        </w:r>
        <w:commentRangeEnd w:id="4487"/>
        <w:r w:rsidR="00AB6ECD" w:rsidRPr="009802F2" w:rsidDel="001508AD">
          <w:rPr>
            <w:rStyle w:val="CommentReference"/>
          </w:rPr>
          <w:commentReference w:id="4487"/>
        </w:r>
      </w:del>
    </w:p>
    <w:p w14:paraId="4B7B8479" w14:textId="3EC3359B" w:rsidR="00D217CC" w:rsidRPr="009802F2" w:rsidRDefault="00D217CC" w:rsidP="007B367D">
      <w:pPr>
        <w:rPr>
          <w:del w:id="4488" w:author="Garrick W Bruening" w:date="2020-07-27T20:53:00Z"/>
        </w:rPr>
      </w:pPr>
    </w:p>
    <w:p w14:paraId="03A577D6" w14:textId="38B40792" w:rsidR="007B367D" w:rsidRPr="009802F2" w:rsidDel="006C5D50" w:rsidRDefault="007B367D" w:rsidP="007B367D">
      <w:pPr>
        <w:rPr>
          <w:del w:id="4489" w:author="Alaa Ahmed" w:date="2020-07-27T18:22:00Z"/>
        </w:rPr>
      </w:pPr>
      <w:del w:id="4490" w:author="Alaa Ahmed" w:date="2020-07-27T18:22:00Z">
        <w:r w:rsidRPr="009802F2" w:rsidDel="006C5D50">
          <w:delText>\begin{figure}</w:delText>
        </w:r>
      </w:del>
    </w:p>
    <w:p w14:paraId="7DF30276" w14:textId="434638EE" w:rsidR="007B367D" w:rsidRPr="009802F2" w:rsidDel="006C5D50" w:rsidRDefault="007B367D" w:rsidP="007B367D">
      <w:pPr>
        <w:rPr>
          <w:del w:id="4491" w:author="Alaa Ahmed" w:date="2020-07-27T18:22:00Z"/>
        </w:rPr>
      </w:pPr>
      <w:del w:id="4492" w:author="Alaa Ahmed" w:date="2020-07-27T18:22:00Z">
        <w:r w:rsidRPr="009802F2" w:rsidDel="006C5D50">
          <w:delText>\centering</w:delText>
        </w:r>
      </w:del>
    </w:p>
    <w:p w14:paraId="6EB27222" w14:textId="22C430E3" w:rsidR="007B367D" w:rsidRPr="009802F2" w:rsidDel="006C5D50" w:rsidRDefault="007B367D" w:rsidP="007B367D">
      <w:pPr>
        <w:rPr>
          <w:del w:id="4493" w:author="Alaa Ahmed" w:date="2020-07-27T18:22:00Z"/>
        </w:rPr>
      </w:pPr>
      <w:del w:id="4494" w:author="Alaa Ahmed" w:date="2020-07-27T18:22:00Z">
        <w:r w:rsidRPr="009802F2" w:rsidDel="006C5D50">
          <w:delText>\includegraphics[width=\textwidth,keepaspectratio]{p_alpha_plot_cont.pdf}</w:delText>
        </w:r>
      </w:del>
    </w:p>
    <w:p w14:paraId="4ED17990" w14:textId="148E094A" w:rsidR="007B367D" w:rsidRPr="009802F2" w:rsidDel="006C5D50" w:rsidRDefault="007B367D" w:rsidP="007B367D">
      <w:pPr>
        <w:rPr>
          <w:del w:id="4495" w:author="Alaa Ahmed" w:date="2020-07-27T18:22:00Z"/>
        </w:rPr>
      </w:pPr>
      <w:del w:id="4496" w:author="Alaa Ahmed" w:date="2020-07-27T18:22:00Z">
        <w:r w:rsidRPr="009802F2" w:rsidDel="006C5D50">
          <w:delText>\caption{Probability of success of a reach given movement duration and mass. The solid lines represent the probability for experiment 1, the dashed lines represent the probability from experiment 1a.}</w:delText>
        </w:r>
      </w:del>
    </w:p>
    <w:p w14:paraId="553162DA" w14:textId="329FE5B0" w:rsidR="007B367D" w:rsidRPr="009802F2" w:rsidDel="006C5D50" w:rsidRDefault="007B367D" w:rsidP="007B367D">
      <w:pPr>
        <w:rPr>
          <w:del w:id="4497" w:author="Alaa Ahmed" w:date="2020-07-27T18:22:00Z"/>
        </w:rPr>
      </w:pPr>
      <w:del w:id="4498" w:author="Alaa Ahmed" w:date="2020-07-27T18:22:00Z">
        <w:r w:rsidRPr="009802F2" w:rsidDel="006C5D50">
          <w:delText>\label{fig:p_alpha}</w:delText>
        </w:r>
      </w:del>
    </w:p>
    <w:p w14:paraId="0AF29FE1" w14:textId="7184C593" w:rsidR="0042006A" w:rsidRPr="009802F2" w:rsidDel="006C5D50" w:rsidRDefault="007B367D" w:rsidP="64CB2258">
      <w:pPr>
        <w:rPr>
          <w:del w:id="4499" w:author="Alaa Ahmed" w:date="2020-07-27T18:22:00Z"/>
        </w:rPr>
      </w:pPr>
      <w:del w:id="4500" w:author="Alaa Ahmed" w:date="2020-07-27T18:22:00Z">
        <w:r w:rsidRPr="009802F2" w:rsidDel="006C5D50">
          <w:delText>\end{figure}</w:delText>
        </w:r>
      </w:del>
    </w:p>
    <w:p w14:paraId="62909DC4" w14:textId="039F9E1B" w:rsidR="0042006A" w:rsidRPr="009802F2" w:rsidRDefault="53E4B329" w:rsidP="3539444E">
      <w:pPr>
        <w:pStyle w:val="Heading3"/>
      </w:pPr>
      <w:r w:rsidRPr="009802F2">
        <w:t>Statistical Tests</w:t>
      </w:r>
    </w:p>
    <w:p w14:paraId="1E04B8F9" w14:textId="074B0C55" w:rsidR="0042006A" w:rsidRPr="009802F2" w:rsidRDefault="00D65047" w:rsidP="3539444E">
      <w:ins w:id="4501" w:author="Garrick W Bruening" w:date="2020-07-27T17:02:00Z">
        <w:r w:rsidRPr="009802F2">
          <w:t>Kinematic data was</w:t>
        </w:r>
      </w:ins>
      <w:ins w:id="4502" w:author="Garrick W Bruening" w:date="2020-07-27T19:28:00Z">
        <w:r w:rsidRPr="009802F2">
          <w:t xml:space="preserve"> </w:t>
        </w:r>
      </w:ins>
      <w:ins w:id="4503" w:author="Garrick W Bruening" w:date="2020-07-27T17:02:00Z">
        <w:del w:id="4504" w:author="Garrick W Bruening" w:date="2020-07-27T19:28:00Z">
          <w:r w:rsidRPr="009802F2" w:rsidDel="00D2624A">
            <w:delText xml:space="preserve"> </w:delText>
          </w:r>
          <w:commentRangeStart w:id="4505"/>
          <w:r w:rsidRPr="009802F2">
            <w:delText>then</w:delText>
          </w:r>
        </w:del>
      </w:ins>
      <w:commentRangeEnd w:id="4505"/>
      <w:del w:id="4506" w:author="Garrick W Bruening" w:date="2020-07-27T19:28:00Z">
        <w:r w:rsidR="00872104" w:rsidRPr="009802F2">
          <w:rPr>
            <w:rStyle w:val="CommentReference"/>
          </w:rPr>
          <w:commentReference w:id="4505"/>
        </w:r>
      </w:del>
      <w:ins w:id="4507" w:author="Garrick W Bruening" w:date="2020-07-27T17:02:00Z">
        <w:del w:id="4508" w:author="Garrick W Bruening" w:date="2020-07-27T19:28:00Z">
          <w:r w:rsidRPr="009802F2">
            <w:delText xml:space="preserve"> </w:delText>
          </w:r>
        </w:del>
        <w:r w:rsidRPr="009802F2">
          <w:t xml:space="preserve">exported </w:t>
        </w:r>
        <w:del w:id="4509" w:author="Alaa Ahmed" w:date="2020-08-03T16:23:00Z">
          <w:r w:rsidRPr="009802F2" w:rsidDel="00EC493B">
            <w:delText xml:space="preserve">as a csv </w:delText>
          </w:r>
        </w:del>
        <w:r w:rsidRPr="009802F2">
          <w:t xml:space="preserve">to R (v 1.2.5001) for statistical analysis. Linear mixed effects models were computed using the lme4 and </w:t>
        </w:r>
        <w:proofErr w:type="spellStart"/>
        <w:r w:rsidRPr="009802F2">
          <w:t>multcomp</w:t>
        </w:r>
        <w:proofErr w:type="spellEnd"/>
        <w:r w:rsidRPr="009802F2">
          <w:t xml:space="preserve"> package, and </w:t>
        </w:r>
      </w:ins>
      <w:ins w:id="4510" w:author="Garrick W Bruening" w:date="2020-09-21T15:15:00Z">
        <w:r w:rsidR="000E2FBD" w:rsidRPr="009802F2">
          <w:t xml:space="preserve">the </w:t>
        </w:r>
      </w:ins>
      <w:ins w:id="4511" w:author="Garrick W Bruening" w:date="2020-07-27T17:02:00Z">
        <w:r w:rsidRPr="009802F2">
          <w:t xml:space="preserve">functions </w:t>
        </w:r>
      </w:ins>
      <w:ins w:id="4512" w:author="Garrick W Bruening" w:date="2020-09-21T15:15:00Z">
        <w:r w:rsidR="000E2FBD" w:rsidRPr="009802F2">
          <w:t xml:space="preserve">used were </w:t>
        </w:r>
      </w:ins>
      <w:proofErr w:type="spellStart"/>
      <w:ins w:id="4513" w:author="Garrick W Bruening" w:date="2020-07-27T17:02:00Z">
        <w:r w:rsidRPr="009802F2">
          <w:t>lmer</w:t>
        </w:r>
        <w:proofErr w:type="spellEnd"/>
        <w:r w:rsidRPr="009802F2">
          <w:t xml:space="preserve"> and </w:t>
        </w:r>
        <w:proofErr w:type="spellStart"/>
        <w:r w:rsidRPr="009802F2">
          <w:t>cftest</w:t>
        </w:r>
        <w:proofErr w:type="spellEnd"/>
        <w:r w:rsidRPr="009802F2">
          <w:t xml:space="preserve">. </w:t>
        </w:r>
      </w:ins>
      <w:r w:rsidR="53E4B329" w:rsidRPr="009802F2">
        <w:t xml:space="preserve">To analyze the effect of mass on the kinematic variables we used linear mixed effects models. </w:t>
      </w:r>
      <w:del w:id="4514" w:author="Garrick W Bruening" w:date="2020-09-01T11:09:00Z">
        <w:r w:rsidR="53E4B329" w:rsidRPr="009802F2" w:rsidDel="005704B2">
          <w:delText xml:space="preserve">For all linear mixed effects models, the effective mass of the arm is estimated for each individual subject. </w:delText>
        </w:r>
      </w:del>
      <w:ins w:id="4515" w:author="Garrick W Bruening" w:date="2020-09-01T11:10:00Z">
        <w:r w:rsidR="00361EC5" w:rsidRPr="009802F2">
          <w:t xml:space="preserve">The effective mass used in the linear mixed </w:t>
        </w:r>
      </w:ins>
      <w:ins w:id="4516" w:author="Garrick W Bruening" w:date="2020-09-01T11:11:00Z">
        <w:r w:rsidR="00361EC5" w:rsidRPr="009802F2">
          <w:t>effects models is the average effective mass for a human</w:t>
        </w:r>
      </w:ins>
      <w:ins w:id="4517" w:author="Garrick W Bruening" w:date="2020-09-01T11:28:00Z">
        <w:r w:rsidR="00A07A3B" w:rsidRPr="009802F2">
          <w:t xml:space="preserve"> of </w:t>
        </w:r>
      </w:ins>
      <w:ins w:id="4518" w:author="Garrick W Bruening" w:date="2020-09-01T11:29:00Z">
        <w:r w:rsidR="00F34F03" w:rsidRPr="009802F2">
          <w:t xml:space="preserve">63.77 kg and </w:t>
        </w:r>
        <w:r w:rsidR="00D34E43" w:rsidRPr="009802F2">
          <w:t xml:space="preserve">173.91cm tall </w:t>
        </w:r>
      </w:ins>
      <w:ins w:id="4519" w:author="Garrick W Bruening" w:date="2020-09-01T11:11:00Z">
        <w:r w:rsidR="00361EC5" w:rsidRPr="009802F2">
          <w:t>with the added mass</w:t>
        </w:r>
      </w:ins>
      <w:ins w:id="4520" w:author="Garrick W Bruening" w:date="2020-09-01T11:29:00Z">
        <w:r w:rsidR="00D34E43" w:rsidRPr="009802F2">
          <w:t>es</w:t>
        </w:r>
      </w:ins>
      <w:ins w:id="4521" w:author="Garrick W Bruening" w:date="2020-09-01T11:11:00Z">
        <w:r w:rsidR="00361EC5" w:rsidRPr="009802F2">
          <w:t>.</w:t>
        </w:r>
      </w:ins>
      <w:ins w:id="4522" w:author="Garrick W Bruening" w:date="2020-09-01T11:10:00Z">
        <w:r w:rsidR="005470DA" w:rsidRPr="009802F2">
          <w:t xml:space="preserve"> </w:t>
        </w:r>
      </w:ins>
    </w:p>
    <w:p w14:paraId="175290C7" w14:textId="4E94213A" w:rsidR="008D79F1" w:rsidRPr="009802F2" w:rsidRDefault="53E4B329" w:rsidP="00154F8E">
      <w:r w:rsidRPr="009802F2">
        <w:t>For experiment one, we tested a model with no between</w:t>
      </w:r>
      <w:ins w:id="4523" w:author="Alaa Ahmed" w:date="2020-08-03T16:23:00Z">
        <w:r w:rsidR="00276208" w:rsidRPr="009802F2">
          <w:t>-</w:t>
        </w:r>
      </w:ins>
      <w:del w:id="4524" w:author="Alaa Ahmed" w:date="2020-08-03T16:23:00Z">
        <w:r w:rsidRPr="009802F2" w:rsidDel="00276208">
          <w:delText xml:space="preserve"> </w:delText>
        </w:r>
      </w:del>
      <w:r w:rsidRPr="009802F2">
        <w:t xml:space="preserve">subject </w:t>
      </w:r>
      <w:del w:id="4525" w:author="Garrick W Bruening" w:date="2020-09-21T15:16:00Z">
        <w:r w:rsidRPr="009802F2">
          <w:delText>variables, and</w:delText>
        </w:r>
      </w:del>
      <w:ins w:id="4526" w:author="Garrick W Bruening" w:date="2020-09-21T15:16:00Z">
        <w:r w:rsidR="00182AD2" w:rsidRPr="009802F2">
          <w:t>variables and</w:t>
        </w:r>
      </w:ins>
      <w:r w:rsidRPr="009802F2">
        <w:t xml:space="preserve"> added mass and movement duration as within</w:t>
      </w:r>
      <w:ins w:id="4527" w:author="Alaa Ahmed" w:date="2020-08-03T16:23:00Z">
        <w:r w:rsidR="00276208" w:rsidRPr="009802F2">
          <w:t>-</w:t>
        </w:r>
      </w:ins>
      <w:del w:id="4528" w:author="Alaa Ahmed" w:date="2020-08-03T16:23:00Z">
        <w:r w:rsidRPr="009802F2" w:rsidDel="00276208">
          <w:delText xml:space="preserve"> </w:delText>
        </w:r>
      </w:del>
      <w:r w:rsidRPr="009802F2">
        <w:t>subject variables.</w:t>
      </w:r>
      <w:r w:rsidR="00CF6E3A" w:rsidRPr="009802F2">
        <w:t xml:space="preserve"> </w:t>
      </w:r>
      <w:r w:rsidR="00DE102D" w:rsidRPr="009802F2">
        <w:t>We tested g</w:t>
      </w:r>
      <w:r w:rsidRPr="009802F2">
        <w:t xml:space="preserve">ross metabolic power, </w:t>
      </w:r>
      <w:del w:id="4529" w:author="Alaa Ahmed" w:date="2020-08-03T16:24:00Z">
        <w:r w:rsidRPr="009802F2" w:rsidDel="002744B4">
          <w:delText xml:space="preserve">net metabolic power, </w:delText>
        </w:r>
      </w:del>
      <w:r w:rsidRPr="009802F2">
        <w:t>endpoint error, endpoint angle variance, radial endpoint</w:t>
      </w:r>
      <w:r w:rsidR="00DE102D" w:rsidRPr="009802F2">
        <w:t xml:space="preserve"> variance, and reaction time</w:t>
      </w:r>
      <w:ins w:id="4530" w:author="Garrick W Bruening" w:date="2020-09-21T15:16:00Z">
        <w:r w:rsidR="00182AD2" w:rsidRPr="009802F2">
          <w:t xml:space="preserve"> as dependent variables</w:t>
        </w:r>
      </w:ins>
      <w:r w:rsidR="00DE102D" w:rsidRPr="009802F2">
        <w:t>.</w:t>
      </w:r>
      <w:r w:rsidRPr="009802F2">
        <w:t xml:space="preserve"> Some variables were log</w:t>
      </w:r>
      <w:ins w:id="4531" w:author="Alaa Ahmed" w:date="2020-08-03T16:23:00Z">
        <w:r w:rsidR="00276208" w:rsidRPr="009802F2">
          <w:t>-</w:t>
        </w:r>
      </w:ins>
      <w:del w:id="4532" w:author="Alaa Ahmed" w:date="2020-08-03T16:23:00Z">
        <w:r w:rsidRPr="009802F2" w:rsidDel="00276208">
          <w:delText xml:space="preserve"> </w:delText>
        </w:r>
      </w:del>
      <w:r w:rsidRPr="009802F2">
        <w:t xml:space="preserve">transformed to linearize the data for use in the linear mixed effects model. The outcome variables that were log transformed were metabolic power, the angle which subjects missed the target by (and variance), and </w:t>
      </w:r>
      <w:del w:id="4533" w:author="Garrick W Bruening" w:date="2020-07-25T11:16:00Z">
        <w:r w:rsidRPr="009802F2" w:rsidDel="00AA1C12">
          <w:delText>subjects</w:delText>
        </w:r>
      </w:del>
      <w:ins w:id="4534" w:author="Garrick W Bruening" w:date="2020-07-25T11:16:00Z">
        <w:r w:rsidR="00AA1C12" w:rsidRPr="009802F2">
          <w:t>subjects’</w:t>
        </w:r>
      </w:ins>
      <w:r w:rsidRPr="009802F2">
        <w:t xml:space="preserve"> radial endpoint (and variance).</w:t>
      </w:r>
    </w:p>
    <w:p w14:paraId="27106FE6" w14:textId="7C483C41" w:rsidR="00950B67" w:rsidRPr="009802F2" w:rsidRDefault="53E4B329">
      <w:pPr>
        <w:jc w:val="center"/>
        <w:rPr>
          <w:ins w:id="4535" w:author="Garrick W Bruening" w:date="2020-07-25T11:16:00Z"/>
        </w:rPr>
        <w:pPrChange w:id="4536" w:author="Garrick W Bruening" w:date="2020-07-25T11:16:00Z">
          <w:pPr/>
        </w:pPrChange>
      </w:pPr>
      <w:r w:rsidRPr="009802F2">
        <w:t>Lme4</w:t>
      </w:r>
      <w:ins w:id="4537" w:author="Garrick W Bruening" w:date="2020-07-25T11:16:00Z">
        <w:r w:rsidR="00950B67" w:rsidRPr="009802F2">
          <w:t xml:space="preserve"> log</w:t>
        </w:r>
      </w:ins>
      <w:r w:rsidRPr="009802F2">
        <w:t xml:space="preserve"> formula: </w:t>
      </w:r>
      <m:oMath>
        <m:r>
          <m:rPr>
            <m:sty m:val="p"/>
          </m:rPr>
          <w:rPr>
            <w:rFonts w:ascii="Cambria Math" w:hAnsi="Cambria Math"/>
          </w:rPr>
          <m:t>log</m:t>
        </m:r>
        <m:d>
          <m:dPr>
            <m:ctrlPr>
              <w:rPr>
                <w:rFonts w:ascii="Cambria Math" w:hAnsi="Cambria Math"/>
              </w:rPr>
            </m:ctrlPr>
          </m:dPr>
          <m:e>
            <m:r>
              <m:rPr>
                <m:sty m:val="p"/>
              </m:rPr>
              <w:rPr>
                <w:rFonts w:ascii="Cambria Math" w:hAnsi="Cambria Math"/>
              </w:rPr>
              <m:t>Outcome</m:t>
            </m:r>
          </m:e>
        </m:d>
        <m:r>
          <m:rPr>
            <m:sty m:val="p"/>
          </m:rPr>
          <w:rPr>
            <w:rFonts w:ascii="Cambria Math" w:hAnsi="Cambria Math"/>
          </w:rPr>
          <m:t>~log</m:t>
        </m:r>
        <m:d>
          <m:dPr>
            <m:ctrlPr>
              <w:rPr>
                <w:rFonts w:ascii="Cambria Math" w:hAnsi="Cambria Math"/>
              </w:rPr>
            </m:ctrlPr>
          </m:dPr>
          <m:e>
            <m:r>
              <m:rPr>
                <m:sty m:val="p"/>
              </m:rPr>
              <w:rPr>
                <w:rFonts w:ascii="Cambria Math" w:hAnsi="Cambria Math"/>
              </w:rPr>
              <m:t>MovementDuration</m:t>
            </m:r>
          </m:e>
        </m:d>
        <m:r>
          <m:rPr>
            <m:sty m:val="p"/>
          </m:rPr>
          <w:rPr>
            <w:rFonts w:ascii="Cambria Math" w:hAnsi="Cambria Math"/>
          </w:rPr>
          <m:t>+EffectiveMass+</m:t>
        </m:r>
        <m:d>
          <m:dPr>
            <m:ctrlPr>
              <w:rPr>
                <w:rFonts w:ascii="Cambria Math" w:hAnsi="Cambria Math"/>
              </w:rPr>
            </m:ctrlPr>
          </m:dPr>
          <m:e>
            <m:r>
              <m:rPr>
                <m:sty m:val="p"/>
              </m:rPr>
              <w:rPr>
                <w:rFonts w:ascii="Cambria Math" w:hAnsi="Cambria Math"/>
              </w:rPr>
              <m:t>1</m:t>
            </m:r>
          </m:e>
          <m:e>
            <m:r>
              <m:rPr>
                <m:sty m:val="p"/>
              </m:rPr>
              <w:rPr>
                <w:rFonts w:ascii="Cambria Math" w:hAnsi="Cambria Math"/>
              </w:rPr>
              <m:t>Subject</m:t>
            </m:r>
          </m:e>
        </m:d>
      </m:oMath>
    </w:p>
    <w:p w14:paraId="770DA356" w14:textId="10496AA2" w:rsidR="00154F8E" w:rsidRPr="009802F2" w:rsidRDefault="00950B67" w:rsidP="00AE3B32">
      <w:pPr>
        <w:jc w:val="center"/>
      </w:pPr>
      <w:ins w:id="4538" w:author="Garrick W Bruening" w:date="2020-07-25T11:16:00Z">
        <w:r w:rsidRPr="009802F2">
          <w:t xml:space="preserve">Lme4 non-log formula: </w:t>
        </w:r>
      </w:ins>
      <m:oMath>
        <m:r>
          <w:ins w:id="4539" w:author="Garrick W Bruening" w:date="2020-07-25T11:16:00Z">
            <m:rPr>
              <m:sty m:val="p"/>
            </m:rPr>
            <w:rPr>
              <w:rFonts w:ascii="Cambria Math" w:hAnsi="Cambria Math"/>
            </w:rPr>
            <m:t>Outcome~MovementDuration+EffectiveMass+</m:t>
          </w:ins>
        </m:r>
        <m:d>
          <m:dPr>
            <m:ctrlPr>
              <w:ins w:id="4540" w:author="Garrick W Bruening" w:date="2020-07-25T11:16:00Z">
                <w:rPr>
                  <w:rFonts w:ascii="Cambria Math" w:hAnsi="Cambria Math"/>
                </w:rPr>
              </w:ins>
            </m:ctrlPr>
          </m:dPr>
          <m:e>
            <m:r>
              <w:ins w:id="4541" w:author="Garrick W Bruening" w:date="2020-07-25T11:16:00Z">
                <m:rPr>
                  <m:sty m:val="p"/>
                </m:rPr>
                <w:rPr>
                  <w:rFonts w:ascii="Cambria Math" w:hAnsi="Cambria Math"/>
                </w:rPr>
                <m:t>1</m:t>
              </w:ins>
            </m:r>
          </m:e>
          <m:e>
            <m:r>
              <w:ins w:id="4542" w:author="Garrick W Bruening" w:date="2020-07-25T11:16:00Z">
                <m:rPr>
                  <m:sty m:val="p"/>
                </m:rPr>
                <w:rPr>
                  <w:rFonts w:ascii="Cambria Math" w:hAnsi="Cambria Math"/>
                </w:rPr>
                <m:t>Subject</m:t>
              </w:ins>
            </m:r>
          </m:e>
        </m:d>
      </m:oMath>
    </w:p>
    <w:p w14:paraId="30D00DC8" w14:textId="40E09716" w:rsidR="0042006A" w:rsidRPr="009802F2" w:rsidRDefault="00154F8E" w:rsidP="3539444E">
      <w:r w:rsidRPr="009802F2">
        <w:t>F</w:t>
      </w:r>
      <w:r w:rsidR="53E4B329" w:rsidRPr="009802F2">
        <w:t>or experiment two we tested main effects of target, mass, and movement duration. Movement duration and velocity metrics only tested for main effects of mass and target.</w:t>
      </w:r>
    </w:p>
    <w:p w14:paraId="3CF48772" w14:textId="6F11011A" w:rsidR="0042006A" w:rsidRPr="009802F2" w:rsidRDefault="53E4B329" w:rsidP="00AE3B32">
      <w:pPr>
        <w:jc w:val="center"/>
      </w:pPr>
      <w:r w:rsidRPr="009802F2">
        <w:t xml:space="preserve">Lme4 formula: </w:t>
      </w:r>
      <m:oMath>
        <m:r>
          <m:rPr>
            <m:sty m:val="p"/>
          </m:rPr>
          <w:rPr>
            <w:rFonts w:ascii="Cambria Math" w:hAnsi="Cambria Math"/>
          </w:rPr>
          <m:t>Outcome~Target+EffectiveMass+</m:t>
        </m:r>
        <m:sSub>
          <m:sSubPr>
            <m:ctrlPr>
              <w:del w:id="4543" w:author="Garrick W Bruening" w:date="2020-07-27T21:14:00Z">
                <w:rPr>
                  <w:rFonts w:ascii="Cambria Math" w:hAnsi="Cambria Math"/>
                </w:rPr>
              </w:del>
            </m:ctrlPr>
          </m:sSubPr>
          <m:e>
            <m:d>
              <m:dPr>
                <m:ctrlPr>
                  <w:rPr>
                    <w:rFonts w:ascii="Cambria Math" w:hAnsi="Cambria Math"/>
                  </w:rPr>
                </m:ctrlPr>
              </m:dPr>
              <m:e>
                <m:r>
                  <m:rPr>
                    <m:sty m:val="p"/>
                  </m:rPr>
                  <w:rPr>
                    <w:rFonts w:ascii="Cambria Math" w:hAnsi="Cambria Math"/>
                  </w:rPr>
                  <m:t>1</m:t>
                </m:r>
              </m:e>
              <m:e>
                <m:r>
                  <m:rPr>
                    <m:sty m:val="p"/>
                  </m:rPr>
                  <w:rPr>
                    <w:rFonts w:ascii="Cambria Math" w:hAnsi="Cambria Math"/>
                  </w:rPr>
                  <m:t>Subject</m:t>
                </m:r>
              </m:e>
            </m:d>
          </m:e>
          <m:sub/>
        </m:sSub>
      </m:oMath>
    </w:p>
    <w:p w14:paraId="0C4A43F3" w14:textId="4CAABA18" w:rsidR="0042006A" w:rsidRPr="009802F2" w:rsidRDefault="53E4B329" w:rsidP="008932EA">
      <w:commentRangeStart w:id="4544"/>
      <w:r w:rsidRPr="009802F2">
        <w:t xml:space="preserve">We use a significance level of </w:t>
      </w:r>
      <w:del w:id="4545" w:author="Garrick W Bruening" w:date="2020-07-27T20:38:00Z">
        <w:r w:rsidRPr="009802F2">
          <w:delText>$\alpha = 0.00192$</w:delText>
        </w:r>
      </w:del>
      <m:oMath>
        <m:r>
          <m:rPr>
            <m:nor/>
          </m:rPr>
          <w:rPr>
            <w:rFonts w:cstheme="minorHAnsi"/>
            <w:rPrChange w:id="4546" w:author="Garrick W Bruening" w:date="2020-07-27T20:39:00Z">
              <w:rPr>
                <w:rFonts w:ascii="Cambria Math" w:hAnsi="Cambria Math"/>
              </w:rPr>
            </w:rPrChange>
          </w:rPr>
          <m:t>α</m:t>
        </m:r>
        <m:r>
          <w:ins w:id="4547" w:author="Garrick W Bruening" w:date="2020-07-27T20:39:00Z">
            <m:rPr>
              <m:nor/>
            </m:rPr>
            <w:rPr>
              <w:rFonts w:cstheme="minorHAnsi"/>
              <w:rPrChange w:id="4548" w:author="Garrick W Bruening" w:date="2020-07-27T20:39:00Z">
                <w:rPr>
                  <w:rFonts w:ascii="Cambria Math" w:hAnsi="Cambria Math"/>
                </w:rPr>
              </w:rPrChange>
            </w:rPr>
            <m:t>= 0.00</m:t>
          </w:ins>
        </m:r>
        <m:r>
          <m:rPr>
            <m:nor/>
          </m:rPr>
          <w:rPr>
            <w:rFonts w:ascii="Cambria Math" w:cstheme="minorHAnsi"/>
          </w:rPr>
          <m:t>25</m:t>
        </m:r>
      </m:oMath>
      <w:r w:rsidRPr="009802F2">
        <w:t xml:space="preserve"> or </w:t>
      </w:r>
      <w:r w:rsidR="00C05F0C" w:rsidRPr="009802F2">
        <w:t>2.5</w:t>
      </w:r>
      <w:ins w:id="4549" w:author="Garrick W Bruening" w:date="2020-07-27T20:39:00Z">
        <w:r w:rsidR="00F15CA1" w:rsidRPr="009802F2">
          <w:t>e</w:t>
        </w:r>
        <w:r w:rsidR="00F15CA1" w:rsidRPr="009802F2">
          <w:rPr>
            <w:vertAlign w:val="superscript"/>
            <w:rPrChange w:id="4550" w:author="Garrick W Bruening" w:date="2020-07-27T20:39:00Z">
              <w:rPr/>
            </w:rPrChange>
          </w:rPr>
          <w:t>-3</w:t>
        </w:r>
      </w:ins>
      <w:del w:id="4551" w:author="Garrick W Bruening" w:date="2020-07-27T20:39:00Z">
        <w:r w:rsidRPr="009802F2" w:rsidDel="00F15CA1">
          <w:delText>$</w:delText>
        </w:r>
        <w:r w:rsidRPr="009802F2">
          <w:delText>1.92e-3$</w:delText>
        </w:r>
      </w:del>
      <w:r w:rsidRPr="009802F2">
        <w:t xml:space="preserve"> as we ma</w:t>
      </w:r>
      <w:ins w:id="4552" w:author="Alaa Ahmed" w:date="2020-08-03T16:24:00Z">
        <w:r w:rsidR="00FD33B5" w:rsidRPr="009802F2">
          <w:t>d</w:t>
        </w:r>
      </w:ins>
      <w:del w:id="4553" w:author="Alaa Ahmed" w:date="2020-08-03T16:24:00Z">
        <w:r w:rsidRPr="009802F2" w:rsidDel="00FD33B5">
          <w:delText>k</w:delText>
        </w:r>
      </w:del>
      <w:r w:rsidRPr="009802F2">
        <w:t>e 2</w:t>
      </w:r>
      <w:r w:rsidR="00C05F0C" w:rsidRPr="009802F2">
        <w:t>0</w:t>
      </w:r>
      <w:r w:rsidRPr="009802F2">
        <w:t xml:space="preserve"> comparisons</w:t>
      </w:r>
      <w:commentRangeEnd w:id="4544"/>
      <w:r w:rsidR="0042006A" w:rsidRPr="009802F2">
        <w:rPr>
          <w:rStyle w:val="CommentReference"/>
        </w:rPr>
        <w:commentReference w:id="4544"/>
      </w:r>
      <w:r w:rsidRPr="009802F2">
        <w:t xml:space="preserve">. Exact p-values are reported unless it is less than </w:t>
      </w:r>
      <w:del w:id="4554" w:author="Garrick W Bruening" w:date="2020-07-27T20:39:00Z">
        <w:r w:rsidRPr="009802F2">
          <w:delText>$</w:delText>
        </w:r>
      </w:del>
      <w:r w:rsidRPr="009802F2">
        <w:t>2e</w:t>
      </w:r>
      <w:r w:rsidRPr="009802F2">
        <w:rPr>
          <w:vertAlign w:val="superscript"/>
          <w:rPrChange w:id="4555" w:author="Garrick W Bruening" w:date="2020-07-27T23:34:00Z">
            <w:rPr/>
          </w:rPrChange>
        </w:rPr>
        <w:t>-16</w:t>
      </w:r>
      <w:del w:id="4556" w:author="Garrick W Bruening" w:date="2020-07-27T20:39:00Z">
        <w:r w:rsidRPr="009802F2">
          <w:delText>$</w:delText>
        </w:r>
      </w:del>
      <w:r w:rsidRPr="009802F2">
        <w:t>. The linear model estimates are reported for the significant variables. For non-significant factors only the p</w:t>
      </w:r>
      <w:ins w:id="4557" w:author="Alaa Ahmed" w:date="2020-08-03T16:24:00Z">
        <w:r w:rsidR="00FD33B5" w:rsidRPr="009802F2">
          <w:t>-</w:t>
        </w:r>
      </w:ins>
      <w:del w:id="4558" w:author="Alaa Ahmed" w:date="2020-08-03T16:24:00Z">
        <w:r w:rsidRPr="009802F2" w:rsidDel="00FD33B5">
          <w:delText xml:space="preserve"> </w:delText>
        </w:r>
      </w:del>
      <w:r w:rsidRPr="009802F2">
        <w:t>value is reported.</w:t>
      </w:r>
    </w:p>
    <w:p w14:paraId="4059479B" w14:textId="6E6B62CB" w:rsidR="00787EBB" w:rsidRPr="009802F2" w:rsidRDefault="00787EBB" w:rsidP="00787EBB">
      <w:pPr>
        <w:pStyle w:val="Heading1"/>
        <w:rPr>
          <w:ins w:id="4559" w:author="Garrick" w:date="2020-10-02T14:55:00Z"/>
        </w:rPr>
      </w:pPr>
      <w:r w:rsidRPr="009802F2">
        <w:t>References</w:t>
      </w:r>
    </w:p>
    <w:p w14:paraId="2BDA55E1" w14:textId="77777777" w:rsidR="00EF525D" w:rsidRPr="009802F2" w:rsidRDefault="00EF525D" w:rsidP="00EF525D">
      <w:pPr>
        <w:pStyle w:val="Bibliography"/>
        <w:rPr>
          <w:rFonts w:ascii="Calibri" w:hAnsi="Calibri" w:cs="Calibri"/>
        </w:rPr>
      </w:pPr>
      <w:r w:rsidRPr="009802F2">
        <w:fldChar w:fldCharType="begin"/>
      </w:r>
      <w:r w:rsidRPr="009802F2">
        <w:instrText xml:space="preserve"> ADDIN ZOTERO_BIBL {"uncited":[],"omitted":[],"custom":[]} CSL_BIBLIOGRAPHY </w:instrText>
      </w:r>
      <w:r w:rsidRPr="009802F2">
        <w:fldChar w:fldCharType="separate"/>
      </w:r>
      <w:r w:rsidRPr="009802F2">
        <w:rPr>
          <w:rFonts w:ascii="Calibri" w:hAnsi="Calibri" w:cs="Calibri"/>
        </w:rPr>
        <w:t>[1]</w:t>
      </w:r>
      <w:r w:rsidRPr="009802F2">
        <w:rPr>
          <w:rFonts w:ascii="Calibri" w:hAnsi="Calibri" w:cs="Calibri"/>
        </w:rPr>
        <w:tab/>
        <w:t>R. Shadmehr, H. J. Huang, and A. A. Ahmed, “A Representation of Effort in Decision-Making and Motor Control,” Curr. Biol., vol. 26, no. 14, pp. 1929–1934, Jul. 2016, doi: 10.1016/j.cub.2016.05.065.</w:t>
      </w:r>
    </w:p>
    <w:p w14:paraId="721D713A" w14:textId="77777777" w:rsidR="00EF525D" w:rsidRPr="009802F2" w:rsidRDefault="00EF525D" w:rsidP="00EF525D">
      <w:pPr>
        <w:pStyle w:val="Bibliography"/>
        <w:rPr>
          <w:rFonts w:ascii="Calibri" w:hAnsi="Calibri" w:cs="Calibri"/>
        </w:rPr>
      </w:pPr>
      <w:r w:rsidRPr="009802F2">
        <w:rPr>
          <w:rFonts w:ascii="Calibri" w:hAnsi="Calibri" w:cs="Calibri"/>
        </w:rPr>
        <w:lastRenderedPageBreak/>
        <w:t>[2]</w:t>
      </w:r>
      <w:r w:rsidRPr="009802F2">
        <w:rPr>
          <w:rFonts w:ascii="Calibri" w:hAnsi="Calibri" w:cs="Calibri"/>
        </w:rPr>
        <w:tab/>
        <w:t>E. M. Summerside, R. Shadmehr, and A. A. Ahmed, “Vigor of reaching movements: reward discounts the cost of effort,” J. Neurophysiol., vol. 119, no. 6, pp. 2347–2357, Mar. 2018, doi: 10.1152/jn.00872.2017.</w:t>
      </w:r>
    </w:p>
    <w:p w14:paraId="6E8DABC3" w14:textId="77777777" w:rsidR="00EF525D" w:rsidRPr="009802F2" w:rsidRDefault="00EF525D" w:rsidP="00EF525D">
      <w:pPr>
        <w:pStyle w:val="Bibliography"/>
        <w:rPr>
          <w:rFonts w:ascii="Calibri" w:hAnsi="Calibri" w:cs="Calibri"/>
        </w:rPr>
      </w:pPr>
      <w:r w:rsidRPr="009802F2">
        <w:rPr>
          <w:rFonts w:ascii="Calibri" w:hAnsi="Calibri" w:cs="Calibri"/>
        </w:rPr>
        <w:t>[3]</w:t>
      </w:r>
      <w:r w:rsidRPr="009802F2">
        <w:rPr>
          <w:rFonts w:ascii="Calibri" w:hAnsi="Calibri" w:cs="Calibri"/>
        </w:rPr>
        <w:tab/>
        <w:t>J. A. Goble, Y. Zhang, Y. Shimansky, S. Sharma, and N. V. Dounskaia, “Directional Biases Reveal Utilization of Arm’s Biomechanical Properties for Optimization of Motor Behavior,” J. Neurophysiol., vol. 98, no. 3, pp. 1240–1252, Sep. 2007, doi: 10.1152/jn.00582.2007.</w:t>
      </w:r>
    </w:p>
    <w:p w14:paraId="4C03550B" w14:textId="77777777" w:rsidR="00EF525D" w:rsidRPr="009802F2" w:rsidRDefault="00EF525D" w:rsidP="00EF525D">
      <w:pPr>
        <w:pStyle w:val="Bibliography"/>
        <w:rPr>
          <w:rFonts w:ascii="Calibri" w:hAnsi="Calibri" w:cs="Calibri"/>
        </w:rPr>
      </w:pPr>
      <w:r w:rsidRPr="009802F2">
        <w:rPr>
          <w:rFonts w:ascii="Calibri" w:hAnsi="Calibri" w:cs="Calibri"/>
        </w:rPr>
        <w:t>[4]</w:t>
      </w:r>
      <w:r w:rsidRPr="009802F2">
        <w:rPr>
          <w:rFonts w:ascii="Calibri" w:hAnsi="Calibri" w:cs="Calibri"/>
        </w:rPr>
        <w:tab/>
        <w:t>J. Gordon, M. F. Ghilardi, S. E. Cooper, and C. Ghez, “Accuracy of planar reaching movements. II. Systematic extent errors resulting from inertial anisotropy.,” Exp. Brain Res., vol. 99, no. 1, pp. 112–130, 1994, doi: 10.1007/BF00241416.</w:t>
      </w:r>
    </w:p>
    <w:p w14:paraId="36E274EB" w14:textId="77777777" w:rsidR="00EF525D" w:rsidRPr="009802F2" w:rsidRDefault="00EF525D" w:rsidP="00EF525D">
      <w:pPr>
        <w:pStyle w:val="Bibliography"/>
        <w:rPr>
          <w:rFonts w:ascii="Calibri" w:hAnsi="Calibri" w:cs="Calibri"/>
        </w:rPr>
      </w:pPr>
      <w:r w:rsidRPr="009802F2">
        <w:rPr>
          <w:rFonts w:ascii="Calibri" w:hAnsi="Calibri" w:cs="Calibri"/>
        </w:rPr>
        <w:t>[5]</w:t>
      </w:r>
      <w:r w:rsidRPr="009802F2">
        <w:rPr>
          <w:rFonts w:ascii="Calibri" w:hAnsi="Calibri" w:cs="Calibri"/>
        </w:rPr>
        <w:tab/>
        <w:t>M. E. Batliner, S. Kipp, A. M. Grabowski, R. Kram, and W. C. Byrnes, “Does Metabolic Rate Increase Linearly with Running Speed in all Distance Runners?,” Sports Med. Int. Open, vol. 2, no. 1, pp. E1–E8, Nov. 2017, doi: 10.1055/s-0043-122068.</w:t>
      </w:r>
    </w:p>
    <w:p w14:paraId="28AC20C2" w14:textId="77777777" w:rsidR="00EF525D" w:rsidRPr="009802F2" w:rsidRDefault="00EF525D" w:rsidP="00EF525D">
      <w:pPr>
        <w:pStyle w:val="Bibliography"/>
        <w:rPr>
          <w:rFonts w:ascii="Calibri" w:hAnsi="Calibri" w:cs="Calibri"/>
        </w:rPr>
      </w:pPr>
      <w:r w:rsidRPr="009802F2">
        <w:rPr>
          <w:rFonts w:ascii="Calibri" w:hAnsi="Calibri" w:cs="Calibri"/>
        </w:rPr>
        <w:t>[6]</w:t>
      </w:r>
      <w:r w:rsidRPr="009802F2">
        <w:rPr>
          <w:rFonts w:ascii="Calibri" w:hAnsi="Calibri" w:cs="Calibri"/>
        </w:rPr>
        <w:tab/>
        <w:t>H. J. Ralston, “Energy-speed relation and optimal speed during level walking,” Int. Z. Für Angew. Physiol. Einschließlich Arbeitsphysiologie, vol. 17, no. 4, pp. 277–283, Oct. 1958, doi: 10.1007/BF00698754.</w:t>
      </w:r>
    </w:p>
    <w:p w14:paraId="6E716D98" w14:textId="77777777" w:rsidR="00EF525D" w:rsidRPr="009802F2" w:rsidRDefault="00EF525D" w:rsidP="00EF525D">
      <w:pPr>
        <w:pStyle w:val="Bibliography"/>
        <w:rPr>
          <w:rFonts w:ascii="Calibri" w:hAnsi="Calibri" w:cs="Calibri"/>
        </w:rPr>
      </w:pPr>
      <w:r w:rsidRPr="009802F2">
        <w:rPr>
          <w:rFonts w:ascii="Calibri" w:hAnsi="Calibri" w:cs="Calibri"/>
        </w:rPr>
        <w:t>[7]</w:t>
      </w:r>
      <w:r w:rsidRPr="009802F2">
        <w:rPr>
          <w:rFonts w:ascii="Calibri" w:hAnsi="Calibri" w:cs="Calibri"/>
        </w:rPr>
        <w:tab/>
        <w:t>J. C. Selinger, S. M. O’Connor, J. D. Wong, and J. M. Donelan, “Humans Can Continuously Optimize Energetic Cost during Walking,” Curr. Biol., vol. 25, no. 18, pp. 2452–2456, Sep. 2015, doi: 10.1016/j.cub.2015.08.016.</w:t>
      </w:r>
    </w:p>
    <w:p w14:paraId="10864620" w14:textId="77777777" w:rsidR="00EF525D" w:rsidRPr="009802F2" w:rsidRDefault="00EF525D" w:rsidP="00EF525D">
      <w:pPr>
        <w:pStyle w:val="Bibliography"/>
        <w:rPr>
          <w:rFonts w:ascii="Calibri" w:hAnsi="Calibri" w:cs="Calibri"/>
        </w:rPr>
      </w:pPr>
      <w:r w:rsidRPr="009802F2">
        <w:rPr>
          <w:rFonts w:ascii="Calibri" w:hAnsi="Calibri" w:cs="Calibri"/>
        </w:rPr>
        <w:t>[8]</w:t>
      </w:r>
      <w:r w:rsidRPr="009802F2">
        <w:rPr>
          <w:rFonts w:ascii="Calibri" w:hAnsi="Calibri" w:cs="Calibri"/>
        </w:rPr>
        <w:tab/>
        <w:t>J. K. Rathkey and C. M. Wall‐Scheffler, “People choose to run at their optimal speed,” Am. J. Phys. Anthropol., vol. 163, no. 1, pp. 85–93, 2017, doi: 10.1002/ajpa.23187.</w:t>
      </w:r>
    </w:p>
    <w:p w14:paraId="0A3CEE4E" w14:textId="77777777" w:rsidR="00EF525D" w:rsidRPr="009802F2" w:rsidRDefault="00EF525D" w:rsidP="00EF525D">
      <w:pPr>
        <w:pStyle w:val="Bibliography"/>
        <w:rPr>
          <w:rFonts w:ascii="Calibri" w:hAnsi="Calibri" w:cs="Calibri"/>
        </w:rPr>
      </w:pPr>
      <w:r w:rsidRPr="009802F2">
        <w:rPr>
          <w:rFonts w:ascii="Calibri" w:hAnsi="Calibri" w:cs="Calibri"/>
        </w:rPr>
        <w:t>[9]</w:t>
      </w:r>
      <w:r w:rsidRPr="009802F2">
        <w:rPr>
          <w:rFonts w:ascii="Calibri" w:hAnsi="Calibri" w:cs="Calibri"/>
        </w:rPr>
        <w:tab/>
        <w:t>D. F. Hoyt and C. R. Taylor, “Gait and the energetics of locomotion in horses,” Nature, vol. 292, no. 5820, p. 239, Jul. 1981, doi: 10.1038/292239a0.</w:t>
      </w:r>
    </w:p>
    <w:p w14:paraId="5E8ECE0C" w14:textId="77777777" w:rsidR="00EF525D" w:rsidRPr="009802F2" w:rsidRDefault="00EF525D" w:rsidP="00EF525D">
      <w:pPr>
        <w:pStyle w:val="Bibliography"/>
        <w:rPr>
          <w:rFonts w:ascii="Calibri" w:hAnsi="Calibri" w:cs="Calibri"/>
        </w:rPr>
      </w:pPr>
      <w:r w:rsidRPr="009802F2">
        <w:rPr>
          <w:rFonts w:ascii="Calibri" w:hAnsi="Calibri" w:cs="Calibri"/>
        </w:rPr>
        <w:t>[10]</w:t>
      </w:r>
      <w:r w:rsidRPr="009802F2">
        <w:rPr>
          <w:rFonts w:ascii="Calibri" w:hAnsi="Calibri" w:cs="Calibri"/>
        </w:rPr>
        <w:tab/>
        <w:t>S. J. Wickler, D. F. Hoyt, E. A. Cogger, and K. M. Hall, “Effect of load on preferred speed and cost of transport,” J. Appl. Physiol., vol. 90, no. 4, pp. 1548–1551, Apr. 2001, doi: 10.1152/jappl.2001.90.4.1548.</w:t>
      </w:r>
    </w:p>
    <w:p w14:paraId="2783868A" w14:textId="77777777" w:rsidR="00EF525D" w:rsidRPr="009802F2" w:rsidRDefault="00EF525D" w:rsidP="00EF525D">
      <w:pPr>
        <w:pStyle w:val="Bibliography"/>
        <w:rPr>
          <w:rFonts w:ascii="Calibri" w:hAnsi="Calibri" w:cs="Calibri"/>
        </w:rPr>
      </w:pPr>
      <w:r w:rsidRPr="009802F2">
        <w:rPr>
          <w:rFonts w:ascii="Calibri" w:hAnsi="Calibri" w:cs="Calibri"/>
        </w:rPr>
        <w:t>[11]</w:t>
      </w:r>
      <w:r w:rsidRPr="009802F2">
        <w:rPr>
          <w:rFonts w:ascii="Calibri" w:hAnsi="Calibri" w:cs="Calibri"/>
        </w:rPr>
        <w:tab/>
        <w:t>M. D. Eaton, D. L. Evans, D. R. Hodgson, and R. J. Rose, “Effect of treadmill incline and speed on metabolic rate during exercise in thoroughbred horses,” J. Appl. Physiol., vol. 79, no. 3, pp. 951–957, Sep. 1995, doi: 10.1152/jappl.1995.79.3.951.</w:t>
      </w:r>
    </w:p>
    <w:p w14:paraId="7BCD3059" w14:textId="77777777" w:rsidR="00EF525D" w:rsidRPr="009802F2" w:rsidRDefault="00EF525D" w:rsidP="00EF525D">
      <w:pPr>
        <w:pStyle w:val="Bibliography"/>
        <w:rPr>
          <w:rFonts w:ascii="Calibri" w:hAnsi="Calibri" w:cs="Calibri"/>
        </w:rPr>
      </w:pPr>
      <w:r w:rsidRPr="009802F2">
        <w:rPr>
          <w:rFonts w:ascii="Calibri" w:hAnsi="Calibri" w:cs="Calibri"/>
        </w:rPr>
        <w:t>[12]</w:t>
      </w:r>
      <w:r w:rsidRPr="009802F2">
        <w:rPr>
          <w:rFonts w:ascii="Calibri" w:hAnsi="Calibri" w:cs="Calibri"/>
        </w:rPr>
        <w:tab/>
        <w:t>G. J. Bastien, P. A. Willems, B. Schepens, and N. C. Heglund, “Effect of load and speed on the energetic cost of human walking,” Eur. J. Appl. Physiol., vol. 94, no. 1–2, pp. 76–83, May 2005, doi: 10.1007/s00421-004-1286-z.</w:t>
      </w:r>
    </w:p>
    <w:p w14:paraId="09C4CCD5" w14:textId="77777777" w:rsidR="00EF525D" w:rsidRPr="009802F2" w:rsidRDefault="00EF525D" w:rsidP="00EF525D">
      <w:pPr>
        <w:pStyle w:val="Bibliography"/>
        <w:rPr>
          <w:rFonts w:ascii="Calibri" w:hAnsi="Calibri" w:cs="Calibri"/>
        </w:rPr>
      </w:pPr>
      <w:r w:rsidRPr="009802F2">
        <w:rPr>
          <w:rFonts w:ascii="Calibri" w:hAnsi="Calibri" w:cs="Calibri"/>
        </w:rPr>
        <w:t>[13]</w:t>
      </w:r>
      <w:r w:rsidRPr="009802F2">
        <w:rPr>
          <w:rFonts w:ascii="Calibri" w:hAnsi="Calibri" w:cs="Calibri"/>
        </w:rPr>
        <w:tab/>
        <w:t>A. L. Hughes and R. F. Goldman, “Energy cost of ‘hard work,’” J. Appl. Physiol., vol. 29, no. 5, pp. 570–572, Nov. 1970, doi: 10.1152/jappl.1970.29.5.570.</w:t>
      </w:r>
    </w:p>
    <w:p w14:paraId="5DF2BCA7" w14:textId="77777777" w:rsidR="00EF525D" w:rsidRPr="009802F2" w:rsidRDefault="00EF525D" w:rsidP="00EF525D">
      <w:pPr>
        <w:pStyle w:val="Bibliography"/>
        <w:rPr>
          <w:rFonts w:ascii="Calibri" w:hAnsi="Calibri" w:cs="Calibri"/>
        </w:rPr>
      </w:pPr>
      <w:r w:rsidRPr="009802F2">
        <w:rPr>
          <w:rFonts w:ascii="Calibri" w:hAnsi="Calibri" w:cs="Calibri"/>
        </w:rPr>
        <w:t>[14]</w:t>
      </w:r>
      <w:r w:rsidRPr="009802F2">
        <w:rPr>
          <w:rFonts w:ascii="Calibri" w:hAnsi="Calibri" w:cs="Calibri"/>
        </w:rPr>
        <w:tab/>
        <w:t>Y. Takikawa, R. Kawagoe, H. Itoh, H. Nakahara, and O. Hikosaka, “Modulation of saccadic eye movements by predicted reward outcome,” Exp. Brain Res., vol. 142, no. 2, pp. 284–291, Jan. 2002, doi: 10.1007/s00221-001-0928-1.</w:t>
      </w:r>
    </w:p>
    <w:p w14:paraId="443C3220" w14:textId="77777777" w:rsidR="00EF525D" w:rsidRPr="009802F2" w:rsidRDefault="00EF525D" w:rsidP="00EF525D">
      <w:pPr>
        <w:pStyle w:val="Bibliography"/>
        <w:rPr>
          <w:rFonts w:ascii="Calibri" w:hAnsi="Calibri" w:cs="Calibri"/>
        </w:rPr>
      </w:pPr>
      <w:r w:rsidRPr="009802F2">
        <w:rPr>
          <w:rFonts w:ascii="Calibri" w:hAnsi="Calibri" w:cs="Calibri"/>
        </w:rPr>
        <w:lastRenderedPageBreak/>
        <w:t>[15]</w:t>
      </w:r>
      <w:r w:rsidRPr="009802F2">
        <w:rPr>
          <w:rFonts w:ascii="Calibri" w:hAnsi="Calibri" w:cs="Calibri"/>
        </w:rPr>
        <w:tab/>
        <w:t>L. M. Bautista, J. Tinbergen, and A. Kacelnik, “To walk or to fly? How birds choose among foraging modes,” Proc. Natl. Acad. Sci., vol. 98, no. 3, pp. 1089–1094, Jan. 2001, doi: 10.1073/pnas.98.3.1089.</w:t>
      </w:r>
    </w:p>
    <w:p w14:paraId="545BDF33" w14:textId="77777777" w:rsidR="00EF525D" w:rsidRPr="009802F2" w:rsidRDefault="00EF525D" w:rsidP="00EF525D">
      <w:pPr>
        <w:pStyle w:val="Bibliography"/>
        <w:rPr>
          <w:rFonts w:ascii="Calibri" w:hAnsi="Calibri" w:cs="Calibri"/>
        </w:rPr>
      </w:pPr>
      <w:r w:rsidRPr="009802F2">
        <w:rPr>
          <w:rFonts w:ascii="Calibri" w:hAnsi="Calibri" w:cs="Calibri"/>
        </w:rPr>
        <w:t>[16]</w:t>
      </w:r>
      <w:r w:rsidRPr="009802F2">
        <w:rPr>
          <w:rFonts w:ascii="Calibri" w:hAnsi="Calibri" w:cs="Calibri"/>
        </w:rPr>
        <w:tab/>
        <w:t>E. L. Charnov, “Optimal foraging, the marginal value theorem,” Theor. Popul. Biol., vol. 9, no. 2, pp. 129–136, Apr. 1976, doi: 10.1016/0040-5809(76)90040-X.</w:t>
      </w:r>
    </w:p>
    <w:p w14:paraId="638E7EBE" w14:textId="77777777" w:rsidR="00EF525D" w:rsidRPr="009802F2" w:rsidRDefault="00EF525D" w:rsidP="00EF525D">
      <w:pPr>
        <w:pStyle w:val="Bibliography"/>
        <w:rPr>
          <w:rFonts w:ascii="Calibri" w:hAnsi="Calibri" w:cs="Calibri"/>
        </w:rPr>
      </w:pPr>
      <w:r w:rsidRPr="009802F2">
        <w:rPr>
          <w:rFonts w:ascii="Calibri" w:hAnsi="Calibri" w:cs="Calibri"/>
        </w:rPr>
        <w:t>[17]</w:t>
      </w:r>
      <w:r w:rsidRPr="009802F2">
        <w:rPr>
          <w:rFonts w:ascii="Calibri" w:hAnsi="Calibri" w:cs="Calibri"/>
        </w:rPr>
        <w:tab/>
        <w:t>S. Agiovlasitis et al., “Energetic optimization during over-ground walking in people with and without Down syndrome,” Gait Posture, vol. 33, no. 4, pp. 630–634, Apr. 2011, doi: 10.1016/j.gaitpost.2011.02.007.</w:t>
      </w:r>
    </w:p>
    <w:p w14:paraId="6CA12958" w14:textId="77777777" w:rsidR="00EF525D" w:rsidRPr="009802F2" w:rsidRDefault="00EF525D" w:rsidP="00EF525D">
      <w:pPr>
        <w:pStyle w:val="Bibliography"/>
        <w:rPr>
          <w:rFonts w:ascii="Calibri" w:hAnsi="Calibri" w:cs="Calibri"/>
        </w:rPr>
      </w:pPr>
      <w:r w:rsidRPr="009802F2">
        <w:rPr>
          <w:rFonts w:ascii="Calibri" w:hAnsi="Calibri" w:cs="Calibri"/>
        </w:rPr>
        <w:t>[18]</w:t>
      </w:r>
      <w:r w:rsidRPr="009802F2">
        <w:rPr>
          <w:rFonts w:ascii="Calibri" w:hAnsi="Calibri" w:cs="Calibri"/>
        </w:rPr>
        <w:tab/>
        <w:t>J. E. A. Bertram and A. Ruina, “Multiple Walking Speed–frequency Relations are Predicted by Constrained Optimization,” J. Theor. Biol., vol. 209, no. 4, pp. 445–453, Apr. 2001, doi: 10.1006/jtbi.2001.2279.</w:t>
      </w:r>
    </w:p>
    <w:p w14:paraId="7DBC0B80" w14:textId="77777777" w:rsidR="00EF525D" w:rsidRPr="009802F2" w:rsidRDefault="00EF525D" w:rsidP="00EF525D">
      <w:pPr>
        <w:pStyle w:val="Bibliography"/>
        <w:rPr>
          <w:rFonts w:ascii="Calibri" w:hAnsi="Calibri" w:cs="Calibri"/>
        </w:rPr>
      </w:pPr>
      <w:r w:rsidRPr="009802F2">
        <w:rPr>
          <w:rFonts w:ascii="Calibri" w:hAnsi="Calibri" w:cs="Calibri"/>
        </w:rPr>
        <w:t>[19]</w:t>
      </w:r>
      <w:r w:rsidRPr="009802F2">
        <w:rPr>
          <w:rFonts w:ascii="Calibri" w:hAnsi="Calibri" w:cs="Calibri"/>
        </w:rPr>
        <w:tab/>
        <w:t>R. C. Browning and R. Kram, “Energetic Cost and Preferred Speed of Walking in Obese vs. Normal Weight Women,” Obes. Res., vol. 13, no. 5, pp. 891–899, 2005, doi: 10.1038/oby.2005.103.</w:t>
      </w:r>
    </w:p>
    <w:p w14:paraId="32123B7E" w14:textId="77777777" w:rsidR="00EF525D" w:rsidRPr="009802F2" w:rsidRDefault="00EF525D" w:rsidP="00EF525D">
      <w:pPr>
        <w:pStyle w:val="Bibliography"/>
        <w:rPr>
          <w:rFonts w:ascii="Calibri" w:hAnsi="Calibri" w:cs="Calibri"/>
        </w:rPr>
      </w:pPr>
      <w:r w:rsidRPr="009802F2">
        <w:rPr>
          <w:rFonts w:ascii="Calibri" w:hAnsi="Calibri" w:cs="Calibri"/>
        </w:rPr>
        <w:t>[20]</w:t>
      </w:r>
      <w:r w:rsidRPr="009802F2">
        <w:rPr>
          <w:rFonts w:ascii="Calibri" w:hAnsi="Calibri" w:cs="Calibri"/>
        </w:rPr>
        <w:tab/>
        <w:t>M. L. Handford and M. Srinivasan, “Sideways walking: preferred is slow, slow is optimal, and optimal is expensive,” Biol. Lett., vol. 10, no. 1, Jan. 2014, doi: 10.1098/rsbl.2013.1006.</w:t>
      </w:r>
    </w:p>
    <w:p w14:paraId="00810C58" w14:textId="77777777" w:rsidR="00EF525D" w:rsidRPr="009802F2" w:rsidRDefault="00EF525D" w:rsidP="00EF525D">
      <w:pPr>
        <w:pStyle w:val="Bibliography"/>
        <w:rPr>
          <w:rFonts w:ascii="Calibri" w:hAnsi="Calibri" w:cs="Calibri"/>
        </w:rPr>
      </w:pPr>
      <w:r w:rsidRPr="009802F2">
        <w:rPr>
          <w:rFonts w:ascii="Calibri" w:hAnsi="Calibri" w:cs="Calibri"/>
        </w:rPr>
        <w:t>[21]</w:t>
      </w:r>
      <w:r w:rsidRPr="009802F2">
        <w:rPr>
          <w:rFonts w:ascii="Calibri" w:hAnsi="Calibri" w:cs="Calibri"/>
        </w:rPr>
        <w:tab/>
        <w:t>P. Hogberg, “How do stride length and stride frequency influence the energy-output during running?,” Arbeitsphysiologie, vol. 14, no. 6, pp. 437–441.</w:t>
      </w:r>
    </w:p>
    <w:p w14:paraId="71C34EF4" w14:textId="77777777" w:rsidR="00EF525D" w:rsidRPr="009802F2" w:rsidRDefault="00EF525D" w:rsidP="00EF525D">
      <w:pPr>
        <w:pStyle w:val="Bibliography"/>
        <w:rPr>
          <w:rFonts w:ascii="Calibri" w:hAnsi="Calibri" w:cs="Calibri"/>
        </w:rPr>
      </w:pPr>
      <w:r w:rsidRPr="009802F2">
        <w:rPr>
          <w:rFonts w:ascii="Calibri" w:hAnsi="Calibri" w:cs="Calibri"/>
        </w:rPr>
        <w:t>[22]</w:t>
      </w:r>
      <w:r w:rsidRPr="009802F2">
        <w:rPr>
          <w:rFonts w:ascii="Calibri" w:hAnsi="Calibri" w:cs="Calibri"/>
        </w:rPr>
        <w:tab/>
        <w:t>L. L. Long and M. Srinivasan, “Walking, running, and resting under time, distance, and average speed constraints: optimality of walk-run-rest mixtures,” J. R. Soc. Interface, vol. 10, no. 81, p. 20120980, Apr. 2013, doi: 10.1098/rsif.2012.0980.</w:t>
      </w:r>
    </w:p>
    <w:p w14:paraId="6CB8CF50" w14:textId="77777777" w:rsidR="00EF525D" w:rsidRPr="009802F2" w:rsidRDefault="00EF525D" w:rsidP="00EF525D">
      <w:pPr>
        <w:pStyle w:val="Bibliography"/>
        <w:rPr>
          <w:rFonts w:ascii="Calibri" w:hAnsi="Calibri" w:cs="Calibri"/>
        </w:rPr>
      </w:pPr>
      <w:r w:rsidRPr="009802F2">
        <w:rPr>
          <w:rFonts w:ascii="Calibri" w:hAnsi="Calibri" w:cs="Calibri"/>
        </w:rPr>
        <w:t>[23]</w:t>
      </w:r>
      <w:r w:rsidRPr="009802F2">
        <w:rPr>
          <w:rFonts w:ascii="Calibri" w:hAnsi="Calibri" w:cs="Calibri"/>
        </w:rPr>
        <w:tab/>
        <w:t>A. E. Minetti, L. Boldrini, L. Brusamolin, P. Zamparo, and T. McKee, “A feedback-controlled treadmill (treadmill-on-demand) and the spontaneous speed of walking and running in humans,” J. Appl. Physiol., vol. 95, no. 2, pp. 838–843, Aug. 2003, doi: 10.1152/japplphysiol.00128.2003.</w:t>
      </w:r>
    </w:p>
    <w:p w14:paraId="08F6325E" w14:textId="77777777" w:rsidR="00EF525D" w:rsidRPr="009802F2" w:rsidRDefault="00EF525D" w:rsidP="00EF525D">
      <w:pPr>
        <w:pStyle w:val="Bibliography"/>
        <w:rPr>
          <w:rFonts w:ascii="Calibri" w:hAnsi="Calibri" w:cs="Calibri"/>
        </w:rPr>
      </w:pPr>
      <w:r w:rsidRPr="009802F2">
        <w:rPr>
          <w:rFonts w:ascii="Calibri" w:hAnsi="Calibri" w:cs="Calibri"/>
        </w:rPr>
        <w:t>[24]</w:t>
      </w:r>
      <w:r w:rsidRPr="009802F2">
        <w:rPr>
          <w:rFonts w:ascii="Calibri" w:hAnsi="Calibri" w:cs="Calibri"/>
        </w:rPr>
        <w:tab/>
        <w:t>N. Seethapathi and M. Srinivasan, “The metabolic cost of changing walking speeds is significant, implies lower optimal speeds for shorter distances, and increases daily energy estimates,” Biol. Lett., vol. 11, no. 9, Sep. 2015, doi: 10.1098/rsbl.2015.0486.</w:t>
      </w:r>
    </w:p>
    <w:p w14:paraId="67F6EED4" w14:textId="77777777" w:rsidR="00EF525D" w:rsidRPr="009802F2" w:rsidRDefault="00EF525D" w:rsidP="00EF525D">
      <w:pPr>
        <w:pStyle w:val="Bibliography"/>
        <w:rPr>
          <w:rFonts w:ascii="Calibri" w:hAnsi="Calibri" w:cs="Calibri"/>
        </w:rPr>
      </w:pPr>
      <w:r w:rsidRPr="009802F2">
        <w:rPr>
          <w:rFonts w:ascii="Calibri" w:hAnsi="Calibri" w:cs="Calibri"/>
        </w:rPr>
        <w:t>[25]</w:t>
      </w:r>
      <w:r w:rsidRPr="009802F2">
        <w:rPr>
          <w:rFonts w:ascii="Calibri" w:hAnsi="Calibri" w:cs="Calibri"/>
        </w:rPr>
        <w:tab/>
        <w:t>J. Myerson and L. Green, “Discounting of delayed rewards: Models of individual choice,” J. Exp. Anal. Behav., vol. 64, no. 3, pp. 263–276, Nov. 1995, doi: 10.1901/jeab.1995.64-263.</w:t>
      </w:r>
    </w:p>
    <w:p w14:paraId="07351B14" w14:textId="77777777" w:rsidR="00EF525D" w:rsidRPr="009802F2" w:rsidRDefault="00EF525D" w:rsidP="00EF525D">
      <w:pPr>
        <w:pStyle w:val="Bibliography"/>
        <w:rPr>
          <w:rFonts w:ascii="Calibri" w:hAnsi="Calibri" w:cs="Calibri"/>
        </w:rPr>
      </w:pPr>
      <w:r w:rsidRPr="009802F2">
        <w:rPr>
          <w:rFonts w:ascii="Calibri" w:hAnsi="Calibri" w:cs="Calibri"/>
        </w:rPr>
        <w:t>[26]</w:t>
      </w:r>
      <w:r w:rsidRPr="009802F2">
        <w:rPr>
          <w:rFonts w:ascii="Calibri" w:hAnsi="Calibri" w:cs="Calibri"/>
        </w:rPr>
        <w:tab/>
        <w:t>R. Shadmehr, J. J. O. de Xivry, M. Xu-Wilson, and T.-Y. Shih, “Temporal Discounting of Reward and the Cost of Time in Motor Control,” J. Neurosci., vol. 30, no. 31, pp. 10507–10516, Aug. 2010, doi: 10.1523/JNEUROSCI.1343-10.2010.</w:t>
      </w:r>
    </w:p>
    <w:p w14:paraId="1B5C7C80" w14:textId="77777777" w:rsidR="00EF525D" w:rsidRPr="009802F2" w:rsidRDefault="00EF525D" w:rsidP="00EF525D">
      <w:pPr>
        <w:pStyle w:val="Bibliography"/>
        <w:rPr>
          <w:rFonts w:ascii="Calibri" w:hAnsi="Calibri" w:cs="Calibri"/>
        </w:rPr>
      </w:pPr>
      <w:r w:rsidRPr="009802F2">
        <w:rPr>
          <w:rFonts w:ascii="Calibri" w:hAnsi="Calibri" w:cs="Calibri"/>
        </w:rPr>
        <w:t>[27]</w:t>
      </w:r>
      <w:r w:rsidRPr="009802F2">
        <w:rPr>
          <w:rFonts w:ascii="Calibri" w:hAnsi="Calibri" w:cs="Calibri"/>
        </w:rPr>
        <w:tab/>
        <w:t>E. M. Summerside, Kram Rodger, and Ahmed Alaa A., “Contributions of metabolic and temporal costs to human gait selection,” J. R. Soc. Interface, vol. 15, no. 143, p. 20180197, Jun. 2018, doi: 10.1098/rsif.2018.0197.</w:t>
      </w:r>
    </w:p>
    <w:p w14:paraId="4620F0BF" w14:textId="77777777" w:rsidR="00EF525D" w:rsidRPr="009802F2" w:rsidRDefault="00EF525D" w:rsidP="00EF525D">
      <w:pPr>
        <w:pStyle w:val="Bibliography"/>
        <w:rPr>
          <w:rFonts w:ascii="Calibri" w:hAnsi="Calibri" w:cs="Calibri"/>
        </w:rPr>
      </w:pPr>
      <w:r w:rsidRPr="009802F2">
        <w:rPr>
          <w:rFonts w:ascii="Calibri" w:hAnsi="Calibri" w:cs="Calibri"/>
        </w:rPr>
        <w:t>[28]</w:t>
      </w:r>
      <w:r w:rsidRPr="009802F2">
        <w:rPr>
          <w:rFonts w:ascii="Calibri" w:hAnsi="Calibri" w:cs="Calibri"/>
        </w:rPr>
        <w:tab/>
        <w:t xml:space="preserve">B. Berret, C. Darlot, F. Jean, T. Pozzo, C. Papaxanthis, and J. P. Gauthier, “The Inactivation Principle: Mathematical Solutions Minimizing the Absolute Work and Biological Implications for the </w:t>
      </w:r>
      <w:r w:rsidRPr="009802F2">
        <w:rPr>
          <w:rFonts w:ascii="Calibri" w:hAnsi="Calibri" w:cs="Calibri"/>
        </w:rPr>
        <w:lastRenderedPageBreak/>
        <w:t>Planning of Arm Movements,” PLOS Comput. Biol., vol. 4, no. 10, p. e1000194, Oct. 2008, doi: 10.1371/journal.pcbi.1000194.</w:t>
      </w:r>
    </w:p>
    <w:p w14:paraId="78C0BCB4" w14:textId="77777777" w:rsidR="00EF525D" w:rsidRPr="009802F2" w:rsidRDefault="00EF525D" w:rsidP="00EF525D">
      <w:pPr>
        <w:pStyle w:val="Bibliography"/>
        <w:rPr>
          <w:rFonts w:ascii="Calibri" w:hAnsi="Calibri" w:cs="Calibri"/>
        </w:rPr>
      </w:pPr>
      <w:r w:rsidRPr="009802F2">
        <w:rPr>
          <w:rFonts w:ascii="Calibri" w:hAnsi="Calibri" w:cs="Calibri"/>
        </w:rPr>
        <w:t>[29]</w:t>
      </w:r>
      <w:r w:rsidRPr="009802F2">
        <w:rPr>
          <w:rFonts w:ascii="Calibri" w:hAnsi="Calibri" w:cs="Calibri"/>
        </w:rPr>
        <w:tab/>
        <w:t>A. H. Fagg, A. Shah, and A. G. Barto, “A Computational Model of Muscle Recruitment for Wrist Movements,” J. Neurophysiol., vol. 88, no. 6, pp. 3348–3358, Dec. 2002, doi: 10.1152/jn.00621.2002.</w:t>
      </w:r>
    </w:p>
    <w:p w14:paraId="1514461F" w14:textId="77777777" w:rsidR="00EF525D" w:rsidRPr="009802F2" w:rsidRDefault="00EF525D" w:rsidP="00EF525D">
      <w:pPr>
        <w:pStyle w:val="Bibliography"/>
        <w:rPr>
          <w:rFonts w:ascii="Calibri" w:hAnsi="Calibri" w:cs="Calibri"/>
        </w:rPr>
      </w:pPr>
      <w:r w:rsidRPr="009802F2">
        <w:rPr>
          <w:rFonts w:ascii="Calibri" w:hAnsi="Calibri" w:cs="Calibri"/>
        </w:rPr>
        <w:t>[30]</w:t>
      </w:r>
      <w:r w:rsidRPr="009802F2">
        <w:rPr>
          <w:rFonts w:ascii="Calibri" w:hAnsi="Calibri" w:cs="Calibri"/>
        </w:rPr>
        <w:tab/>
        <w:t>T. Flash and N. Hogan, “The coordination of arm movements: an experimentally confirmed mathematical model,” J. Neurosci., vol. 5, no. 7, pp. 1688–1703, Jul. 1985.</w:t>
      </w:r>
    </w:p>
    <w:p w14:paraId="45D2C923" w14:textId="77777777" w:rsidR="00EF525D" w:rsidRPr="009802F2" w:rsidRDefault="00EF525D" w:rsidP="00EF525D">
      <w:pPr>
        <w:pStyle w:val="Bibliography"/>
        <w:rPr>
          <w:rFonts w:ascii="Calibri" w:hAnsi="Calibri" w:cs="Calibri"/>
        </w:rPr>
      </w:pPr>
      <w:r w:rsidRPr="009802F2">
        <w:rPr>
          <w:rFonts w:ascii="Calibri" w:hAnsi="Calibri" w:cs="Calibri"/>
        </w:rPr>
        <w:t>[31]</w:t>
      </w:r>
      <w:r w:rsidRPr="009802F2">
        <w:rPr>
          <w:rFonts w:ascii="Calibri" w:hAnsi="Calibri" w:cs="Calibri"/>
        </w:rPr>
        <w:tab/>
        <w:t>D. A. Kistemaker, J. D. Wong, and P. L. Gribble, “The Central Nervous System Does Not Minimize Energy Cost in Arm Movements,” J. Neurophysiol., vol. 104, no. 6, pp. 2985–2994, Sep. 2010, doi: 10.1152/jn.00483.2010.</w:t>
      </w:r>
    </w:p>
    <w:p w14:paraId="427B0E32" w14:textId="77777777" w:rsidR="00EF525D" w:rsidRPr="009802F2" w:rsidRDefault="00EF525D" w:rsidP="00EF525D">
      <w:pPr>
        <w:pStyle w:val="Bibliography"/>
        <w:rPr>
          <w:rFonts w:ascii="Calibri" w:hAnsi="Calibri" w:cs="Calibri"/>
        </w:rPr>
      </w:pPr>
      <w:r w:rsidRPr="009802F2">
        <w:rPr>
          <w:rFonts w:ascii="Calibri" w:hAnsi="Calibri" w:cs="Calibri"/>
        </w:rPr>
        <w:t>[32]</w:t>
      </w:r>
      <w:r w:rsidRPr="009802F2">
        <w:rPr>
          <w:rFonts w:ascii="Calibri" w:hAnsi="Calibri" w:cs="Calibri"/>
        </w:rPr>
        <w:tab/>
        <w:t>E. Nakano et al., “Quantitative Examinations of Internal Representations for Arm Trajectory Planning: Minimum Commanded Torque Change Model,” J. Neurophysiol., vol. 81, no. 5, pp. 2140–2155, May 1999.</w:t>
      </w:r>
    </w:p>
    <w:p w14:paraId="05DC5CC6" w14:textId="77777777" w:rsidR="00EF525D" w:rsidRPr="009802F2" w:rsidRDefault="00EF525D" w:rsidP="00EF525D">
      <w:pPr>
        <w:pStyle w:val="Bibliography"/>
        <w:rPr>
          <w:rFonts w:ascii="Calibri" w:hAnsi="Calibri" w:cs="Calibri"/>
        </w:rPr>
      </w:pPr>
      <w:r w:rsidRPr="009802F2">
        <w:rPr>
          <w:rFonts w:ascii="Calibri" w:hAnsi="Calibri" w:cs="Calibri"/>
        </w:rPr>
        <w:t>[33]</w:t>
      </w:r>
      <w:r w:rsidRPr="009802F2">
        <w:rPr>
          <w:rFonts w:ascii="Calibri" w:hAnsi="Calibri" w:cs="Calibri"/>
        </w:rPr>
        <w:tab/>
        <w:t>Y. Uno, M. Kawato, and R. Suzuki, “Formation and control of optimal trajectory in human multijoint arm movement. Minimum torque-change model,” Biol. Cybern., vol. 61, no. 2, pp. 89–101, 1989.</w:t>
      </w:r>
    </w:p>
    <w:p w14:paraId="71DFCBC7" w14:textId="77777777" w:rsidR="00EF525D" w:rsidRPr="009802F2" w:rsidRDefault="00EF525D" w:rsidP="00EF525D">
      <w:pPr>
        <w:pStyle w:val="Bibliography"/>
        <w:rPr>
          <w:rFonts w:ascii="Calibri" w:hAnsi="Calibri" w:cs="Calibri"/>
        </w:rPr>
      </w:pPr>
      <w:r w:rsidRPr="009802F2">
        <w:rPr>
          <w:rFonts w:ascii="Calibri" w:hAnsi="Calibri" w:cs="Calibri"/>
        </w:rPr>
        <w:t>[34]</w:t>
      </w:r>
      <w:r w:rsidRPr="009802F2">
        <w:rPr>
          <w:rFonts w:ascii="Calibri" w:hAnsi="Calibri" w:cs="Calibri"/>
        </w:rPr>
        <w:tab/>
        <w:t>M. Dean, S.-W. Wu, and L. T. Maloney, “Trading off speed and accuracy in rapid, goal-directed movements,” J. Vis., vol. 7, no. 5, pp. 10–10, Mar. 2007, doi: 10.1167/7.5.10.</w:t>
      </w:r>
    </w:p>
    <w:p w14:paraId="319985CF" w14:textId="77777777" w:rsidR="00EF525D" w:rsidRPr="009802F2" w:rsidRDefault="00EF525D" w:rsidP="00EF525D">
      <w:pPr>
        <w:pStyle w:val="Bibliography"/>
        <w:rPr>
          <w:rFonts w:ascii="Calibri" w:hAnsi="Calibri" w:cs="Calibri"/>
        </w:rPr>
      </w:pPr>
      <w:r w:rsidRPr="009802F2">
        <w:rPr>
          <w:rFonts w:ascii="Calibri" w:hAnsi="Calibri" w:cs="Calibri"/>
        </w:rPr>
        <w:t>[35]</w:t>
      </w:r>
      <w:r w:rsidRPr="009802F2">
        <w:rPr>
          <w:rFonts w:ascii="Calibri" w:hAnsi="Calibri" w:cs="Calibri"/>
        </w:rPr>
        <w:tab/>
        <w:t>P. M. Fitts, “The Information Capacity of the Human Motor System in Controlling the Amplitude of Movement,” J. Exp. Psychol., vol. 121, no. 3, p. 8, 1992.</w:t>
      </w:r>
    </w:p>
    <w:p w14:paraId="69AF1B0E" w14:textId="77777777" w:rsidR="00EF525D" w:rsidRPr="009802F2" w:rsidRDefault="00EF525D" w:rsidP="00EF525D">
      <w:pPr>
        <w:pStyle w:val="Bibliography"/>
        <w:rPr>
          <w:rFonts w:ascii="Calibri" w:hAnsi="Calibri" w:cs="Calibri"/>
        </w:rPr>
      </w:pPr>
      <w:r w:rsidRPr="009802F2">
        <w:rPr>
          <w:rFonts w:ascii="Calibri" w:hAnsi="Calibri" w:cs="Calibri"/>
        </w:rPr>
        <w:t>[36]</w:t>
      </w:r>
      <w:r w:rsidRPr="009802F2">
        <w:rPr>
          <w:rFonts w:ascii="Calibri" w:hAnsi="Calibri" w:cs="Calibri"/>
        </w:rPr>
        <w:tab/>
        <w:t>M. M. Mormann, J. Malmaud, A. Huth, C. Koch, and A. Rangel, “The Drift Diffusion Model Can Account for the Accuracy and Reaction Time of Value-Based Choices Under High and Low Time Pressure,” Oct. 2010, Accessed: Mar. 06, 2019. [Online]. Available: https://www.semanticscholar.org/paper/The-Drift-Diffusion-Model-can-account-for-the-and-Milosavljevic-Malmaud/48b22d9c7e9c538e56dd413e1c78c4b1e010af18.</w:t>
      </w:r>
    </w:p>
    <w:p w14:paraId="7DADE583" w14:textId="77777777" w:rsidR="00EF525D" w:rsidRPr="009802F2" w:rsidRDefault="00EF525D" w:rsidP="00EF525D">
      <w:pPr>
        <w:pStyle w:val="Bibliography"/>
        <w:rPr>
          <w:rFonts w:ascii="Calibri" w:hAnsi="Calibri" w:cs="Calibri"/>
        </w:rPr>
      </w:pPr>
      <w:r w:rsidRPr="009802F2">
        <w:rPr>
          <w:rFonts w:ascii="Calibri" w:hAnsi="Calibri" w:cs="Calibri"/>
        </w:rPr>
        <w:t>[37]</w:t>
      </w:r>
      <w:r w:rsidRPr="009802F2">
        <w:rPr>
          <w:rFonts w:ascii="Calibri" w:hAnsi="Calibri" w:cs="Calibri"/>
        </w:rPr>
        <w:tab/>
        <w:t>R. Ratcliff and H. P. A. Van Dongen, “Diffusion model for one-choice reaction-time tasks and the cognitive effects of sleep deprivation,” Proc. Natl. Acad. Sci. U. S. A., vol. 108, no. 27, pp. 11285–11290, Jul. 2011, doi: 10.1073/pnas.1100483108.</w:t>
      </w:r>
    </w:p>
    <w:p w14:paraId="134AD558" w14:textId="77777777" w:rsidR="00EF525D" w:rsidRPr="009802F2" w:rsidRDefault="00EF525D" w:rsidP="00EF525D">
      <w:pPr>
        <w:pStyle w:val="Bibliography"/>
        <w:rPr>
          <w:rFonts w:ascii="Calibri" w:hAnsi="Calibri" w:cs="Calibri"/>
        </w:rPr>
      </w:pPr>
      <w:r w:rsidRPr="009802F2">
        <w:rPr>
          <w:rFonts w:ascii="Calibri" w:hAnsi="Calibri" w:cs="Calibri"/>
        </w:rPr>
        <w:t>[38]</w:t>
      </w:r>
      <w:r w:rsidRPr="009802F2">
        <w:rPr>
          <w:rFonts w:ascii="Calibri" w:hAnsi="Calibri" w:cs="Calibri"/>
        </w:rPr>
        <w:tab/>
        <w:t>J. M. Brockway, “Derivation of formulae used to calculate energy expenditure in man,” Hum. Nutr. Clin. Nutr., 1987, Accessed: Apr. 14, 2017. [Online]. Available: http://agris.fao.org/agris-search/search.do?recordID=US201301401592.</w:t>
      </w:r>
    </w:p>
    <w:p w14:paraId="38E74319" w14:textId="77777777" w:rsidR="00EF525D" w:rsidRPr="009802F2" w:rsidRDefault="00EF525D" w:rsidP="00EF525D">
      <w:pPr>
        <w:pStyle w:val="Bibliography"/>
        <w:rPr>
          <w:rFonts w:ascii="Calibri" w:hAnsi="Calibri" w:cs="Calibri"/>
        </w:rPr>
      </w:pPr>
      <w:r w:rsidRPr="009802F2">
        <w:rPr>
          <w:rFonts w:ascii="Calibri" w:hAnsi="Calibri" w:cs="Calibri"/>
        </w:rPr>
        <w:t>[39]</w:t>
      </w:r>
      <w:r w:rsidRPr="009802F2">
        <w:rPr>
          <w:rFonts w:ascii="Calibri" w:hAnsi="Calibri" w:cs="Calibri"/>
        </w:rPr>
        <w:tab/>
        <w:t>E. Brenner and J. B. J. Smeets, “How Can You Best Measure Reaction Times?,” J. Mot. Behav., Aug. 2018, doi: 10.1080/00222895.2018.1518311.</w:t>
      </w:r>
    </w:p>
    <w:p w14:paraId="1B05DD6B" w14:textId="77777777" w:rsidR="00EF525D" w:rsidRPr="009802F2" w:rsidRDefault="00EF525D" w:rsidP="00EF525D">
      <w:pPr>
        <w:pStyle w:val="Bibliography"/>
        <w:rPr>
          <w:rFonts w:ascii="Calibri" w:hAnsi="Calibri" w:cs="Calibri"/>
        </w:rPr>
      </w:pPr>
      <w:r w:rsidRPr="009802F2">
        <w:rPr>
          <w:rFonts w:ascii="Calibri" w:hAnsi="Calibri" w:cs="Calibri"/>
        </w:rPr>
        <w:t>[40]</w:t>
      </w:r>
      <w:r w:rsidRPr="009802F2">
        <w:rPr>
          <w:rFonts w:ascii="Calibri" w:hAnsi="Calibri" w:cs="Calibri"/>
        </w:rPr>
        <w:tab/>
        <w:t>T. R. Reppert, I. Rigas, D. J. Herzfeld, E. Sedaghat-Nejad, O. Komogortsev, and R. Shadmehr, “Movement vigor as a traitlike attribute of individuality,” J. Neurophysiol., vol. 120, no. 2, pp. 741–757, Aug. 2018, doi: 10.1152/jn.00033.2018.</w:t>
      </w:r>
    </w:p>
    <w:p w14:paraId="4B0C0259" w14:textId="77777777" w:rsidR="00EF525D" w:rsidRPr="009802F2" w:rsidRDefault="00EF525D" w:rsidP="00EF525D">
      <w:pPr>
        <w:pStyle w:val="Bibliography"/>
        <w:rPr>
          <w:rFonts w:ascii="Calibri" w:hAnsi="Calibri" w:cs="Calibri"/>
        </w:rPr>
      </w:pPr>
      <w:r w:rsidRPr="009802F2">
        <w:rPr>
          <w:rFonts w:ascii="Calibri" w:hAnsi="Calibri" w:cs="Calibri"/>
        </w:rPr>
        <w:lastRenderedPageBreak/>
        <w:t>[41]</w:t>
      </w:r>
      <w:r w:rsidRPr="009802F2">
        <w:rPr>
          <w:rFonts w:ascii="Calibri" w:hAnsi="Calibri" w:cs="Calibri"/>
        </w:rPr>
        <w:tab/>
        <w:t>W. Li and E. Todorov, “Iterative linearization methods for approximately optimal control and estimation of non-linear stochastic system,” Int. J. Control, vol. 80, no. 9, pp. 1439–1453, Sep. 2007, doi: 10.1080/00207170701364913.</w:t>
      </w:r>
    </w:p>
    <w:p w14:paraId="26C2FE2E" w14:textId="77777777" w:rsidR="00EF525D" w:rsidRPr="009802F2" w:rsidRDefault="00EF525D" w:rsidP="00EF525D">
      <w:pPr>
        <w:pStyle w:val="Bibliography"/>
        <w:rPr>
          <w:rFonts w:ascii="Calibri" w:hAnsi="Calibri" w:cs="Calibri"/>
        </w:rPr>
      </w:pPr>
      <w:r w:rsidRPr="009802F2">
        <w:rPr>
          <w:rFonts w:ascii="Calibri" w:hAnsi="Calibri" w:cs="Calibri"/>
        </w:rPr>
        <w:t>[42]</w:t>
      </w:r>
      <w:r w:rsidRPr="009802F2">
        <w:rPr>
          <w:rFonts w:ascii="Calibri" w:hAnsi="Calibri" w:cs="Calibri"/>
        </w:rPr>
        <w:tab/>
        <w:t>R. Contini, “Body Segment Parameters, Part II,” Artif. Limbs, vol. 16, no. 1, p. 20, 1972.</w:t>
      </w:r>
    </w:p>
    <w:p w14:paraId="219DE921" w14:textId="77777777" w:rsidR="00EF525D" w:rsidRPr="009802F2" w:rsidRDefault="00EF525D" w:rsidP="00EF525D">
      <w:pPr>
        <w:pStyle w:val="Bibliography"/>
        <w:rPr>
          <w:rFonts w:ascii="Calibri" w:hAnsi="Calibri" w:cs="Calibri"/>
        </w:rPr>
      </w:pPr>
      <w:r w:rsidRPr="009802F2">
        <w:rPr>
          <w:rFonts w:ascii="Calibri" w:hAnsi="Calibri" w:cs="Calibri"/>
        </w:rPr>
        <w:t>[43]</w:t>
      </w:r>
      <w:r w:rsidRPr="009802F2">
        <w:rPr>
          <w:rFonts w:ascii="Calibri" w:hAnsi="Calibri" w:cs="Calibri"/>
        </w:rPr>
        <w:tab/>
        <w:t>R. Enoka, Neuromechanics of Human Movement, 5th ed. Human Kinetics, 2002.</w:t>
      </w:r>
    </w:p>
    <w:p w14:paraId="4205563A" w14:textId="77777777" w:rsidR="00EF525D" w:rsidRPr="009802F2" w:rsidRDefault="00EF525D" w:rsidP="00EF525D">
      <w:pPr>
        <w:pStyle w:val="Bibliography"/>
        <w:rPr>
          <w:rFonts w:ascii="Calibri" w:hAnsi="Calibri" w:cs="Calibri"/>
        </w:rPr>
      </w:pPr>
      <w:r w:rsidRPr="009802F2">
        <w:rPr>
          <w:rFonts w:ascii="Calibri" w:hAnsi="Calibri" w:cs="Calibri"/>
        </w:rPr>
        <w:t>[44]</w:t>
      </w:r>
      <w:r w:rsidRPr="009802F2">
        <w:rPr>
          <w:rFonts w:ascii="Calibri" w:hAnsi="Calibri" w:cs="Calibri"/>
        </w:rPr>
        <w:tab/>
        <w:t>D. Winter, Biomechanics and Motor Control of Human Movement, 4th Edition. John Wiley &amp; Sons, Ltd, 2009.</w:t>
      </w:r>
    </w:p>
    <w:p w14:paraId="61C9D499" w14:textId="77777777" w:rsidR="00EF525D" w:rsidRPr="009802F2" w:rsidRDefault="00EF525D" w:rsidP="00EF525D">
      <w:pPr>
        <w:pStyle w:val="Bibliography"/>
        <w:rPr>
          <w:rFonts w:ascii="Calibri" w:hAnsi="Calibri" w:cs="Calibri"/>
        </w:rPr>
      </w:pPr>
      <w:r w:rsidRPr="009802F2">
        <w:rPr>
          <w:rFonts w:ascii="Calibri" w:hAnsi="Calibri" w:cs="Calibri"/>
        </w:rPr>
        <w:t>[45]</w:t>
      </w:r>
      <w:r w:rsidRPr="009802F2">
        <w:rPr>
          <w:rFonts w:ascii="Calibri" w:hAnsi="Calibri" w:cs="Calibri"/>
        </w:rPr>
        <w:tab/>
        <w:t>R. Huston, Principles of Biomechanics. 2008.</w:t>
      </w:r>
    </w:p>
    <w:p w14:paraId="16EDD025" w14:textId="77777777" w:rsidR="00EF525D" w:rsidRPr="009802F2" w:rsidRDefault="00EF525D" w:rsidP="00EF525D">
      <w:pPr>
        <w:pStyle w:val="Bibliography"/>
        <w:rPr>
          <w:rFonts w:ascii="Calibri" w:hAnsi="Calibri" w:cs="Calibri"/>
        </w:rPr>
      </w:pPr>
      <w:r w:rsidRPr="009802F2">
        <w:rPr>
          <w:rFonts w:ascii="Calibri" w:hAnsi="Calibri" w:cs="Calibri"/>
        </w:rPr>
        <w:t>[46]</w:t>
      </w:r>
      <w:r w:rsidRPr="009802F2">
        <w:rPr>
          <w:rFonts w:ascii="Calibri" w:hAnsi="Calibri" w:cs="Calibri"/>
        </w:rPr>
        <w:tab/>
        <w:t>E. Todorov, “Optimality principles in sensorimotor control,” Nat. Neurosci., vol. 7, no. 9, pp. 907–915, Sep. 2004, doi: 10.1038/nn1309.</w:t>
      </w:r>
    </w:p>
    <w:p w14:paraId="28B9F65D" w14:textId="6AA00FC8" w:rsidR="00B323B4" w:rsidRPr="009802F2" w:rsidRDefault="00EF525D" w:rsidP="00B323B4">
      <w:pPr>
        <w:rPr>
          <w:ins w:id="4560" w:author="Garrick" w:date="2020-10-02T14:55:00Z"/>
        </w:rPr>
      </w:pPr>
      <w:r w:rsidRPr="009802F2">
        <w:fldChar w:fldCharType="end"/>
      </w:r>
    </w:p>
    <w:p w14:paraId="68F4684C" w14:textId="5E32C559" w:rsidR="00B323B4" w:rsidRPr="009802F2" w:rsidRDefault="00B323B4">
      <w:pPr>
        <w:rPr>
          <w:ins w:id="4561" w:author="Alaa Ahmed" w:date="2020-08-05T11:19:00Z"/>
          <w:rPrChange w:id="4562" w:author="Garrick" w:date="2020-10-02T14:55:00Z">
            <w:rPr>
              <w:ins w:id="4563" w:author="Alaa Ahmed" w:date="2020-08-05T11:19:00Z"/>
            </w:rPr>
          </w:rPrChange>
        </w:rPr>
        <w:pPrChange w:id="4564" w:author="Garrick" w:date="2020-10-02T14:55:00Z">
          <w:pPr>
            <w:pStyle w:val="Heading1"/>
          </w:pPr>
        </w:pPrChange>
      </w:pPr>
    </w:p>
    <w:p w14:paraId="5B2E4906" w14:textId="77777777" w:rsidR="00FC5810" w:rsidRPr="009802F2" w:rsidRDefault="00FC5810" w:rsidP="00FC5810">
      <w:pPr>
        <w:pStyle w:val="NormalWeb"/>
        <w:numPr>
          <w:ilvl w:val="0"/>
          <w:numId w:val="1"/>
        </w:numPr>
        <w:rPr>
          <w:ins w:id="4565" w:author="Alaa Ahmed" w:date="2020-08-05T11:19:00Z"/>
        </w:rPr>
      </w:pPr>
      <w:ins w:id="4566" w:author="Alaa Ahmed" w:date="2020-08-05T11:19:00Z">
        <w:r w:rsidRPr="009802F2">
          <w:rPr>
            <w:rFonts w:ascii="CMR10" w:hAnsi="CMR10"/>
            <w:sz w:val="20"/>
            <w:szCs w:val="20"/>
          </w:rPr>
          <w:t>[1</w:t>
        </w:r>
        <w:proofErr w:type="gramStart"/>
        <w:r w:rsidRPr="009802F2">
          <w:rPr>
            <w:rFonts w:ascii="CMR10" w:hAnsi="CMR10"/>
            <w:sz w:val="20"/>
            <w:szCs w:val="20"/>
          </w:rPr>
          <w:t>]  Maxwell</w:t>
        </w:r>
        <w:proofErr w:type="gramEnd"/>
        <w:r w:rsidRPr="009802F2">
          <w:rPr>
            <w:rFonts w:ascii="CMR10" w:hAnsi="CMR10"/>
            <w:sz w:val="20"/>
            <w:szCs w:val="20"/>
          </w:rPr>
          <w:t xml:space="preserve"> </w:t>
        </w:r>
        <w:proofErr w:type="spellStart"/>
        <w:r w:rsidRPr="009802F2">
          <w:rPr>
            <w:rFonts w:ascii="CMR10" w:hAnsi="CMR10"/>
            <w:sz w:val="20"/>
            <w:szCs w:val="20"/>
          </w:rPr>
          <w:t>Donelan</w:t>
        </w:r>
        <w:proofErr w:type="spellEnd"/>
        <w:r w:rsidRPr="009802F2">
          <w:rPr>
            <w:rFonts w:ascii="CMR10" w:hAnsi="CMR10"/>
            <w:sz w:val="20"/>
            <w:szCs w:val="20"/>
          </w:rPr>
          <w:t xml:space="preserve"> J, </w:t>
        </w:r>
        <w:proofErr w:type="spellStart"/>
        <w:r w:rsidRPr="009802F2">
          <w:rPr>
            <w:rFonts w:ascii="CMR10" w:hAnsi="CMR10"/>
            <w:sz w:val="20"/>
            <w:szCs w:val="20"/>
          </w:rPr>
          <w:t>Kram</w:t>
        </w:r>
        <w:proofErr w:type="spellEnd"/>
        <w:r w:rsidRPr="009802F2">
          <w:rPr>
            <w:rFonts w:ascii="CMR10" w:hAnsi="CMR10"/>
            <w:sz w:val="20"/>
            <w:szCs w:val="20"/>
          </w:rPr>
          <w:t xml:space="preserve"> R, Arthur D K. Mechanical and metabolic determinants of the preferred step width in human walking. Proceedings of the Royal Society of London Series B: Biological Sciences. 2001;268(1480):1985–1992. </w:t>
        </w:r>
      </w:ins>
    </w:p>
    <w:p w14:paraId="19B44313" w14:textId="77777777" w:rsidR="00FC5810" w:rsidRPr="009802F2" w:rsidRDefault="00FC5810" w:rsidP="00FC5810">
      <w:pPr>
        <w:pStyle w:val="NormalWeb"/>
        <w:numPr>
          <w:ilvl w:val="0"/>
          <w:numId w:val="1"/>
        </w:numPr>
        <w:rPr>
          <w:ins w:id="4567" w:author="Alaa Ahmed" w:date="2020-08-05T11:19:00Z"/>
        </w:rPr>
      </w:pPr>
      <w:ins w:id="4568" w:author="Alaa Ahmed" w:date="2020-08-05T11:19:00Z">
        <w:r w:rsidRPr="009802F2">
          <w:rPr>
            <w:rFonts w:ascii="CMR10" w:hAnsi="CMR10"/>
            <w:sz w:val="20"/>
            <w:szCs w:val="20"/>
          </w:rPr>
          <w:t>[2</w:t>
        </w:r>
        <w:proofErr w:type="gramStart"/>
        <w:r w:rsidRPr="009802F2">
          <w:rPr>
            <w:rFonts w:ascii="CMR10" w:hAnsi="CMR10"/>
            <w:sz w:val="20"/>
            <w:szCs w:val="20"/>
          </w:rPr>
          <w:t>]  H</w:t>
        </w:r>
        <w:proofErr w:type="gramEnd"/>
        <w:r w:rsidRPr="009802F2">
          <w:rPr>
            <w:rFonts w:ascii="CMR10" w:hAnsi="CMR10"/>
            <w:sz w:val="20"/>
            <w:szCs w:val="20"/>
          </w:rPr>
          <w:t xml:space="preserve"> ̈</w:t>
        </w:r>
        <w:proofErr w:type="spellStart"/>
        <w:r w:rsidRPr="009802F2">
          <w:rPr>
            <w:rFonts w:ascii="CMR10" w:hAnsi="CMR10"/>
            <w:sz w:val="20"/>
            <w:szCs w:val="20"/>
          </w:rPr>
          <w:t>ogberg</w:t>
        </w:r>
        <w:proofErr w:type="spellEnd"/>
        <w:r w:rsidRPr="009802F2">
          <w:rPr>
            <w:rFonts w:ascii="CMR10" w:hAnsi="CMR10"/>
            <w:sz w:val="20"/>
            <w:szCs w:val="20"/>
          </w:rPr>
          <w:t xml:space="preserve"> P. How do stride length and stride frequency influence the energy-output during running? European journal of applied physiology and occupational physiology. 1952;14(6):437–441. </w:t>
        </w:r>
      </w:ins>
    </w:p>
    <w:p w14:paraId="337DE5DA" w14:textId="77777777" w:rsidR="00FC5810" w:rsidRPr="009802F2" w:rsidRDefault="00FC5810" w:rsidP="00FC5810">
      <w:pPr>
        <w:pStyle w:val="NormalWeb"/>
        <w:numPr>
          <w:ilvl w:val="0"/>
          <w:numId w:val="1"/>
        </w:numPr>
        <w:rPr>
          <w:ins w:id="4569" w:author="Alaa Ahmed" w:date="2020-08-05T11:19:00Z"/>
        </w:rPr>
      </w:pPr>
      <w:ins w:id="4570" w:author="Alaa Ahmed" w:date="2020-08-05T11:19:00Z">
        <w:r w:rsidRPr="009802F2">
          <w:rPr>
            <w:rFonts w:ascii="CMR10" w:hAnsi="CMR10"/>
            <w:sz w:val="20"/>
            <w:szCs w:val="20"/>
          </w:rPr>
          <w:t>[3</w:t>
        </w:r>
        <w:proofErr w:type="gramStart"/>
        <w:r w:rsidRPr="009802F2">
          <w:rPr>
            <w:rFonts w:ascii="CMR10" w:hAnsi="CMR10"/>
            <w:sz w:val="20"/>
            <w:szCs w:val="20"/>
          </w:rPr>
          <w:t>]  </w:t>
        </w:r>
        <w:proofErr w:type="spellStart"/>
        <w:r w:rsidRPr="009802F2">
          <w:rPr>
            <w:rFonts w:ascii="CMR10" w:hAnsi="CMR10"/>
            <w:sz w:val="20"/>
            <w:szCs w:val="20"/>
          </w:rPr>
          <w:t>Handford</w:t>
        </w:r>
        <w:proofErr w:type="spellEnd"/>
        <w:proofErr w:type="gramEnd"/>
        <w:r w:rsidRPr="009802F2">
          <w:rPr>
            <w:rFonts w:ascii="CMR10" w:hAnsi="CMR10"/>
            <w:sz w:val="20"/>
            <w:szCs w:val="20"/>
          </w:rPr>
          <w:t xml:space="preserve"> ML, Srinivasan M. Sideways walking: preferred is slow, slow is optimal, and optimal is expensive. Biology letters. 2014;10(1):20131006. </w:t>
        </w:r>
      </w:ins>
    </w:p>
    <w:p w14:paraId="7FE7ADA4" w14:textId="77777777" w:rsidR="00FC5810" w:rsidRPr="009802F2" w:rsidRDefault="00FC5810" w:rsidP="00FC5810">
      <w:pPr>
        <w:pStyle w:val="NormalWeb"/>
        <w:numPr>
          <w:ilvl w:val="0"/>
          <w:numId w:val="1"/>
        </w:numPr>
        <w:rPr>
          <w:ins w:id="4571" w:author="Alaa Ahmed" w:date="2020-08-05T11:19:00Z"/>
        </w:rPr>
      </w:pPr>
      <w:ins w:id="4572" w:author="Alaa Ahmed" w:date="2020-08-05T11:19:00Z">
        <w:r w:rsidRPr="009802F2">
          <w:rPr>
            <w:rFonts w:ascii="CMR10" w:hAnsi="CMR10"/>
            <w:sz w:val="20"/>
            <w:szCs w:val="20"/>
          </w:rPr>
          <w:t>[4</w:t>
        </w:r>
        <w:proofErr w:type="gramStart"/>
        <w:r w:rsidRPr="009802F2">
          <w:rPr>
            <w:rFonts w:ascii="CMR10" w:hAnsi="CMR10"/>
            <w:sz w:val="20"/>
            <w:szCs w:val="20"/>
          </w:rPr>
          <w:t>]  Selinger</w:t>
        </w:r>
        <w:proofErr w:type="gramEnd"/>
        <w:r w:rsidRPr="009802F2">
          <w:rPr>
            <w:rFonts w:ascii="CMR10" w:hAnsi="CMR10"/>
            <w:sz w:val="20"/>
            <w:szCs w:val="20"/>
          </w:rPr>
          <w:t xml:space="preserve"> JC, O’Connor SM, Wong JD, </w:t>
        </w:r>
        <w:proofErr w:type="spellStart"/>
        <w:r w:rsidRPr="009802F2">
          <w:rPr>
            <w:rFonts w:ascii="CMR10" w:hAnsi="CMR10"/>
            <w:sz w:val="20"/>
            <w:szCs w:val="20"/>
          </w:rPr>
          <w:t>Donelan</w:t>
        </w:r>
        <w:proofErr w:type="spellEnd"/>
        <w:r w:rsidRPr="009802F2">
          <w:rPr>
            <w:rFonts w:ascii="CMR10" w:hAnsi="CMR10"/>
            <w:sz w:val="20"/>
            <w:szCs w:val="20"/>
          </w:rPr>
          <w:t xml:space="preserve"> JM. Humans can continuously optimize energetic cost during walking. Current Biology. 2015;25(18):2452–2456. </w:t>
        </w:r>
      </w:ins>
    </w:p>
    <w:p w14:paraId="75FD576C" w14:textId="77777777" w:rsidR="00FC5810" w:rsidRPr="009802F2" w:rsidRDefault="00FC5810" w:rsidP="00FC5810">
      <w:pPr>
        <w:pStyle w:val="NormalWeb"/>
        <w:numPr>
          <w:ilvl w:val="0"/>
          <w:numId w:val="1"/>
        </w:numPr>
        <w:rPr>
          <w:ins w:id="4573" w:author="Alaa Ahmed" w:date="2020-08-05T11:19:00Z"/>
        </w:rPr>
      </w:pPr>
      <w:ins w:id="4574" w:author="Alaa Ahmed" w:date="2020-08-05T11:19:00Z">
        <w:r w:rsidRPr="009802F2">
          <w:rPr>
            <w:rFonts w:ascii="CMR10" w:hAnsi="CMR10"/>
            <w:sz w:val="20"/>
            <w:szCs w:val="20"/>
          </w:rPr>
          <w:t>[5</w:t>
        </w:r>
        <w:proofErr w:type="gramStart"/>
        <w:r w:rsidRPr="009802F2">
          <w:rPr>
            <w:rFonts w:ascii="CMR10" w:hAnsi="CMR10"/>
            <w:sz w:val="20"/>
            <w:szCs w:val="20"/>
          </w:rPr>
          <w:t>]  Bertram</w:t>
        </w:r>
        <w:proofErr w:type="gramEnd"/>
        <w:r w:rsidRPr="009802F2">
          <w:rPr>
            <w:rFonts w:ascii="CMR10" w:hAnsi="CMR10"/>
            <w:sz w:val="20"/>
            <w:szCs w:val="20"/>
          </w:rPr>
          <w:t xml:space="preserve"> JE, </w:t>
        </w:r>
        <w:proofErr w:type="spellStart"/>
        <w:r w:rsidRPr="009802F2">
          <w:rPr>
            <w:rFonts w:ascii="CMR10" w:hAnsi="CMR10"/>
            <w:sz w:val="20"/>
            <w:szCs w:val="20"/>
          </w:rPr>
          <w:t>Ruina</w:t>
        </w:r>
        <w:proofErr w:type="spellEnd"/>
        <w:r w:rsidRPr="009802F2">
          <w:rPr>
            <w:rFonts w:ascii="CMR10" w:hAnsi="CMR10"/>
            <w:sz w:val="20"/>
            <w:szCs w:val="20"/>
          </w:rPr>
          <w:t xml:space="preserve"> A. Multiple walking speed–frequency relations are predicted by constrained </w:t>
        </w:r>
        <w:proofErr w:type="spellStart"/>
        <w:r w:rsidRPr="009802F2">
          <w:rPr>
            <w:rFonts w:ascii="CMR10" w:hAnsi="CMR10"/>
            <w:sz w:val="20"/>
            <w:szCs w:val="20"/>
          </w:rPr>
          <w:t>opti</w:t>
        </w:r>
        <w:proofErr w:type="spellEnd"/>
        <w:r w:rsidRPr="009802F2">
          <w:rPr>
            <w:rFonts w:ascii="CMR10" w:hAnsi="CMR10"/>
            <w:sz w:val="20"/>
            <w:szCs w:val="20"/>
          </w:rPr>
          <w:t xml:space="preserve">- </w:t>
        </w:r>
        <w:proofErr w:type="spellStart"/>
        <w:r w:rsidRPr="009802F2">
          <w:rPr>
            <w:rFonts w:ascii="CMR10" w:hAnsi="CMR10"/>
            <w:sz w:val="20"/>
            <w:szCs w:val="20"/>
          </w:rPr>
          <w:t>mization</w:t>
        </w:r>
        <w:proofErr w:type="spellEnd"/>
        <w:r w:rsidRPr="009802F2">
          <w:rPr>
            <w:rFonts w:ascii="CMR10" w:hAnsi="CMR10"/>
            <w:sz w:val="20"/>
            <w:szCs w:val="20"/>
          </w:rPr>
          <w:t xml:space="preserve">. Journal of theoretical Biology. 2001;209(4):445–453. </w:t>
        </w:r>
      </w:ins>
    </w:p>
    <w:p w14:paraId="130FCB57" w14:textId="77777777" w:rsidR="00FC5810" w:rsidRPr="009802F2" w:rsidRDefault="00FC5810" w:rsidP="00FC5810">
      <w:pPr>
        <w:pStyle w:val="NormalWeb"/>
        <w:numPr>
          <w:ilvl w:val="0"/>
          <w:numId w:val="1"/>
        </w:numPr>
        <w:rPr>
          <w:ins w:id="4575" w:author="Alaa Ahmed" w:date="2020-08-05T11:19:00Z"/>
        </w:rPr>
      </w:pPr>
      <w:ins w:id="4576" w:author="Alaa Ahmed" w:date="2020-08-05T11:19:00Z">
        <w:r w:rsidRPr="009802F2">
          <w:rPr>
            <w:rFonts w:ascii="CMR10" w:hAnsi="CMR10"/>
            <w:sz w:val="20"/>
            <w:szCs w:val="20"/>
          </w:rPr>
          <w:t>[6</w:t>
        </w:r>
        <w:proofErr w:type="gramStart"/>
        <w:r w:rsidRPr="009802F2">
          <w:rPr>
            <w:rFonts w:ascii="CMR10" w:hAnsi="CMR10"/>
            <w:sz w:val="20"/>
            <w:szCs w:val="20"/>
          </w:rPr>
          <w:t>]  </w:t>
        </w:r>
        <w:proofErr w:type="spellStart"/>
        <w:r w:rsidRPr="009802F2">
          <w:rPr>
            <w:rFonts w:ascii="CMR10" w:hAnsi="CMR10"/>
            <w:sz w:val="20"/>
            <w:szCs w:val="20"/>
          </w:rPr>
          <w:t>Seethapathi</w:t>
        </w:r>
        <w:proofErr w:type="spellEnd"/>
        <w:proofErr w:type="gramEnd"/>
        <w:r w:rsidRPr="009802F2">
          <w:rPr>
            <w:rFonts w:ascii="CMR10" w:hAnsi="CMR10"/>
            <w:sz w:val="20"/>
            <w:szCs w:val="20"/>
          </w:rPr>
          <w:t xml:space="preserve"> N, Srinivasan M. The metabolic cost of changing walking speeds is significant, implies lower optimal speeds for shorter distances, and increases daily energy estimates. Biology letters. 2015;11(9):20150486. </w:t>
        </w:r>
      </w:ins>
    </w:p>
    <w:p w14:paraId="5FF87AE1" w14:textId="77777777" w:rsidR="00FC5810" w:rsidRPr="009802F2" w:rsidRDefault="00FC5810" w:rsidP="00FC5810">
      <w:pPr>
        <w:pStyle w:val="NormalWeb"/>
        <w:numPr>
          <w:ilvl w:val="0"/>
          <w:numId w:val="1"/>
        </w:numPr>
        <w:rPr>
          <w:ins w:id="4577" w:author="Alaa Ahmed" w:date="2020-08-05T11:20:00Z"/>
          <w:rPrChange w:id="4578" w:author="Alaa Ahmed" w:date="2020-08-05T11:20:00Z">
            <w:rPr>
              <w:ins w:id="4579" w:author="Alaa Ahmed" w:date="2020-08-05T11:20:00Z"/>
              <w:rFonts w:ascii="CMR10" w:hAnsi="CMR10"/>
              <w:sz w:val="20"/>
              <w:szCs w:val="20"/>
            </w:rPr>
          </w:rPrChange>
        </w:rPr>
      </w:pPr>
      <w:ins w:id="4580" w:author="Alaa Ahmed" w:date="2020-08-05T11:19:00Z">
        <w:r w:rsidRPr="009802F2">
          <w:rPr>
            <w:rFonts w:ascii="CMR10" w:hAnsi="CMR10"/>
            <w:sz w:val="20"/>
            <w:szCs w:val="20"/>
          </w:rPr>
          <w:t>[7</w:t>
        </w:r>
        <w:proofErr w:type="gramStart"/>
        <w:r w:rsidRPr="009802F2">
          <w:rPr>
            <w:rFonts w:ascii="CMR10" w:hAnsi="CMR10"/>
            <w:sz w:val="20"/>
            <w:szCs w:val="20"/>
          </w:rPr>
          <w:t>]  Long</w:t>
        </w:r>
        <w:proofErr w:type="gramEnd"/>
        <w:r w:rsidRPr="009802F2">
          <w:rPr>
            <w:rFonts w:ascii="CMR10" w:hAnsi="CMR10"/>
            <w:sz w:val="20"/>
            <w:szCs w:val="20"/>
          </w:rPr>
          <w:t xml:space="preserve"> III LL, Srinivasan M. Walking, running, and resting under time, distance, and average speed constraints: optimality of walk–run–rest mixtures. Journal of The Royal Society Interface. 2013;10(81):20120980. </w:t>
        </w:r>
      </w:ins>
    </w:p>
    <w:p w14:paraId="2F31140C" w14:textId="77777777" w:rsidR="00FC5810" w:rsidRPr="009802F2" w:rsidRDefault="00FC5810" w:rsidP="00FC5810">
      <w:pPr>
        <w:pStyle w:val="NormalWeb"/>
        <w:numPr>
          <w:ilvl w:val="0"/>
          <w:numId w:val="2"/>
        </w:numPr>
        <w:rPr>
          <w:ins w:id="4581" w:author="Alaa Ahmed" w:date="2020-08-05T11:20:00Z"/>
        </w:rPr>
      </w:pPr>
      <w:ins w:id="4582" w:author="Alaa Ahmed" w:date="2020-08-05T11:20:00Z">
        <w:r w:rsidRPr="009802F2">
          <w:rPr>
            <w:rFonts w:ascii="CMR10" w:hAnsi="CMR10"/>
            <w:sz w:val="20"/>
            <w:szCs w:val="20"/>
          </w:rPr>
          <w:t>[8</w:t>
        </w:r>
        <w:proofErr w:type="gramStart"/>
        <w:r w:rsidRPr="009802F2">
          <w:rPr>
            <w:rFonts w:ascii="CMR10" w:hAnsi="CMR10"/>
            <w:sz w:val="20"/>
            <w:szCs w:val="20"/>
          </w:rPr>
          <w:t>]  Srinivasan</w:t>
        </w:r>
        <w:proofErr w:type="gramEnd"/>
        <w:r w:rsidRPr="009802F2">
          <w:rPr>
            <w:rFonts w:ascii="CMR10" w:hAnsi="CMR10"/>
            <w:sz w:val="20"/>
            <w:szCs w:val="20"/>
          </w:rPr>
          <w:t xml:space="preserve"> M. Optimal speeds for walking and running, and walking on a moving walkway. Chaos: An Interdisciplinary Journal of Nonlinear Science. 2009;19(2):026112. </w:t>
        </w:r>
      </w:ins>
    </w:p>
    <w:p w14:paraId="08DAEE06" w14:textId="77777777" w:rsidR="00FC5810" w:rsidRPr="009802F2" w:rsidRDefault="00FC5810" w:rsidP="00FC5810">
      <w:pPr>
        <w:pStyle w:val="NormalWeb"/>
        <w:numPr>
          <w:ilvl w:val="0"/>
          <w:numId w:val="2"/>
        </w:numPr>
        <w:rPr>
          <w:ins w:id="4583" w:author="Alaa Ahmed" w:date="2020-08-05T11:20:00Z"/>
        </w:rPr>
      </w:pPr>
      <w:ins w:id="4584" w:author="Alaa Ahmed" w:date="2020-08-05T11:20:00Z">
        <w:r w:rsidRPr="009802F2">
          <w:rPr>
            <w:rFonts w:ascii="CMR10" w:hAnsi="CMR10"/>
            <w:sz w:val="20"/>
            <w:szCs w:val="20"/>
          </w:rPr>
          <w:t>[9</w:t>
        </w:r>
        <w:proofErr w:type="gramStart"/>
        <w:r w:rsidRPr="009802F2">
          <w:rPr>
            <w:rFonts w:ascii="CMR10" w:hAnsi="CMR10"/>
            <w:sz w:val="20"/>
            <w:szCs w:val="20"/>
          </w:rPr>
          <w:t>]  Ralston</w:t>
        </w:r>
        <w:proofErr w:type="gramEnd"/>
        <w:r w:rsidRPr="009802F2">
          <w:rPr>
            <w:rFonts w:ascii="CMR10" w:hAnsi="CMR10"/>
            <w:sz w:val="20"/>
            <w:szCs w:val="20"/>
          </w:rPr>
          <w:t xml:space="preserve"> HJ. Energy-speed relation and optimal speed during level walking. </w:t>
        </w:r>
        <w:proofErr w:type="spellStart"/>
        <w:r w:rsidRPr="009802F2">
          <w:rPr>
            <w:rFonts w:ascii="CMR10" w:hAnsi="CMR10"/>
            <w:sz w:val="20"/>
            <w:szCs w:val="20"/>
          </w:rPr>
          <w:t>Internationale</w:t>
        </w:r>
        <w:proofErr w:type="spellEnd"/>
        <w:r w:rsidRPr="009802F2">
          <w:rPr>
            <w:rFonts w:ascii="CMR10" w:hAnsi="CMR10"/>
            <w:sz w:val="20"/>
            <w:szCs w:val="20"/>
          </w:rPr>
          <w:t xml:space="preserve"> </w:t>
        </w:r>
        <w:proofErr w:type="spellStart"/>
        <w:r w:rsidRPr="009802F2">
          <w:rPr>
            <w:rFonts w:ascii="CMR10" w:hAnsi="CMR10"/>
            <w:sz w:val="20"/>
            <w:szCs w:val="20"/>
          </w:rPr>
          <w:t>Zeitschrift</w:t>
        </w:r>
        <w:proofErr w:type="spellEnd"/>
        <w:r w:rsidRPr="009802F2">
          <w:rPr>
            <w:rFonts w:ascii="CMR10" w:hAnsi="CMR10"/>
            <w:sz w:val="20"/>
            <w:szCs w:val="20"/>
          </w:rPr>
          <w:t xml:space="preserve"> fu ̈r </w:t>
        </w:r>
        <w:proofErr w:type="spellStart"/>
        <w:r w:rsidRPr="009802F2">
          <w:rPr>
            <w:rFonts w:ascii="CMR10" w:hAnsi="CMR10"/>
            <w:sz w:val="20"/>
            <w:szCs w:val="20"/>
          </w:rPr>
          <w:t>Angewandte</w:t>
        </w:r>
        <w:proofErr w:type="spellEnd"/>
        <w:r w:rsidRPr="009802F2">
          <w:rPr>
            <w:rFonts w:ascii="CMR10" w:hAnsi="CMR10"/>
            <w:sz w:val="20"/>
            <w:szCs w:val="20"/>
          </w:rPr>
          <w:t xml:space="preserve"> </w:t>
        </w:r>
        <w:proofErr w:type="spellStart"/>
        <w:r w:rsidRPr="009802F2">
          <w:rPr>
            <w:rFonts w:ascii="CMR10" w:hAnsi="CMR10"/>
            <w:sz w:val="20"/>
            <w:szCs w:val="20"/>
          </w:rPr>
          <w:t>Physiologie</w:t>
        </w:r>
        <w:proofErr w:type="spellEnd"/>
        <w:r w:rsidRPr="009802F2">
          <w:rPr>
            <w:rFonts w:ascii="CMR10" w:hAnsi="CMR10"/>
            <w:sz w:val="20"/>
            <w:szCs w:val="20"/>
          </w:rPr>
          <w:t xml:space="preserve"> </w:t>
        </w:r>
        <w:proofErr w:type="spellStart"/>
        <w:r w:rsidRPr="009802F2">
          <w:rPr>
            <w:rFonts w:ascii="CMR10" w:hAnsi="CMR10"/>
            <w:sz w:val="20"/>
            <w:szCs w:val="20"/>
          </w:rPr>
          <w:t>Einschliesslich</w:t>
        </w:r>
        <w:proofErr w:type="spellEnd"/>
        <w:r w:rsidRPr="009802F2">
          <w:rPr>
            <w:rFonts w:ascii="CMR10" w:hAnsi="CMR10"/>
            <w:sz w:val="20"/>
            <w:szCs w:val="20"/>
          </w:rPr>
          <w:t xml:space="preserve"> </w:t>
        </w:r>
        <w:proofErr w:type="spellStart"/>
        <w:r w:rsidRPr="009802F2">
          <w:rPr>
            <w:rFonts w:ascii="CMR10" w:hAnsi="CMR10"/>
            <w:sz w:val="20"/>
            <w:szCs w:val="20"/>
          </w:rPr>
          <w:t>Arbeitsphysiologie</w:t>
        </w:r>
        <w:proofErr w:type="spellEnd"/>
        <w:r w:rsidRPr="009802F2">
          <w:rPr>
            <w:rFonts w:ascii="CMR10" w:hAnsi="CMR10"/>
            <w:sz w:val="20"/>
            <w:szCs w:val="20"/>
          </w:rPr>
          <w:t xml:space="preserve">. 1958;17(4):277–283. </w:t>
        </w:r>
      </w:ins>
    </w:p>
    <w:p w14:paraId="51EA119A" w14:textId="77777777" w:rsidR="00FC5810" w:rsidRPr="009802F2" w:rsidRDefault="00FC5810" w:rsidP="00FC5810">
      <w:pPr>
        <w:pStyle w:val="NormalWeb"/>
        <w:numPr>
          <w:ilvl w:val="0"/>
          <w:numId w:val="2"/>
        </w:numPr>
        <w:rPr>
          <w:ins w:id="4585" w:author="Alaa Ahmed" w:date="2020-08-05T11:20:00Z"/>
        </w:rPr>
      </w:pPr>
      <w:ins w:id="4586" w:author="Alaa Ahmed" w:date="2020-08-05T11:20:00Z">
        <w:r w:rsidRPr="009802F2">
          <w:rPr>
            <w:rFonts w:ascii="CMR10" w:hAnsi="CMR10"/>
            <w:sz w:val="20"/>
            <w:szCs w:val="20"/>
          </w:rPr>
          <w:t>[10</w:t>
        </w:r>
        <w:proofErr w:type="gramStart"/>
        <w:r w:rsidRPr="009802F2">
          <w:rPr>
            <w:rFonts w:ascii="CMR10" w:hAnsi="CMR10"/>
            <w:sz w:val="20"/>
            <w:szCs w:val="20"/>
          </w:rPr>
          <w:t>]  </w:t>
        </w:r>
        <w:proofErr w:type="spellStart"/>
        <w:r w:rsidRPr="009802F2">
          <w:rPr>
            <w:rFonts w:ascii="CMR10" w:hAnsi="CMR10"/>
            <w:sz w:val="20"/>
            <w:szCs w:val="20"/>
          </w:rPr>
          <w:t>Agiovlasitis</w:t>
        </w:r>
        <w:proofErr w:type="spellEnd"/>
        <w:proofErr w:type="gramEnd"/>
        <w:r w:rsidRPr="009802F2">
          <w:rPr>
            <w:rFonts w:ascii="CMR10" w:hAnsi="CMR10"/>
            <w:sz w:val="20"/>
            <w:szCs w:val="20"/>
          </w:rPr>
          <w:t xml:space="preserve"> S, </w:t>
        </w:r>
        <w:proofErr w:type="spellStart"/>
        <w:r w:rsidRPr="009802F2">
          <w:rPr>
            <w:rFonts w:ascii="CMR10" w:hAnsi="CMR10"/>
            <w:sz w:val="20"/>
            <w:szCs w:val="20"/>
          </w:rPr>
          <w:t>Motl</w:t>
        </w:r>
        <w:proofErr w:type="spellEnd"/>
        <w:r w:rsidRPr="009802F2">
          <w:rPr>
            <w:rFonts w:ascii="CMR10" w:hAnsi="CMR10"/>
            <w:sz w:val="20"/>
            <w:szCs w:val="20"/>
          </w:rPr>
          <w:t xml:space="preserve"> RW, Ranadive SM, Fahs CA, Yan H, Echols GH, et al. Energetic optimization during over-ground walking in people with and without Down syndrome. Gait &amp; posture. 2011;33(4):630–634. </w:t>
        </w:r>
      </w:ins>
    </w:p>
    <w:p w14:paraId="68ACFB09" w14:textId="2DEC4DB5" w:rsidR="00DE041A" w:rsidRDefault="00DE041A" w:rsidP="00E92B65"/>
    <w:p w14:paraId="3C0E3D68" w14:textId="1B541B72" w:rsidR="00FC5810" w:rsidRPr="009802F2" w:rsidRDefault="00E92B65">
      <w:pPr>
        <w:pStyle w:val="Heading1"/>
        <w:rPr>
          <w:ins w:id="4587" w:author="Garrick W Bruening" w:date="2020-09-28T15:57:00Z"/>
        </w:rPr>
        <w:pPrChange w:id="4588" w:author="Garrick W Bruening" w:date="2020-09-28T15:57:00Z">
          <w:pPr/>
        </w:pPrChange>
      </w:pPr>
      <w:r>
        <w:lastRenderedPageBreak/>
        <w:t>Supplemental</w:t>
      </w:r>
    </w:p>
    <w:p w14:paraId="282A8413" w14:textId="77777777" w:rsidR="002437B8" w:rsidRPr="009802F2" w:rsidRDefault="002437B8" w:rsidP="00E92B65">
      <w:pPr>
        <w:pStyle w:val="Heading2"/>
        <w:rPr>
          <w:ins w:id="4589" w:author="Garrick W Bruening" w:date="2020-09-28T15:57:00Z"/>
        </w:rPr>
      </w:pPr>
      <w:ins w:id="4590" w:author="Garrick W Bruening" w:date="2020-09-28T15:57:00Z">
        <w:r w:rsidRPr="009802F2">
          <w:t>Alternative models</w:t>
        </w:r>
      </w:ins>
    </w:p>
    <w:p w14:paraId="02198ED4" w14:textId="77777777" w:rsidR="002437B8" w:rsidRPr="009802F2" w:rsidRDefault="002437B8" w:rsidP="002437B8">
      <w:pPr>
        <w:rPr>
          <w:ins w:id="4591" w:author="Garrick W Bruening" w:date="2020-09-28T15:57:00Z"/>
        </w:rPr>
      </w:pPr>
      <w:ins w:id="4592" w:author="Garrick W Bruening" w:date="2020-09-28T15:57:00Z">
        <w:r w:rsidRPr="009802F2">
          <w:rPr>
            <w:b/>
            <w:bCs/>
          </w:rPr>
          <w:t>Metabolic cost:</w:t>
        </w:r>
        <w:r w:rsidRPr="009802F2">
          <w:t xml:space="preserve"> A popular hypothesis in locomotion research is that humans and other animals choose the speed that minimizes the gross metabolic cost to move a fixed distance. We can test that hypothesis using the present data set. In this case, utility is solely comprised of a cost which accordingly needs to be minimized. We can represent this utility as the negative of </w:t>
        </w:r>
      </w:ins>
      <w:ins w:id="4593" w:author="Garrick W Bruening" w:date="2020-09-28T15:57:00Z">
        <w:r w:rsidRPr="009802F2">
          <w:rPr>
            <w:noProof/>
            <w:position w:val="-12"/>
          </w:rPr>
          <w:object w:dxaOrig="320" w:dyaOrig="380" w14:anchorId="305CADA3">
            <v:shape id="_x0000_i1268" type="#_x0000_t75" style="width:14.25pt;height:21.75pt" o:ole="">
              <v:imagedata r:id="rId79" o:title=""/>
            </v:shape>
            <o:OLEObject Type="Embed" ProgID="Equation.DSMT4" ShapeID="_x0000_i1268" DrawAspect="Content" ObjectID="_1663576659" r:id="rId112"/>
          </w:object>
        </w:r>
      </w:ins>
      <w:ins w:id="4594" w:author="Garrick W Bruening" w:date="2020-09-28T15:57:00Z">
        <w:r w:rsidRPr="009802F2">
          <w:t>, the cost to reach 10 cm with a given mass at a given duration:</w:t>
        </w:r>
      </w:ins>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2437B8" w:rsidRPr="009802F2" w14:paraId="77AF0E01" w14:textId="77777777" w:rsidTr="00725223">
        <w:trPr>
          <w:ins w:id="4595" w:author="Garrick W Bruening" w:date="2020-09-28T15:57:00Z"/>
        </w:trPr>
        <w:tc>
          <w:tcPr>
            <w:tcW w:w="500" w:type="pct"/>
          </w:tcPr>
          <w:p w14:paraId="298917F9" w14:textId="77777777" w:rsidR="002437B8" w:rsidRPr="009802F2" w:rsidRDefault="002437B8" w:rsidP="00725223">
            <w:pPr>
              <w:rPr>
                <w:ins w:id="4596" w:author="Garrick W Bruening" w:date="2020-09-28T15:57:00Z"/>
              </w:rPr>
            </w:pPr>
          </w:p>
        </w:tc>
        <w:tc>
          <w:tcPr>
            <w:tcW w:w="4000" w:type="pct"/>
            <w:vAlign w:val="center"/>
          </w:tcPr>
          <w:p w14:paraId="0B696917" w14:textId="77777777" w:rsidR="002437B8" w:rsidRPr="009802F2" w:rsidRDefault="002E6FCC" w:rsidP="00725223">
            <w:pPr>
              <w:jc w:val="center"/>
              <w:rPr>
                <w:ins w:id="4597" w:author="Garrick W Bruening" w:date="2020-09-28T15:57:00Z"/>
              </w:rPr>
            </w:pPr>
            <m:oMathPara>
              <m:oMath>
                <m:sSub>
                  <m:sSubPr>
                    <m:ctrlPr>
                      <w:ins w:id="4598" w:author="Garrick W Bruening" w:date="2020-09-28T15:57:00Z">
                        <w:rPr>
                          <w:rFonts w:ascii="Cambria Math" w:hAnsi="Cambria Math" w:cstheme="minorHAnsi"/>
                          <w:noProof/>
                        </w:rPr>
                      </w:ins>
                    </m:ctrlPr>
                  </m:sSubPr>
                  <m:e>
                    <m:r>
                      <w:ins w:id="4599" w:author="Garrick W Bruening" w:date="2020-09-28T15:57:00Z">
                        <m:rPr>
                          <m:nor/>
                        </m:rPr>
                        <w:rPr>
                          <w:rFonts w:cstheme="minorHAnsi"/>
                          <w:noProof/>
                        </w:rPr>
                        <m:t>J</m:t>
                      </w:ins>
                    </m:r>
                  </m:e>
                  <m:sub>
                    <m:r>
                      <w:ins w:id="4600" w:author="Garrick W Bruening" w:date="2020-09-28T15:57:00Z">
                        <m:rPr>
                          <m:nor/>
                        </m:rPr>
                        <w:rPr>
                          <w:rFonts w:ascii="Cambria Math" w:cstheme="minorHAnsi"/>
                          <w:noProof/>
                        </w:rPr>
                        <m:t>g</m:t>
                      </w:ins>
                    </m:r>
                    <m:r>
                      <w:ins w:id="4601" w:author="Garrick W Bruening" w:date="2020-09-28T15:57:00Z">
                        <m:rPr>
                          <m:nor/>
                        </m:rPr>
                        <w:rPr>
                          <w:rFonts w:cstheme="minorHAnsi"/>
                          <w:noProof/>
                        </w:rPr>
                        <m:t>rossOnly</m:t>
                      </w:ins>
                    </m:r>
                  </m:sub>
                </m:sSub>
                <m:r>
                  <w:ins w:id="4602" w:author="Garrick W Bruening" w:date="2020-09-28T15:57:00Z">
                    <m:rPr>
                      <m:nor/>
                    </m:rPr>
                    <w:rPr>
                      <w:rFonts w:cstheme="minorHAnsi"/>
                      <w:noProof/>
                    </w:rPr>
                    <m:t>=-a</m:t>
                  </w:ins>
                </m:r>
                <m:sSub>
                  <m:sSubPr>
                    <m:ctrlPr>
                      <w:ins w:id="4603" w:author="Garrick W Bruening" w:date="2020-09-28T15:57:00Z">
                        <w:rPr>
                          <w:rFonts w:ascii="Cambria Math" w:hAnsi="Cambria Math" w:cstheme="minorHAnsi"/>
                          <w:noProof/>
                        </w:rPr>
                      </w:ins>
                    </m:ctrlPr>
                  </m:sSubPr>
                  <m:e>
                    <m:r>
                      <w:ins w:id="4604" w:author="Garrick W Bruening" w:date="2020-09-28T15:57:00Z">
                        <m:rPr>
                          <m:nor/>
                        </m:rPr>
                        <w:rPr>
                          <w:rFonts w:cstheme="minorHAnsi"/>
                          <w:noProof/>
                        </w:rPr>
                        <m:t>t</m:t>
                      </w:ins>
                    </m:r>
                  </m:e>
                  <m:sub>
                    <m:r>
                      <w:ins w:id="4605" w:author="Garrick W Bruening" w:date="2020-09-28T15:57:00Z">
                        <m:rPr>
                          <m:nor/>
                        </m:rPr>
                        <w:rPr>
                          <w:rFonts w:cstheme="minorHAnsi"/>
                          <w:noProof/>
                        </w:rPr>
                        <m:t>m</m:t>
                      </w:ins>
                    </m:r>
                  </m:sub>
                </m:sSub>
                <m:r>
                  <w:ins w:id="4606" w:author="Garrick W Bruening" w:date="2020-09-28T15:57:00Z">
                    <m:rPr>
                      <m:nor/>
                    </m:rPr>
                    <w:rPr>
                      <w:rFonts w:cstheme="minorHAnsi"/>
                      <w:noProof/>
                    </w:rPr>
                    <m:t>-</m:t>
                  </w:ins>
                </m:r>
                <m:f>
                  <m:fPr>
                    <m:ctrlPr>
                      <w:ins w:id="4607" w:author="Garrick W Bruening" w:date="2020-09-28T15:57:00Z">
                        <w:rPr>
                          <w:rFonts w:ascii="Cambria Math" w:hAnsi="Cambria Math" w:cstheme="minorHAnsi"/>
                          <w:noProof/>
                        </w:rPr>
                      </w:ins>
                    </m:ctrlPr>
                  </m:fPr>
                  <m:num>
                    <m:r>
                      <w:ins w:id="4608" w:author="Garrick W Bruening" w:date="2020-09-28T15:57:00Z">
                        <m:rPr>
                          <m:nor/>
                        </m:rPr>
                        <w:rPr>
                          <w:rFonts w:cstheme="minorHAnsi"/>
                          <w:noProof/>
                        </w:rPr>
                        <m:t>b</m:t>
                      </w:ins>
                    </m:r>
                    <m:sSup>
                      <m:sSupPr>
                        <m:ctrlPr>
                          <w:ins w:id="4609" w:author="Garrick W Bruening" w:date="2020-09-28T15:57:00Z">
                            <w:rPr>
                              <w:rFonts w:ascii="Cambria Math" w:hAnsi="Cambria Math" w:cstheme="minorHAnsi"/>
                              <w:noProof/>
                            </w:rPr>
                          </w:ins>
                        </m:ctrlPr>
                      </m:sSupPr>
                      <m:e>
                        <m:r>
                          <w:ins w:id="4610" w:author="Garrick W Bruening" w:date="2020-09-28T15:57:00Z">
                            <m:rPr>
                              <m:nor/>
                            </m:rPr>
                            <w:rPr>
                              <w:rFonts w:cstheme="minorHAnsi"/>
                              <w:noProof/>
                            </w:rPr>
                            <m:t>m</m:t>
                          </w:ins>
                        </m:r>
                      </m:e>
                      <m:sup>
                        <m:r>
                          <w:ins w:id="4611" w:author="Garrick W Bruening" w:date="2020-09-28T15:57:00Z">
                            <m:rPr>
                              <m:nor/>
                            </m:rPr>
                            <w:rPr>
                              <w:rFonts w:cstheme="minorHAnsi"/>
                              <w:noProof/>
                            </w:rPr>
                            <m:t>i</m:t>
                          </w:ins>
                        </m:r>
                      </m:sup>
                    </m:sSup>
                  </m:num>
                  <m:den>
                    <m:sSubSup>
                      <m:sSubSupPr>
                        <m:ctrlPr>
                          <w:ins w:id="4612" w:author="Garrick W Bruening" w:date="2020-09-28T15:57:00Z">
                            <w:rPr>
                              <w:rFonts w:ascii="Cambria Math" w:hAnsi="Cambria Math" w:cstheme="minorHAnsi"/>
                              <w:noProof/>
                            </w:rPr>
                          </w:ins>
                        </m:ctrlPr>
                      </m:sSubSupPr>
                      <m:e>
                        <m:r>
                          <w:ins w:id="4613" w:author="Garrick W Bruening" w:date="2020-09-28T15:57:00Z">
                            <m:rPr>
                              <m:nor/>
                            </m:rPr>
                            <w:rPr>
                              <w:rFonts w:cstheme="minorHAnsi"/>
                              <w:noProof/>
                            </w:rPr>
                            <m:t>t</m:t>
                          </w:ins>
                        </m:r>
                      </m:e>
                      <m:sub>
                        <m:r>
                          <w:ins w:id="4614" w:author="Garrick W Bruening" w:date="2020-09-28T15:57:00Z">
                            <m:rPr>
                              <m:nor/>
                            </m:rPr>
                            <w:rPr>
                              <w:rFonts w:cstheme="minorHAnsi"/>
                              <w:noProof/>
                            </w:rPr>
                            <m:t>m</m:t>
                          </w:ins>
                        </m:r>
                      </m:sub>
                      <m:sup>
                        <m:r>
                          <w:ins w:id="4615" w:author="Garrick W Bruening" w:date="2020-09-28T15:57:00Z">
                            <m:rPr>
                              <m:nor/>
                            </m:rPr>
                            <w:rPr>
                              <w:rFonts w:cstheme="minorHAnsi"/>
                              <w:noProof/>
                            </w:rPr>
                            <m:t>j-1</m:t>
                          </w:ins>
                        </m:r>
                      </m:sup>
                    </m:sSubSup>
                  </m:den>
                </m:f>
              </m:oMath>
            </m:oMathPara>
          </w:p>
        </w:tc>
        <w:tc>
          <w:tcPr>
            <w:tcW w:w="500" w:type="pct"/>
            <w:vAlign w:val="center"/>
          </w:tcPr>
          <w:p w14:paraId="65F15DF9" w14:textId="4CB1BCED" w:rsidR="002437B8" w:rsidRPr="009802F2" w:rsidRDefault="002437B8" w:rsidP="00725223">
            <w:pPr>
              <w:pStyle w:val="Caption"/>
              <w:keepNext/>
              <w:jc w:val="right"/>
              <w:rPr>
                <w:ins w:id="4616" w:author="Garrick W Bruening" w:date="2020-09-28T15:57:00Z"/>
                <w:i w:val="0"/>
                <w:iCs w:val="0"/>
                <w:sz w:val="22"/>
                <w:szCs w:val="22"/>
              </w:rPr>
            </w:pPr>
            <w:ins w:id="4617" w:author="Garrick W Bruening" w:date="2020-09-28T15:57:00Z">
              <w:r w:rsidRPr="009802F2">
                <w:rPr>
                  <w:i w:val="0"/>
                  <w:iCs w:val="0"/>
                  <w:color w:val="auto"/>
                  <w:sz w:val="22"/>
                  <w:szCs w:val="22"/>
                </w:rPr>
                <w:t>(</w:t>
              </w:r>
              <w:r w:rsidRPr="009802F2">
                <w:rPr>
                  <w:i w:val="0"/>
                  <w:iCs w:val="0"/>
                  <w:color w:val="auto"/>
                  <w:sz w:val="22"/>
                  <w:szCs w:val="22"/>
                </w:rPr>
                <w:fldChar w:fldCharType="begin"/>
              </w:r>
              <w:r w:rsidRPr="009802F2">
                <w:rPr>
                  <w:i w:val="0"/>
                  <w:iCs w:val="0"/>
                  <w:color w:val="auto"/>
                  <w:sz w:val="22"/>
                  <w:szCs w:val="22"/>
                </w:rPr>
                <w:instrText xml:space="preserve"> SEQ Equation \* ARABIC </w:instrText>
              </w:r>
              <w:r w:rsidRPr="009802F2">
                <w:rPr>
                  <w:i w:val="0"/>
                  <w:iCs w:val="0"/>
                  <w:color w:val="auto"/>
                  <w:sz w:val="22"/>
                  <w:szCs w:val="22"/>
                </w:rPr>
                <w:fldChar w:fldCharType="separate"/>
              </w:r>
            </w:ins>
            <w:r w:rsidR="005B369E" w:rsidRPr="009802F2">
              <w:rPr>
                <w:i w:val="0"/>
                <w:iCs w:val="0"/>
                <w:noProof/>
                <w:color w:val="auto"/>
                <w:sz w:val="22"/>
                <w:szCs w:val="22"/>
              </w:rPr>
              <w:t>20</w:t>
            </w:r>
            <w:ins w:id="4618" w:author="Garrick W Bruening" w:date="2020-09-28T15:57:00Z">
              <w:r w:rsidRPr="009802F2">
                <w:rPr>
                  <w:i w:val="0"/>
                  <w:iCs w:val="0"/>
                  <w:color w:val="auto"/>
                  <w:sz w:val="22"/>
                  <w:szCs w:val="22"/>
                </w:rPr>
                <w:fldChar w:fldCharType="end"/>
              </w:r>
              <w:r w:rsidRPr="009802F2">
                <w:rPr>
                  <w:i w:val="0"/>
                  <w:iCs w:val="0"/>
                  <w:color w:val="auto"/>
                  <w:sz w:val="22"/>
                  <w:szCs w:val="22"/>
                </w:rPr>
                <w:t>)</w:t>
              </w:r>
            </w:ins>
          </w:p>
        </w:tc>
      </w:tr>
    </w:tbl>
    <w:p w14:paraId="11B93E24" w14:textId="77777777" w:rsidR="002437B8" w:rsidRPr="009802F2" w:rsidRDefault="002437B8" w:rsidP="002437B8">
      <w:pPr>
        <w:pStyle w:val="MTDisplayEquation"/>
        <w:rPr>
          <w:ins w:id="4619" w:author="Garrick W Bruening" w:date="2020-09-28T15:57:00Z"/>
        </w:rPr>
      </w:pPr>
      <w:ins w:id="4620" w:author="Garrick W Bruening" w:date="2020-09-28T15:57:00Z">
        <w:r w:rsidRPr="009802F2">
          <w:t xml:space="preserve"> </w:t>
        </w:r>
      </w:ins>
    </w:p>
    <w:p w14:paraId="0A91B5A3" w14:textId="77777777" w:rsidR="002437B8" w:rsidRPr="009802F2" w:rsidRDefault="002437B8" w:rsidP="002437B8">
      <w:pPr>
        <w:rPr>
          <w:ins w:id="4621" w:author="Garrick W Bruening" w:date="2020-09-28T15:57:00Z"/>
        </w:rPr>
      </w:pPr>
      <w:ins w:id="4622" w:author="Garrick W Bruening" w:date="2020-09-28T15:57:00Z">
        <w:r w:rsidRPr="009802F2">
          <w:t xml:space="preserve"> As shown earlier in Figure XX, the cost of reaching exhibits a U-shaped curve, initially decreasing with slower movements, but then increasing (Figure XX). The minimum of the curve indicates the optimal speed predicted by a utility that is solely dependent on the gross metabolic cost of reach; in this utility formulation there are no free parameters to fit to the preferred duration data. </w:t>
        </w:r>
      </w:ins>
    </w:p>
    <w:p w14:paraId="12F1D76E" w14:textId="6E80F0CD" w:rsidR="002437B8" w:rsidRPr="009802F2" w:rsidRDefault="002437B8" w:rsidP="002437B8">
      <w:pPr>
        <w:rPr>
          <w:ins w:id="4623" w:author="Garrick" w:date="2020-10-02T15:15:00Z"/>
        </w:rPr>
      </w:pPr>
      <w:ins w:id="4624" w:author="Garrick W Bruening" w:date="2020-09-28T15:57:00Z">
        <w:r w:rsidRPr="009802F2">
          <w:t>We find that minimizing gross metabolic cost alone (i.e., maximizing</w:t>
        </w:r>
      </w:ins>
      <w:r w:rsidR="009446F6">
        <w:t xml:space="preserve">, </w:t>
      </w:r>
      <m:oMath>
        <m:sSub>
          <m:sSubPr>
            <m:ctrlPr>
              <w:ins w:id="4625" w:author="Garrick W Bruening" w:date="2020-09-28T15:57:00Z">
                <w:rPr>
                  <w:rFonts w:ascii="Cambria Math" w:hAnsi="Cambria Math" w:cstheme="minorHAnsi"/>
                  <w:noProof/>
                </w:rPr>
              </w:ins>
            </m:ctrlPr>
          </m:sSubPr>
          <m:e>
            <m:r>
              <w:ins w:id="4626" w:author="Garrick W Bruening" w:date="2020-09-28T15:57:00Z">
                <m:rPr>
                  <m:nor/>
                </m:rPr>
                <w:rPr>
                  <w:rFonts w:cstheme="minorHAnsi"/>
                  <w:noProof/>
                </w:rPr>
                <m:t>J</m:t>
              </w:ins>
            </m:r>
          </m:e>
          <m:sub>
            <m:r>
              <w:ins w:id="4627" w:author="Garrick W Bruening" w:date="2020-09-28T15:57:00Z">
                <m:rPr>
                  <m:nor/>
                </m:rPr>
                <w:rPr>
                  <w:rFonts w:ascii="Cambria Math" w:cstheme="minorHAnsi"/>
                  <w:noProof/>
                </w:rPr>
                <m:t>g</m:t>
              </w:ins>
            </m:r>
            <m:r>
              <w:ins w:id="4628" w:author="Garrick W Bruening" w:date="2020-09-28T15:57:00Z">
                <m:rPr>
                  <m:nor/>
                </m:rPr>
                <w:rPr>
                  <w:rFonts w:cstheme="minorHAnsi"/>
                  <w:noProof/>
                </w:rPr>
                <m:t>rossOnly</m:t>
              </w:ins>
            </m:r>
          </m:sub>
        </m:sSub>
      </m:oMath>
      <w:ins w:id="4629" w:author="Garrick W Bruening" w:date="2020-09-28T15:57:00Z">
        <w:r w:rsidRPr="009802F2">
          <w:t xml:space="preserve">)  underestimates preferred movement durations, predicting significantly faster speeds than </w:t>
        </w:r>
        <w:r w:rsidRPr="00ED23EB">
          <w:t>observed (SSE = 6.27e</w:t>
        </w:r>
        <w:r w:rsidRPr="00ED23EB">
          <w:rPr>
            <w:vertAlign w:val="superscript"/>
          </w:rPr>
          <w:t xml:space="preserve">-2 </w:t>
        </w:r>
        <w:r w:rsidRPr="00ED23EB">
          <w:t xml:space="preserve">(2a) , 1.33e </w:t>
        </w:r>
        <w:r w:rsidRPr="00ED23EB">
          <w:rPr>
            <w:vertAlign w:val="superscript"/>
          </w:rPr>
          <w:t>-1</w:t>
        </w:r>
        <w:r w:rsidRPr="00ED23EB">
          <w:t xml:space="preserve"> (2b),  1.</w:t>
        </w:r>
      </w:ins>
      <w:r w:rsidR="008D343C" w:rsidRPr="00ED23EB">
        <w:t>97</w:t>
      </w:r>
      <w:ins w:id="4630" w:author="Garrick W Bruening" w:date="2020-09-28T15:57:00Z">
        <w:r w:rsidRPr="00ED23EB">
          <w:t>5e</w:t>
        </w:r>
        <w:r w:rsidRPr="00ED23EB">
          <w:rPr>
            <w:vertAlign w:val="superscript"/>
          </w:rPr>
          <w:t xml:space="preserve">-3 </w:t>
        </w:r>
        <w:r w:rsidRPr="00ED23EB">
          <w:t>(2c)), and is also unable to explain differences in movement duration with target size across experiments. However, when looking at the changes in movement duration with added mass normalized to reaching with no added mass, minimizing gross metabolic cost alone does an excellent job (SSE =  1.</w:t>
        </w:r>
      </w:ins>
      <w:r w:rsidR="000B4AEE" w:rsidRPr="00ED23EB">
        <w:t>91</w:t>
      </w:r>
      <w:ins w:id="4631" w:author="Garrick W Bruening" w:date="2020-09-28T15:57:00Z">
        <w:r w:rsidRPr="00ED23EB">
          <w:t>e</w:t>
        </w:r>
        <w:r w:rsidRPr="00ED23EB">
          <w:rPr>
            <w:vertAlign w:val="superscript"/>
          </w:rPr>
          <w:t>-3</w:t>
        </w:r>
        <w:r w:rsidRPr="00ED23EB">
          <w:t xml:space="preserve"> (2a) , </w:t>
        </w:r>
      </w:ins>
      <w:r w:rsidR="000B4AEE" w:rsidRPr="00ED23EB">
        <w:t>8.60</w:t>
      </w:r>
      <w:ins w:id="4632" w:author="Garrick W Bruening" w:date="2020-09-28T15:57:00Z">
        <w:r w:rsidRPr="00ED23EB">
          <w:t>e</w:t>
        </w:r>
        <w:r w:rsidRPr="00ED23EB">
          <w:rPr>
            <w:vertAlign w:val="superscript"/>
          </w:rPr>
          <w:t>-4</w:t>
        </w:r>
        <w:r w:rsidRPr="00ED23EB">
          <w:t xml:space="preserve"> (2b), 1.</w:t>
        </w:r>
      </w:ins>
      <w:r w:rsidR="0004237D" w:rsidRPr="00ED23EB">
        <w:t>83</w:t>
      </w:r>
      <w:ins w:id="4633" w:author="Garrick W Bruening" w:date="2020-09-28T15:57:00Z">
        <w:r w:rsidRPr="00ED23EB">
          <w:t>e</w:t>
        </w:r>
        <w:r w:rsidRPr="00ED23EB">
          <w:rPr>
            <w:vertAlign w:val="superscript"/>
          </w:rPr>
          <w:t>-2</w:t>
        </w:r>
        <w:r w:rsidRPr="00ED23EB">
          <w:t xml:space="preserve"> (2c) ). Indeed, it performs </w:t>
        </w:r>
      </w:ins>
      <w:r w:rsidR="008D343C" w:rsidRPr="00ED23EB">
        <w:t>like</w:t>
      </w:r>
      <w:ins w:id="4634" w:author="Garrick W Bruening" w:date="2020-09-28T15:57:00Z">
        <w:r w:rsidRPr="00ED23EB">
          <w:t xml:space="preserve"> a </w:t>
        </w:r>
      </w:ins>
      <w:r w:rsidR="009446F6" w:rsidRPr="00ED23EB">
        <w:t>utility-based</w:t>
      </w:r>
      <w:ins w:id="4635" w:author="Garrick W Bruening" w:date="2020-09-28T15:57:00Z">
        <w:r w:rsidRPr="00ED23EB">
          <w:t xml:space="preserve"> capture rate where effort is represented as metabolic cost (SSE = 1.</w:t>
        </w:r>
      </w:ins>
      <w:r w:rsidR="000B4AEE" w:rsidRPr="00ED23EB">
        <w:t>30</w:t>
      </w:r>
      <w:ins w:id="4636" w:author="Garrick W Bruening" w:date="2020-09-28T15:57:00Z">
        <w:r w:rsidRPr="00ED23EB">
          <w:t>e</w:t>
        </w:r>
        <w:r w:rsidRPr="00ED23EB">
          <w:rPr>
            <w:vertAlign w:val="superscript"/>
          </w:rPr>
          <w:t>-</w:t>
        </w:r>
      </w:ins>
      <w:r w:rsidR="000B4AEE" w:rsidRPr="00ED23EB">
        <w:rPr>
          <w:vertAlign w:val="superscript"/>
        </w:rPr>
        <w:t>3</w:t>
      </w:r>
      <w:ins w:id="4637" w:author="Garrick W Bruening" w:date="2020-09-28T15:57:00Z">
        <w:r w:rsidRPr="00ED23EB">
          <w:t xml:space="preserve"> (2a), </w:t>
        </w:r>
      </w:ins>
      <w:r w:rsidR="00ED23EB" w:rsidRPr="00ED23EB">
        <w:t>4.29</w:t>
      </w:r>
      <w:ins w:id="4638" w:author="Garrick W Bruening" w:date="2020-09-28T15:57:00Z">
        <w:r w:rsidRPr="00ED23EB">
          <w:t>e</w:t>
        </w:r>
        <w:r w:rsidRPr="00ED23EB">
          <w:rPr>
            <w:vertAlign w:val="superscript"/>
          </w:rPr>
          <w:t>-4</w:t>
        </w:r>
        <w:r w:rsidRPr="00ED23EB">
          <w:t xml:space="preserve"> (2b), 1.</w:t>
        </w:r>
      </w:ins>
      <w:r w:rsidR="00ED23EB" w:rsidRPr="00ED23EB">
        <w:t>60</w:t>
      </w:r>
      <w:ins w:id="4639" w:author="Garrick W Bruening" w:date="2020-09-28T15:57:00Z">
        <w:r w:rsidRPr="00ED23EB">
          <w:t>e</w:t>
        </w:r>
        <w:r w:rsidRPr="00ED23EB">
          <w:rPr>
            <w:vertAlign w:val="superscript"/>
          </w:rPr>
          <w:t>-2</w:t>
        </w:r>
        <w:r w:rsidRPr="00ED23EB">
          <w:t xml:space="preserve"> (2c)). Thus</w:t>
        </w:r>
        <w:r w:rsidRPr="009802F2">
          <w:t>, while minimizing gross metabolic cost alone does not predict absolute movement durations, it can explain changes in preferred movement speed with added mass.</w:t>
        </w:r>
        <w:r w:rsidRPr="009802F2" w:rsidDel="008F218D">
          <w:t xml:space="preserve"> </w:t>
        </w:r>
      </w:ins>
    </w:p>
    <w:p w14:paraId="2865F698" w14:textId="5E048103" w:rsidR="00FC41E7" w:rsidRPr="009802F2" w:rsidRDefault="00FC41E7" w:rsidP="002437B8">
      <w:pPr>
        <w:rPr>
          <w:ins w:id="4640" w:author="Garrick" w:date="2020-10-02T15:15:00Z"/>
        </w:rPr>
      </w:pPr>
      <w:ins w:id="4641" w:author="Garrick" w:date="2020-10-02T15:15:00Z">
        <w:r w:rsidRPr="009802F2">
          <w:rPr>
            <w:b/>
            <w:bCs/>
          </w:rPr>
          <w:t>Net Metabolic cost:</w:t>
        </w:r>
      </w:ins>
    </w:p>
    <w:p w14:paraId="5013DF1F" w14:textId="713E6491" w:rsidR="00FC41E7" w:rsidRPr="009802F2" w:rsidRDefault="00FC41E7" w:rsidP="00FC41E7">
      <w:pPr>
        <w:rPr>
          <w:ins w:id="4642" w:author="Garrick" w:date="2020-10-02T15:15:00Z"/>
        </w:rPr>
      </w:pPr>
      <w:ins w:id="4643" w:author="Garrick" w:date="2020-10-02T15:15:00Z">
        <w:r w:rsidRPr="009802F2">
          <w:t>One can also consider the cost of reaching alone (no base metabolic rate), referred to as the net metabolic cost, as opposed to the gross metabolic cost reported above. Net metabolic rate is calculated as the gross metabolic rate</w:t>
        </w:r>
      </w:ins>
      <m:oMath>
        <m:r>
          <w:ins w:id="4644" w:author="Garrick" w:date="2020-10-02T15:15:00Z">
            <m:rPr>
              <m:sty m:val="p"/>
            </m:rPr>
            <w:rPr>
              <w:rFonts w:ascii="Cambria Math" w:hAnsi="Cambria Math"/>
            </w:rPr>
            <m:t>,</m:t>
          </w:ins>
        </m:r>
      </m:oMath>
      <w:ins w:id="4645" w:author="Garrick" w:date="2020-10-02T15:15:00Z">
        <w:r w:rsidRPr="009802F2">
          <w:rPr>
            <w:noProof/>
          </w:rPr>
          <w:t xml:space="preserve"> </w:t>
        </w:r>
      </w:ins>
      <m:oMath>
        <m:sSub>
          <m:sSubPr>
            <m:ctrlPr>
              <w:ins w:id="4646" w:author="Garrick" w:date="2020-10-02T15:15:00Z">
                <w:rPr>
                  <w:rFonts w:ascii="Cambria Math" w:hAnsi="Cambria Math" w:cstheme="minorHAnsi"/>
                </w:rPr>
              </w:ins>
            </m:ctrlPr>
          </m:sSubPr>
          <m:e>
            <m:acc>
              <m:accPr>
                <m:chr m:val="̇"/>
                <m:ctrlPr>
                  <w:ins w:id="4647" w:author="Garrick" w:date="2020-10-02T15:15:00Z">
                    <w:rPr>
                      <w:rFonts w:ascii="Cambria Math" w:hAnsi="Cambria Math" w:cstheme="minorHAnsi"/>
                    </w:rPr>
                  </w:ins>
                </m:ctrlPr>
              </m:accPr>
              <m:e>
                <m:r>
                  <w:ins w:id="4648" w:author="Garrick" w:date="2020-10-02T15:15:00Z">
                    <m:rPr>
                      <m:nor/>
                    </m:rPr>
                    <w:rPr>
                      <w:rFonts w:cstheme="minorHAnsi"/>
                    </w:rPr>
                    <m:t>e</m:t>
                  </w:ins>
                </m:r>
              </m:e>
            </m:acc>
          </m:e>
          <m:sub>
            <m:r>
              <w:ins w:id="4649" w:author="Garrick" w:date="2020-10-02T15:15:00Z">
                <m:rPr>
                  <m:nor/>
                </m:rPr>
                <w:rPr>
                  <w:rFonts w:cstheme="minorHAnsi"/>
                </w:rPr>
                <m:t>m</m:t>
              </w:ins>
            </m:r>
          </m:sub>
        </m:sSub>
      </m:oMath>
      <w:ins w:id="4650" w:author="Garrick" w:date="2020-10-02T15:15:00Z">
        <w:r w:rsidRPr="009802F2">
          <w:t xml:space="preserve">, minus the resting metabolic rate: </w:t>
        </w:r>
      </w:ins>
      <m:oMath>
        <m:sSub>
          <m:sSubPr>
            <m:ctrlPr>
              <w:ins w:id="4651" w:author="Garrick" w:date="2020-10-02T15:15:00Z">
                <w:rPr>
                  <w:rFonts w:ascii="Cambria Math" w:hAnsi="Cambria Math" w:cstheme="minorHAnsi"/>
                </w:rPr>
              </w:ins>
            </m:ctrlPr>
          </m:sSubPr>
          <m:e>
            <m:acc>
              <m:accPr>
                <m:chr m:val="̇"/>
                <m:ctrlPr>
                  <w:ins w:id="4652" w:author="Garrick" w:date="2020-10-02T15:15:00Z">
                    <w:rPr>
                      <w:rFonts w:ascii="Cambria Math" w:hAnsi="Cambria Math" w:cstheme="minorHAnsi"/>
                    </w:rPr>
                  </w:ins>
                </m:ctrlPr>
              </m:accPr>
              <m:e>
                <m:r>
                  <w:ins w:id="4653" w:author="Garrick" w:date="2020-10-02T15:15:00Z">
                    <m:rPr>
                      <m:nor/>
                    </m:rPr>
                    <w:rPr>
                      <w:rFonts w:cstheme="minorHAnsi"/>
                    </w:rPr>
                    <m:t>e</m:t>
                  </w:ins>
                </m:r>
              </m:e>
            </m:acc>
          </m:e>
          <m:sub>
            <m:r>
              <w:ins w:id="4654" w:author="Garrick" w:date="2020-10-02T15:15:00Z">
                <m:rPr>
                  <m:nor/>
                </m:rPr>
                <w:rPr>
                  <w:rFonts w:cstheme="minorHAnsi"/>
                </w:rPr>
                <m:t>net</m:t>
              </w:ins>
            </m:r>
          </m:sub>
        </m:sSub>
        <m:r>
          <w:ins w:id="4655" w:author="Garrick" w:date="2020-10-02T15:15:00Z">
            <m:rPr>
              <m:nor/>
            </m:rPr>
            <w:rPr>
              <w:rFonts w:cstheme="minorHAnsi"/>
            </w:rPr>
            <m:t>=</m:t>
          </w:ins>
        </m:r>
        <m:sSub>
          <m:sSubPr>
            <m:ctrlPr>
              <w:ins w:id="4656" w:author="Garrick" w:date="2020-10-02T15:15:00Z">
                <w:rPr>
                  <w:rFonts w:ascii="Cambria Math" w:hAnsi="Cambria Math" w:cstheme="minorHAnsi"/>
                </w:rPr>
              </w:ins>
            </m:ctrlPr>
          </m:sSubPr>
          <m:e>
            <m:acc>
              <m:accPr>
                <m:chr m:val="̇"/>
                <m:ctrlPr>
                  <w:ins w:id="4657" w:author="Garrick" w:date="2020-10-02T15:15:00Z">
                    <w:rPr>
                      <w:rFonts w:ascii="Cambria Math" w:hAnsi="Cambria Math" w:cstheme="minorHAnsi"/>
                    </w:rPr>
                  </w:ins>
                </m:ctrlPr>
              </m:accPr>
              <m:e>
                <m:r>
                  <w:ins w:id="4658" w:author="Garrick" w:date="2020-10-02T15:15:00Z">
                    <m:rPr>
                      <m:nor/>
                    </m:rPr>
                    <w:rPr>
                      <w:rFonts w:cstheme="minorHAnsi"/>
                    </w:rPr>
                    <m:t>e</m:t>
                  </w:ins>
                </m:r>
              </m:e>
            </m:acc>
          </m:e>
          <m:sub>
            <m:r>
              <w:ins w:id="4659" w:author="Garrick" w:date="2020-10-02T15:15:00Z">
                <m:rPr>
                  <m:nor/>
                </m:rPr>
                <w:rPr>
                  <w:rFonts w:cstheme="minorHAnsi"/>
                </w:rPr>
                <m:t>m</m:t>
              </w:ins>
            </m:r>
          </m:sub>
        </m:sSub>
        <m:r>
          <w:ins w:id="4660" w:author="Garrick" w:date="2020-10-02T15:15:00Z">
            <m:rPr>
              <m:nor/>
            </m:rPr>
            <w:rPr>
              <w:rFonts w:cstheme="minorHAnsi"/>
            </w:rPr>
            <m:t>-</m:t>
          </w:ins>
        </m:r>
        <m:sSub>
          <m:sSubPr>
            <m:ctrlPr>
              <w:ins w:id="4661" w:author="Garrick" w:date="2020-10-02T15:15:00Z">
                <w:rPr>
                  <w:rFonts w:ascii="Cambria Math" w:hAnsi="Cambria Math" w:cstheme="minorHAnsi"/>
                </w:rPr>
              </w:ins>
            </m:ctrlPr>
          </m:sSubPr>
          <m:e>
            <m:acc>
              <m:accPr>
                <m:chr m:val="̇"/>
                <m:ctrlPr>
                  <w:ins w:id="4662" w:author="Garrick" w:date="2020-10-02T15:15:00Z">
                    <w:rPr>
                      <w:rFonts w:ascii="Cambria Math" w:hAnsi="Cambria Math" w:cstheme="minorHAnsi"/>
                    </w:rPr>
                  </w:ins>
                </m:ctrlPr>
              </m:accPr>
              <m:e>
                <m:r>
                  <w:ins w:id="4663" w:author="Garrick" w:date="2020-10-02T15:15:00Z">
                    <m:rPr>
                      <m:nor/>
                    </m:rPr>
                    <w:rPr>
                      <w:rFonts w:cstheme="minorHAnsi"/>
                    </w:rPr>
                    <m:t>e</m:t>
                  </w:ins>
                </m:r>
              </m:e>
            </m:acc>
          </m:e>
          <m:sub>
            <m:r>
              <w:ins w:id="4664" w:author="Garrick" w:date="2020-10-02T15:15:00Z">
                <m:rPr>
                  <m:nor/>
                </m:rPr>
                <w:rPr>
                  <w:rFonts w:cstheme="minorHAnsi"/>
                </w:rPr>
                <m:t>r</m:t>
              </w:ins>
            </m:r>
          </m:sub>
        </m:sSub>
      </m:oMath>
      <w:ins w:id="4665" w:author="Garrick" w:date="2020-10-02T15:15:00Z">
        <w:r w:rsidRPr="009802F2">
          <w:t>. From Eq. 2, we can then derive an expression for the net metabolic cost of a reach of a given mass and duration:</w:t>
        </w:r>
      </w:ins>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FC41E7" w:rsidRPr="009802F2" w14:paraId="0C2BA320" w14:textId="77777777" w:rsidTr="00582A01">
        <w:trPr>
          <w:ins w:id="4666" w:author="Garrick" w:date="2020-10-02T15:15:00Z"/>
        </w:trPr>
        <w:tc>
          <w:tcPr>
            <w:tcW w:w="500" w:type="pct"/>
          </w:tcPr>
          <w:p w14:paraId="25637B0F" w14:textId="77777777" w:rsidR="00FC41E7" w:rsidRPr="009802F2" w:rsidRDefault="00FC41E7" w:rsidP="00582A01">
            <w:pPr>
              <w:rPr>
                <w:ins w:id="4667" w:author="Garrick" w:date="2020-10-02T15:15:00Z"/>
              </w:rPr>
            </w:pPr>
          </w:p>
        </w:tc>
        <w:tc>
          <w:tcPr>
            <w:tcW w:w="4000" w:type="pct"/>
            <w:vAlign w:val="center"/>
          </w:tcPr>
          <w:p w14:paraId="7474BD45" w14:textId="77777777" w:rsidR="00FC41E7" w:rsidRPr="009802F2" w:rsidRDefault="002E6FCC" w:rsidP="00582A01">
            <w:pPr>
              <w:jc w:val="center"/>
              <w:rPr>
                <w:ins w:id="4668" w:author="Garrick" w:date="2020-10-02T15:15:00Z"/>
              </w:rPr>
            </w:pPr>
            <m:oMathPara>
              <m:oMath>
                <m:sSub>
                  <m:sSubPr>
                    <m:ctrlPr>
                      <w:ins w:id="4669" w:author="Garrick" w:date="2020-10-02T15:15:00Z">
                        <w:rPr>
                          <w:rFonts w:ascii="Cambria Math" w:hAnsi="Cambria Math" w:cstheme="minorHAnsi"/>
                        </w:rPr>
                      </w:ins>
                    </m:ctrlPr>
                  </m:sSubPr>
                  <m:e>
                    <m:r>
                      <w:ins w:id="4670" w:author="Garrick" w:date="2020-10-02T15:15:00Z">
                        <m:rPr>
                          <m:nor/>
                        </m:rPr>
                        <w:rPr>
                          <w:rFonts w:cstheme="minorHAnsi"/>
                        </w:rPr>
                        <m:t>e</m:t>
                      </w:ins>
                    </m:r>
                  </m:e>
                  <m:sub>
                    <m:r>
                      <w:ins w:id="4671" w:author="Garrick" w:date="2020-10-02T15:15:00Z">
                        <m:rPr>
                          <m:nor/>
                        </m:rPr>
                        <w:rPr>
                          <w:rFonts w:cstheme="minorHAnsi"/>
                        </w:rPr>
                        <m:t>net</m:t>
                      </w:ins>
                    </m:r>
                  </m:sub>
                </m:sSub>
                <m:r>
                  <w:ins w:id="4672" w:author="Garrick" w:date="2020-10-02T15:15:00Z">
                    <m:rPr>
                      <m:nor/>
                    </m:rPr>
                    <w:rPr>
                      <w:rFonts w:cstheme="minorHAnsi"/>
                    </w:rPr>
                    <m:t> =</m:t>
                  </w:ins>
                </m:r>
                <m:d>
                  <m:dPr>
                    <m:ctrlPr>
                      <w:ins w:id="4673" w:author="Garrick" w:date="2020-10-02T15:15:00Z">
                        <w:rPr>
                          <w:rFonts w:ascii="Cambria Math" w:hAnsi="Cambria Math" w:cstheme="minorHAnsi"/>
                        </w:rPr>
                      </w:ins>
                    </m:ctrlPr>
                  </m:dPr>
                  <m:e>
                    <m:r>
                      <w:ins w:id="4674" w:author="Garrick" w:date="2020-10-02T15:15:00Z">
                        <m:rPr>
                          <m:nor/>
                        </m:rPr>
                        <w:rPr>
                          <w:rFonts w:cstheme="minorHAnsi"/>
                        </w:rPr>
                        <m:t>a-</m:t>
                      </w:ins>
                    </m:r>
                    <m:sSub>
                      <m:sSubPr>
                        <m:ctrlPr>
                          <w:ins w:id="4675" w:author="Garrick" w:date="2020-10-02T15:15:00Z">
                            <w:rPr>
                              <w:rFonts w:ascii="Cambria Math" w:hAnsi="Cambria Math" w:cstheme="minorHAnsi"/>
                            </w:rPr>
                          </w:ins>
                        </m:ctrlPr>
                      </m:sSubPr>
                      <m:e>
                        <m:acc>
                          <m:accPr>
                            <m:chr m:val="̇"/>
                            <m:ctrlPr>
                              <w:ins w:id="4676" w:author="Garrick" w:date="2020-10-02T15:15:00Z">
                                <w:rPr>
                                  <w:rFonts w:ascii="Cambria Math" w:hAnsi="Cambria Math" w:cstheme="minorHAnsi"/>
                                </w:rPr>
                              </w:ins>
                            </m:ctrlPr>
                          </m:accPr>
                          <m:e>
                            <m:r>
                              <w:ins w:id="4677" w:author="Garrick" w:date="2020-10-02T15:15:00Z">
                                <m:rPr>
                                  <m:nor/>
                                </m:rPr>
                                <w:rPr>
                                  <w:rFonts w:cstheme="minorHAnsi"/>
                                </w:rPr>
                                <m:t>e</m:t>
                              </w:ins>
                            </m:r>
                          </m:e>
                        </m:acc>
                      </m:e>
                      <m:sub>
                        <m:r>
                          <w:ins w:id="4678" w:author="Garrick" w:date="2020-10-02T15:15:00Z">
                            <m:rPr>
                              <m:nor/>
                            </m:rPr>
                            <w:rPr>
                              <w:rFonts w:cstheme="minorHAnsi"/>
                            </w:rPr>
                            <m:t>r</m:t>
                          </w:ins>
                        </m:r>
                      </m:sub>
                    </m:sSub>
                  </m:e>
                </m:d>
                <m:sSub>
                  <m:sSubPr>
                    <m:ctrlPr>
                      <w:ins w:id="4679" w:author="Garrick" w:date="2020-10-02T15:15:00Z">
                        <w:rPr>
                          <w:rFonts w:ascii="Cambria Math" w:hAnsi="Cambria Math" w:cstheme="minorHAnsi"/>
                        </w:rPr>
                      </w:ins>
                    </m:ctrlPr>
                  </m:sSubPr>
                  <m:e>
                    <m:r>
                      <w:ins w:id="4680" w:author="Garrick" w:date="2020-10-02T15:15:00Z">
                        <m:rPr>
                          <m:nor/>
                        </m:rPr>
                        <w:rPr>
                          <w:rFonts w:cstheme="minorHAnsi"/>
                        </w:rPr>
                        <m:t>t</m:t>
                      </w:ins>
                    </m:r>
                  </m:e>
                  <m:sub>
                    <m:r>
                      <w:ins w:id="4681" w:author="Garrick" w:date="2020-10-02T15:15:00Z">
                        <m:rPr>
                          <m:nor/>
                        </m:rPr>
                        <w:rPr>
                          <w:rFonts w:cstheme="minorHAnsi"/>
                        </w:rPr>
                        <m:t>m</m:t>
                      </w:ins>
                    </m:r>
                  </m:sub>
                </m:sSub>
                <m:r>
                  <w:ins w:id="4682" w:author="Garrick" w:date="2020-10-02T15:15:00Z">
                    <m:rPr>
                      <m:nor/>
                    </m:rPr>
                    <w:rPr>
                      <w:rFonts w:cstheme="minorHAnsi"/>
                    </w:rPr>
                    <m:t>+</m:t>
                  </w:ins>
                </m:r>
                <m:f>
                  <m:fPr>
                    <m:ctrlPr>
                      <w:ins w:id="4683" w:author="Garrick" w:date="2020-10-02T15:15:00Z">
                        <w:rPr>
                          <w:rFonts w:ascii="Cambria Math" w:hAnsi="Cambria Math" w:cstheme="minorHAnsi"/>
                        </w:rPr>
                      </w:ins>
                    </m:ctrlPr>
                  </m:fPr>
                  <m:num>
                    <m:r>
                      <w:ins w:id="4684" w:author="Garrick" w:date="2020-10-02T15:15:00Z">
                        <m:rPr>
                          <m:nor/>
                        </m:rPr>
                        <w:rPr>
                          <w:rFonts w:cstheme="minorHAnsi"/>
                        </w:rPr>
                        <m:t>b</m:t>
                      </w:ins>
                    </m:r>
                    <m:sSup>
                      <m:sSupPr>
                        <m:ctrlPr>
                          <w:ins w:id="4685" w:author="Garrick" w:date="2020-10-02T15:15:00Z">
                            <w:rPr>
                              <w:rFonts w:ascii="Cambria Math" w:hAnsi="Cambria Math" w:cstheme="minorHAnsi"/>
                            </w:rPr>
                          </w:ins>
                        </m:ctrlPr>
                      </m:sSupPr>
                      <m:e>
                        <m:r>
                          <w:ins w:id="4686" w:author="Garrick" w:date="2020-10-02T15:15:00Z">
                            <m:rPr>
                              <m:nor/>
                            </m:rPr>
                            <w:rPr>
                              <w:rFonts w:cstheme="minorHAnsi"/>
                            </w:rPr>
                            <m:t>m</m:t>
                          </w:ins>
                        </m:r>
                      </m:e>
                      <m:sup>
                        <m:r>
                          <w:ins w:id="4687" w:author="Garrick" w:date="2020-10-02T15:15:00Z">
                            <m:rPr>
                              <m:nor/>
                            </m:rPr>
                            <w:rPr>
                              <w:rFonts w:cstheme="minorHAnsi"/>
                            </w:rPr>
                            <m:t>i</m:t>
                          </w:ins>
                        </m:r>
                      </m:sup>
                    </m:sSup>
                  </m:num>
                  <m:den>
                    <m:sSubSup>
                      <m:sSubSupPr>
                        <m:ctrlPr>
                          <w:ins w:id="4688" w:author="Garrick" w:date="2020-10-02T15:15:00Z">
                            <w:rPr>
                              <w:rFonts w:ascii="Cambria Math" w:hAnsi="Cambria Math" w:cstheme="minorHAnsi"/>
                            </w:rPr>
                          </w:ins>
                        </m:ctrlPr>
                      </m:sSubSupPr>
                      <m:e>
                        <m:r>
                          <w:ins w:id="4689" w:author="Garrick" w:date="2020-10-02T15:15:00Z">
                            <m:rPr>
                              <m:nor/>
                            </m:rPr>
                            <w:rPr>
                              <w:rFonts w:cstheme="minorHAnsi"/>
                            </w:rPr>
                            <m:t>t</m:t>
                          </w:ins>
                        </m:r>
                      </m:e>
                      <m:sub>
                        <m:r>
                          <w:ins w:id="4690" w:author="Garrick" w:date="2020-10-02T15:15:00Z">
                            <m:rPr>
                              <m:nor/>
                            </m:rPr>
                            <w:rPr>
                              <w:rFonts w:cstheme="minorHAnsi"/>
                            </w:rPr>
                            <m:t>m</m:t>
                          </w:ins>
                        </m:r>
                      </m:sub>
                      <m:sup>
                        <m:r>
                          <w:ins w:id="4691" w:author="Garrick" w:date="2020-10-02T15:15:00Z">
                            <m:rPr>
                              <m:nor/>
                            </m:rPr>
                            <w:rPr>
                              <w:rFonts w:cstheme="minorHAnsi"/>
                            </w:rPr>
                            <m:t>j-1</m:t>
                          </w:ins>
                        </m:r>
                      </m:sup>
                    </m:sSubSup>
                  </m:den>
                </m:f>
              </m:oMath>
            </m:oMathPara>
          </w:p>
        </w:tc>
        <w:tc>
          <w:tcPr>
            <w:tcW w:w="500" w:type="pct"/>
            <w:vAlign w:val="center"/>
          </w:tcPr>
          <w:p w14:paraId="3D8E0391" w14:textId="40B7B286" w:rsidR="00FC41E7" w:rsidRPr="009802F2" w:rsidRDefault="00FC41E7" w:rsidP="00582A01">
            <w:pPr>
              <w:pStyle w:val="Caption"/>
              <w:keepNext/>
              <w:jc w:val="right"/>
              <w:rPr>
                <w:ins w:id="4692" w:author="Garrick" w:date="2020-10-02T15:15:00Z"/>
                <w:i w:val="0"/>
                <w:iCs w:val="0"/>
                <w:sz w:val="22"/>
                <w:szCs w:val="22"/>
              </w:rPr>
            </w:pPr>
            <w:bookmarkStart w:id="4693" w:name="_Ref52885003"/>
            <w:ins w:id="4694" w:author="Garrick" w:date="2020-10-02T15:15:00Z">
              <w:r w:rsidRPr="009802F2">
                <w:rPr>
                  <w:i w:val="0"/>
                  <w:iCs w:val="0"/>
                  <w:color w:val="auto"/>
                  <w:sz w:val="22"/>
                  <w:szCs w:val="22"/>
                </w:rPr>
                <w:t>(</w:t>
              </w:r>
              <w:r w:rsidRPr="009802F2">
                <w:rPr>
                  <w:i w:val="0"/>
                  <w:iCs w:val="0"/>
                  <w:color w:val="auto"/>
                  <w:sz w:val="22"/>
                  <w:szCs w:val="22"/>
                </w:rPr>
                <w:fldChar w:fldCharType="begin"/>
              </w:r>
              <w:r w:rsidRPr="009802F2">
                <w:rPr>
                  <w:i w:val="0"/>
                  <w:iCs w:val="0"/>
                  <w:color w:val="auto"/>
                  <w:sz w:val="22"/>
                  <w:szCs w:val="22"/>
                </w:rPr>
                <w:instrText xml:space="preserve"> SEQ Equation \* ARABIC </w:instrText>
              </w:r>
              <w:r w:rsidRPr="009802F2">
                <w:rPr>
                  <w:i w:val="0"/>
                  <w:iCs w:val="0"/>
                  <w:color w:val="auto"/>
                  <w:sz w:val="22"/>
                  <w:szCs w:val="22"/>
                </w:rPr>
                <w:fldChar w:fldCharType="separate"/>
              </w:r>
            </w:ins>
            <w:r w:rsidR="005B369E" w:rsidRPr="009802F2">
              <w:rPr>
                <w:i w:val="0"/>
                <w:iCs w:val="0"/>
                <w:noProof/>
                <w:color w:val="auto"/>
                <w:sz w:val="22"/>
                <w:szCs w:val="22"/>
              </w:rPr>
              <w:t>21</w:t>
            </w:r>
            <w:ins w:id="4695" w:author="Garrick" w:date="2020-10-02T15:15:00Z">
              <w:r w:rsidRPr="009802F2">
                <w:rPr>
                  <w:i w:val="0"/>
                  <w:iCs w:val="0"/>
                  <w:color w:val="auto"/>
                  <w:sz w:val="22"/>
                  <w:szCs w:val="22"/>
                </w:rPr>
                <w:fldChar w:fldCharType="end"/>
              </w:r>
              <w:r w:rsidRPr="009802F2">
                <w:rPr>
                  <w:i w:val="0"/>
                  <w:iCs w:val="0"/>
                  <w:color w:val="auto"/>
                  <w:sz w:val="22"/>
                  <w:szCs w:val="22"/>
                </w:rPr>
                <w:t>)</w:t>
              </w:r>
              <w:bookmarkEnd w:id="4693"/>
            </w:ins>
          </w:p>
        </w:tc>
      </w:tr>
    </w:tbl>
    <w:p w14:paraId="011DC71D" w14:textId="77777777" w:rsidR="00FC41E7" w:rsidRPr="009802F2" w:rsidRDefault="00FC41E7" w:rsidP="00FC41E7">
      <w:pPr>
        <w:rPr>
          <w:ins w:id="4696" w:author="Garrick" w:date="2020-10-02T15:15:00Z"/>
          <w:noProof/>
          <w:sz w:val="24"/>
          <w:szCs w:val="24"/>
        </w:rPr>
      </w:pPr>
    </w:p>
    <w:p w14:paraId="6E6C57C2" w14:textId="237EC0FE" w:rsidR="00FC41E7" w:rsidRPr="009802F2" w:rsidRDefault="00FC41E7" w:rsidP="00FC41E7">
      <w:pPr>
        <w:rPr>
          <w:ins w:id="4697" w:author="Garrick" w:date="2020-10-02T15:15:00Z"/>
        </w:rPr>
      </w:pPr>
      <w:ins w:id="4698" w:author="Garrick" w:date="2020-10-02T15:15:00Z">
        <w:r w:rsidRPr="009802F2">
          <w:t>The relation between net metabolic cost and movement duration also exhibits a minimum, representing the reach duration that would minimize net metabolic cost, and this duration also increases with added mass. However, the predicted durations are much higher than the durations that minimize gross metabolic cost. The coefficient (</w:t>
        </w:r>
      </w:ins>
      <m:oMath>
        <m:r>
          <w:ins w:id="4699" w:author="Garrick" w:date="2020-10-02T15:15:00Z">
            <m:rPr>
              <m:nor/>
            </m:rPr>
            <w:rPr>
              <w:rFonts w:cstheme="minorHAnsi"/>
            </w:rPr>
            <m:t>a-</m:t>
          </w:ins>
        </m:r>
        <m:sSub>
          <m:sSubPr>
            <m:ctrlPr>
              <w:ins w:id="4700" w:author="Garrick" w:date="2020-10-02T15:15:00Z">
                <w:rPr>
                  <w:rFonts w:ascii="Cambria Math" w:hAnsi="Cambria Math" w:cstheme="minorHAnsi"/>
                </w:rPr>
              </w:ins>
            </m:ctrlPr>
          </m:sSubPr>
          <m:e>
            <m:acc>
              <m:accPr>
                <m:chr m:val="̇"/>
                <m:ctrlPr>
                  <w:ins w:id="4701" w:author="Garrick" w:date="2020-10-02T15:15:00Z">
                    <w:rPr>
                      <w:rFonts w:ascii="Cambria Math" w:hAnsi="Cambria Math" w:cstheme="minorHAnsi"/>
                    </w:rPr>
                  </w:ins>
                </m:ctrlPr>
              </m:accPr>
              <m:e>
                <m:r>
                  <w:ins w:id="4702" w:author="Garrick" w:date="2020-10-02T15:15:00Z">
                    <m:rPr>
                      <m:nor/>
                    </m:rPr>
                    <w:rPr>
                      <w:rFonts w:cstheme="minorHAnsi"/>
                    </w:rPr>
                    <m:t>e</m:t>
                  </w:ins>
                </m:r>
              </m:e>
            </m:acc>
          </m:e>
          <m:sub>
            <m:r>
              <w:ins w:id="4703" w:author="Garrick" w:date="2020-10-02T15:15:00Z">
                <m:rPr>
                  <m:nor/>
                </m:rPr>
                <w:rPr>
                  <w:rFonts w:cstheme="minorHAnsi"/>
                </w:rPr>
                <m:t>r</m:t>
              </w:ins>
            </m:r>
          </m:sub>
        </m:sSub>
      </m:oMath>
      <w:ins w:id="4704" w:author="Garrick" w:date="2020-10-02T15:15:00Z">
        <w:r w:rsidRPr="009802F2">
          <w:rPr>
            <w:rFonts w:eastAsiaTheme="minorEastAsia"/>
          </w:rPr>
          <w:t xml:space="preserve">) </w:t>
        </w:r>
        <w:r w:rsidRPr="009802F2">
          <w:t xml:space="preserve">in equation </w:t>
        </w:r>
      </w:ins>
      <w:r w:rsidR="00407B4E">
        <w:fldChar w:fldCharType="begin"/>
      </w:r>
      <w:r w:rsidR="00407B4E">
        <w:instrText xml:space="preserve"> REF _Ref52885003 \h </w:instrText>
      </w:r>
      <w:r w:rsidR="00407B4E">
        <w:fldChar w:fldCharType="separate"/>
      </w:r>
      <w:r w:rsidR="00407B4E" w:rsidRPr="009802F2">
        <w:rPr>
          <w:noProof/>
        </w:rPr>
        <w:t>21</w:t>
      </w:r>
      <w:r w:rsidR="00407B4E">
        <w:fldChar w:fldCharType="end"/>
      </w:r>
      <w:r w:rsidR="00407B4E">
        <w:t xml:space="preserve"> </w:t>
      </w:r>
      <w:ins w:id="4705" w:author="Garrick" w:date="2020-10-02T15:15:00Z">
        <w:r w:rsidRPr="009802F2">
          <w:t>tells us that net metabolic cost has a much lower cost of time, and thus longer duration movements are penalized less.</w:t>
        </w:r>
      </w:ins>
      <w:r w:rsidR="00FC3EF4">
        <w:t xml:space="preserve"> </w:t>
      </w:r>
      <w:r w:rsidR="00FC3EF4" w:rsidRPr="009802F2">
        <w:t xml:space="preserve">The best fit parameters </w:t>
      </w:r>
      <w:r w:rsidR="00FC3EF4">
        <w:t xml:space="preserve">for net metabolic cost </w:t>
      </w:r>
      <w:r w:rsidR="00FC3EF4" w:rsidRPr="009802F2">
        <w:t>were</w:t>
      </w:r>
      <w:ins w:id="4706" w:author="Garrick W Bruening" w:date="2020-10-02T13:31:00Z">
        <w:r w:rsidR="00FC3EF4" w:rsidRPr="009802F2">
          <w:t xml:space="preserve"> </w:t>
        </w:r>
      </w:ins>
      <m:oMath>
        <m:r>
          <m:rPr>
            <m:nor/>
          </m:rPr>
          <w:rPr>
            <w:rFonts w:cstheme="minorHAnsi"/>
            <w:rPrChange w:id="4707" w:author="Garrick W Bruening" w:date="2020-10-02T13:32:00Z">
              <w:rPr>
                <w:rFonts w:ascii="Cambria Math" w:hAnsi="Cambria Math"/>
              </w:rPr>
            </w:rPrChange>
          </w:rPr>
          <m:t>a</m:t>
        </m:r>
        <m:r>
          <m:rPr>
            <m:nor/>
          </m:rPr>
          <w:rPr>
            <w:rFonts w:cstheme="minorHAnsi"/>
            <w:rPrChange w:id="4708" w:author="Garrick W Bruening" w:date="2020-10-02T13:32:00Z">
              <w:rPr>
                <w:rFonts w:ascii="Cambria Math" w:hAnsi="Cambria Math"/>
                <w:i/>
              </w:rPr>
            </w:rPrChange>
          </w:rPr>
          <m:t> = </m:t>
        </m:r>
        <m:r>
          <m:rPr>
            <m:nor/>
          </m:rPr>
          <w:rPr>
            <w:rFonts w:ascii="Cambria Math" w:cstheme="minorHAnsi"/>
          </w:rPr>
          <m:t>24.72</m:t>
        </m:r>
        <m:r>
          <m:rPr>
            <m:nor/>
          </m:rPr>
          <w:rPr>
            <w:rFonts w:cstheme="minorHAnsi"/>
            <w:rPrChange w:id="4709" w:author="Garrick W Bruening" w:date="2020-10-02T13:32:00Z">
              <w:rPr>
                <w:rFonts w:ascii="Cambria Math" w:hAnsi="Cambria Math"/>
                <w:i/>
              </w:rPr>
            </w:rPrChange>
          </w:rPr>
          <m:t> </m:t>
        </m:r>
        <m:r>
          <m:rPr>
            <m:nor/>
          </m:rPr>
          <w:rPr>
            <w:rFonts w:cstheme="minorHAnsi"/>
            <w:rPrChange w:id="4710" w:author="Garrick W Bruening" w:date="2020-10-02T13:32:00Z">
              <w:rPr>
                <w:rFonts w:ascii="Cambria Math" w:hAnsi="Cambria Math"/>
              </w:rPr>
            </w:rPrChange>
          </w:rPr>
          <m:t>±</m:t>
        </m:r>
        <m:r>
          <w:ins w:id="4711" w:author="Garrick W Bruening" w:date="2020-10-02T13:32:00Z">
            <m:rPr>
              <m:nor/>
            </m:rPr>
            <w:rPr>
              <w:rFonts w:ascii="Cambria Math" w:cstheme="minorHAnsi"/>
            </w:rPr>
            <m:t xml:space="preserve"> </m:t>
          </w:ins>
        </m:r>
        <m:r>
          <m:rPr>
            <m:nor/>
          </m:rPr>
          <w:rPr>
            <w:rFonts w:cstheme="minorHAnsi"/>
          </w:rPr>
          <m:t>2.91</m:t>
        </m:r>
        <m:r>
          <w:del w:id="4712" w:author="Garrick W Bruening" w:date="2020-10-02T13:32:00Z">
            <m:rPr>
              <m:nor/>
            </m:rPr>
            <w:rPr>
              <w:rPrChange w:id="4713" w:author="Garrick W Bruening" w:date="2020-10-02T13:32:00Z">
                <w:rPr/>
              </w:rPrChange>
            </w:rPr>
            <m:t xml:space="preserve"> </m:t>
          </w:del>
        </m:r>
        <m:r>
          <w:del w:id="4714" w:author="Garrick W Bruening" w:date="2020-10-02T13:32:00Z">
            <m:rPr>
              <m:nor/>
            </m:rPr>
            <w:rPr>
              <w:noProof/>
              <w:position w:val="-6"/>
              <w:rPrChange w:id="4715" w:author="Garrick W Bruening" w:date="2020-10-02T13:32:00Z">
                <w:rPr>
                  <w:noProof/>
                  <w:position w:val="-6"/>
                </w:rPr>
              </w:rPrChange>
            </w:rPr>
            <w:object w:dxaOrig="1720" w:dyaOrig="280" w14:anchorId="275A9F61">
              <v:shape id="_x0000_i1269" type="#_x0000_t75" style="width:86.25pt;height:14.25pt" o:ole="">
                <v:imagedata r:id="rId15" o:title=""/>
              </v:shape>
              <o:OLEObject Type="Embed" ProgID="Equation.DSMT4" ShapeID="_x0000_i1269" DrawAspect="Content" ObjectID="_1663576660" r:id="rId113"/>
            </w:object>
          </w:del>
        </m:r>
        <m:r>
          <w:del w:id="4716" w:author="Garrick W Bruening" w:date="2020-10-02T13:32:00Z">
            <m:rPr>
              <m:nor/>
            </m:rPr>
            <w:rPr>
              <w:rPrChange w:id="4717" w:author="Garrick W Bruening" w:date="2020-10-02T13:32:00Z">
                <w:rPr/>
              </w:rPrChange>
            </w:rPr>
            <m:t xml:space="preserve"> </m:t>
          </w:del>
        </m:r>
      </m:oMath>
      <w:r w:rsidR="00FC3EF4" w:rsidRPr="009802F2">
        <w:t>,</w:t>
      </w:r>
      <w:del w:id="4718" w:author="Garrick W Bruening" w:date="2020-10-02T13:33:00Z">
        <w:r w:rsidR="00FC3EF4" w:rsidRPr="009802F2" w:rsidDel="005B5565">
          <w:delText xml:space="preserve"> </w:delText>
        </w:r>
      </w:del>
      <w:ins w:id="4719" w:author="Alaa Ahmed" w:date="2020-07-23T15:38:00Z">
        <w:del w:id="4720" w:author="Garrick W Bruening" w:date="2020-10-02T13:32:00Z">
          <w:r w:rsidR="00FC3EF4" w:rsidRPr="009802F2" w:rsidDel="00787540">
            <w:rPr>
              <w:noProof/>
              <w:position w:val="-6"/>
            </w:rPr>
            <w:object w:dxaOrig="1600" w:dyaOrig="280" w14:anchorId="5AA10CC0">
              <v:shape id="_x0000_i1270" type="#_x0000_t75" style="width:79.45pt;height:14.25pt" o:ole="">
                <v:imagedata r:id="rId17" o:title=""/>
              </v:shape>
              <o:OLEObject Type="Embed" ProgID="Equation.DSMT4" ShapeID="_x0000_i1270" DrawAspect="Content" ObjectID="_1663576661" r:id="rId114"/>
            </w:object>
          </w:r>
        </w:del>
      </w:ins>
      <w:ins w:id="4721" w:author="Garrick W Bruening" w:date="2020-10-02T13:33:00Z">
        <w:r w:rsidR="00FC3EF4" w:rsidRPr="009802F2">
          <w:rPr>
            <w:rFonts w:eastAsiaTheme="minorEastAsia"/>
            <w:noProof/>
          </w:rPr>
          <w:t xml:space="preserve"> </w:t>
        </w:r>
      </w:ins>
      <m:oMath>
        <m:r>
          <w:ins w:id="4722" w:author="Garrick W Bruening" w:date="2020-10-02T13:32:00Z">
            <m:rPr>
              <m:nor/>
            </m:rPr>
            <w:rPr>
              <w:rFonts w:cstheme="minorHAnsi"/>
              <w:rPrChange w:id="4723" w:author="Garrick W Bruening" w:date="2020-10-02T13:32:00Z">
                <w:rPr>
                  <w:rFonts w:ascii="Cambria Math" w:cstheme="minorHAnsi"/>
                </w:rPr>
              </w:rPrChange>
            </w:rPr>
            <m:t>b</m:t>
          </w:ins>
        </m:r>
        <m:r>
          <w:ins w:id="4724" w:author="Garrick W Bruening" w:date="2020-10-02T13:32:00Z">
            <m:rPr>
              <m:nor/>
            </m:rPr>
            <w:rPr>
              <w:rFonts w:cstheme="minorHAnsi"/>
              <w:rPrChange w:id="4725" w:author="Garrick W Bruening" w:date="2020-10-02T13:32:00Z">
                <w:rPr>
                  <w:rFonts w:cstheme="minorHAnsi"/>
                </w:rPr>
              </w:rPrChange>
            </w:rPr>
            <m:t> = </m:t>
          </w:ins>
        </m:r>
        <m:r>
          <m:rPr>
            <m:nor/>
          </m:rPr>
          <w:rPr>
            <w:rFonts w:ascii="Cambria Math" w:cstheme="minorHAnsi"/>
          </w:rPr>
          <m:t>1.03</m:t>
        </m:r>
        <m:r>
          <w:ins w:id="4726" w:author="Garrick W Bruening" w:date="2020-10-02T13:32:00Z">
            <m:rPr>
              <m:nor/>
            </m:rPr>
            <w:rPr>
              <w:rFonts w:cstheme="minorHAnsi"/>
              <w:rPrChange w:id="4727" w:author="Garrick W Bruening" w:date="2020-10-02T13:32:00Z">
                <w:rPr>
                  <w:rFonts w:cstheme="minorHAnsi"/>
                </w:rPr>
              </w:rPrChange>
            </w:rPr>
            <m:t> ±</m:t>
          </w:ins>
        </m:r>
        <m:r>
          <w:ins w:id="4728" w:author="Garrick W Bruening" w:date="2020-10-02T13:32:00Z">
            <m:rPr>
              <m:nor/>
            </m:rPr>
            <w:rPr>
              <w:rFonts w:cstheme="minorHAnsi"/>
              <w:rPrChange w:id="4729" w:author="Garrick W Bruening" w:date="2020-10-02T13:32:00Z">
                <w:rPr>
                  <w:rFonts w:ascii="Cambria Math" w:cstheme="minorHAnsi"/>
                </w:rPr>
              </w:rPrChange>
            </w:rPr>
            <m:t xml:space="preserve"> 0.4</m:t>
          </w:ins>
        </m:r>
        <m:r>
          <m:rPr>
            <m:nor/>
          </m:rPr>
          <w:rPr>
            <w:rFonts w:cstheme="minorHAnsi"/>
          </w:rPr>
          <m:t>7</m:t>
        </m:r>
      </m:oMath>
      <w:r w:rsidR="00FC3EF4" w:rsidRPr="009802F2">
        <w:t>,</w:t>
      </w:r>
      <w:del w:id="4730" w:author="Garrick W Bruening" w:date="2020-10-02T13:33:00Z">
        <w:r w:rsidR="00FC3EF4" w:rsidRPr="009802F2" w:rsidDel="005B5565">
          <w:delText xml:space="preserve"> </w:delText>
        </w:r>
      </w:del>
      <w:r w:rsidR="00FC3EF4" w:rsidRPr="009802F2">
        <w:t xml:space="preserve"> </w:t>
      </w:r>
      <w:ins w:id="4731" w:author="Alaa Ahmed" w:date="2020-07-23T15:38:00Z">
        <w:del w:id="4732" w:author="Garrick W Bruening" w:date="2020-10-02T13:32:00Z">
          <w:r w:rsidR="00FC3EF4" w:rsidRPr="009802F2" w:rsidDel="007B37AA">
            <w:rPr>
              <w:noProof/>
              <w:position w:val="-4"/>
            </w:rPr>
            <w:object w:dxaOrig="1540" w:dyaOrig="260" w14:anchorId="6F730AA6">
              <v:shape id="_x0000_i1271" type="#_x0000_t75" style="width:79.45pt;height:14.25pt" o:ole="">
                <v:imagedata r:id="rId19" o:title=""/>
              </v:shape>
              <o:OLEObject Type="Embed" ProgID="Equation.DSMT4" ShapeID="_x0000_i1271" DrawAspect="Content" ObjectID="_1663576662" r:id="rId115"/>
            </w:object>
          </w:r>
        </w:del>
      </w:ins>
      <w:proofErr w:type="spellStart"/>
      <m:oMath>
        <m:r>
          <w:ins w:id="4733" w:author="Garrick W Bruening" w:date="2020-10-02T13:32:00Z">
            <m:rPr>
              <m:nor/>
            </m:rPr>
            <w:rPr>
              <w:rFonts w:cstheme="minorHAnsi"/>
              <w:rPrChange w:id="4734" w:author="Garrick W Bruening" w:date="2020-10-02T13:33:00Z">
                <w:rPr>
                  <w:rFonts w:ascii="Cambria Math" w:cstheme="minorHAnsi"/>
                </w:rPr>
              </w:rPrChange>
            </w:rPr>
            <m:t>i</m:t>
          </w:ins>
        </m:r>
        <w:proofErr w:type="spellEnd"/>
        <m:r>
          <w:ins w:id="4735" w:author="Garrick W Bruening" w:date="2020-10-02T13:32:00Z">
            <m:rPr>
              <m:nor/>
            </m:rPr>
            <w:rPr>
              <w:rFonts w:cstheme="minorHAnsi"/>
              <w:rPrChange w:id="4736" w:author="Garrick W Bruening" w:date="2020-10-02T13:33:00Z">
                <w:rPr>
                  <w:rFonts w:cstheme="minorHAnsi"/>
                </w:rPr>
              </w:rPrChange>
            </w:rPr>
            <m:t> = </m:t>
          </w:ins>
        </m:r>
        <m:r>
          <w:ins w:id="4737" w:author="Garrick W Bruening" w:date="2020-10-02T13:33:00Z">
            <m:rPr>
              <m:nor/>
            </m:rPr>
            <w:rPr>
              <w:rFonts w:ascii="Cambria Math" w:cstheme="minorHAnsi"/>
            </w:rPr>
            <m:t>0.</m:t>
          </w:ins>
        </m:r>
        <m:r>
          <m:rPr>
            <m:nor/>
          </m:rPr>
          <w:rPr>
            <w:rFonts w:ascii="Cambria Math" w:cstheme="minorHAnsi"/>
          </w:rPr>
          <m:t>77</m:t>
        </m:r>
        <m:r>
          <w:ins w:id="4738" w:author="Garrick W Bruening" w:date="2020-10-02T13:32:00Z">
            <m:rPr>
              <m:nor/>
            </m:rPr>
            <w:rPr>
              <w:rFonts w:cstheme="minorHAnsi"/>
              <w:rPrChange w:id="4739" w:author="Garrick W Bruening" w:date="2020-10-02T13:33:00Z">
                <w:rPr>
                  <w:rFonts w:cstheme="minorHAnsi"/>
                </w:rPr>
              </w:rPrChange>
            </w:rPr>
            <m:t> ±</m:t>
          </w:ins>
        </m:r>
        <m:r>
          <w:ins w:id="4740" w:author="Garrick W Bruening" w:date="2020-10-02T13:33:00Z">
            <m:rPr>
              <m:nor/>
            </m:rPr>
            <w:rPr>
              <w:rFonts w:ascii="Cambria Math" w:cstheme="minorHAnsi"/>
            </w:rPr>
            <m:t xml:space="preserve"> </m:t>
          </w:ins>
        </m:r>
        <m:r>
          <w:ins w:id="4741" w:author="Garrick W Bruening" w:date="2020-10-02T13:33:00Z">
            <m:rPr>
              <m:nor/>
            </m:rPr>
            <w:rPr>
              <w:rFonts w:cstheme="minorHAnsi"/>
            </w:rPr>
            <m:t>0.</m:t>
          </w:ins>
        </m:r>
        <m:r>
          <m:rPr>
            <m:nor/>
          </m:rPr>
          <w:rPr>
            <w:rFonts w:cstheme="minorHAnsi"/>
          </w:rPr>
          <m:t>09</m:t>
        </m:r>
      </m:oMath>
      <w:r w:rsidR="00FC3EF4" w:rsidRPr="009802F2">
        <w:t xml:space="preserve">, and </w:t>
      </w:r>
      <w:ins w:id="4742" w:author="Alaa Ahmed" w:date="2020-07-23T15:39:00Z">
        <w:del w:id="4743" w:author="Garrick W Bruening" w:date="2020-10-02T13:33:00Z">
          <w:r w:rsidR="00FC3EF4" w:rsidRPr="009802F2" w:rsidDel="00EC2C7A">
            <w:rPr>
              <w:noProof/>
              <w:position w:val="-10"/>
            </w:rPr>
            <w:object w:dxaOrig="1560" w:dyaOrig="320" w14:anchorId="2B6C6789">
              <v:shape id="_x0000_i1272" type="#_x0000_t75" style="width:79.45pt;height:14.25pt" o:ole="">
                <v:imagedata r:id="rId21" o:title=""/>
              </v:shape>
              <o:OLEObject Type="Embed" ProgID="Equation.DSMT4" ShapeID="_x0000_i1272" DrawAspect="Content" ObjectID="_1663576663" r:id="rId116"/>
            </w:object>
          </w:r>
        </w:del>
      </w:ins>
      <m:oMath>
        <m:r>
          <w:ins w:id="4744" w:author="Garrick W Bruening" w:date="2020-10-02T13:34:00Z">
            <m:rPr>
              <m:nor/>
            </m:rPr>
            <w:rPr>
              <w:rFonts w:cstheme="minorHAnsi"/>
            </w:rPr>
            <m:t>j</m:t>
          </w:ins>
        </m:r>
        <m:r>
          <w:ins w:id="4745" w:author="Garrick W Bruening" w:date="2020-10-02T13:33:00Z">
            <m:rPr>
              <m:nor/>
            </m:rPr>
            <w:rPr>
              <w:rFonts w:cstheme="minorHAnsi"/>
            </w:rPr>
            <m:t> = </m:t>
          </w:ins>
        </m:r>
        <m:r>
          <w:ins w:id="4746" w:author="Garrick W Bruening" w:date="2020-10-02T13:34:00Z">
            <m:rPr>
              <m:nor/>
            </m:rPr>
            <w:rPr>
              <w:rFonts w:cstheme="minorHAnsi"/>
            </w:rPr>
            <m:t>5.</m:t>
          </w:ins>
        </m:r>
        <m:r>
          <m:rPr>
            <m:nor/>
          </m:rPr>
          <w:rPr>
            <w:rFonts w:ascii="Cambria Math" w:cstheme="minorHAnsi"/>
          </w:rPr>
          <m:t>66</m:t>
        </m:r>
        <m:r>
          <w:ins w:id="4747" w:author="Garrick W Bruening" w:date="2020-10-02T13:33:00Z">
            <m:rPr>
              <m:nor/>
            </m:rPr>
            <w:rPr>
              <w:rFonts w:cstheme="minorHAnsi"/>
            </w:rPr>
            <m:t> ±</m:t>
          </w:ins>
        </m:r>
        <m:r>
          <w:ins w:id="4748" w:author="Garrick W Bruening" w:date="2020-10-02T13:33:00Z">
            <m:rPr>
              <m:nor/>
            </m:rPr>
            <w:rPr>
              <w:rFonts w:ascii="Cambria Math" w:cstheme="minorHAnsi"/>
            </w:rPr>
            <m:t xml:space="preserve"> </m:t>
          </w:ins>
        </m:r>
        <m:r>
          <w:ins w:id="4749" w:author="Garrick W Bruening" w:date="2020-10-02T13:34:00Z">
            <m:rPr>
              <m:nor/>
            </m:rPr>
            <w:rPr>
              <w:rFonts w:cstheme="minorHAnsi"/>
            </w:rPr>
            <m:t>0.</m:t>
          </w:ins>
        </m:r>
        <m:r>
          <m:rPr>
            <m:nor/>
          </m:rPr>
          <w:rPr>
            <w:rFonts w:cstheme="minorHAnsi"/>
          </w:rPr>
          <m:t>55</m:t>
        </m:r>
      </m:oMath>
      <w:ins w:id="4750" w:author="Garrick W Bruening" w:date="2020-10-02T13:33:00Z">
        <w:r w:rsidR="00FC3EF4" w:rsidRPr="009802F2">
          <w:rPr>
            <w:noProof/>
          </w:rPr>
          <w:t xml:space="preserve"> </w:t>
        </w:r>
      </w:ins>
      <w:r w:rsidR="00FC3EF4" w:rsidRPr="009802F2">
        <w:rPr>
          <w:noProof/>
        </w:rPr>
        <w:t>(</w:t>
      </w:r>
      <w:commentRangeStart w:id="4751"/>
      <w:commentRangeStart w:id="4752"/>
      <w:r w:rsidR="00FC3EF4" w:rsidRPr="009802F2">
        <w:rPr>
          <w:rPrChange w:id="4753" w:author="Alaa Ahmed" w:date="2020-08-05T12:01:00Z">
            <w:rPr>
              <w:highlight w:val="yellow"/>
            </w:rPr>
          </w:rPrChange>
        </w:rPr>
        <w:t xml:space="preserve">SSE = </w:t>
      </w:r>
      <w:ins w:id="4754" w:author="Alaa Ahmed" w:date="2020-07-30T17:02:00Z">
        <w:r w:rsidR="00FC3EF4" w:rsidRPr="009802F2">
          <w:rPr>
            <w:rPrChange w:id="4755" w:author="Alaa Ahmed" w:date="2020-08-05T12:01:00Z">
              <w:rPr>
                <w:highlight w:val="yellow"/>
              </w:rPr>
            </w:rPrChange>
          </w:rPr>
          <w:t>1</w:t>
        </w:r>
      </w:ins>
      <w:r w:rsidR="00715A7F">
        <w:t>05365.4</w:t>
      </w:r>
      <w:ins w:id="4756" w:author="Alaa Ahmed" w:date="2020-07-30T17:04:00Z">
        <w:r w:rsidR="00FC3EF4" w:rsidRPr="009802F2">
          <w:rPr>
            <w:rPrChange w:id="4757" w:author="Alaa Ahmed" w:date="2020-08-05T12:01:00Z">
              <w:rPr>
                <w:highlight w:val="yellow"/>
              </w:rPr>
            </w:rPrChange>
          </w:rPr>
          <w:t>,</w:t>
        </w:r>
      </w:ins>
      <w:ins w:id="4758" w:author="Alaa Ahmed" w:date="2020-07-30T17:03:00Z">
        <w:r w:rsidR="00FC3EF4" w:rsidRPr="009802F2">
          <w:rPr>
            <w:rPrChange w:id="4759" w:author="Alaa Ahmed" w:date="2020-08-05T12:01:00Z">
              <w:rPr>
                <w:highlight w:val="yellow"/>
              </w:rPr>
            </w:rPrChange>
          </w:rPr>
          <w:t xml:space="preserve"> </w:t>
        </w:r>
      </w:ins>
      <w:del w:id="4760" w:author="Alaa Ahmed" w:date="2020-07-30T17:02:00Z">
        <w:r w:rsidR="00FC3EF4" w:rsidRPr="009802F2" w:rsidDel="00687AE9">
          <w:rPr>
            <w:rPrChange w:id="4761" w:author="Alaa Ahmed" w:date="2020-08-05T12:01:00Z">
              <w:rPr>
                <w:highlight w:val="yellow"/>
              </w:rPr>
            </w:rPrChange>
          </w:rPr>
          <w:delText>x</w:delText>
        </w:r>
        <w:r w:rsidR="00FC3EF4" w:rsidRPr="009802F2" w:rsidDel="001943F4">
          <w:rPr>
            <w:rPrChange w:id="4762" w:author="Alaa Ahmed" w:date="2020-08-05T12:01:00Z">
              <w:rPr>
                <w:highlight w:val="yellow"/>
              </w:rPr>
            </w:rPrChange>
          </w:rPr>
          <w:delText>x</w:delText>
        </w:r>
        <w:commentRangeEnd w:id="4751"/>
        <w:r w:rsidR="00FC3EF4" w:rsidRPr="009802F2" w:rsidDel="001943F4">
          <w:rPr>
            <w:rStyle w:val="CommentReference"/>
          </w:rPr>
          <w:commentReference w:id="4751"/>
        </w:r>
        <w:commentRangeEnd w:id="4752"/>
        <w:r w:rsidR="00FC3EF4" w:rsidRPr="009802F2" w:rsidDel="001943F4">
          <w:rPr>
            <w:rStyle w:val="CommentReference"/>
          </w:rPr>
          <w:commentReference w:id="4752"/>
        </w:r>
      </w:del>
      <w:ins w:id="4763" w:author="Alaa Ahmed" w:date="2020-07-27T12:57:00Z">
        <w:r w:rsidR="00FC3EF4" w:rsidRPr="009802F2">
          <w:rPr>
            <w:noProof/>
          </w:rPr>
          <w:t xml:space="preserve">AIC = </w:t>
        </w:r>
      </w:ins>
      <w:r w:rsidR="00251013">
        <w:rPr>
          <w:noProof/>
        </w:rPr>
        <w:t>1741</w:t>
      </w:r>
      <w:r w:rsidR="003B7314">
        <w:rPr>
          <w:noProof/>
        </w:rPr>
        <w:t>.31</w:t>
      </w:r>
      <w:r w:rsidR="00FC3EF4" w:rsidRPr="009802F2">
        <w:rPr>
          <w:noProof/>
        </w:rPr>
        <w:t>)</w:t>
      </w:r>
      <w:r w:rsidR="00FC3EF4" w:rsidRPr="009802F2">
        <w:t>.</w:t>
      </w:r>
    </w:p>
    <w:p w14:paraId="35F7C1FD" w14:textId="77777777" w:rsidR="00FC41E7" w:rsidRPr="009802F2" w:rsidRDefault="00FC41E7" w:rsidP="002437B8">
      <w:pPr>
        <w:rPr>
          <w:ins w:id="4764" w:author="Garrick W Bruening" w:date="2020-09-28T15:57:00Z"/>
          <w:b/>
          <w:bCs/>
        </w:rPr>
      </w:pPr>
    </w:p>
    <w:p w14:paraId="62E246B0" w14:textId="57309406" w:rsidR="002437B8" w:rsidRPr="009802F2" w:rsidRDefault="002437B8" w:rsidP="002437B8">
      <w:pPr>
        <w:rPr>
          <w:ins w:id="4765" w:author="Garrick W Bruening" w:date="2020-09-28T15:57:00Z"/>
        </w:rPr>
      </w:pPr>
      <w:ins w:id="4766" w:author="Garrick W Bruening" w:date="2020-09-28T15:57:00Z">
        <w:r w:rsidRPr="009802F2">
          <w:rPr>
            <w:b/>
            <w:bCs/>
          </w:rPr>
          <w:t>Sum of squared torques:</w:t>
        </w:r>
        <w:r w:rsidRPr="009802F2">
          <w:t xml:space="preserve"> In the field of movement neuroscience, computational models of reaching movements often use forms of effort other than metabolic cost to represent movement costs. One such approach is to quantify movement effort cost as the sum of squared joint torques required to generate the movement. In the ensuing analysis, we sought to determine whether a utility in which effort was represented as the sum of squared joint torques, rather than metabolic cost, could also explain the observed changes in preferred movement speed. To obtain an expression for sum of squared torque effort, </w:t>
        </w:r>
      </w:ins>
      <m:oMath>
        <m:sSub>
          <m:sSubPr>
            <m:ctrlPr>
              <w:ins w:id="4767" w:author="Garrick W Bruening" w:date="2020-09-28T15:57:00Z">
                <w:rPr>
                  <w:rFonts w:ascii="Cambria Math" w:hAnsi="Cambria Math" w:cstheme="minorHAnsi"/>
                </w:rPr>
              </w:ins>
            </m:ctrlPr>
          </m:sSubPr>
          <m:e>
            <m:acc>
              <m:accPr>
                <m:chr m:val="̇"/>
                <m:ctrlPr>
                  <w:ins w:id="4768" w:author="Garrick W Bruening" w:date="2020-09-28T15:57:00Z">
                    <w:rPr>
                      <w:rFonts w:ascii="Cambria Math" w:hAnsi="Cambria Math" w:cstheme="minorHAnsi"/>
                    </w:rPr>
                  </w:ins>
                </m:ctrlPr>
              </m:accPr>
              <m:e>
                <m:r>
                  <w:ins w:id="4769" w:author="Garrick W Bruening" w:date="2020-09-28T15:57:00Z">
                    <m:rPr>
                      <m:nor/>
                    </m:rPr>
                    <w:rPr>
                      <w:rFonts w:cstheme="minorHAnsi"/>
                    </w:rPr>
                    <m:t>e</m:t>
                  </w:ins>
                </m:r>
              </m:e>
            </m:acc>
          </m:e>
          <m:sub>
            <m:r>
              <w:ins w:id="4770" w:author="Garrick W Bruening" w:date="2020-09-28T15:57:00Z">
                <m:rPr>
                  <m:nor/>
                </m:rPr>
                <w:rPr>
                  <w:rFonts w:cstheme="minorHAnsi"/>
                </w:rPr>
                <m:t>torque</m:t>
              </w:ins>
            </m:r>
          </m:sub>
        </m:sSub>
      </m:oMath>
      <w:ins w:id="4771" w:author="Garrick W Bruening" w:date="2020-09-28T15:57:00Z">
        <w:r w:rsidRPr="009802F2">
          <w:t xml:space="preserve">, </w:t>
        </w:r>
      </w:ins>
      <w:r w:rsidR="00D050D8" w:rsidRPr="009802F2">
        <w:t>like</w:t>
      </w:r>
      <w:ins w:id="4772" w:author="Garrick W Bruening" w:date="2020-09-28T15:57:00Z">
        <w:r w:rsidRPr="009802F2">
          <w:t xml:space="preserve"> that obtained for metabolic cost, we simulated participant-specific reaching movements with the mass and durations prescribed in Experiment 1. The required joint torques were backed out using inverse dynamics based on a planar two-link model of the arm and the effort rate of each movement was calculated as the sum of squared shoulder and elbow torques divided by the movement duration. </w:t>
        </w:r>
      </w:ins>
      <w:r w:rsidR="00D050D8" w:rsidRPr="009802F2">
        <w:t>Next,</w:t>
      </w:r>
      <w:ins w:id="4773" w:author="Garrick W Bruening" w:date="2020-09-28T15:57:00Z">
        <w:r w:rsidRPr="009802F2">
          <w:t xml:space="preserve"> we fit an equation of similar form as Eq. </w:t>
        </w:r>
      </w:ins>
      <w:r w:rsidR="003B7314">
        <w:fldChar w:fldCharType="begin"/>
      </w:r>
      <w:r w:rsidR="003B7314">
        <w:instrText xml:space="preserve"> REF _Ref46674355 \h </w:instrText>
      </w:r>
      <w:r w:rsidR="003B7314">
        <w:fldChar w:fldCharType="separate"/>
      </w:r>
      <w:r w:rsidR="003B7314" w:rsidRPr="009802F2">
        <w:rPr>
          <w:noProof/>
        </w:rPr>
        <w:t>1</w:t>
      </w:r>
      <w:r w:rsidR="003B7314">
        <w:fldChar w:fldCharType="end"/>
      </w:r>
      <w:ins w:id="4774" w:author="Garrick W Bruening" w:date="2020-09-28T15:57:00Z">
        <w:r w:rsidRPr="009802F2">
          <w:t>, to parameterize the relationship between effort rate, represented as the sum of squared torques, and movement duration and mass:</w:t>
        </w:r>
      </w:ins>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2437B8" w:rsidRPr="009802F2" w14:paraId="219C13B0" w14:textId="77777777" w:rsidTr="00725223">
        <w:trPr>
          <w:ins w:id="4775" w:author="Garrick W Bruening" w:date="2020-09-28T15:57:00Z"/>
        </w:trPr>
        <w:tc>
          <w:tcPr>
            <w:tcW w:w="500" w:type="pct"/>
          </w:tcPr>
          <w:p w14:paraId="1DBEC2D4" w14:textId="77777777" w:rsidR="002437B8" w:rsidRPr="009802F2" w:rsidRDefault="002437B8" w:rsidP="00725223">
            <w:pPr>
              <w:rPr>
                <w:ins w:id="4776" w:author="Garrick W Bruening" w:date="2020-09-28T15:57:00Z"/>
              </w:rPr>
            </w:pPr>
          </w:p>
        </w:tc>
        <w:tc>
          <w:tcPr>
            <w:tcW w:w="4000" w:type="pct"/>
            <w:vAlign w:val="center"/>
          </w:tcPr>
          <w:p w14:paraId="3A450047" w14:textId="69A14C1C" w:rsidR="002437B8" w:rsidRPr="00D050D8" w:rsidRDefault="002E6FCC" w:rsidP="00725223">
            <w:pPr>
              <w:rPr>
                <w:ins w:id="4777" w:author="Garrick W Bruening" w:date="2020-09-28T15:57:00Z"/>
                <w:rFonts w:cstheme="minorHAnsi"/>
              </w:rPr>
            </w:pPr>
            <m:oMathPara>
              <m:oMath>
                <m:sSub>
                  <m:sSubPr>
                    <m:ctrlPr>
                      <w:ins w:id="4778" w:author="Garrick W Bruening" w:date="2020-09-28T15:57:00Z">
                        <w:rPr>
                          <w:rFonts w:ascii="Cambria Math" w:hAnsi="Cambria Math" w:cstheme="minorHAnsi"/>
                        </w:rPr>
                      </w:ins>
                    </m:ctrlPr>
                  </m:sSubPr>
                  <m:e>
                    <m:acc>
                      <m:accPr>
                        <m:chr m:val="̇"/>
                        <m:ctrlPr>
                          <w:ins w:id="4779" w:author="Garrick W Bruening" w:date="2020-09-28T15:57:00Z">
                            <w:rPr>
                              <w:rFonts w:ascii="Cambria Math" w:hAnsi="Cambria Math" w:cstheme="minorHAnsi"/>
                            </w:rPr>
                          </w:ins>
                        </m:ctrlPr>
                      </m:accPr>
                      <m:e>
                        <m:r>
                          <w:ins w:id="4780" w:author="Garrick W Bruening" w:date="2020-09-28T15:57:00Z">
                            <m:rPr>
                              <m:nor/>
                            </m:rPr>
                            <w:rPr>
                              <w:rFonts w:cstheme="minorHAnsi"/>
                            </w:rPr>
                            <m:t>e</m:t>
                          </w:ins>
                        </m:r>
                      </m:e>
                    </m:acc>
                  </m:e>
                  <m:sub>
                    <m:r>
                      <w:ins w:id="4781" w:author="Garrick W Bruening" w:date="2020-09-28T15:57:00Z">
                        <m:rPr>
                          <m:nor/>
                        </m:rPr>
                        <w:rPr>
                          <w:rFonts w:cstheme="minorHAnsi"/>
                        </w:rPr>
                        <m:t>torque</m:t>
                      </w:ins>
                    </m:r>
                  </m:sub>
                </m:sSub>
                <m:r>
                  <w:ins w:id="4782" w:author="Garrick W Bruening" w:date="2020-09-28T15:57:00Z">
                    <m:rPr>
                      <m:nor/>
                    </m:rPr>
                    <w:rPr>
                      <w:rFonts w:cstheme="minorHAnsi"/>
                    </w:rPr>
                    <m:t>=</m:t>
                  </w:ins>
                </m:r>
                <m:f>
                  <m:fPr>
                    <m:ctrlPr>
                      <w:ins w:id="4783" w:author="Garrick W Bruening" w:date="2020-09-28T15:57:00Z">
                        <w:rPr>
                          <w:rFonts w:ascii="Cambria Math" w:hAnsi="Cambria Math" w:cstheme="minorHAnsi"/>
                        </w:rPr>
                      </w:ins>
                    </m:ctrlPr>
                  </m:fPr>
                  <m:num>
                    <m:sSub>
                      <m:sSubPr>
                        <m:ctrlPr>
                          <w:ins w:id="4784" w:author="Garrick W Bruening" w:date="2020-09-28T15:57:00Z">
                            <w:rPr>
                              <w:rFonts w:ascii="Cambria Math" w:hAnsi="Cambria Math" w:cstheme="minorHAnsi"/>
                            </w:rPr>
                          </w:ins>
                        </m:ctrlPr>
                      </m:sSubPr>
                      <m:e>
                        <m:r>
                          <w:ins w:id="4785" w:author="Garrick W Bruening" w:date="2020-09-28T15:57:00Z">
                            <m:rPr>
                              <m:nor/>
                            </m:rPr>
                            <w:rPr>
                              <w:rFonts w:cstheme="minorHAnsi"/>
                            </w:rPr>
                            <m:t>b</m:t>
                          </w:ins>
                        </m:r>
                      </m:e>
                      <m:sub>
                        <m:r>
                          <w:ins w:id="4786" w:author="Garrick W Bruening" w:date="2020-09-28T15:57:00Z">
                            <m:rPr>
                              <m:nor/>
                            </m:rPr>
                            <w:rPr>
                              <w:rFonts w:cstheme="minorHAnsi"/>
                            </w:rPr>
                            <m:t>torque</m:t>
                          </w:ins>
                        </m:r>
                      </m:sub>
                    </m:sSub>
                    <m:sSup>
                      <m:sSupPr>
                        <m:ctrlPr>
                          <w:ins w:id="4787" w:author="Garrick W Bruening" w:date="2020-09-28T15:57:00Z">
                            <w:rPr>
                              <w:rFonts w:ascii="Cambria Math" w:hAnsi="Cambria Math" w:cstheme="minorHAnsi"/>
                            </w:rPr>
                          </w:ins>
                        </m:ctrlPr>
                      </m:sSupPr>
                      <m:e>
                        <m:r>
                          <w:ins w:id="4788" w:author="Garrick W Bruening" w:date="2020-09-28T15:57:00Z">
                            <m:rPr>
                              <m:nor/>
                            </m:rPr>
                            <w:rPr>
                              <w:rFonts w:cstheme="minorHAnsi"/>
                            </w:rPr>
                            <m:t>m</m:t>
                          </w:ins>
                        </m:r>
                      </m:e>
                      <m:sup>
                        <m:sSub>
                          <m:sSubPr>
                            <m:ctrlPr>
                              <w:ins w:id="4789" w:author="Garrick W Bruening" w:date="2020-09-28T15:57:00Z">
                                <w:rPr>
                                  <w:rFonts w:ascii="Cambria Math" w:hAnsi="Cambria Math" w:cstheme="minorHAnsi"/>
                                </w:rPr>
                              </w:ins>
                            </m:ctrlPr>
                          </m:sSubPr>
                          <m:e>
                            <m:r>
                              <w:ins w:id="4790" w:author="Garrick W Bruening" w:date="2020-09-28T15:57:00Z">
                                <m:rPr>
                                  <m:nor/>
                                </m:rPr>
                                <w:rPr>
                                  <w:rFonts w:cstheme="minorHAnsi"/>
                                </w:rPr>
                                <m:t>i</m:t>
                              </w:ins>
                            </m:r>
                          </m:e>
                          <m:sub>
                            <m:r>
                              <w:ins w:id="4791" w:author="Garrick W Bruening" w:date="2020-09-28T15:57:00Z">
                                <m:rPr>
                                  <m:nor/>
                                </m:rPr>
                                <w:rPr>
                                  <w:rFonts w:cstheme="minorHAnsi"/>
                                </w:rPr>
                                <m:t>torque</m:t>
                              </w:ins>
                            </m:r>
                          </m:sub>
                        </m:sSub>
                      </m:sup>
                    </m:sSup>
                  </m:num>
                  <m:den>
                    <m:sSubSup>
                      <m:sSubSupPr>
                        <m:ctrlPr>
                          <w:ins w:id="4792" w:author="Garrick W Bruening" w:date="2020-09-28T15:57:00Z">
                            <w:rPr>
                              <w:rFonts w:ascii="Cambria Math" w:hAnsi="Cambria Math" w:cstheme="minorHAnsi"/>
                            </w:rPr>
                          </w:ins>
                        </m:ctrlPr>
                      </m:sSubSupPr>
                      <m:e>
                        <m:r>
                          <w:ins w:id="4793" w:author="Garrick W Bruening" w:date="2020-09-28T15:57:00Z">
                            <m:rPr>
                              <m:nor/>
                            </m:rPr>
                            <w:rPr>
                              <w:rFonts w:cstheme="minorHAnsi"/>
                            </w:rPr>
                            <m:t>t</m:t>
                          </w:ins>
                        </m:r>
                      </m:e>
                      <m:sub>
                        <m:r>
                          <w:ins w:id="4794" w:author="Garrick W Bruening" w:date="2020-09-28T15:57:00Z">
                            <m:rPr>
                              <m:nor/>
                            </m:rPr>
                            <w:rPr>
                              <w:rFonts w:cstheme="minorHAnsi"/>
                            </w:rPr>
                            <m:t>m</m:t>
                          </w:ins>
                        </m:r>
                      </m:sub>
                      <m:sup>
                        <m:sSub>
                          <m:sSubPr>
                            <m:ctrlPr>
                              <w:ins w:id="4795" w:author="Garrick W Bruening" w:date="2020-09-28T15:57:00Z">
                                <w:rPr>
                                  <w:rFonts w:ascii="Cambria Math" w:hAnsi="Cambria Math" w:cstheme="minorHAnsi"/>
                                </w:rPr>
                              </w:ins>
                            </m:ctrlPr>
                          </m:sSubPr>
                          <m:e>
                            <m:r>
                              <w:ins w:id="4796" w:author="Garrick W Bruening" w:date="2020-09-28T15:57:00Z">
                                <m:rPr>
                                  <m:nor/>
                                </m:rPr>
                                <w:rPr>
                                  <w:rFonts w:cstheme="minorHAnsi"/>
                                </w:rPr>
                                <m:t>j</m:t>
                              </w:ins>
                            </m:r>
                          </m:e>
                          <m:sub>
                            <m:r>
                              <w:ins w:id="4797" w:author="Garrick W Bruening" w:date="2020-09-28T15:57:00Z">
                                <m:rPr>
                                  <m:nor/>
                                </m:rPr>
                                <w:rPr>
                                  <w:rFonts w:cstheme="minorHAnsi"/>
                                </w:rPr>
                                <m:t>torque</m:t>
                              </w:ins>
                            </m:r>
                          </m:sub>
                        </m:sSub>
                      </m:sup>
                    </m:sSubSup>
                  </m:den>
                </m:f>
              </m:oMath>
            </m:oMathPara>
          </w:p>
        </w:tc>
        <w:tc>
          <w:tcPr>
            <w:tcW w:w="500" w:type="pct"/>
            <w:vAlign w:val="center"/>
          </w:tcPr>
          <w:p w14:paraId="042885A7" w14:textId="4437043E" w:rsidR="002437B8" w:rsidRPr="009802F2" w:rsidRDefault="002437B8" w:rsidP="00725223">
            <w:pPr>
              <w:pStyle w:val="Caption"/>
              <w:keepNext/>
              <w:jc w:val="right"/>
              <w:rPr>
                <w:ins w:id="4798" w:author="Garrick W Bruening" w:date="2020-09-28T15:57:00Z"/>
                <w:i w:val="0"/>
                <w:iCs w:val="0"/>
                <w:sz w:val="22"/>
                <w:szCs w:val="22"/>
              </w:rPr>
            </w:pPr>
            <w:ins w:id="4799" w:author="Garrick W Bruening" w:date="2020-09-28T15:57:00Z">
              <w:r w:rsidRPr="009802F2">
                <w:rPr>
                  <w:i w:val="0"/>
                  <w:iCs w:val="0"/>
                  <w:color w:val="auto"/>
                  <w:sz w:val="22"/>
                  <w:szCs w:val="22"/>
                </w:rPr>
                <w:t>(</w:t>
              </w:r>
              <w:r w:rsidRPr="009802F2">
                <w:rPr>
                  <w:i w:val="0"/>
                  <w:iCs w:val="0"/>
                  <w:color w:val="auto"/>
                  <w:sz w:val="22"/>
                  <w:szCs w:val="22"/>
                </w:rPr>
                <w:fldChar w:fldCharType="begin"/>
              </w:r>
              <w:r w:rsidRPr="009802F2">
                <w:rPr>
                  <w:i w:val="0"/>
                  <w:iCs w:val="0"/>
                  <w:color w:val="auto"/>
                  <w:sz w:val="22"/>
                  <w:szCs w:val="22"/>
                </w:rPr>
                <w:instrText xml:space="preserve"> SEQ Equation \* ARABIC </w:instrText>
              </w:r>
              <w:r w:rsidRPr="009802F2">
                <w:rPr>
                  <w:i w:val="0"/>
                  <w:iCs w:val="0"/>
                  <w:color w:val="auto"/>
                  <w:sz w:val="22"/>
                  <w:szCs w:val="22"/>
                </w:rPr>
                <w:fldChar w:fldCharType="separate"/>
              </w:r>
            </w:ins>
            <w:r w:rsidR="005B369E" w:rsidRPr="009802F2">
              <w:rPr>
                <w:i w:val="0"/>
                <w:iCs w:val="0"/>
                <w:noProof/>
                <w:color w:val="auto"/>
                <w:sz w:val="22"/>
                <w:szCs w:val="22"/>
              </w:rPr>
              <w:t>22</w:t>
            </w:r>
            <w:ins w:id="4800" w:author="Garrick W Bruening" w:date="2020-09-28T15:57:00Z">
              <w:r w:rsidRPr="009802F2">
                <w:rPr>
                  <w:i w:val="0"/>
                  <w:iCs w:val="0"/>
                  <w:color w:val="auto"/>
                  <w:sz w:val="22"/>
                  <w:szCs w:val="22"/>
                </w:rPr>
                <w:fldChar w:fldCharType="end"/>
              </w:r>
              <w:r w:rsidRPr="009802F2">
                <w:rPr>
                  <w:i w:val="0"/>
                  <w:iCs w:val="0"/>
                  <w:color w:val="auto"/>
                  <w:sz w:val="22"/>
                  <w:szCs w:val="22"/>
                </w:rPr>
                <w:t>)</w:t>
              </w:r>
            </w:ins>
          </w:p>
        </w:tc>
      </w:tr>
    </w:tbl>
    <w:p w14:paraId="7BAC0D5E" w14:textId="77777777" w:rsidR="002437B8" w:rsidRPr="009802F2" w:rsidRDefault="002437B8" w:rsidP="002437B8">
      <w:pPr>
        <w:rPr>
          <w:ins w:id="4801" w:author="Garrick W Bruening" w:date="2020-09-28T15:57:00Z"/>
        </w:rPr>
      </w:pPr>
    </w:p>
    <w:p w14:paraId="1289C577" w14:textId="6362BB93" w:rsidR="002437B8" w:rsidRPr="009802F2" w:rsidRDefault="002437B8" w:rsidP="002437B8">
      <w:pPr>
        <w:rPr>
          <w:ins w:id="4802" w:author="Garrick W Bruening" w:date="2020-09-28T15:57:00Z"/>
        </w:rPr>
      </w:pPr>
      <w:ins w:id="4803" w:author="Garrick W Bruening" w:date="2020-09-28T15:57:00Z">
        <w:r w:rsidRPr="009802F2">
          <w:t>where (</w:t>
        </w:r>
        <w:proofErr w:type="spellStart"/>
        <w:r w:rsidRPr="009802F2">
          <w:t>b</w:t>
        </w:r>
        <w:r w:rsidRPr="009802F2">
          <w:rPr>
            <w:vertAlign w:val="subscript"/>
          </w:rPr>
          <w:t>torque</w:t>
        </w:r>
      </w:ins>
      <w:proofErr w:type="spellEnd"/>
      <w:r w:rsidR="003B7314">
        <w:rPr>
          <w:vertAlign w:val="subscript"/>
        </w:rPr>
        <w:t xml:space="preserve"> </w:t>
      </w:r>
      <w:ins w:id="4804" w:author="Garrick W Bruening" w:date="2020-09-28T15:57:00Z">
        <w:r w:rsidRPr="009802F2">
          <w:t>=</w:t>
        </w:r>
      </w:ins>
      <w:r w:rsidR="003B7314">
        <w:t xml:space="preserve"> </w:t>
      </w:r>
      <w:ins w:id="4805" w:author="Garrick W Bruening" w:date="2020-09-28T15:57:00Z">
        <w:r w:rsidRPr="009802F2">
          <w:t xml:space="preserve">0.042 </w:t>
        </w:r>
        <w:r w:rsidRPr="009802F2">
          <w:rPr>
            <w:rFonts w:ascii="Symbol" w:eastAsia="Symbol" w:hAnsi="Symbol" w:cs="Symbol"/>
          </w:rPr>
          <w:t>±</w:t>
        </w:r>
        <w:r w:rsidRPr="009802F2">
          <w:t xml:space="preserve"> 0.0079, </w:t>
        </w:r>
        <w:proofErr w:type="spellStart"/>
        <w:r w:rsidRPr="009802F2">
          <w:t>i</w:t>
        </w:r>
        <w:r w:rsidRPr="009802F2">
          <w:rPr>
            <w:vertAlign w:val="subscript"/>
          </w:rPr>
          <w:t>torque</w:t>
        </w:r>
      </w:ins>
      <w:proofErr w:type="spellEnd"/>
      <w:r w:rsidR="003B7314">
        <w:rPr>
          <w:vertAlign w:val="subscript"/>
        </w:rPr>
        <w:t xml:space="preserve"> </w:t>
      </w:r>
      <w:ins w:id="4806" w:author="Garrick W Bruening" w:date="2020-09-28T15:57:00Z">
        <w:r w:rsidRPr="009802F2">
          <w:t>=</w:t>
        </w:r>
      </w:ins>
      <w:r w:rsidR="003B7314">
        <w:t xml:space="preserve"> </w:t>
      </w:r>
      <w:proofErr w:type="gramStart"/>
      <w:ins w:id="4807" w:author="Garrick W Bruening" w:date="2020-09-28T15:57:00Z">
        <w:r w:rsidRPr="009802F2">
          <w:t>2.13  +</w:t>
        </w:r>
        <w:proofErr w:type="gramEnd"/>
        <w:r w:rsidRPr="009802F2">
          <w:t xml:space="preserve">/- 0.07, </w:t>
        </w:r>
        <w:proofErr w:type="spellStart"/>
        <w:r w:rsidRPr="009802F2">
          <w:t>j</w:t>
        </w:r>
        <w:r w:rsidRPr="009802F2">
          <w:rPr>
            <w:vertAlign w:val="subscript"/>
          </w:rPr>
          <w:t>torque</w:t>
        </w:r>
      </w:ins>
      <w:proofErr w:type="spellEnd"/>
      <w:r w:rsidR="003B7314">
        <w:rPr>
          <w:vertAlign w:val="subscript"/>
        </w:rPr>
        <w:t xml:space="preserve"> </w:t>
      </w:r>
      <w:ins w:id="4808" w:author="Garrick W Bruening" w:date="2020-09-28T15:57:00Z">
        <w:r w:rsidRPr="009802F2">
          <w:t>=</w:t>
        </w:r>
      </w:ins>
      <w:r w:rsidR="003B7314">
        <w:t xml:space="preserve"> </w:t>
      </w:r>
      <w:ins w:id="4809" w:author="Garrick W Bruening" w:date="2020-09-28T15:57:00Z">
        <w:r w:rsidRPr="009802F2">
          <w:t>3.50 +/- 0.12</w:t>
        </w:r>
        <w:r w:rsidRPr="00352FF9">
          <w:t xml:space="preserve">, SSE = </w:t>
        </w:r>
      </w:ins>
      <w:r w:rsidR="00352FF9" w:rsidRPr="00352FF9">
        <w:t>98487.49</w:t>
      </w:r>
      <w:ins w:id="4810" w:author="Garrick W Bruening" w:date="2020-09-28T15:57:00Z">
        <w:r w:rsidRPr="00352FF9">
          <w:t xml:space="preserve">, AIC = </w:t>
        </w:r>
      </w:ins>
      <w:r w:rsidR="00426597" w:rsidRPr="00352FF9">
        <w:t>1725.16</w:t>
      </w:r>
      <w:ins w:id="4811" w:author="Garrick W Bruening" w:date="2020-09-28T15:57:00Z">
        <w:r w:rsidRPr="00352FF9">
          <w:t>). Notably, there are distinct differences between the two effort representations. The sum of squared torques increases quadratically with mass, in stark contrast to the near</w:t>
        </w:r>
        <w:r w:rsidRPr="009802F2">
          <w:t xml:space="preserve">-linear growth observed in metabolic cost. We also are limited in that there is no accounting for a resting metabolic rate, as we only represent torques associated with the reaching movement, thus </w:t>
        </w:r>
      </w:ins>
      <w:ins w:id="4812" w:author="Garrick W Bruening" w:date="2020-09-28T15:57:00Z">
        <w:r w:rsidRPr="009802F2">
          <w:rPr>
            <w:noProof/>
            <w:position w:val="-12"/>
          </w:rPr>
          <w:object w:dxaOrig="260" w:dyaOrig="380" w14:anchorId="49DB20B2">
            <v:shape id="_x0000_i1273" type="#_x0000_t75" style="width:14.25pt;height:21.75pt" o:ole="">
              <v:imagedata r:id="rId87" o:title=""/>
            </v:shape>
            <o:OLEObject Type="Embed" ProgID="Equation.DSMT4" ShapeID="_x0000_i1273" DrawAspect="Content" ObjectID="_1663576664" r:id="rId117"/>
          </w:object>
        </w:r>
      </w:ins>
      <w:ins w:id="4813" w:author="Garrick W Bruening" w:date="2020-09-28T15:57:00Z">
        <w:r w:rsidRPr="009802F2">
          <w:t xml:space="preserve"> is zero. Another consequence of only representing movement torques (as most computational models do) is that there is no cost associated with a zero velocity movement (or movement of infinite duration), thus the term equivalent to the time-invariant reach cost, a, in Eq. 1 is also zero and not included in Eq. 7. Replacing </w:t>
        </w:r>
      </w:ins>
      <m:oMath>
        <m:r>
          <w:ins w:id="4814" w:author="Garrick W Bruening" w:date="2020-09-28T15:57:00Z">
            <m:rPr>
              <m:nor/>
            </m:rPr>
            <w:rPr>
              <w:rFonts w:cstheme="minorHAnsi"/>
            </w:rPr>
            <m:t>e</m:t>
          </w:ins>
        </m:r>
      </m:oMath>
      <w:ins w:id="4815" w:author="Garrick W Bruening" w:date="2020-09-28T15:57:00Z">
        <w:r w:rsidRPr="009802F2">
          <w:t xml:space="preserve"> in Eq. 4 with</w:t>
        </w:r>
      </w:ins>
      <w:r w:rsidR="00E14637">
        <w:t xml:space="preserve"> </w:t>
      </w:r>
      <m:oMath>
        <m:sSub>
          <m:sSubPr>
            <m:ctrlPr>
              <w:ins w:id="4816" w:author="Garrick W Bruening" w:date="2020-09-28T15:57:00Z">
                <w:rPr>
                  <w:rFonts w:ascii="Cambria Math" w:hAnsi="Cambria Math" w:cstheme="minorHAnsi"/>
                </w:rPr>
              </w:ins>
            </m:ctrlPr>
          </m:sSubPr>
          <m:e>
            <m:r>
              <m:rPr>
                <m:sty m:val="p"/>
              </m:rPr>
              <w:rPr>
                <w:rFonts w:ascii="Cambria Math" w:hAnsi="Cambria Math" w:cstheme="minorHAnsi"/>
              </w:rPr>
              <m:t>e</m:t>
            </m:r>
          </m:e>
          <m:sub>
            <m:r>
              <w:ins w:id="4817" w:author="Garrick W Bruening" w:date="2020-09-28T15:57:00Z">
                <m:rPr>
                  <m:nor/>
                </m:rPr>
                <w:rPr>
                  <w:rFonts w:cstheme="minorHAnsi"/>
                </w:rPr>
                <m:t>torque</m:t>
              </w:ins>
            </m:r>
          </m:sub>
        </m:sSub>
      </m:oMath>
      <w:ins w:id="4818" w:author="Garrick W Bruening" w:date="2020-09-28T15:57:00Z">
        <w:r w:rsidRPr="009802F2">
          <w:t>, provides the following utility:</w:t>
        </w:r>
      </w:ins>
    </w:p>
    <w:p w14:paraId="4A691283" w14:textId="77777777" w:rsidR="002437B8" w:rsidRPr="009802F2" w:rsidRDefault="002437B8" w:rsidP="002437B8">
      <w:pPr>
        <w:pStyle w:val="Caption"/>
        <w:keepNext/>
        <w:rPr>
          <w:ins w:id="4819" w:author="Garrick W Bruening" w:date="2020-09-28T15:57:00Z"/>
          <w:i w:val="0"/>
          <w:iCs w:val="0"/>
        </w:rPr>
      </w:pPr>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2437B8" w:rsidRPr="009802F2" w14:paraId="36495B0B" w14:textId="77777777" w:rsidTr="00725223">
        <w:trPr>
          <w:ins w:id="4820" w:author="Garrick W Bruening" w:date="2020-09-28T15:57:00Z"/>
        </w:trPr>
        <w:tc>
          <w:tcPr>
            <w:tcW w:w="500" w:type="pct"/>
          </w:tcPr>
          <w:p w14:paraId="3BF812D7" w14:textId="77777777" w:rsidR="002437B8" w:rsidRPr="009802F2" w:rsidRDefault="002437B8" w:rsidP="00725223">
            <w:pPr>
              <w:rPr>
                <w:ins w:id="4821" w:author="Garrick W Bruening" w:date="2020-09-28T15:57:00Z"/>
              </w:rPr>
            </w:pPr>
          </w:p>
        </w:tc>
        <w:tc>
          <w:tcPr>
            <w:tcW w:w="4000" w:type="pct"/>
            <w:vAlign w:val="center"/>
          </w:tcPr>
          <w:p w14:paraId="36F7A77C" w14:textId="17257761" w:rsidR="002437B8" w:rsidRPr="009802F2" w:rsidRDefault="002E6FCC" w:rsidP="00725223">
            <w:pPr>
              <w:rPr>
                <w:ins w:id="4822" w:author="Garrick W Bruening" w:date="2020-09-28T15:57:00Z"/>
                <w:rFonts w:ascii="Cambria" w:hAnsi="Cambria" w:cs="Aharoni"/>
              </w:rPr>
            </w:pPr>
            <m:oMathPara>
              <m:oMath>
                <m:sSub>
                  <m:sSubPr>
                    <m:ctrlPr>
                      <w:ins w:id="4823" w:author="Garrick W Bruening" w:date="2020-09-28T15:57:00Z">
                        <w:rPr>
                          <w:rFonts w:ascii="Cambria Math" w:hAnsi="Cambria Math" w:cstheme="minorHAnsi"/>
                        </w:rPr>
                      </w:ins>
                    </m:ctrlPr>
                  </m:sSubPr>
                  <m:e>
                    <m:r>
                      <w:ins w:id="4824" w:author="Garrick W Bruening" w:date="2020-09-28T15:57:00Z">
                        <m:rPr>
                          <m:nor/>
                        </m:rPr>
                        <w:rPr>
                          <w:rFonts w:cstheme="minorHAnsi"/>
                        </w:rPr>
                        <m:t>J</m:t>
                      </w:ins>
                    </m:r>
                    <m:r>
                      <w:ins w:id="4825" w:author="Garrick W Bruening" w:date="2020-09-28T15:57:00Z">
                        <m:rPr>
                          <m:sty m:val="p"/>
                        </m:rPr>
                        <w:rPr>
                          <w:rFonts w:ascii="Cambria Math" w:hAnsi="Cambria Math" w:cstheme="minorHAnsi"/>
                        </w:rPr>
                        <m:t xml:space="preserve"> </m:t>
                      </w:ins>
                    </m:r>
                  </m:e>
                  <m:sub>
                    <m:r>
                      <w:ins w:id="4826" w:author="Garrick W Bruening" w:date="2020-09-28T15:57:00Z">
                        <m:rPr>
                          <m:nor/>
                        </m:rPr>
                        <w:rPr>
                          <w:rFonts w:cstheme="minorHAnsi"/>
                        </w:rPr>
                        <m:t>torque</m:t>
                      </w:ins>
                    </m:r>
                  </m:sub>
                </m:sSub>
                <m:r>
                  <w:ins w:id="4827" w:author="Garrick W Bruening" w:date="2020-09-28T15:57:00Z">
                    <m:rPr>
                      <m:nor/>
                    </m:rPr>
                    <w:rPr>
                      <w:rFonts w:cstheme="minorHAnsi"/>
                    </w:rPr>
                    <m:t>=</m:t>
                  </w:ins>
                </m:r>
                <m:f>
                  <m:fPr>
                    <m:ctrlPr>
                      <w:ins w:id="4828" w:author="Garrick W Bruening" w:date="2020-09-28T15:57:00Z">
                        <w:rPr>
                          <w:rFonts w:ascii="Cambria Math" w:hAnsi="Cambria Math" w:cstheme="minorHAnsi"/>
                        </w:rPr>
                      </w:ins>
                    </m:ctrlPr>
                  </m:fPr>
                  <m:num>
                    <m:r>
                      <w:ins w:id="4829" w:author="Garrick W Bruening" w:date="2020-09-28T15:57:00Z">
                        <m:rPr>
                          <m:nor/>
                        </m:rPr>
                        <w:rPr>
                          <w:rFonts w:cstheme="minorHAnsi"/>
                        </w:rPr>
                        <m:t>αP</m:t>
                      </w:ins>
                    </m:r>
                    <m:d>
                      <m:dPr>
                        <m:ctrlPr>
                          <w:ins w:id="4830" w:author="Garrick W Bruening" w:date="2020-09-28T15:57:00Z">
                            <w:rPr>
                              <w:rFonts w:ascii="Cambria Math" w:hAnsi="Cambria Math" w:cstheme="minorHAnsi"/>
                            </w:rPr>
                          </w:ins>
                        </m:ctrlPr>
                      </m:dPr>
                      <m:e>
                        <m:r>
                          <w:ins w:id="4831" w:author="Garrick W Bruening" w:date="2020-09-28T15:57:00Z">
                            <m:rPr>
                              <m:nor/>
                            </m:rPr>
                            <w:rPr>
                              <w:rFonts w:cstheme="minorHAnsi"/>
                            </w:rPr>
                            <m:t>α</m:t>
                          </w:ins>
                        </m:r>
                      </m:e>
                      <m:e>
                        <m:sSub>
                          <m:sSubPr>
                            <m:ctrlPr>
                              <w:ins w:id="4832" w:author="Garrick W Bruening" w:date="2020-09-28T15:57:00Z">
                                <w:rPr>
                                  <w:rFonts w:ascii="Cambria Math" w:hAnsi="Cambria Math" w:cstheme="minorHAnsi"/>
                                </w:rPr>
                              </w:ins>
                            </m:ctrlPr>
                          </m:sSubPr>
                          <m:e>
                            <m:r>
                              <w:ins w:id="4833" w:author="Garrick W Bruening" w:date="2020-09-28T15:57:00Z">
                                <m:rPr>
                                  <m:nor/>
                                </m:rPr>
                                <w:rPr>
                                  <w:rFonts w:cstheme="minorHAnsi"/>
                                </w:rPr>
                                <m:t>t</m:t>
                              </w:ins>
                            </m:r>
                          </m:e>
                          <m:sub>
                            <m:r>
                              <w:ins w:id="4834" w:author="Garrick W Bruening" w:date="2020-09-28T15:57:00Z">
                                <m:rPr>
                                  <m:nor/>
                                </m:rPr>
                                <w:rPr>
                                  <w:rFonts w:cstheme="minorHAnsi"/>
                                </w:rPr>
                                <m:t>m</m:t>
                              </w:ins>
                            </m:r>
                          </m:sub>
                        </m:sSub>
                        <m:r>
                          <w:ins w:id="4835" w:author="Garrick W Bruening" w:date="2020-09-28T15:57:00Z">
                            <m:rPr>
                              <m:nor/>
                            </m:rPr>
                            <w:rPr>
                              <w:rFonts w:cstheme="minorHAnsi"/>
                            </w:rPr>
                            <m:t>,m</m:t>
                          </w:ins>
                        </m:r>
                      </m:e>
                    </m:d>
                    <m:r>
                      <w:ins w:id="4836" w:author="Garrick W Bruening" w:date="2020-09-28T15:57:00Z">
                        <m:rPr>
                          <m:nor/>
                        </m:rPr>
                        <w:rPr>
                          <w:rFonts w:cstheme="minorHAnsi"/>
                        </w:rPr>
                        <m:t>-</m:t>
                      </w:ins>
                    </m:r>
                    <m:f>
                      <m:fPr>
                        <m:ctrlPr>
                          <w:ins w:id="4837" w:author="Garrick W Bruening" w:date="2020-09-28T15:57:00Z">
                            <w:rPr>
                              <w:rFonts w:ascii="Cambria Math" w:hAnsi="Cambria Math" w:cstheme="minorHAnsi"/>
                            </w:rPr>
                          </w:ins>
                        </m:ctrlPr>
                      </m:fPr>
                      <m:num>
                        <m:sSub>
                          <m:sSubPr>
                            <m:ctrlPr>
                              <w:ins w:id="4838" w:author="Garrick W Bruening" w:date="2020-09-28T15:57:00Z">
                                <w:rPr>
                                  <w:rFonts w:ascii="Cambria Math" w:hAnsi="Cambria Math" w:cstheme="minorHAnsi"/>
                                </w:rPr>
                              </w:ins>
                            </m:ctrlPr>
                          </m:sSubPr>
                          <m:e>
                            <m:r>
                              <w:ins w:id="4839" w:author="Garrick W Bruening" w:date="2020-09-28T15:57:00Z">
                                <m:rPr>
                                  <m:nor/>
                                </m:rPr>
                                <w:rPr>
                                  <w:rFonts w:cstheme="minorHAnsi"/>
                                </w:rPr>
                                <m:t>b</m:t>
                              </w:ins>
                            </m:r>
                          </m:e>
                          <m:sub>
                            <m:r>
                              <w:ins w:id="4840" w:author="Garrick W Bruening" w:date="2020-09-28T15:57:00Z">
                                <m:rPr>
                                  <m:nor/>
                                </m:rPr>
                                <w:rPr>
                                  <w:rFonts w:cstheme="minorHAnsi"/>
                                </w:rPr>
                                <m:t>torque</m:t>
                              </w:ins>
                            </m:r>
                          </m:sub>
                        </m:sSub>
                        <m:sSup>
                          <m:sSupPr>
                            <m:ctrlPr>
                              <w:ins w:id="4841" w:author="Garrick W Bruening" w:date="2020-09-28T15:57:00Z">
                                <w:rPr>
                                  <w:rFonts w:ascii="Cambria Math" w:hAnsi="Cambria Math" w:cstheme="minorHAnsi"/>
                                </w:rPr>
                              </w:ins>
                            </m:ctrlPr>
                          </m:sSupPr>
                          <m:e>
                            <m:r>
                              <w:ins w:id="4842" w:author="Garrick W Bruening" w:date="2020-09-28T15:57:00Z">
                                <m:rPr>
                                  <m:nor/>
                                </m:rPr>
                                <w:rPr>
                                  <w:rFonts w:cstheme="minorHAnsi"/>
                                </w:rPr>
                                <m:t>m</m:t>
                              </w:ins>
                            </m:r>
                          </m:e>
                          <m:sup>
                            <m:sSub>
                              <m:sSubPr>
                                <m:ctrlPr>
                                  <w:ins w:id="4843" w:author="Garrick W Bruening" w:date="2020-09-28T15:57:00Z">
                                    <w:rPr>
                                      <w:rFonts w:ascii="Cambria Math" w:hAnsi="Cambria Math" w:cstheme="minorHAnsi"/>
                                    </w:rPr>
                                  </w:ins>
                                </m:ctrlPr>
                              </m:sSubPr>
                              <m:e>
                                <m:r>
                                  <w:ins w:id="4844" w:author="Garrick W Bruening" w:date="2020-09-28T15:57:00Z">
                                    <m:rPr>
                                      <m:nor/>
                                    </m:rPr>
                                    <w:rPr>
                                      <w:rFonts w:cstheme="minorHAnsi"/>
                                    </w:rPr>
                                    <m:t>i</m:t>
                                  </w:ins>
                                </m:r>
                              </m:e>
                              <m:sub>
                                <m:r>
                                  <w:ins w:id="4845" w:author="Garrick W Bruening" w:date="2020-09-28T15:57:00Z">
                                    <m:rPr>
                                      <m:nor/>
                                    </m:rPr>
                                    <w:rPr>
                                      <w:rFonts w:cstheme="minorHAnsi"/>
                                    </w:rPr>
                                    <m:t>torque</m:t>
                                  </w:ins>
                                </m:r>
                              </m:sub>
                            </m:sSub>
                          </m:sup>
                        </m:sSup>
                      </m:num>
                      <m:den>
                        <m:sSubSup>
                          <m:sSubSupPr>
                            <m:ctrlPr>
                              <w:ins w:id="4846" w:author="Garrick W Bruening" w:date="2020-09-28T15:57:00Z">
                                <w:rPr>
                                  <w:rFonts w:ascii="Cambria Math" w:hAnsi="Cambria Math" w:cstheme="minorHAnsi"/>
                                </w:rPr>
                              </w:ins>
                            </m:ctrlPr>
                          </m:sSubSupPr>
                          <m:e>
                            <m:r>
                              <w:ins w:id="4847" w:author="Garrick W Bruening" w:date="2020-09-28T15:57:00Z">
                                <m:rPr>
                                  <m:nor/>
                                </m:rPr>
                                <w:rPr>
                                  <w:rFonts w:cstheme="minorHAnsi"/>
                                </w:rPr>
                                <m:t>t</m:t>
                              </w:ins>
                            </m:r>
                          </m:e>
                          <m:sub>
                            <m:r>
                              <w:ins w:id="4848" w:author="Garrick W Bruening" w:date="2020-09-28T15:57:00Z">
                                <m:rPr>
                                  <m:nor/>
                                </m:rPr>
                                <w:rPr>
                                  <w:rFonts w:cstheme="minorHAnsi"/>
                                </w:rPr>
                                <m:t>m</m:t>
                              </w:ins>
                            </m:r>
                          </m:sub>
                          <m:sup>
                            <m:sSub>
                              <m:sSubPr>
                                <m:ctrlPr>
                                  <w:ins w:id="4849" w:author="Garrick W Bruening" w:date="2020-09-28T15:57:00Z">
                                    <w:rPr>
                                      <w:rFonts w:ascii="Cambria Math" w:hAnsi="Cambria Math" w:cstheme="minorHAnsi"/>
                                    </w:rPr>
                                  </w:ins>
                                </m:ctrlPr>
                              </m:sSubPr>
                              <m:e>
                                <m:r>
                                  <w:ins w:id="4850" w:author="Garrick W Bruening" w:date="2020-09-28T15:57:00Z">
                                    <m:rPr>
                                      <m:nor/>
                                    </m:rPr>
                                    <w:rPr>
                                      <w:rFonts w:cstheme="minorHAnsi"/>
                                    </w:rPr>
                                    <m:t>j</m:t>
                                  </w:ins>
                                </m:r>
                              </m:e>
                              <m:sub>
                                <m:r>
                                  <w:ins w:id="4851" w:author="Garrick W Bruening" w:date="2020-09-28T15:57:00Z">
                                    <m:rPr>
                                      <m:nor/>
                                    </m:rPr>
                                    <w:rPr>
                                      <w:rFonts w:cstheme="minorHAnsi"/>
                                    </w:rPr>
                                    <m:t>torque</m:t>
                                  </w:ins>
                                </m:r>
                              </m:sub>
                            </m:sSub>
                            <m:r>
                              <w:ins w:id="4852" w:author="Garrick W Bruening" w:date="2020-09-28T15:57:00Z">
                                <m:rPr>
                                  <m:nor/>
                                </m:rPr>
                                <w:rPr>
                                  <w:rFonts w:cstheme="minorHAnsi"/>
                                </w:rPr>
                                <m:t> -1</m:t>
                              </w:ins>
                            </m:r>
                          </m:sup>
                        </m:sSubSup>
                      </m:den>
                    </m:f>
                  </m:num>
                  <m:den>
                    <m:sSub>
                      <m:sSubPr>
                        <m:ctrlPr>
                          <w:ins w:id="4853" w:author="Garrick W Bruening" w:date="2020-09-28T15:57:00Z">
                            <w:rPr>
                              <w:rFonts w:ascii="Cambria Math" w:hAnsi="Cambria Math" w:cstheme="minorHAnsi"/>
                            </w:rPr>
                          </w:ins>
                        </m:ctrlPr>
                      </m:sSubPr>
                      <m:e>
                        <m:r>
                          <w:ins w:id="4854" w:author="Garrick W Bruening" w:date="2020-09-28T15:57:00Z">
                            <m:rPr>
                              <m:nor/>
                            </m:rPr>
                            <w:rPr>
                              <w:rFonts w:cstheme="minorHAnsi"/>
                            </w:rPr>
                            <m:t>t</m:t>
                          </w:ins>
                        </m:r>
                      </m:e>
                      <m:sub>
                        <m:r>
                          <w:ins w:id="4855" w:author="Garrick W Bruening" w:date="2020-09-28T15:57:00Z">
                            <m:rPr>
                              <m:nor/>
                            </m:rPr>
                            <w:rPr>
                              <w:rFonts w:cstheme="minorHAnsi"/>
                            </w:rPr>
                            <m:t>r</m:t>
                          </w:ins>
                        </m:r>
                      </m:sub>
                    </m:sSub>
                    <m:r>
                      <w:ins w:id="4856" w:author="Garrick W Bruening" w:date="2020-09-28T15:57:00Z">
                        <m:rPr>
                          <m:nor/>
                        </m:rPr>
                        <w:rPr>
                          <w:rFonts w:cstheme="minorHAnsi"/>
                        </w:rPr>
                        <m:t>+</m:t>
                      </w:ins>
                    </m:r>
                    <m:sSub>
                      <m:sSubPr>
                        <m:ctrlPr>
                          <w:ins w:id="4857" w:author="Garrick W Bruening" w:date="2020-09-28T15:57:00Z">
                            <w:rPr>
                              <w:rFonts w:ascii="Cambria Math" w:hAnsi="Cambria Math" w:cstheme="minorHAnsi"/>
                            </w:rPr>
                          </w:ins>
                        </m:ctrlPr>
                      </m:sSubPr>
                      <m:e>
                        <m:r>
                          <w:ins w:id="4858" w:author="Garrick W Bruening" w:date="2020-09-28T15:57:00Z">
                            <m:rPr>
                              <m:nor/>
                            </m:rPr>
                            <w:rPr>
                              <w:rFonts w:cstheme="minorHAnsi"/>
                            </w:rPr>
                            <m:t>t</m:t>
                          </w:ins>
                        </m:r>
                      </m:e>
                      <m:sub>
                        <m:r>
                          <w:ins w:id="4859" w:author="Garrick W Bruening" w:date="2020-09-28T15:57:00Z">
                            <m:rPr>
                              <m:nor/>
                            </m:rPr>
                            <w:rPr>
                              <w:rFonts w:cstheme="minorHAnsi"/>
                            </w:rPr>
                            <m:t>m</m:t>
                          </w:ins>
                        </m:r>
                      </m:sub>
                    </m:sSub>
                  </m:den>
                </m:f>
              </m:oMath>
            </m:oMathPara>
          </w:p>
        </w:tc>
        <w:tc>
          <w:tcPr>
            <w:tcW w:w="500" w:type="pct"/>
            <w:vAlign w:val="center"/>
          </w:tcPr>
          <w:p w14:paraId="55E110AB" w14:textId="589F4528" w:rsidR="002437B8" w:rsidRPr="009802F2" w:rsidRDefault="002437B8" w:rsidP="00725223">
            <w:pPr>
              <w:pStyle w:val="Caption"/>
              <w:keepNext/>
              <w:jc w:val="right"/>
              <w:rPr>
                <w:ins w:id="4860" w:author="Garrick W Bruening" w:date="2020-09-28T15:57:00Z"/>
                <w:i w:val="0"/>
                <w:iCs w:val="0"/>
                <w:sz w:val="22"/>
                <w:szCs w:val="22"/>
              </w:rPr>
            </w:pPr>
            <w:ins w:id="4861" w:author="Garrick W Bruening" w:date="2020-09-28T15:57:00Z">
              <w:r w:rsidRPr="009802F2">
                <w:rPr>
                  <w:i w:val="0"/>
                  <w:iCs w:val="0"/>
                  <w:color w:val="auto"/>
                  <w:sz w:val="22"/>
                  <w:szCs w:val="22"/>
                </w:rPr>
                <w:t>(</w:t>
              </w:r>
              <w:r w:rsidRPr="009802F2">
                <w:rPr>
                  <w:i w:val="0"/>
                  <w:iCs w:val="0"/>
                  <w:color w:val="auto"/>
                  <w:sz w:val="22"/>
                  <w:szCs w:val="22"/>
                </w:rPr>
                <w:fldChar w:fldCharType="begin"/>
              </w:r>
              <w:r w:rsidRPr="009802F2">
                <w:rPr>
                  <w:i w:val="0"/>
                  <w:iCs w:val="0"/>
                  <w:color w:val="auto"/>
                  <w:sz w:val="22"/>
                  <w:szCs w:val="22"/>
                </w:rPr>
                <w:instrText xml:space="preserve"> SEQ Equation \* ARABIC </w:instrText>
              </w:r>
              <w:r w:rsidRPr="009802F2">
                <w:rPr>
                  <w:i w:val="0"/>
                  <w:iCs w:val="0"/>
                  <w:color w:val="auto"/>
                  <w:sz w:val="22"/>
                  <w:szCs w:val="22"/>
                </w:rPr>
                <w:fldChar w:fldCharType="separate"/>
              </w:r>
            </w:ins>
            <w:r w:rsidR="005B369E" w:rsidRPr="009802F2">
              <w:rPr>
                <w:i w:val="0"/>
                <w:iCs w:val="0"/>
                <w:noProof/>
                <w:color w:val="auto"/>
                <w:sz w:val="22"/>
                <w:szCs w:val="22"/>
              </w:rPr>
              <w:t>23</w:t>
            </w:r>
            <w:ins w:id="4862" w:author="Garrick W Bruening" w:date="2020-09-28T15:57:00Z">
              <w:r w:rsidRPr="009802F2">
                <w:rPr>
                  <w:i w:val="0"/>
                  <w:iCs w:val="0"/>
                  <w:color w:val="auto"/>
                  <w:sz w:val="22"/>
                  <w:szCs w:val="22"/>
                </w:rPr>
                <w:fldChar w:fldCharType="end"/>
              </w:r>
              <w:r w:rsidRPr="009802F2">
                <w:rPr>
                  <w:i w:val="0"/>
                  <w:iCs w:val="0"/>
                  <w:color w:val="auto"/>
                  <w:sz w:val="22"/>
                  <w:szCs w:val="22"/>
                </w:rPr>
                <w:t>)</w:t>
              </w:r>
            </w:ins>
          </w:p>
        </w:tc>
      </w:tr>
    </w:tbl>
    <w:p w14:paraId="3736968E" w14:textId="77777777" w:rsidR="002437B8" w:rsidRPr="009802F2" w:rsidRDefault="002437B8" w:rsidP="002437B8">
      <w:pPr>
        <w:rPr>
          <w:ins w:id="4863" w:author="Garrick W Bruening" w:date="2020-09-28T15:57:00Z"/>
        </w:rPr>
      </w:pPr>
    </w:p>
    <w:p w14:paraId="443A8C18" w14:textId="55E74AF5" w:rsidR="002437B8" w:rsidRPr="009802F2" w:rsidRDefault="002437B8" w:rsidP="002437B8">
      <w:pPr>
        <w:rPr>
          <w:ins w:id="4864" w:author="Garrick W Bruening" w:date="2020-09-28T15:57:00Z"/>
        </w:rPr>
      </w:pPr>
      <w:ins w:id="4865" w:author="Garrick W Bruening" w:date="2020-09-28T15:57:00Z">
        <w:r w:rsidRPr="009802F2">
          <w:t xml:space="preserve">Employing the same fitting procedure as described above and fitting a single parameter, </w:t>
        </w:r>
      </w:ins>
      <m:oMath>
        <m:r>
          <w:ins w:id="4866" w:author="Garrick W Bruening" w:date="2020-09-28T15:57:00Z">
            <m:rPr>
              <m:nor/>
            </m:rPr>
            <w:rPr>
              <w:rFonts w:cstheme="minorHAnsi"/>
            </w:rPr>
            <m:t>α</m:t>
          </w:ins>
        </m:r>
      </m:oMath>
      <w:ins w:id="4867" w:author="Garrick W Bruening" w:date="2020-09-28T15:57:00Z">
        <w:r w:rsidRPr="009802F2">
          <w:t>, we find that the sum of squared torques does a significantly worse job in predicting the experimental data in all three experiments (</w:t>
        </w:r>
        <w:r w:rsidRPr="009802F2">
          <w:rPr>
            <w:highlight w:val="yellow"/>
          </w:rPr>
          <w:t xml:space="preserve">Experiment 2a: alpha= </w:t>
        </w:r>
      </w:ins>
      <w:r w:rsidR="00355194">
        <w:rPr>
          <w:highlight w:val="yellow"/>
        </w:rPr>
        <w:t>30.50</w:t>
      </w:r>
      <w:ins w:id="4868" w:author="Garrick W Bruening" w:date="2020-09-28T15:57:00Z">
        <w:r w:rsidRPr="009802F2">
          <w:rPr>
            <w:highlight w:val="yellow"/>
          </w:rPr>
          <w:t xml:space="preserve">, SSE = </w:t>
        </w:r>
      </w:ins>
      <w:r w:rsidR="006416D7">
        <w:rPr>
          <w:highlight w:val="yellow"/>
        </w:rPr>
        <w:t>0.4</w:t>
      </w:r>
      <w:r w:rsidR="00C70664">
        <w:rPr>
          <w:highlight w:val="yellow"/>
        </w:rPr>
        <w:t>95</w:t>
      </w:r>
      <w:ins w:id="4869" w:author="Garrick W Bruening" w:date="2020-09-28T15:57:00Z">
        <w:r w:rsidRPr="009802F2">
          <w:rPr>
            <w:highlight w:val="yellow"/>
          </w:rPr>
          <w:t xml:space="preserve">, AIC = ; Experiment 2b: alpha= </w:t>
        </w:r>
      </w:ins>
      <w:r w:rsidR="00122C2B">
        <w:rPr>
          <w:highlight w:val="yellow"/>
        </w:rPr>
        <w:t>80.68</w:t>
      </w:r>
      <w:ins w:id="4870" w:author="Garrick W Bruening" w:date="2020-09-28T15:57:00Z">
        <w:r w:rsidRPr="009802F2">
          <w:rPr>
            <w:highlight w:val="yellow"/>
          </w:rPr>
          <w:t xml:space="preserve">, SSE = </w:t>
        </w:r>
      </w:ins>
      <w:r w:rsidR="00C70664">
        <w:rPr>
          <w:highlight w:val="yellow"/>
        </w:rPr>
        <w:t>0.368</w:t>
      </w:r>
      <w:ins w:id="4871" w:author="Garrick W Bruening" w:date="2020-09-28T15:57:00Z">
        <w:r w:rsidRPr="009802F2">
          <w:rPr>
            <w:highlight w:val="yellow"/>
          </w:rPr>
          <w:t xml:space="preserve">, AIC =;  Experiment 2c: alpha= </w:t>
        </w:r>
      </w:ins>
      <w:r w:rsidR="006A2433">
        <w:rPr>
          <w:highlight w:val="yellow"/>
        </w:rPr>
        <w:t>26.891</w:t>
      </w:r>
      <w:ins w:id="4872" w:author="Garrick W Bruening" w:date="2020-09-28T15:57:00Z">
        <w:r w:rsidRPr="009802F2">
          <w:rPr>
            <w:highlight w:val="yellow"/>
          </w:rPr>
          <w:t xml:space="preserve"> , SSE = </w:t>
        </w:r>
      </w:ins>
      <w:r w:rsidR="00316333">
        <w:rPr>
          <w:highlight w:val="yellow"/>
        </w:rPr>
        <w:t>0.597</w:t>
      </w:r>
      <w:ins w:id="4873" w:author="Garrick W Bruening" w:date="2020-09-28T15:57:00Z">
        <w:r w:rsidRPr="009802F2">
          <w:rPr>
            <w:highlight w:val="yellow"/>
          </w:rPr>
          <w:t>, AIC =</w:t>
        </w:r>
        <w:r w:rsidRPr="009802F2">
          <w:t>) compared to when effort is represented as metabolic cost. This is true for both predictions of the absolute movement durations as well as the changes in movement duration with added mass (</w:t>
        </w:r>
        <w:r w:rsidRPr="009802F2">
          <w:rPr>
            <w:highlight w:val="yellow"/>
          </w:rPr>
          <w:t xml:space="preserve">SSE = </w:t>
        </w:r>
      </w:ins>
      <w:r w:rsidR="000C66C5">
        <w:rPr>
          <w:highlight w:val="yellow"/>
        </w:rPr>
        <w:t>3.85e</w:t>
      </w:r>
      <w:r w:rsidR="000C66C5">
        <w:rPr>
          <w:highlight w:val="yellow"/>
          <w:vertAlign w:val="superscript"/>
        </w:rPr>
        <w:t>-2</w:t>
      </w:r>
      <w:ins w:id="4874" w:author="Garrick W Bruening" w:date="2020-09-28T15:57:00Z">
        <w:r w:rsidRPr="009802F2">
          <w:rPr>
            <w:highlight w:val="yellow"/>
          </w:rPr>
          <w:t xml:space="preserve">, </w:t>
        </w:r>
      </w:ins>
      <w:r w:rsidR="00BD6AFA">
        <w:rPr>
          <w:highlight w:val="yellow"/>
        </w:rPr>
        <w:t>3.56e</w:t>
      </w:r>
      <w:r w:rsidR="00BD6AFA">
        <w:rPr>
          <w:highlight w:val="yellow"/>
          <w:vertAlign w:val="superscript"/>
        </w:rPr>
        <w:t>-3</w:t>
      </w:r>
      <w:ins w:id="4875" w:author="Garrick W Bruening" w:date="2020-09-28T15:57:00Z">
        <w:r w:rsidRPr="009802F2">
          <w:rPr>
            <w:highlight w:val="yellow"/>
          </w:rPr>
          <w:t xml:space="preserve">, </w:t>
        </w:r>
      </w:ins>
      <w:r w:rsidR="00BD6AFA">
        <w:rPr>
          <w:highlight w:val="yellow"/>
        </w:rPr>
        <w:t>1.25</w:t>
      </w:r>
      <w:ins w:id="4876" w:author="Garrick W Bruening" w:date="2020-09-28T15:57:00Z">
        <w:r w:rsidRPr="009802F2">
          <w:rPr>
            <w:highlight w:val="yellow"/>
          </w:rPr>
          <w:t>,</w:t>
        </w:r>
        <w:r w:rsidRPr="009802F2">
          <w:t xml:space="preserve"> for Experiments 2a,b, and c, respectively). </w:t>
        </w:r>
      </w:ins>
    </w:p>
    <w:p w14:paraId="151D4BA3" w14:textId="48388780" w:rsidR="002437B8" w:rsidRPr="009802F2" w:rsidRDefault="002437B8" w:rsidP="002437B8">
      <w:pPr>
        <w:rPr>
          <w:ins w:id="4877" w:author="Garrick W Bruening" w:date="2020-09-28T15:57:00Z"/>
        </w:rPr>
      </w:pPr>
      <w:ins w:id="4878" w:author="Garrick W Bruening" w:date="2020-09-28T15:57:00Z">
        <w:r w:rsidRPr="009802F2">
          <w:t xml:space="preserve">The lack of a resting cost in the sum of squared torques effort representation may have contributed to the poor fit to the data. To provide a more direct comparison of effort representations, we considered </w:t>
        </w:r>
        <w:r w:rsidRPr="009802F2">
          <w:lastRenderedPageBreak/>
          <w:t xml:space="preserve">the net metabolic cost of the action, rather than the gross metabolic cost of the action. Gross metabolic cost is the </w:t>
        </w:r>
        <w:proofErr w:type="gramStart"/>
        <w:r w:rsidRPr="009802F2">
          <w:t>sum total</w:t>
        </w:r>
        <w:proofErr w:type="gramEnd"/>
        <w:r w:rsidRPr="009802F2">
          <w:t xml:space="preserve"> of metabolic expenditure required for an </w:t>
        </w:r>
      </w:ins>
      <w:r w:rsidR="00216E5D" w:rsidRPr="009802F2">
        <w:t>action and</w:t>
      </w:r>
      <w:ins w:id="4879" w:author="Garrick W Bruening" w:date="2020-09-28T15:57:00Z">
        <w:r w:rsidRPr="009802F2">
          <w:t xml:space="preserve"> includes the cost of the movement as well as the cost of resting. Net metabolic cost is only cost associated with the movement, and is calculated as shown in Eq. </w:t>
        </w:r>
        <w:r w:rsidRPr="009802F2">
          <w:fldChar w:fldCharType="begin"/>
        </w:r>
        <w:r w:rsidRPr="009802F2">
          <w:instrText xml:space="preserve"> REF _Ref46584740 \h  \* MERGEFORMAT </w:instrText>
        </w:r>
      </w:ins>
      <w:ins w:id="4880" w:author="Garrick W Bruening" w:date="2020-09-28T15:57:00Z">
        <w:r w:rsidRPr="009802F2">
          <w:fldChar w:fldCharType="end"/>
        </w:r>
        <w:r w:rsidRPr="009802F2">
          <w:t xml:space="preserve">. Substituting net metabolic cost (Eq. 3) for </w:t>
        </w:r>
      </w:ins>
      <w:ins w:id="4881" w:author="Garrick W Bruening" w:date="2020-09-28T15:57:00Z">
        <w:r w:rsidRPr="009802F2">
          <w:rPr>
            <w:noProof/>
            <w:position w:val="-12"/>
          </w:rPr>
          <w:object w:dxaOrig="320" w:dyaOrig="380" w14:anchorId="004222B0">
            <v:shape id="_x0000_i1274" type="#_x0000_t75" style="width:14.25pt;height:21.75pt" o:ole="">
              <v:imagedata r:id="rId99" o:title=""/>
            </v:shape>
            <o:OLEObject Type="Embed" ProgID="Equation.DSMT4" ShapeID="_x0000_i1274" DrawAspect="Content" ObjectID="_1663576665" r:id="rId118"/>
          </w:object>
        </w:r>
      </w:ins>
      <w:ins w:id="4882" w:author="Garrick W Bruening" w:date="2020-09-28T15:57:00Z">
        <w:r w:rsidRPr="009802F2">
          <w:t xml:space="preserve"> in Eq. </w:t>
        </w:r>
        <w:r w:rsidRPr="009802F2">
          <w:fldChar w:fldCharType="begin"/>
        </w:r>
        <w:r w:rsidRPr="009802F2">
          <w:instrText xml:space="preserve"> REF _Ref46584719 \h  \* MERGEFORMAT </w:instrText>
        </w:r>
      </w:ins>
      <w:ins w:id="4883" w:author="Garrick W Bruening" w:date="2020-09-28T15:57:00Z">
        <w:r w:rsidRPr="009802F2">
          <w:fldChar w:fldCharType="separate"/>
        </w:r>
      </w:ins>
      <w:r w:rsidR="005B369E" w:rsidRPr="009802F2">
        <w:rPr>
          <w:sz w:val="24"/>
          <w:szCs w:val="24"/>
          <w:rPrChange w:id="4884" w:author="Garrick W Bruening" w:date="2020-07-25T15:10:00Z">
            <w:rPr/>
          </w:rPrChange>
        </w:rPr>
        <w:t>(</w:t>
      </w:r>
      <w:r w:rsidR="005B369E" w:rsidRPr="009802F2">
        <w:rPr>
          <w:noProof/>
          <w:sz w:val="24"/>
          <w:szCs w:val="24"/>
        </w:rPr>
        <w:t>5</w:t>
      </w:r>
      <w:r w:rsidR="005B369E" w:rsidRPr="009802F2">
        <w:rPr>
          <w:sz w:val="24"/>
          <w:szCs w:val="24"/>
          <w:rPrChange w:id="4885" w:author="Garrick W Bruening" w:date="2020-07-25T15:10:00Z">
            <w:rPr/>
          </w:rPrChange>
        </w:rPr>
        <w:t>)</w:t>
      </w:r>
      <w:ins w:id="4886" w:author="Garrick W Bruening" w:date="2020-09-28T15:57:00Z">
        <w:r w:rsidRPr="009802F2">
          <w:fldChar w:fldCharType="end"/>
        </w:r>
        <w:r w:rsidRPr="009802F2">
          <w:t xml:space="preserve"> and setting </w:t>
        </w:r>
      </w:ins>
      <w:ins w:id="4887" w:author="Garrick W Bruening" w:date="2020-09-28T15:57:00Z">
        <w:r w:rsidRPr="009802F2">
          <w:rPr>
            <w:noProof/>
            <w:position w:val="-12"/>
          </w:rPr>
          <w:object w:dxaOrig="260" w:dyaOrig="380" w14:anchorId="04396028">
            <v:shape id="_x0000_i1275" type="#_x0000_t75" style="width:14.25pt;height:21.75pt" o:ole="">
              <v:imagedata r:id="rId101" o:title=""/>
            </v:shape>
            <o:OLEObject Type="Embed" ProgID="Equation.DSMT4" ShapeID="_x0000_i1275" DrawAspect="Content" ObjectID="_1663576666" r:id="rId119"/>
          </w:object>
        </w:r>
      </w:ins>
      <w:ins w:id="4888" w:author="Garrick W Bruening" w:date="2020-09-28T15:57:00Z">
        <w:r w:rsidRPr="009802F2">
          <w:t xml:space="preserve">  to 0:</w:t>
        </w:r>
      </w:ins>
    </w:p>
    <w:tbl>
      <w:tblPr>
        <w:tblStyle w:val="TableGrid"/>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
        <w:gridCol w:w="7480"/>
        <w:gridCol w:w="935"/>
      </w:tblGrid>
      <w:tr w:rsidR="002437B8" w:rsidRPr="009802F2" w14:paraId="26BC2B0E" w14:textId="77777777" w:rsidTr="00725223">
        <w:trPr>
          <w:ins w:id="4889" w:author="Garrick W Bruening" w:date="2020-09-28T15:57:00Z"/>
        </w:trPr>
        <w:tc>
          <w:tcPr>
            <w:tcW w:w="500" w:type="pct"/>
          </w:tcPr>
          <w:p w14:paraId="1FEB7AAB" w14:textId="77777777" w:rsidR="002437B8" w:rsidRPr="009802F2" w:rsidRDefault="002437B8" w:rsidP="00725223">
            <w:pPr>
              <w:rPr>
                <w:ins w:id="4890" w:author="Garrick W Bruening" w:date="2020-09-28T15:57:00Z"/>
              </w:rPr>
            </w:pPr>
          </w:p>
        </w:tc>
        <w:tc>
          <w:tcPr>
            <w:tcW w:w="4000" w:type="pct"/>
            <w:vAlign w:val="center"/>
          </w:tcPr>
          <w:p w14:paraId="27CDAC6B" w14:textId="77777777" w:rsidR="002437B8" w:rsidRPr="009802F2" w:rsidRDefault="002E6FCC" w:rsidP="00725223">
            <w:pPr>
              <w:jc w:val="center"/>
              <w:rPr>
                <w:ins w:id="4891" w:author="Garrick W Bruening" w:date="2020-09-28T15:57:00Z"/>
                <w:rFonts w:ascii="Cambria" w:hAnsi="Cambria" w:cs="Aharoni"/>
              </w:rPr>
            </w:pPr>
            <m:oMathPara>
              <m:oMath>
                <m:sSub>
                  <m:sSubPr>
                    <m:ctrlPr>
                      <w:ins w:id="4892" w:author="Garrick W Bruening" w:date="2020-09-28T15:57:00Z">
                        <w:rPr>
                          <w:rFonts w:ascii="Cambria Math" w:hAnsi="Cambria Math" w:cstheme="minorHAnsi"/>
                          <w:noProof/>
                        </w:rPr>
                      </w:ins>
                    </m:ctrlPr>
                  </m:sSubPr>
                  <m:e>
                    <m:r>
                      <w:ins w:id="4893" w:author="Garrick W Bruening" w:date="2020-09-28T15:57:00Z">
                        <m:rPr>
                          <m:nor/>
                        </m:rPr>
                        <w:rPr>
                          <w:rFonts w:cstheme="minorHAnsi"/>
                          <w:noProof/>
                        </w:rPr>
                        <m:t>J</m:t>
                      </w:ins>
                    </m:r>
                  </m:e>
                  <m:sub>
                    <m:r>
                      <w:ins w:id="4894" w:author="Garrick W Bruening" w:date="2020-09-28T15:57:00Z">
                        <m:rPr>
                          <m:nor/>
                        </m:rPr>
                        <w:rPr>
                          <w:rFonts w:cstheme="minorHAnsi"/>
                          <w:noProof/>
                        </w:rPr>
                        <m:t>net</m:t>
                      </w:ins>
                    </m:r>
                  </m:sub>
                </m:sSub>
                <m:f>
                  <m:fPr>
                    <m:ctrlPr>
                      <w:ins w:id="4895" w:author="Garrick W Bruening" w:date="2020-09-28T15:57:00Z">
                        <w:rPr>
                          <w:rFonts w:ascii="Cambria Math" w:hAnsi="Cambria Math" w:cstheme="minorHAnsi"/>
                          <w:noProof/>
                        </w:rPr>
                      </w:ins>
                    </m:ctrlPr>
                  </m:fPr>
                  <m:num>
                    <m:r>
                      <w:ins w:id="4896" w:author="Garrick W Bruening" w:date="2020-09-28T15:57:00Z">
                        <m:rPr>
                          <m:nor/>
                        </m:rPr>
                        <w:rPr>
                          <w:rFonts w:cstheme="minorHAnsi"/>
                          <w:noProof/>
                        </w:rPr>
                        <m:t>αP</m:t>
                      </w:ins>
                    </m:r>
                    <m:d>
                      <m:dPr>
                        <m:ctrlPr>
                          <w:ins w:id="4897" w:author="Garrick W Bruening" w:date="2020-09-28T15:57:00Z">
                            <w:rPr>
                              <w:rFonts w:ascii="Cambria Math" w:hAnsi="Cambria Math" w:cstheme="minorHAnsi"/>
                              <w:noProof/>
                            </w:rPr>
                          </w:ins>
                        </m:ctrlPr>
                      </m:dPr>
                      <m:e>
                        <m:r>
                          <w:ins w:id="4898" w:author="Garrick W Bruening" w:date="2020-09-28T15:57:00Z">
                            <m:rPr>
                              <m:nor/>
                            </m:rPr>
                            <w:rPr>
                              <w:rFonts w:cstheme="minorHAnsi"/>
                              <w:noProof/>
                            </w:rPr>
                            <m:t>α</m:t>
                          </w:ins>
                        </m:r>
                      </m:e>
                      <m:e>
                        <m:sSub>
                          <m:sSubPr>
                            <m:ctrlPr>
                              <w:ins w:id="4899" w:author="Garrick W Bruening" w:date="2020-09-28T15:57:00Z">
                                <w:rPr>
                                  <w:rFonts w:ascii="Cambria Math" w:hAnsi="Cambria Math" w:cstheme="minorHAnsi"/>
                                  <w:noProof/>
                                </w:rPr>
                              </w:ins>
                            </m:ctrlPr>
                          </m:sSubPr>
                          <m:e>
                            <m:r>
                              <w:ins w:id="4900" w:author="Garrick W Bruening" w:date="2020-09-28T15:57:00Z">
                                <m:rPr>
                                  <m:nor/>
                                </m:rPr>
                                <w:rPr>
                                  <w:rFonts w:cstheme="minorHAnsi"/>
                                  <w:noProof/>
                                </w:rPr>
                                <m:t>t</m:t>
                              </w:ins>
                            </m:r>
                          </m:e>
                          <m:sub>
                            <m:r>
                              <w:ins w:id="4901" w:author="Garrick W Bruening" w:date="2020-09-28T15:57:00Z">
                                <m:rPr>
                                  <m:nor/>
                                </m:rPr>
                                <w:rPr>
                                  <w:rFonts w:cstheme="minorHAnsi"/>
                                  <w:noProof/>
                                </w:rPr>
                                <m:t>m</m:t>
                              </w:ins>
                            </m:r>
                          </m:sub>
                        </m:sSub>
                        <m:r>
                          <w:ins w:id="4902" w:author="Garrick W Bruening" w:date="2020-09-28T15:57:00Z">
                            <m:rPr>
                              <m:nor/>
                            </m:rPr>
                            <w:rPr>
                              <w:rFonts w:cstheme="minorHAnsi"/>
                              <w:noProof/>
                            </w:rPr>
                            <m:t>,m</m:t>
                          </w:ins>
                        </m:r>
                      </m:e>
                    </m:d>
                    <m:r>
                      <w:ins w:id="4903" w:author="Garrick W Bruening" w:date="2020-09-28T15:57:00Z">
                        <m:rPr>
                          <m:nor/>
                        </m:rPr>
                        <w:rPr>
                          <w:rFonts w:cstheme="minorHAnsi"/>
                          <w:noProof/>
                        </w:rPr>
                        <m:t>-</m:t>
                      </w:ins>
                    </m:r>
                    <m:d>
                      <m:dPr>
                        <m:ctrlPr>
                          <w:ins w:id="4904" w:author="Garrick W Bruening" w:date="2020-09-28T15:57:00Z">
                            <w:rPr>
                              <w:rFonts w:ascii="Cambria Math" w:hAnsi="Cambria Math" w:cstheme="minorHAnsi"/>
                              <w:noProof/>
                            </w:rPr>
                          </w:ins>
                        </m:ctrlPr>
                      </m:dPr>
                      <m:e>
                        <m:r>
                          <w:ins w:id="4905" w:author="Garrick W Bruening" w:date="2020-09-28T15:57:00Z">
                            <m:rPr>
                              <m:nor/>
                            </m:rPr>
                            <w:rPr>
                              <w:rFonts w:cstheme="minorHAnsi"/>
                              <w:noProof/>
                            </w:rPr>
                            <m:t>a-</m:t>
                          </w:ins>
                        </m:r>
                        <m:sSub>
                          <m:sSubPr>
                            <m:ctrlPr>
                              <w:ins w:id="4906" w:author="Garrick W Bruening" w:date="2020-09-28T15:57:00Z">
                                <w:rPr>
                                  <w:rFonts w:ascii="Cambria Math" w:hAnsi="Cambria Math" w:cstheme="minorHAnsi"/>
                                  <w:noProof/>
                                </w:rPr>
                              </w:ins>
                            </m:ctrlPr>
                          </m:sSubPr>
                          <m:e>
                            <m:acc>
                              <m:accPr>
                                <m:chr m:val="̇"/>
                                <m:ctrlPr>
                                  <w:ins w:id="4907" w:author="Garrick W Bruening" w:date="2020-09-28T15:57:00Z">
                                    <w:rPr>
                                      <w:rFonts w:ascii="Cambria Math" w:hAnsi="Cambria Math" w:cstheme="minorHAnsi"/>
                                      <w:noProof/>
                                    </w:rPr>
                                  </w:ins>
                                </m:ctrlPr>
                              </m:accPr>
                              <m:e>
                                <m:r>
                                  <w:ins w:id="4908" w:author="Garrick W Bruening" w:date="2020-09-28T15:57:00Z">
                                    <m:rPr>
                                      <m:nor/>
                                    </m:rPr>
                                    <w:rPr>
                                      <w:rFonts w:cstheme="minorHAnsi"/>
                                      <w:noProof/>
                                    </w:rPr>
                                    <m:t>e</m:t>
                                  </w:ins>
                                </m:r>
                              </m:e>
                            </m:acc>
                          </m:e>
                          <m:sub>
                            <m:r>
                              <w:ins w:id="4909" w:author="Garrick W Bruening" w:date="2020-09-28T15:57:00Z">
                                <m:rPr>
                                  <m:nor/>
                                </m:rPr>
                                <w:rPr>
                                  <w:rFonts w:cstheme="minorHAnsi"/>
                                  <w:noProof/>
                                </w:rPr>
                                <m:t>r</m:t>
                              </w:ins>
                            </m:r>
                          </m:sub>
                        </m:sSub>
                      </m:e>
                    </m:d>
                    <m:sSub>
                      <m:sSubPr>
                        <m:ctrlPr>
                          <w:ins w:id="4910" w:author="Garrick W Bruening" w:date="2020-09-28T15:57:00Z">
                            <w:rPr>
                              <w:rFonts w:ascii="Cambria Math" w:hAnsi="Cambria Math" w:cstheme="minorHAnsi"/>
                              <w:noProof/>
                            </w:rPr>
                          </w:ins>
                        </m:ctrlPr>
                      </m:sSubPr>
                      <m:e>
                        <m:r>
                          <w:ins w:id="4911" w:author="Garrick W Bruening" w:date="2020-09-28T15:57:00Z">
                            <m:rPr>
                              <m:nor/>
                            </m:rPr>
                            <w:rPr>
                              <w:rFonts w:cstheme="minorHAnsi"/>
                              <w:noProof/>
                            </w:rPr>
                            <m:t>t</m:t>
                          </w:ins>
                        </m:r>
                      </m:e>
                      <m:sub>
                        <m:r>
                          <w:ins w:id="4912" w:author="Garrick W Bruening" w:date="2020-09-28T15:57:00Z">
                            <m:rPr>
                              <m:nor/>
                            </m:rPr>
                            <w:rPr>
                              <w:rFonts w:cstheme="minorHAnsi"/>
                              <w:noProof/>
                            </w:rPr>
                            <m:t>m</m:t>
                          </w:ins>
                        </m:r>
                      </m:sub>
                    </m:sSub>
                    <m:r>
                      <w:ins w:id="4913" w:author="Garrick W Bruening" w:date="2020-09-28T15:57:00Z">
                        <m:rPr>
                          <m:nor/>
                        </m:rPr>
                        <w:rPr>
                          <w:rFonts w:cstheme="minorHAnsi"/>
                          <w:noProof/>
                        </w:rPr>
                        <m:t>-</m:t>
                      </w:ins>
                    </m:r>
                    <m:f>
                      <m:fPr>
                        <m:ctrlPr>
                          <w:ins w:id="4914" w:author="Garrick W Bruening" w:date="2020-09-28T15:57:00Z">
                            <w:rPr>
                              <w:rFonts w:ascii="Cambria Math" w:hAnsi="Cambria Math" w:cstheme="minorHAnsi"/>
                              <w:noProof/>
                            </w:rPr>
                          </w:ins>
                        </m:ctrlPr>
                      </m:fPr>
                      <m:num>
                        <m:r>
                          <w:ins w:id="4915" w:author="Garrick W Bruening" w:date="2020-09-28T15:57:00Z">
                            <m:rPr>
                              <m:nor/>
                            </m:rPr>
                            <w:rPr>
                              <w:rFonts w:cstheme="minorHAnsi"/>
                              <w:noProof/>
                            </w:rPr>
                            <m:t>b</m:t>
                          </w:ins>
                        </m:r>
                        <m:sSup>
                          <m:sSupPr>
                            <m:ctrlPr>
                              <w:ins w:id="4916" w:author="Garrick W Bruening" w:date="2020-09-28T15:57:00Z">
                                <w:rPr>
                                  <w:rFonts w:ascii="Cambria Math" w:hAnsi="Cambria Math" w:cstheme="minorHAnsi"/>
                                  <w:noProof/>
                                </w:rPr>
                              </w:ins>
                            </m:ctrlPr>
                          </m:sSupPr>
                          <m:e>
                            <m:r>
                              <w:ins w:id="4917" w:author="Garrick W Bruening" w:date="2020-09-28T15:57:00Z">
                                <m:rPr>
                                  <m:nor/>
                                </m:rPr>
                                <w:rPr>
                                  <w:rFonts w:cstheme="minorHAnsi"/>
                                  <w:noProof/>
                                </w:rPr>
                                <m:t>m</m:t>
                              </w:ins>
                            </m:r>
                          </m:e>
                          <m:sup>
                            <m:r>
                              <w:ins w:id="4918" w:author="Garrick W Bruening" w:date="2020-09-28T15:57:00Z">
                                <m:rPr>
                                  <m:nor/>
                                </m:rPr>
                                <w:rPr>
                                  <w:rFonts w:cstheme="minorHAnsi"/>
                                  <w:noProof/>
                                </w:rPr>
                                <m:t>i</m:t>
                              </w:ins>
                            </m:r>
                          </m:sup>
                        </m:sSup>
                      </m:num>
                      <m:den>
                        <m:sSubSup>
                          <m:sSubSupPr>
                            <m:ctrlPr>
                              <w:ins w:id="4919" w:author="Garrick W Bruening" w:date="2020-09-28T15:57:00Z">
                                <w:rPr>
                                  <w:rFonts w:ascii="Cambria Math" w:hAnsi="Cambria Math" w:cstheme="minorHAnsi"/>
                                  <w:noProof/>
                                </w:rPr>
                              </w:ins>
                            </m:ctrlPr>
                          </m:sSubSupPr>
                          <m:e>
                            <m:r>
                              <w:ins w:id="4920" w:author="Garrick W Bruening" w:date="2020-09-28T15:57:00Z">
                                <m:rPr>
                                  <m:nor/>
                                </m:rPr>
                                <w:rPr>
                                  <w:rFonts w:cstheme="minorHAnsi"/>
                                  <w:noProof/>
                                </w:rPr>
                                <m:t>t</m:t>
                              </w:ins>
                            </m:r>
                          </m:e>
                          <m:sub>
                            <m:r>
                              <w:ins w:id="4921" w:author="Garrick W Bruening" w:date="2020-09-28T15:57:00Z">
                                <m:rPr>
                                  <m:nor/>
                                </m:rPr>
                                <w:rPr>
                                  <w:rFonts w:cstheme="minorHAnsi"/>
                                  <w:noProof/>
                                </w:rPr>
                                <m:t>m</m:t>
                              </w:ins>
                            </m:r>
                          </m:sub>
                          <m:sup>
                            <m:r>
                              <w:ins w:id="4922" w:author="Garrick W Bruening" w:date="2020-09-28T15:57:00Z">
                                <m:rPr>
                                  <m:nor/>
                                </m:rPr>
                                <w:rPr>
                                  <w:rFonts w:cstheme="minorHAnsi"/>
                                  <w:noProof/>
                                </w:rPr>
                                <m:t>j-1</m:t>
                              </w:ins>
                            </m:r>
                          </m:sup>
                        </m:sSubSup>
                      </m:den>
                    </m:f>
                  </m:num>
                  <m:den>
                    <m:sSub>
                      <m:sSubPr>
                        <m:ctrlPr>
                          <w:ins w:id="4923" w:author="Garrick W Bruening" w:date="2020-09-28T15:57:00Z">
                            <w:rPr>
                              <w:rFonts w:ascii="Cambria Math" w:hAnsi="Cambria Math" w:cstheme="minorHAnsi"/>
                              <w:noProof/>
                            </w:rPr>
                          </w:ins>
                        </m:ctrlPr>
                      </m:sSubPr>
                      <m:e>
                        <m:r>
                          <w:ins w:id="4924" w:author="Garrick W Bruening" w:date="2020-09-28T15:57:00Z">
                            <m:rPr>
                              <m:nor/>
                            </m:rPr>
                            <w:rPr>
                              <w:rFonts w:cstheme="minorHAnsi"/>
                              <w:noProof/>
                            </w:rPr>
                            <m:t>t</m:t>
                          </w:ins>
                        </m:r>
                      </m:e>
                      <m:sub>
                        <m:r>
                          <w:ins w:id="4925" w:author="Garrick W Bruening" w:date="2020-09-28T15:57:00Z">
                            <m:rPr>
                              <m:nor/>
                            </m:rPr>
                            <w:rPr>
                              <w:rFonts w:cstheme="minorHAnsi"/>
                              <w:noProof/>
                            </w:rPr>
                            <m:t>r</m:t>
                          </w:ins>
                        </m:r>
                      </m:sub>
                    </m:sSub>
                    <m:r>
                      <w:ins w:id="4926" w:author="Garrick W Bruening" w:date="2020-09-28T15:57:00Z">
                        <m:rPr>
                          <m:nor/>
                        </m:rPr>
                        <w:rPr>
                          <w:rFonts w:cstheme="minorHAnsi"/>
                          <w:noProof/>
                        </w:rPr>
                        <m:t>+</m:t>
                      </w:ins>
                    </m:r>
                    <m:sSub>
                      <m:sSubPr>
                        <m:ctrlPr>
                          <w:ins w:id="4927" w:author="Garrick W Bruening" w:date="2020-09-28T15:57:00Z">
                            <w:rPr>
                              <w:rFonts w:ascii="Cambria Math" w:hAnsi="Cambria Math" w:cstheme="minorHAnsi"/>
                              <w:noProof/>
                            </w:rPr>
                          </w:ins>
                        </m:ctrlPr>
                      </m:sSubPr>
                      <m:e>
                        <m:r>
                          <w:ins w:id="4928" w:author="Garrick W Bruening" w:date="2020-09-28T15:57:00Z">
                            <m:rPr>
                              <m:nor/>
                            </m:rPr>
                            <w:rPr>
                              <w:rFonts w:cstheme="minorHAnsi"/>
                              <w:noProof/>
                            </w:rPr>
                            <m:t>t</m:t>
                          </w:ins>
                        </m:r>
                      </m:e>
                      <m:sub>
                        <m:r>
                          <w:ins w:id="4929" w:author="Garrick W Bruening" w:date="2020-09-28T15:57:00Z">
                            <m:rPr>
                              <m:nor/>
                            </m:rPr>
                            <w:rPr>
                              <w:rFonts w:cstheme="minorHAnsi"/>
                              <w:noProof/>
                            </w:rPr>
                            <m:t>m</m:t>
                          </w:ins>
                        </m:r>
                      </m:sub>
                    </m:sSub>
                  </m:den>
                </m:f>
              </m:oMath>
            </m:oMathPara>
          </w:p>
        </w:tc>
        <w:tc>
          <w:tcPr>
            <w:tcW w:w="500" w:type="pct"/>
            <w:vAlign w:val="center"/>
          </w:tcPr>
          <w:p w14:paraId="185C447D" w14:textId="0E0399A0" w:rsidR="002437B8" w:rsidRPr="009802F2" w:rsidRDefault="002437B8" w:rsidP="00725223">
            <w:pPr>
              <w:pStyle w:val="Caption"/>
              <w:keepNext/>
              <w:jc w:val="right"/>
              <w:rPr>
                <w:ins w:id="4930" w:author="Garrick W Bruening" w:date="2020-09-28T15:57:00Z"/>
                <w:i w:val="0"/>
                <w:iCs w:val="0"/>
                <w:color w:val="auto"/>
                <w:sz w:val="22"/>
                <w:szCs w:val="22"/>
              </w:rPr>
            </w:pPr>
            <w:ins w:id="4931" w:author="Garrick W Bruening" w:date="2020-09-28T15:57:00Z">
              <w:r w:rsidRPr="009802F2">
                <w:rPr>
                  <w:i w:val="0"/>
                  <w:iCs w:val="0"/>
                  <w:color w:val="auto"/>
                  <w:sz w:val="22"/>
                  <w:szCs w:val="22"/>
                </w:rPr>
                <w:t>(</w:t>
              </w:r>
              <w:r w:rsidRPr="009802F2">
                <w:rPr>
                  <w:i w:val="0"/>
                  <w:iCs w:val="0"/>
                  <w:color w:val="auto"/>
                  <w:sz w:val="22"/>
                  <w:szCs w:val="22"/>
                </w:rPr>
                <w:fldChar w:fldCharType="begin"/>
              </w:r>
              <w:r w:rsidRPr="009802F2">
                <w:rPr>
                  <w:i w:val="0"/>
                  <w:iCs w:val="0"/>
                  <w:color w:val="auto"/>
                  <w:sz w:val="22"/>
                  <w:szCs w:val="22"/>
                </w:rPr>
                <w:instrText xml:space="preserve"> SEQ Equation \* ARABIC </w:instrText>
              </w:r>
              <w:r w:rsidRPr="009802F2">
                <w:rPr>
                  <w:i w:val="0"/>
                  <w:iCs w:val="0"/>
                  <w:color w:val="auto"/>
                  <w:sz w:val="22"/>
                  <w:szCs w:val="22"/>
                </w:rPr>
                <w:fldChar w:fldCharType="separate"/>
              </w:r>
            </w:ins>
            <w:r w:rsidR="005B369E" w:rsidRPr="009802F2">
              <w:rPr>
                <w:i w:val="0"/>
                <w:iCs w:val="0"/>
                <w:noProof/>
                <w:color w:val="auto"/>
                <w:sz w:val="22"/>
                <w:szCs w:val="22"/>
              </w:rPr>
              <w:t>24</w:t>
            </w:r>
            <w:ins w:id="4932" w:author="Garrick W Bruening" w:date="2020-09-28T15:57:00Z">
              <w:r w:rsidRPr="009802F2">
                <w:rPr>
                  <w:i w:val="0"/>
                  <w:iCs w:val="0"/>
                  <w:color w:val="auto"/>
                  <w:sz w:val="22"/>
                  <w:szCs w:val="22"/>
                </w:rPr>
                <w:fldChar w:fldCharType="end"/>
              </w:r>
              <w:r w:rsidRPr="009802F2">
                <w:rPr>
                  <w:i w:val="0"/>
                  <w:iCs w:val="0"/>
                  <w:color w:val="auto"/>
                  <w:sz w:val="22"/>
                  <w:szCs w:val="22"/>
                </w:rPr>
                <w:t>)</w:t>
              </w:r>
            </w:ins>
          </w:p>
        </w:tc>
      </w:tr>
    </w:tbl>
    <w:p w14:paraId="1BCC820B" w14:textId="77777777" w:rsidR="002437B8" w:rsidRPr="009802F2" w:rsidRDefault="002437B8" w:rsidP="002437B8">
      <w:pPr>
        <w:rPr>
          <w:ins w:id="4933" w:author="Garrick W Bruening" w:date="2020-09-28T15:57:00Z"/>
        </w:rPr>
      </w:pPr>
    </w:p>
    <w:p w14:paraId="0FA59E31" w14:textId="07B98ABC" w:rsidR="002437B8" w:rsidRPr="009802F2" w:rsidRDefault="002437B8" w:rsidP="002437B8">
      <w:pPr>
        <w:rPr>
          <w:ins w:id="4934" w:author="Garrick W Bruening" w:date="2020-10-05T18:14:00Z"/>
        </w:rPr>
      </w:pPr>
      <w:ins w:id="4935" w:author="Garrick W Bruening" w:date="2020-09-28T15:57:00Z">
        <w:r w:rsidRPr="009802F2">
          <w:t>, we find that the model performs similarly to a utility based on gross metabolic cost for both absolute (</w:t>
        </w:r>
        <w:r w:rsidRPr="009802F2">
          <w:rPr>
            <w:highlight w:val="yellow"/>
          </w:rPr>
          <w:t>SSE = xx, xx, xx,</w:t>
        </w:r>
        <w:r w:rsidRPr="009802F2">
          <w:t xml:space="preserve"> for Experiments 2a,b, and c, respectively), and normalized movement durations (</w:t>
        </w:r>
        <w:r w:rsidRPr="009802F2">
          <w:rPr>
            <w:highlight w:val="yellow"/>
          </w:rPr>
          <w:t>SSE = xx, xx, xx,</w:t>
        </w:r>
        <w:r w:rsidRPr="009802F2">
          <w:t xml:space="preserve"> for Experiments 2a,b, and c, respectively). It also appreciably outperforms the sum of squared torques model.</w:t>
        </w:r>
      </w:ins>
    </w:p>
    <w:tbl>
      <w:tblPr>
        <w:tblStyle w:val="TableGrid"/>
        <w:tblW w:w="0" w:type="auto"/>
        <w:tblLook w:val="04A0" w:firstRow="1" w:lastRow="0" w:firstColumn="1" w:lastColumn="0" w:noHBand="0" w:noVBand="1"/>
      </w:tblPr>
      <w:tblGrid>
        <w:gridCol w:w="9350"/>
      </w:tblGrid>
      <w:tr w:rsidR="009F7536" w:rsidRPr="009802F2" w14:paraId="27D32EAF" w14:textId="77777777" w:rsidTr="001333C2">
        <w:trPr>
          <w:ins w:id="4936" w:author="Garrick W Bruening" w:date="2020-10-05T18:14:00Z"/>
        </w:trPr>
        <w:tc>
          <w:tcPr>
            <w:tcW w:w="9350" w:type="dxa"/>
          </w:tcPr>
          <w:p w14:paraId="1728AA0D" w14:textId="6C394939" w:rsidR="009F7536" w:rsidRPr="009802F2" w:rsidRDefault="009F7536" w:rsidP="001333C2">
            <w:pPr>
              <w:rPr>
                <w:ins w:id="4937" w:author="Garrick W Bruening" w:date="2020-10-05T18:14:00Z"/>
              </w:rPr>
            </w:pPr>
            <w:commentRangeStart w:id="4938"/>
            <w:commentRangeStart w:id="4939"/>
            <w:commentRangeEnd w:id="4938"/>
            <w:ins w:id="4940" w:author="Garrick W Bruening" w:date="2020-10-05T18:14:00Z">
              <w:r w:rsidRPr="009802F2">
                <w:rPr>
                  <w:rStyle w:val="CommentReference"/>
                </w:rPr>
                <w:commentReference w:id="4938"/>
              </w:r>
              <w:commentRangeEnd w:id="4939"/>
              <w:r w:rsidRPr="009802F2">
                <w:rPr>
                  <w:rStyle w:val="CommentReference"/>
                </w:rPr>
                <w:commentReference w:id="4939"/>
              </w:r>
            </w:ins>
            <w:ins w:id="4941" w:author="Garrick W Bruening" w:date="2020-10-06T11:50:00Z">
              <w:r w:rsidR="00784ACF" w:rsidRPr="009802F2">
                <w:rPr>
                  <w:noProof/>
                </w:rPr>
                <w:t xml:space="preserve"> </w:t>
              </w:r>
              <w:r w:rsidR="00784ACF" w:rsidRPr="009802F2">
                <w:rPr>
                  <w:noProof/>
                </w:rPr>
                <w:drawing>
                  <wp:inline distT="0" distB="0" distL="0" distR="0" wp14:anchorId="152BA254" wp14:editId="45FF3FA4">
                    <wp:extent cx="5943600" cy="5020310"/>
                    <wp:effectExtent l="0" t="0" r="0"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0"/>
                            <a:stretch>
                              <a:fillRect/>
                            </a:stretch>
                          </pic:blipFill>
                          <pic:spPr>
                            <a:xfrm>
                              <a:off x="0" y="0"/>
                              <a:ext cx="5943600" cy="5020310"/>
                            </a:xfrm>
                            <a:prstGeom prst="rect">
                              <a:avLst/>
                            </a:prstGeom>
                          </pic:spPr>
                        </pic:pic>
                      </a:graphicData>
                    </a:graphic>
                  </wp:inline>
                </w:drawing>
              </w:r>
            </w:ins>
          </w:p>
          <w:p w14:paraId="0E107131" w14:textId="77777777" w:rsidR="009F7536" w:rsidRPr="009802F2" w:rsidRDefault="009F7536" w:rsidP="001333C2">
            <w:pPr>
              <w:rPr>
                <w:ins w:id="4942" w:author="Garrick W Bruening" w:date="2020-10-05T18:14:00Z"/>
              </w:rPr>
            </w:pPr>
            <w:commentRangeStart w:id="4943"/>
            <w:commentRangeStart w:id="4944"/>
            <w:commentRangeEnd w:id="4943"/>
            <w:ins w:id="4945" w:author="Garrick W Bruening" w:date="2020-10-05T18:14:00Z">
              <w:r w:rsidRPr="009802F2">
                <w:rPr>
                  <w:rStyle w:val="CommentReference"/>
                </w:rPr>
                <w:commentReference w:id="4943"/>
              </w:r>
              <w:commentRangeEnd w:id="4944"/>
              <w:r w:rsidRPr="009802F2">
                <w:rPr>
                  <w:rStyle w:val="CommentReference"/>
                </w:rPr>
                <w:commentReference w:id="4944"/>
              </w:r>
            </w:ins>
          </w:p>
        </w:tc>
      </w:tr>
      <w:tr w:rsidR="009F7536" w:rsidRPr="009802F2" w14:paraId="38EAD99D" w14:textId="77777777" w:rsidTr="001333C2">
        <w:trPr>
          <w:ins w:id="4946" w:author="Garrick W Bruening" w:date="2020-10-05T18:14:00Z"/>
        </w:trPr>
        <w:tc>
          <w:tcPr>
            <w:tcW w:w="9350" w:type="dxa"/>
          </w:tcPr>
          <w:p w14:paraId="3FB5B4EE" w14:textId="767D01EA" w:rsidR="009F7536" w:rsidRPr="009802F2" w:rsidRDefault="009F7536">
            <w:pPr>
              <w:rPr>
                <w:ins w:id="4947" w:author="Garrick W Bruening" w:date="2020-10-05T18:14:00Z"/>
              </w:rPr>
            </w:pPr>
            <w:ins w:id="4948" w:author="Garrick W Bruening" w:date="2020-10-05T18:14:00Z">
              <w:r w:rsidRPr="009802F2">
                <w:lastRenderedPageBreak/>
                <w:t xml:space="preserve">Figure </w:t>
              </w:r>
            </w:ins>
          </w:p>
        </w:tc>
      </w:tr>
    </w:tbl>
    <w:p w14:paraId="2A3970DE" w14:textId="777ED562" w:rsidR="00801936" w:rsidRPr="009802F2" w:rsidRDefault="00801936" w:rsidP="002437B8">
      <w:pPr>
        <w:rPr>
          <w:ins w:id="4949" w:author="Garrick W Bruening" w:date="2020-09-28T15:57:00Z"/>
        </w:rPr>
      </w:pPr>
    </w:p>
    <w:p w14:paraId="36E4535D" w14:textId="20C92DAC" w:rsidR="002437B8" w:rsidRPr="009802F2" w:rsidRDefault="002437B8">
      <w:pPr>
        <w:pPrChange w:id="4950" w:author="Alaa Ahmed" w:date="2020-08-05T11:19:00Z">
          <w:pPr>
            <w:pStyle w:val="Heading1"/>
          </w:pPr>
        </w:pPrChange>
      </w:pPr>
      <w:ins w:id="4951" w:author="Garrick W Bruening" w:date="2020-09-28T15:57:00Z">
        <w:r w:rsidRPr="009802F2">
          <w:rPr>
            <w:b/>
            <w:bCs/>
          </w:rPr>
          <w:t xml:space="preserve">Accuracy: </w:t>
        </w:r>
        <w:r w:rsidRPr="009802F2">
          <w:t>It is possible that participants are adjusting their movement durations to maintain a fixed accuracy level. To examine this</w:t>
        </w:r>
      </w:ins>
      <w:r w:rsidR="00A22211">
        <w:t>,</w:t>
      </w:r>
      <w:ins w:id="4952" w:author="Garrick W Bruening" w:date="2020-09-28T15:57:00Z">
        <w:r w:rsidRPr="009802F2">
          <w:t xml:space="preserve"> we solved for the single probability that best predicted preferred movement durations across masses in experiments 2a and 2b. Experiment 2c was omitted from the analysis since it had negligible accuracy requirements and no stopping requirements. The best-fit probability was 0.9496 for Experiment 2a and 0.811 for Experiment 2b. These numbers are </w:t>
        </w:r>
        <w:proofErr w:type="gramStart"/>
        <w:r w:rsidRPr="009802F2">
          <w:t>similar to</w:t>
        </w:r>
        <w:proofErr w:type="gramEnd"/>
        <w:r w:rsidRPr="009802F2">
          <w:t xml:space="preserve"> the average success probabilities measured for each experiment (</w:t>
        </w:r>
        <w:r w:rsidRPr="009802F2">
          <w:rPr>
            <w:highlight w:val="yellow"/>
          </w:rPr>
          <w:t xml:space="preserve">xx and </w:t>
        </w:r>
        <w:r w:rsidRPr="009802F2">
          <w:t>xx, respectively), and also captures the reduction in probability of success with the smaller target in Exp. 2b. However, in the experiments, actual success probability was not the same across added mass, but varied, especially in Exp 2b. Thus, compared with a utility based on capture rate, this accuracy-based model performed worse in predicting participants’ preferred durations in both experiments, as evidenced by higher SSEs and AIC scores (SSEs: 3.59e</w:t>
        </w:r>
        <w:r w:rsidRPr="009802F2">
          <w:rPr>
            <w:vertAlign w:val="superscript"/>
          </w:rPr>
          <w:t>-3</w:t>
        </w:r>
        <w:r w:rsidRPr="009802F2">
          <w:t xml:space="preserve"> (Exp. 2a), 1.46e</w:t>
        </w:r>
        <w:r w:rsidRPr="009802F2">
          <w:rPr>
            <w:vertAlign w:val="superscript"/>
          </w:rPr>
          <w:t>-2</w:t>
        </w:r>
        <w:r w:rsidRPr="009802F2">
          <w:t xml:space="preserve"> (Exp. 2b), AICs: -26.1 (Exp. 2a), -20.5 (Exp. 2b)).</w:t>
        </w:r>
      </w:ins>
    </w:p>
    <w:sectPr w:rsidR="002437B8" w:rsidRPr="009802F2" w:rsidSect="00E049FB">
      <w:headerReference w:type="default" r:id="rId121"/>
      <w:footerReference w:type="default" r:id="rId12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0" w:author="Garrick" w:date="2020-10-02T14:36:00Z" w:initials="GB">
    <w:p w14:paraId="793C952A" w14:textId="77777777" w:rsidR="00BE651E" w:rsidRDefault="00BE651E">
      <w:pPr>
        <w:pStyle w:val="CommentText"/>
      </w:pPr>
      <w:r>
        <w:rPr>
          <w:rStyle w:val="CommentReference"/>
        </w:rPr>
        <w:annotationRef/>
      </w:r>
      <w:r>
        <w:t>Not sure which reference</w:t>
      </w:r>
    </w:p>
    <w:p w14:paraId="570F0AD3" w14:textId="21454389" w:rsidR="00BE651E" w:rsidRDefault="00BE651E">
      <w:pPr>
        <w:pStyle w:val="CommentText"/>
      </w:pPr>
    </w:p>
  </w:comment>
  <w:comment w:id="173" w:author="Garrick" w:date="2020-10-02T14:36:00Z" w:initials="GB">
    <w:p w14:paraId="6F788512" w14:textId="77777777" w:rsidR="00BE651E" w:rsidRDefault="00BE651E">
      <w:pPr>
        <w:pStyle w:val="CommentText"/>
      </w:pPr>
      <w:r>
        <w:rPr>
          <w:rStyle w:val="CommentReference"/>
        </w:rPr>
        <w:annotationRef/>
      </w:r>
      <w:r>
        <w:t>Which ones?</w:t>
      </w:r>
    </w:p>
    <w:p w14:paraId="1702B29B" w14:textId="73C53469" w:rsidR="00BE651E" w:rsidRDefault="00BE651E">
      <w:pPr>
        <w:pStyle w:val="CommentText"/>
      </w:pPr>
    </w:p>
  </w:comment>
  <w:comment w:id="184" w:author="Garrick" w:date="2020-10-02T14:38:00Z" w:initials="GB">
    <w:p w14:paraId="63874917" w14:textId="3DCB3FA2" w:rsidR="001D1E1A" w:rsidRDefault="001D1E1A">
      <w:pPr>
        <w:pStyle w:val="CommentText"/>
      </w:pPr>
      <w:r>
        <w:rPr>
          <w:rStyle w:val="CommentReference"/>
        </w:rPr>
        <w:annotationRef/>
      </w:r>
      <w:r>
        <w:t>Ref</w:t>
      </w:r>
    </w:p>
    <w:p w14:paraId="6C47905D" w14:textId="431DA672" w:rsidR="001D1E1A" w:rsidRDefault="001D1E1A">
      <w:pPr>
        <w:pStyle w:val="CommentText"/>
      </w:pPr>
    </w:p>
  </w:comment>
  <w:comment w:id="329" w:author="Garrick W Bruening" w:date="2020-09-22T11:08:00Z" w:initials="GWB">
    <w:p w14:paraId="1FE421A3" w14:textId="7946C7ED" w:rsidR="001F3A59" w:rsidRDefault="001F3A59">
      <w:pPr>
        <w:pStyle w:val="CommentText"/>
      </w:pPr>
      <w:r>
        <w:rPr>
          <w:rStyle w:val="CommentReference"/>
        </w:rPr>
        <w:annotationRef/>
      </w:r>
      <w:r w:rsidR="000F1BBA">
        <w:t>Increase but negative value. I know speed is inverse of movement duration, but this may not be technically correct.</w:t>
      </w:r>
    </w:p>
  </w:comment>
  <w:comment w:id="482" w:author="Garrick W Bruening" w:date="2020-07-26T16:44:00Z" w:initials="GWB">
    <w:p w14:paraId="0377B31A" w14:textId="4E169CFF" w:rsidR="00DC307A" w:rsidRDefault="00DC307A">
      <w:pPr>
        <w:pStyle w:val="CommentText"/>
      </w:pPr>
      <w:r>
        <w:rPr>
          <w:rStyle w:val="CommentReference"/>
        </w:rPr>
        <w:annotationRef/>
      </w:r>
      <w:r>
        <w:t>AIC/BIC Probably better?</w:t>
      </w:r>
      <w:r w:rsidR="003A6E11">
        <w:t xml:space="preserve"> </w:t>
      </w:r>
      <w:proofErr w:type="spellStart"/>
      <w:r w:rsidR="003A6E11">
        <w:t>Its</w:t>
      </w:r>
      <w:proofErr w:type="spellEnd"/>
      <w:r w:rsidR="003A6E11">
        <w:t xml:space="preserve"> how we choose not to have a factor of subject mass or effective mass multiplying a</w:t>
      </w:r>
    </w:p>
  </w:comment>
  <w:comment w:id="483" w:author="Alaa Ahmed" w:date="2020-07-27T12:51:00Z" w:initials="AA">
    <w:p w14:paraId="1480815B" w14:textId="6F794344" w:rsidR="00BC33B8" w:rsidRDefault="00BC33B8">
      <w:pPr>
        <w:pStyle w:val="CommentText"/>
      </w:pPr>
      <w:r>
        <w:rPr>
          <w:rStyle w:val="CommentReference"/>
        </w:rPr>
        <w:annotationRef/>
      </w:r>
      <w:r w:rsidR="00EA6D19">
        <w:t>Sure</w:t>
      </w:r>
      <w:r w:rsidR="008D2A2A">
        <w:t>, but I still want the SSE</w:t>
      </w:r>
      <w:r w:rsidR="00FE191E">
        <w:t xml:space="preserve"> for this model</w:t>
      </w:r>
      <w:r w:rsidR="00B110FD">
        <w:t xml:space="preserve">. </w:t>
      </w:r>
    </w:p>
  </w:comment>
  <w:comment w:id="913" w:author="Alaa Ahmed" w:date="2020-07-27T13:27:00Z" w:initials="AA">
    <w:p w14:paraId="571BA9C6" w14:textId="4BB8F0EA" w:rsidR="008B785F" w:rsidRDefault="008B785F">
      <w:pPr>
        <w:pStyle w:val="CommentText"/>
      </w:pPr>
      <w:r>
        <w:rPr>
          <w:rStyle w:val="CommentReference"/>
        </w:rPr>
        <w:annotationRef/>
      </w:r>
      <w:r>
        <w:t xml:space="preserve">Please check this. </w:t>
      </w:r>
      <w:proofErr w:type="spellStart"/>
      <w:r>
        <w:t>Its</w:t>
      </w:r>
      <w:proofErr w:type="spellEnd"/>
      <w:r>
        <w:t xml:space="preserve"> very different from what was </w:t>
      </w:r>
      <w:proofErr w:type="spellStart"/>
      <w:r>
        <w:t>therir</w:t>
      </w:r>
      <w:proofErr w:type="spellEnd"/>
      <w:r>
        <w:t xml:space="preserve"> previously</w:t>
      </w:r>
    </w:p>
  </w:comment>
  <w:comment w:id="914" w:author="Garrick W Bruening" w:date="2020-07-27T16:37:00Z" w:initials="GWB">
    <w:p w14:paraId="0B895064" w14:textId="77777777" w:rsidR="00BD0D16" w:rsidRDefault="00BD0D16">
      <w:pPr>
        <w:pStyle w:val="CommentText"/>
      </w:pPr>
      <w:r>
        <w:rPr>
          <w:rStyle w:val="CommentReference"/>
        </w:rPr>
        <w:annotationRef/>
      </w:r>
      <w:r>
        <w:t xml:space="preserve">The models changed. </w:t>
      </w:r>
      <w:proofErr w:type="gramStart"/>
      <w:r>
        <w:t>So</w:t>
      </w:r>
      <w:proofErr w:type="gramEnd"/>
      <w:r>
        <w:t xml:space="preserve"> this value will have changed. </w:t>
      </w:r>
      <w:proofErr w:type="gramStart"/>
      <w:r>
        <w:t>I’ll</w:t>
      </w:r>
      <w:proofErr w:type="gramEnd"/>
      <w:r>
        <w:t xml:space="preserve"> check it in the most updated html file. </w:t>
      </w:r>
    </w:p>
    <w:p w14:paraId="2A2F9465" w14:textId="51642FC4" w:rsidR="00BD0D16" w:rsidRDefault="00BD0D16">
      <w:pPr>
        <w:pStyle w:val="CommentText"/>
      </w:pPr>
    </w:p>
  </w:comment>
  <w:comment w:id="915" w:author="Garrick W Bruening" w:date="2020-09-22T11:37:00Z" w:initials="GWB">
    <w:p w14:paraId="35891430" w14:textId="3683F640" w:rsidR="00953358" w:rsidRDefault="00953358">
      <w:pPr>
        <w:pStyle w:val="CommentText"/>
      </w:pPr>
      <w:r>
        <w:rPr>
          <w:rStyle w:val="CommentReference"/>
        </w:rPr>
        <w:annotationRef/>
      </w:r>
      <w:r>
        <w:t>These values w</w:t>
      </w:r>
    </w:p>
  </w:comment>
  <w:comment w:id="868" w:author="Garrick W Bruening" w:date="2020-09-22T11:37:00Z" w:initials="GWB">
    <w:p w14:paraId="0B3D3131" w14:textId="27B8D444" w:rsidR="00953358" w:rsidRDefault="00953358">
      <w:pPr>
        <w:pStyle w:val="CommentText"/>
      </w:pPr>
      <w:r>
        <w:rPr>
          <w:rStyle w:val="CommentReference"/>
        </w:rPr>
        <w:annotationRef/>
      </w:r>
      <w:r>
        <w:t>These values were flipped, angular variance is almost affected by mass.</w:t>
      </w:r>
    </w:p>
  </w:comment>
  <w:comment w:id="946" w:author="Garrick W Bruening" w:date="2020-09-30T14:20:00Z" w:initials="GWB">
    <w:p w14:paraId="59F4D7B5" w14:textId="5CFC6022" w:rsidR="00716AE9" w:rsidRDefault="00716AE9">
      <w:pPr>
        <w:pStyle w:val="CommentText"/>
      </w:pPr>
      <w:r>
        <w:rPr>
          <w:rStyle w:val="CommentReference"/>
        </w:rPr>
        <w:annotationRef/>
      </w:r>
      <w:r>
        <w:t>Reaction time should be as a fraction of total time?</w:t>
      </w:r>
    </w:p>
  </w:comment>
  <w:comment w:id="959" w:author="Alaa Ahmed" w:date="2020-07-27T13:29:00Z" w:initials="AA">
    <w:p w14:paraId="4A8F90BE" w14:textId="7154E2EF" w:rsidR="00A522BB" w:rsidRDefault="00A522BB">
      <w:pPr>
        <w:pStyle w:val="CommentText"/>
      </w:pPr>
      <w:r>
        <w:rPr>
          <w:rStyle w:val="CommentReference"/>
        </w:rPr>
        <w:annotationRef/>
      </w:r>
      <w:r w:rsidR="006F18DA">
        <w:t>Not sure which model I should use log or no-log. Both are in the html doc</w:t>
      </w:r>
    </w:p>
  </w:comment>
  <w:comment w:id="960" w:author="Garrick W Bruening" w:date="2020-07-27T16:36:00Z" w:initials="GWB">
    <w:p w14:paraId="41B2795C" w14:textId="77777777" w:rsidR="00FF6AFE" w:rsidRDefault="00FF6AFE">
      <w:pPr>
        <w:pStyle w:val="CommentText"/>
      </w:pPr>
      <w:r>
        <w:rPr>
          <w:rStyle w:val="CommentReference"/>
        </w:rPr>
        <w:annotationRef/>
      </w:r>
      <w:proofErr w:type="gramStart"/>
      <w:r>
        <w:t>That’s</w:t>
      </w:r>
      <w:proofErr w:type="gramEnd"/>
      <w:r>
        <w:t xml:space="preserve"> something that need to be discussed. The data is already </w:t>
      </w:r>
      <w:proofErr w:type="gramStart"/>
      <w:r>
        <w:t>fairly linear</w:t>
      </w:r>
      <w:proofErr w:type="gramEnd"/>
      <w:r>
        <w:t xml:space="preserve">. </w:t>
      </w:r>
      <w:proofErr w:type="gramStart"/>
      <w:r>
        <w:t>So</w:t>
      </w:r>
      <w:proofErr w:type="gramEnd"/>
      <w:r>
        <w:t xml:space="preserve"> we shouldn’t need to use the log(</w:t>
      </w:r>
      <w:proofErr w:type="spellStart"/>
      <w:r>
        <w:t>movedur</w:t>
      </w:r>
      <w:proofErr w:type="spellEnd"/>
      <w:r>
        <w:t>) model, but to be consistent with the other metrics we should use log(</w:t>
      </w:r>
      <w:proofErr w:type="spellStart"/>
      <w:r>
        <w:t>movedur</w:t>
      </w:r>
      <w:proofErr w:type="spellEnd"/>
      <w:r>
        <w:t>)</w:t>
      </w:r>
    </w:p>
    <w:p w14:paraId="186DEF16" w14:textId="4E5C3036" w:rsidR="00FF6AFE" w:rsidRDefault="00FF6AFE">
      <w:pPr>
        <w:pStyle w:val="CommentText"/>
      </w:pPr>
    </w:p>
  </w:comment>
  <w:comment w:id="1021" w:author="Garrick W Bruening" w:date="2020-07-22T12:21:00Z" w:initials="GWB">
    <w:p w14:paraId="64F87F02" w14:textId="2C2D624B" w:rsidR="008F470D" w:rsidRDefault="00056F59">
      <w:pPr>
        <w:pStyle w:val="CommentText"/>
      </w:pPr>
      <w:r>
        <w:rPr>
          <w:rStyle w:val="CommentReference"/>
        </w:rPr>
        <w:annotationRef/>
      </w:r>
      <w:r>
        <w:t xml:space="preserve">Did you intend these values to be </w:t>
      </w:r>
      <w:r w:rsidR="004D7927">
        <w:t>the linear model account for all the experiments? Or only the circle target?</w:t>
      </w:r>
      <w:r w:rsidR="008F470D">
        <w:t xml:space="preserve"> Wording is odd, reporting one p value for each of 3 </w:t>
      </w:r>
      <w:proofErr w:type="spellStart"/>
      <w:r w:rsidR="008F470D">
        <w:t>experiemnts</w:t>
      </w:r>
      <w:proofErr w:type="spellEnd"/>
      <w:r w:rsidR="008F470D">
        <w:t>.</w:t>
      </w:r>
    </w:p>
    <w:p w14:paraId="3EAFE76E" w14:textId="25500484" w:rsidR="004D7927" w:rsidRDefault="004D7927">
      <w:pPr>
        <w:pStyle w:val="CommentText"/>
      </w:pPr>
    </w:p>
  </w:comment>
  <w:comment w:id="1036" w:author="Alaa Ahmed" w:date="2020-07-23T10:36:00Z" w:initials="AA">
    <w:p w14:paraId="1E975C75" w14:textId="77777777" w:rsidR="002E348C" w:rsidRDefault="002E348C">
      <w:pPr>
        <w:pStyle w:val="CommentText"/>
      </w:pPr>
      <w:r>
        <w:rPr>
          <w:rStyle w:val="CommentReference"/>
        </w:rPr>
        <w:annotationRef/>
      </w:r>
      <w:r>
        <w:t>Is there a way to show this statistically? That there is no interaction between experiment and mass?</w:t>
      </w:r>
    </w:p>
    <w:p w14:paraId="7C9FA07B" w14:textId="679F91D5" w:rsidR="00E06E50" w:rsidRDefault="00E06E50">
      <w:pPr>
        <w:pStyle w:val="CommentText"/>
      </w:pPr>
      <w:r>
        <w:t>Also want stats for effect of accuracy</w:t>
      </w:r>
    </w:p>
  </w:comment>
  <w:comment w:id="1037" w:author="Garrick W Bruening" w:date="2020-07-27T11:22:00Z" w:initials="GWB">
    <w:p w14:paraId="02D051D9" w14:textId="439F26BF" w:rsidR="000966DE" w:rsidRDefault="000966DE">
      <w:pPr>
        <w:pStyle w:val="CommentText"/>
      </w:pPr>
      <w:r>
        <w:rPr>
          <w:rStyle w:val="CommentReference"/>
        </w:rPr>
        <w:annotationRef/>
      </w:r>
      <w:r>
        <w:t xml:space="preserve">The </w:t>
      </w:r>
      <w:r w:rsidR="00AA2ED2">
        <w:t>overall effect of mass</w:t>
      </w:r>
      <w:r w:rsidR="008444BC">
        <w:t xml:space="preserve"> </w:t>
      </w:r>
      <w:r w:rsidR="00AA2ED2">
        <w:t>across experiments with an experiment effect is doable. Hard to describe here.</w:t>
      </w:r>
      <w:r w:rsidR="00D96058">
        <w:t xml:space="preserve"> It would change some of the results your presenting here.</w:t>
      </w:r>
      <w:r w:rsidR="00CE1C6E">
        <w:br/>
      </w:r>
      <w:r w:rsidR="00CE1C6E">
        <w:br/>
        <w:t>Also what error metrics?</w:t>
      </w:r>
    </w:p>
    <w:p w14:paraId="3C9B4C99" w14:textId="344F2A83" w:rsidR="00CE1C6E" w:rsidRDefault="00CE1C6E">
      <w:pPr>
        <w:pStyle w:val="CommentText"/>
      </w:pPr>
      <w:r>
        <w:t xml:space="preserve">Same as </w:t>
      </w:r>
      <w:proofErr w:type="spellStart"/>
      <w:r>
        <w:t>metabolics</w:t>
      </w:r>
      <w:proofErr w:type="spellEnd"/>
      <w:r>
        <w:t>?</w:t>
      </w:r>
      <w:r>
        <w:br/>
        <w:t xml:space="preserve">We decided to stay away from error metrics in the preferred as </w:t>
      </w:r>
      <w:proofErr w:type="gramStart"/>
      <w:r>
        <w:t>they’re</w:t>
      </w:r>
      <w:proofErr w:type="gramEnd"/>
      <w:r>
        <w:t xml:space="preserve"> choosing their duration and that confounds the error metric.</w:t>
      </w:r>
    </w:p>
    <w:p w14:paraId="1C1A61F5" w14:textId="77777777" w:rsidR="00CE1C6E" w:rsidRDefault="00CE1C6E">
      <w:pPr>
        <w:pStyle w:val="CommentText"/>
      </w:pPr>
    </w:p>
    <w:p w14:paraId="21429615" w14:textId="6D9B887F" w:rsidR="00AA2ED2" w:rsidRDefault="00AA2ED2">
      <w:pPr>
        <w:pStyle w:val="CommentText"/>
      </w:pPr>
    </w:p>
  </w:comment>
  <w:comment w:id="1038" w:author="Alaa Ahmed" w:date="2020-07-27T12:48:00Z" w:initials="AA">
    <w:p w14:paraId="6760AE0D" w14:textId="1A2D1548" w:rsidR="00667FCE" w:rsidRDefault="00667FCE">
      <w:pPr>
        <w:pStyle w:val="CommentText"/>
      </w:pPr>
      <w:r>
        <w:rPr>
          <w:rStyle w:val="CommentReference"/>
        </w:rPr>
        <w:annotationRef/>
      </w:r>
      <w:proofErr w:type="gramStart"/>
      <w:r>
        <w:t>Yes</w:t>
      </w:r>
      <w:proofErr w:type="gramEnd"/>
      <w:r w:rsidR="009926A1">
        <w:t xml:space="preserve"> same as </w:t>
      </w:r>
      <w:proofErr w:type="spellStart"/>
      <w:r w:rsidR="009926A1">
        <w:t>metabolics</w:t>
      </w:r>
      <w:proofErr w:type="spellEnd"/>
      <w:r w:rsidR="009926A1">
        <w:t xml:space="preserve"> to be consistent.</w:t>
      </w:r>
      <w:r w:rsidR="00DB2A13">
        <w:t xml:space="preserve"> How does mass affect how they ‘choose’ to end the </w:t>
      </w:r>
      <w:proofErr w:type="gramStart"/>
      <w:r w:rsidR="00DB2A13">
        <w:t>movement.</w:t>
      </w:r>
      <w:proofErr w:type="gramEnd"/>
      <w:r w:rsidR="00DB2A13">
        <w:t xml:space="preserve"> </w:t>
      </w:r>
    </w:p>
  </w:comment>
  <w:comment w:id="1046" w:author="Garrick W Bruening" w:date="2020-09-22T11:57:00Z" w:initials="GWB">
    <w:p w14:paraId="602703B1" w14:textId="77777777" w:rsidR="00A70117" w:rsidRDefault="00A70117">
      <w:pPr>
        <w:pStyle w:val="CommentText"/>
      </w:pPr>
      <w:r>
        <w:rPr>
          <w:rStyle w:val="CommentReference"/>
        </w:rPr>
        <w:annotationRef/>
      </w:r>
      <w:r>
        <w:t>Not sure what this is possible</w:t>
      </w:r>
    </w:p>
    <w:p w14:paraId="0CA7A60C" w14:textId="5CC72D70" w:rsidR="00A70117" w:rsidRDefault="00A70117">
      <w:pPr>
        <w:pStyle w:val="CommentText"/>
      </w:pPr>
    </w:p>
  </w:comment>
  <w:comment w:id="1218" w:author="Garrick W Bruening" w:date="2020-07-27T21:15:00Z" w:initials="GWB">
    <w:p w14:paraId="7F31D352" w14:textId="77777777" w:rsidR="00084174" w:rsidRDefault="00084174">
      <w:pPr>
        <w:pStyle w:val="CommentText"/>
      </w:pPr>
      <w:r>
        <w:rPr>
          <w:rStyle w:val="CommentReference"/>
        </w:rPr>
        <w:annotationRef/>
      </w:r>
      <w:r w:rsidR="00D23F34">
        <w:t xml:space="preserve">We decided no, as interaction effects are hard to interpret. </w:t>
      </w:r>
      <w:proofErr w:type="gramStart"/>
      <w:r w:rsidR="00D23F34">
        <w:t>Also</w:t>
      </w:r>
      <w:proofErr w:type="gramEnd"/>
      <w:r w:rsidR="00D23F34">
        <w:t xml:space="preserve"> we should have interactions for all variables if we do for this one.</w:t>
      </w:r>
    </w:p>
    <w:p w14:paraId="69278F67" w14:textId="55DFA10A" w:rsidR="00D23F34" w:rsidRDefault="00D23F34">
      <w:pPr>
        <w:pStyle w:val="CommentText"/>
      </w:pPr>
    </w:p>
  </w:comment>
  <w:comment w:id="1219" w:author="Alaa Ahmed" w:date="2020-07-28T08:13:00Z" w:initials="AA">
    <w:p w14:paraId="29FFBC52" w14:textId="4D7C2C3A" w:rsidR="0053298D" w:rsidRDefault="0053298D">
      <w:pPr>
        <w:pStyle w:val="CommentText"/>
      </w:pPr>
      <w:r>
        <w:rPr>
          <w:rStyle w:val="CommentReference"/>
        </w:rPr>
        <w:annotationRef/>
      </w:r>
      <w:r>
        <w:t xml:space="preserve">Yes _ I realize that. But we could add it here to </w:t>
      </w:r>
      <w:r w:rsidR="00457EFA">
        <w:t xml:space="preserve">explain why we </w:t>
      </w:r>
      <w:proofErr w:type="gramStart"/>
      <w:r w:rsidR="00457EFA">
        <w:t>don’t</w:t>
      </w:r>
      <w:proofErr w:type="gramEnd"/>
      <w:r w:rsidR="00457EFA">
        <w:t xml:space="preserve"> think </w:t>
      </w:r>
      <w:proofErr w:type="spellStart"/>
      <w:r w:rsidR="00457EFA">
        <w:t>its</w:t>
      </w:r>
      <w:proofErr w:type="spellEnd"/>
      <w:r w:rsidR="00457EFA">
        <w:t xml:space="preserve"> because of mass that </w:t>
      </w:r>
      <w:proofErr w:type="spellStart"/>
      <w:r w:rsidR="00457EFA">
        <w:t>reactin</w:t>
      </w:r>
      <w:proofErr w:type="spellEnd"/>
      <w:r w:rsidR="00457EFA">
        <w:t xml:space="preserve"> time is increasing</w:t>
      </w:r>
      <w:r w:rsidR="008E5E17">
        <w:t xml:space="preserve">. </w:t>
      </w:r>
    </w:p>
  </w:comment>
  <w:comment w:id="1355" w:author="Alaa Ahmed" w:date="2020-07-30T17:29:00Z" w:initials="AA">
    <w:p w14:paraId="36F999BB" w14:textId="3AAC52F8" w:rsidR="0099059D" w:rsidRDefault="0099059D">
      <w:pPr>
        <w:pStyle w:val="CommentText"/>
      </w:pPr>
      <w:r>
        <w:rPr>
          <w:rStyle w:val="CommentReference"/>
        </w:rPr>
        <w:annotationRef/>
      </w:r>
      <w:r>
        <w:t>It would be nice to have the S</w:t>
      </w:r>
      <w:r w:rsidR="008C2234">
        <w:t>E across subjects</w:t>
      </w:r>
    </w:p>
  </w:comment>
  <w:comment w:id="1417" w:author="Alaa Ahmed" w:date="2020-07-30T17:33:00Z" w:initials="AA">
    <w:p w14:paraId="796D3225" w14:textId="29577248" w:rsidR="004E1099" w:rsidRDefault="004E1099">
      <w:pPr>
        <w:pStyle w:val="CommentText"/>
      </w:pPr>
      <w:r>
        <w:rPr>
          <w:rStyle w:val="CommentReference"/>
        </w:rPr>
        <w:annotationRef/>
      </w:r>
      <w:r>
        <w:t xml:space="preserve">This </w:t>
      </w:r>
      <w:proofErr w:type="gramStart"/>
      <w:r>
        <w:t>isn’t</w:t>
      </w:r>
      <w:proofErr w:type="gramEnd"/>
      <w:r>
        <w:t xml:space="preserve"> the analysis I meant. As you can see, the probabilities are identical.</w:t>
      </w:r>
      <w:r w:rsidR="00A330C7">
        <w:t xml:space="preserve"> You just put the actual experimental probabilities into the utility equation.  </w:t>
      </w:r>
      <w:r w:rsidR="001A0A46">
        <w:t xml:space="preserve">Then we </w:t>
      </w:r>
      <w:proofErr w:type="gramStart"/>
      <w:r w:rsidR="001A0A46">
        <w:t>don’t</w:t>
      </w:r>
      <w:proofErr w:type="gramEnd"/>
      <w:r w:rsidR="001A0A46">
        <w:t xml:space="preserve"> need that Probability equation at all – right? Except for the accuracy model – then we need it. </w:t>
      </w:r>
      <w:r w:rsidR="005A6466">
        <w:t xml:space="preserve">I have two requests: 1) </w:t>
      </w:r>
      <w:r w:rsidR="00AA387A">
        <w:t xml:space="preserve">Could you please put the movement durations you measures in </w:t>
      </w:r>
      <w:proofErr w:type="spellStart"/>
      <w:r w:rsidR="00AA387A">
        <w:t>Experimernt</w:t>
      </w:r>
      <w:proofErr w:type="spellEnd"/>
      <w:r w:rsidR="00AA387A">
        <w:t xml:space="preserve"> 2a and 2b into the probability equation and see what </w:t>
      </w:r>
      <w:proofErr w:type="spellStart"/>
      <w:r w:rsidR="00C12738">
        <w:t>probabilitites</w:t>
      </w:r>
      <w:proofErr w:type="spellEnd"/>
      <w:r w:rsidR="00C12738">
        <w:t xml:space="preserve"> </w:t>
      </w:r>
      <w:r w:rsidR="00AA387A">
        <w:t xml:space="preserve">you get out and how well they compare to the </w:t>
      </w:r>
      <w:r w:rsidR="00C12738">
        <w:t>actual probabilities?</w:t>
      </w:r>
      <w:r w:rsidR="005A6466">
        <w:t xml:space="preserve"> 2) Could you optimize the utility model, using the probability equation? </w:t>
      </w:r>
      <w:proofErr w:type="gramStart"/>
      <w:r w:rsidR="005A6466">
        <w:t>Don’t</w:t>
      </w:r>
      <w:proofErr w:type="gramEnd"/>
      <w:r w:rsidR="005A6466">
        <w:t xml:space="preserve"> simply put the probabilities in</w:t>
      </w:r>
      <w:r w:rsidR="00416CD5">
        <w:t>, just put the equation in that is a function of the movement duration.</w:t>
      </w:r>
    </w:p>
  </w:comment>
  <w:comment w:id="1559" w:author="Garrick W Bruening" w:date="2020-09-23T12:14:00Z" w:initials="GWB">
    <w:p w14:paraId="07608B95" w14:textId="6E72A228" w:rsidR="00B51B9C" w:rsidRDefault="00B51B9C">
      <w:pPr>
        <w:pStyle w:val="CommentText"/>
      </w:pPr>
      <w:r>
        <w:rPr>
          <w:rStyle w:val="CommentReference"/>
        </w:rPr>
        <w:annotationRef/>
      </w:r>
      <w:proofErr w:type="gramStart"/>
      <w:r>
        <w:t>Don’t</w:t>
      </w:r>
      <w:proofErr w:type="gramEnd"/>
      <w:r>
        <w:t xml:space="preserve"> have specific figures for this</w:t>
      </w:r>
      <w:r w:rsidR="0059641F">
        <w:t xml:space="preserve">, could replace panel a and b in the next figure with this. </w:t>
      </w:r>
    </w:p>
  </w:comment>
  <w:comment w:id="1611" w:author="Garrick W Bruening" w:date="2020-09-23T12:06:00Z" w:initials="GWB">
    <w:p w14:paraId="06F47F54" w14:textId="6EDE61AA" w:rsidR="00F14971" w:rsidRDefault="00F14971">
      <w:pPr>
        <w:pStyle w:val="CommentText"/>
      </w:pPr>
      <w:r>
        <w:rPr>
          <w:rStyle w:val="CommentReference"/>
        </w:rPr>
        <w:annotationRef/>
      </w:r>
      <w:r w:rsidR="00C4777A">
        <w:rPr>
          <w:rStyle w:val="CommentReference"/>
        </w:rPr>
        <w:t xml:space="preserve">This was done with </w:t>
      </w:r>
      <w:r w:rsidR="000A5543">
        <w:rPr>
          <w:rStyle w:val="CommentReference"/>
        </w:rPr>
        <w:t xml:space="preserve">the </w:t>
      </w:r>
      <w:proofErr w:type="spellStart"/>
      <w:r w:rsidR="000A5543">
        <w:rPr>
          <w:rStyle w:val="CommentReference"/>
        </w:rPr>
        <w:t>glm</w:t>
      </w:r>
      <w:proofErr w:type="spellEnd"/>
      <w:r w:rsidR="000A5543">
        <w:rPr>
          <w:rStyle w:val="CommentReference"/>
        </w:rPr>
        <w:t xml:space="preserve"> from experiment </w:t>
      </w:r>
      <w:proofErr w:type="gramStart"/>
      <w:r w:rsidR="000A5543">
        <w:rPr>
          <w:rStyle w:val="CommentReference"/>
        </w:rPr>
        <w:t>1 .</w:t>
      </w:r>
      <w:proofErr w:type="gramEnd"/>
    </w:p>
  </w:comment>
  <w:comment w:id="1612" w:author="Garrick W Bruening" w:date="2020-09-24T14:05:00Z" w:initials="GWB">
    <w:p w14:paraId="3B3CD67D" w14:textId="6A71755F" w:rsidR="00464F7B" w:rsidRDefault="00464F7B">
      <w:pPr>
        <w:pStyle w:val="CommentText"/>
      </w:pPr>
      <w:r>
        <w:rPr>
          <w:rStyle w:val="CommentReference"/>
        </w:rPr>
        <w:annotationRef/>
      </w:r>
      <w:r>
        <w:t xml:space="preserve">Stick </w:t>
      </w:r>
      <w:proofErr w:type="spellStart"/>
      <w:r>
        <w:t>weith</w:t>
      </w:r>
      <w:proofErr w:type="spellEnd"/>
      <w:r>
        <w:t xml:space="preserve"> just the combined utility fit. Remove the </w:t>
      </w:r>
      <w:proofErr w:type="gramStart"/>
      <w:r>
        <w:t>3 alpha</w:t>
      </w:r>
      <w:proofErr w:type="gramEnd"/>
      <w:r>
        <w:t xml:space="preserve"> stuff.</w:t>
      </w:r>
    </w:p>
  </w:comment>
  <w:comment w:id="1617" w:author="Garrick W Bruening" w:date="2020-09-24T12:26:00Z" w:initials="GWB">
    <w:p w14:paraId="7489D901" w14:textId="77777777" w:rsidR="001016B7" w:rsidRDefault="001016B7">
      <w:pPr>
        <w:pStyle w:val="CommentText"/>
      </w:pPr>
      <w:r>
        <w:rPr>
          <w:rStyle w:val="CommentReference"/>
        </w:rPr>
        <w:annotationRef/>
      </w:r>
      <w:r>
        <w:t xml:space="preserve">This is done using 1 alpha for each experiment, this specifically is using the </w:t>
      </w:r>
      <w:proofErr w:type="spellStart"/>
      <w:r>
        <w:t>glm</w:t>
      </w:r>
      <w:proofErr w:type="spellEnd"/>
      <w:r>
        <w:t xml:space="preserve"> from experiment 2a/2b.</w:t>
      </w:r>
    </w:p>
    <w:p w14:paraId="480B9C09" w14:textId="19D752A2" w:rsidR="001016B7" w:rsidRDefault="001016B7">
      <w:pPr>
        <w:pStyle w:val="CommentText"/>
      </w:pPr>
    </w:p>
  </w:comment>
  <w:comment w:id="1618" w:author="Garrick W Bruening" w:date="2020-09-24T14:05:00Z" w:initials="GWB">
    <w:p w14:paraId="2C062680" w14:textId="02FFBCB8" w:rsidR="00464F7B" w:rsidRDefault="00464F7B">
      <w:pPr>
        <w:pStyle w:val="CommentText"/>
      </w:pPr>
      <w:r>
        <w:rPr>
          <w:rStyle w:val="CommentReference"/>
        </w:rPr>
        <w:annotationRef/>
      </w:r>
    </w:p>
  </w:comment>
  <w:comment w:id="1824" w:author="Alaa Ahmed" w:date="2020-08-03T14:39:00Z" w:initials="AA">
    <w:p w14:paraId="437DD403" w14:textId="3218D1CE" w:rsidR="00A04810" w:rsidRDefault="00A04810" w:rsidP="00A04810">
      <w:pPr>
        <w:pStyle w:val="CommentText"/>
      </w:pPr>
      <w:r>
        <w:rPr>
          <w:rStyle w:val="CommentReference"/>
        </w:rPr>
        <w:annotationRef/>
      </w:r>
      <w:proofErr w:type="gramStart"/>
      <w:r>
        <w:t>I</w:t>
      </w:r>
      <w:r w:rsidR="0062577E">
        <w:t>’</w:t>
      </w:r>
      <w:r>
        <w:t>m</w:t>
      </w:r>
      <w:proofErr w:type="gramEnd"/>
      <w:r>
        <w:t xml:space="preserve"> not happy with how we are comparing models. Perhaps an R-squared would do well here since it is linear?</w:t>
      </w:r>
    </w:p>
  </w:comment>
  <w:comment w:id="2004" w:author="Alaa Ahmed" w:date="2020-07-24T09:15:00Z" w:initials="AA">
    <w:p w14:paraId="61BD99C8" w14:textId="359FE5FF" w:rsidR="00B31BBA" w:rsidRDefault="00B31BBA">
      <w:pPr>
        <w:pStyle w:val="CommentText"/>
      </w:pPr>
      <w:r>
        <w:rPr>
          <w:rStyle w:val="CommentReference"/>
        </w:rPr>
        <w:annotationRef/>
      </w:r>
      <w:r>
        <w:t>We need to fit Eq 7 to the torque data and show that a is not different than 0</w:t>
      </w:r>
      <w:r w:rsidR="00CD0A26">
        <w:t>, so that this is fair.</w:t>
      </w:r>
    </w:p>
  </w:comment>
  <w:comment w:id="2148" w:author="Alaa Ahmed" w:date="2020-08-03T14:39:00Z" w:initials="AA">
    <w:p w14:paraId="27A1B1B2" w14:textId="739EF336" w:rsidR="00E82016" w:rsidRDefault="00E82016">
      <w:pPr>
        <w:pStyle w:val="CommentText"/>
      </w:pPr>
      <w:r>
        <w:rPr>
          <w:rStyle w:val="CommentReference"/>
        </w:rPr>
        <w:annotationRef/>
      </w:r>
      <w:proofErr w:type="spellStart"/>
      <w:r>
        <w:t>Im</w:t>
      </w:r>
      <w:proofErr w:type="spellEnd"/>
      <w:r>
        <w:t xml:space="preserve"> not happy with how we are comparing models. Perhaps an R-squared would do well here since it is linear?</w:t>
      </w:r>
    </w:p>
  </w:comment>
  <w:comment w:id="2521" w:author="Alaa Ahmed" w:date="2020-07-27T14:08:00Z" w:initials="AA">
    <w:p w14:paraId="0150669C" w14:textId="02A75A4D" w:rsidR="00844B82" w:rsidRDefault="00844B82">
      <w:pPr>
        <w:pStyle w:val="CommentText"/>
      </w:pPr>
      <w:r>
        <w:rPr>
          <w:rStyle w:val="CommentReference"/>
        </w:rPr>
        <w:annotationRef/>
      </w:r>
      <w:r>
        <w:t>This is data processing and should be later.</w:t>
      </w:r>
    </w:p>
  </w:comment>
  <w:comment w:id="2523" w:author="Alaa Ahmed" w:date="2020-07-27T08:37:00Z" w:initials="AA">
    <w:p w14:paraId="16D21B69" w14:textId="7EC88EDA" w:rsidR="00287AFC" w:rsidRDefault="00287AFC">
      <w:pPr>
        <w:pStyle w:val="CommentText"/>
      </w:pPr>
      <w:r>
        <w:rPr>
          <w:rStyle w:val="CommentReference"/>
        </w:rPr>
        <w:annotationRef/>
      </w:r>
      <w:r>
        <w:t>As written this section also</w:t>
      </w:r>
      <w:r w:rsidR="004E37B0">
        <w:t xml:space="preserve"> includes Metabolic data processing. You should separate the two components. </w:t>
      </w:r>
    </w:p>
  </w:comment>
  <w:comment w:id="2606" w:author="Alaa Ahmed" w:date="2020-07-27T08:41:00Z" w:initials="AA">
    <w:p w14:paraId="6BB9AEC5" w14:textId="550B82E6" w:rsidR="00AF5DD1" w:rsidRDefault="00AF5DD1">
      <w:pPr>
        <w:pStyle w:val="CommentText"/>
      </w:pPr>
      <w:r>
        <w:rPr>
          <w:rStyle w:val="CommentReference"/>
        </w:rPr>
        <w:annotationRef/>
      </w:r>
      <w:r>
        <w:t xml:space="preserve">This is data processing. It should </w:t>
      </w:r>
      <w:proofErr w:type="spellStart"/>
      <w:proofErr w:type="gramStart"/>
      <w:r>
        <w:t>moved</w:t>
      </w:r>
      <w:proofErr w:type="spellEnd"/>
      <w:proofErr w:type="gramEnd"/>
      <w:r>
        <w:t xml:space="preserve"> later</w:t>
      </w:r>
      <w:r w:rsidR="00A92385">
        <w:t>. Talk about data processing for all the experiments in the same place (i.e. later).</w:t>
      </w:r>
    </w:p>
  </w:comment>
  <w:comment w:id="2713" w:author="Garrick W Bruening" w:date="2020-07-23T13:07:00Z" w:initials="GB">
    <w:p w14:paraId="61E67BB4" w14:textId="3C635E6B" w:rsidR="5B7A26C3" w:rsidRDefault="5B7A26C3">
      <w:pPr>
        <w:pStyle w:val="CommentText"/>
      </w:pPr>
      <w:r>
        <w:t>Look for subject data in posters</w:t>
      </w:r>
      <w:r>
        <w:rPr>
          <w:rStyle w:val="CommentReference"/>
        </w:rPr>
        <w:annotationRef/>
      </w:r>
    </w:p>
    <w:p w14:paraId="683036D6" w14:textId="45114022" w:rsidR="5B7A26C3" w:rsidRDefault="5B7A26C3">
      <w:pPr>
        <w:pStyle w:val="CommentText"/>
      </w:pPr>
    </w:p>
  </w:comment>
  <w:comment w:id="2720" w:author="Alaa Ahmed" w:date="2020-07-27T08:35:00Z" w:initials="AA">
    <w:p w14:paraId="62126E61" w14:textId="05288BD0" w:rsidR="006E429E" w:rsidRDefault="006E429E">
      <w:pPr>
        <w:pStyle w:val="CommentText"/>
      </w:pPr>
      <w:r>
        <w:rPr>
          <w:rStyle w:val="CommentReference"/>
        </w:rPr>
        <w:annotationRef/>
      </w:r>
      <w:r>
        <w:t xml:space="preserve">For this section you need to specifically describe each metric and how it was calculated (i.e. peak velocity, movement duration, reaction time, error). Most of this is in here, but as written the reader </w:t>
      </w:r>
      <w:proofErr w:type="gramStart"/>
      <w:r>
        <w:t>has to</w:t>
      </w:r>
      <w:proofErr w:type="gramEnd"/>
      <w:r>
        <w:t xml:space="preserve"> search for it.</w:t>
      </w:r>
    </w:p>
  </w:comment>
  <w:comment w:id="2723" w:author="Alaa Ahmed" w:date="2020-07-27T18:37:00Z" w:initials="AA">
    <w:p w14:paraId="630455AE" w14:textId="77777777" w:rsidR="002973E6" w:rsidRDefault="002973E6" w:rsidP="002973E6">
      <w:pPr>
        <w:pStyle w:val="CommentText"/>
      </w:pPr>
      <w:r>
        <w:rPr>
          <w:rStyle w:val="CommentReference"/>
        </w:rPr>
        <w:annotationRef/>
      </w:r>
      <w:r>
        <w:t>I would say this first, and then discuss the filtering and differentiation.</w:t>
      </w:r>
    </w:p>
  </w:comment>
  <w:comment w:id="2724" w:author="Alaa Ahmed" w:date="2020-07-27T08:32:00Z" w:initials="AA">
    <w:p w14:paraId="3857E25B" w14:textId="77777777" w:rsidR="002973E6" w:rsidRDefault="002973E6" w:rsidP="002973E6">
      <w:pPr>
        <w:pStyle w:val="CommentText"/>
      </w:pPr>
      <w:r>
        <w:rPr>
          <w:rStyle w:val="CommentReference"/>
        </w:rPr>
        <w:annotationRef/>
      </w:r>
      <w:r>
        <w:t>Need to include details of data collection such as what was acquired and at what frequency. Then for processing, describe filtering frequency (if any) and differentiation to obtain main metrics of velocity and acceleration. Need to also include the details of the metabolic data processing.</w:t>
      </w:r>
    </w:p>
  </w:comment>
  <w:comment w:id="2728" w:author="Alaa Ahmed" w:date="2020-07-27T18:37:00Z" w:initials="AA">
    <w:p w14:paraId="15F13736" w14:textId="462224B8" w:rsidR="00E12928" w:rsidRDefault="00E12928">
      <w:pPr>
        <w:pStyle w:val="CommentText"/>
      </w:pPr>
      <w:r>
        <w:rPr>
          <w:rStyle w:val="CommentReference"/>
        </w:rPr>
        <w:annotationRef/>
      </w:r>
      <w:r>
        <w:t xml:space="preserve">Did you </w:t>
      </w:r>
      <w:proofErr w:type="spellStart"/>
      <w:r>
        <w:t>differentiat</w:t>
      </w:r>
      <w:proofErr w:type="spellEnd"/>
      <w:r>
        <w:t xml:space="preserve"> x and y separately? Or did you </w:t>
      </w:r>
      <w:proofErr w:type="spellStart"/>
      <w:r>
        <w:t>dfferentait</w:t>
      </w:r>
      <w:proofErr w:type="spellEnd"/>
      <w:r>
        <w:t xml:space="preserve"> the Euclidean distance?</w:t>
      </w:r>
    </w:p>
  </w:comment>
  <w:comment w:id="2743" w:author="Alaa Ahmed" w:date="2020-07-27T18:37:00Z" w:initials="AA">
    <w:p w14:paraId="77FD99CE" w14:textId="7FA02637" w:rsidR="003342E4" w:rsidRDefault="003342E4">
      <w:pPr>
        <w:pStyle w:val="CommentText"/>
      </w:pPr>
      <w:r>
        <w:rPr>
          <w:rStyle w:val="CommentReference"/>
        </w:rPr>
        <w:annotationRef/>
      </w:r>
      <w:r>
        <w:t>I would say this first, and then discuss the filtering and differentiation.</w:t>
      </w:r>
    </w:p>
  </w:comment>
  <w:comment w:id="2744" w:author="Alaa Ahmed" w:date="2020-07-27T08:32:00Z" w:initials="AA">
    <w:p w14:paraId="3D4F6D5E" w14:textId="1E9D5C2E" w:rsidR="00E03006" w:rsidRDefault="00E03006">
      <w:pPr>
        <w:pStyle w:val="CommentText"/>
      </w:pPr>
      <w:r>
        <w:rPr>
          <w:rStyle w:val="CommentReference"/>
        </w:rPr>
        <w:annotationRef/>
      </w:r>
      <w:r w:rsidR="00BD6AE8">
        <w:t>Need to include details of data collection such as what was acquired and at what frequency. Then for processing, describe</w:t>
      </w:r>
      <w:r w:rsidR="004344E1">
        <w:t xml:space="preserve"> filtering frequency (if any) and differentiation to obtain main metrics of velocity and acceleration. Need to also include the details of the metabolic data processing</w:t>
      </w:r>
      <w:r w:rsidR="002A2A08">
        <w:t>.</w:t>
      </w:r>
    </w:p>
  </w:comment>
  <w:comment w:id="2741" w:author="Alaa Ahmed" w:date="2020-07-28T11:25:00Z" w:initials="AA">
    <w:p w14:paraId="58A6AF1D" w14:textId="65602B0A" w:rsidR="00D86127" w:rsidRDefault="00D86127">
      <w:pPr>
        <w:pStyle w:val="CommentText"/>
      </w:pPr>
      <w:r>
        <w:rPr>
          <w:rStyle w:val="CommentReference"/>
        </w:rPr>
        <w:annotationRef/>
      </w:r>
      <w:r w:rsidR="00114060">
        <w:t xml:space="preserve">Do you mean </w:t>
      </w:r>
      <w:proofErr w:type="gramStart"/>
      <w:r w:rsidR="00114060">
        <w:t>the all</w:t>
      </w:r>
      <w:proofErr w:type="gramEnd"/>
      <w:r w:rsidR="00114060">
        <w:t xml:space="preserve"> our metrics henceforth are based on this measure of velocity?  </w:t>
      </w:r>
      <w:r w:rsidR="008D2963">
        <w:t xml:space="preserve">I </w:t>
      </w:r>
      <w:proofErr w:type="gramStart"/>
      <w:r w:rsidR="008D2963">
        <w:t>don’t</w:t>
      </w:r>
      <w:proofErr w:type="gramEnd"/>
      <w:r w:rsidR="008D2963">
        <w:t xml:space="preserve"> think we do this and </w:t>
      </w:r>
      <w:proofErr w:type="spellStart"/>
      <w:r w:rsidR="008D2963">
        <w:t>its</w:t>
      </w:r>
      <w:proofErr w:type="spellEnd"/>
      <w:r w:rsidR="008D2963">
        <w:t xml:space="preserve"> not correct.  We should be </w:t>
      </w:r>
      <w:proofErr w:type="spellStart"/>
      <w:r w:rsidR="008D2963">
        <w:t>differnitation</w:t>
      </w:r>
      <w:proofErr w:type="spellEnd"/>
      <w:r w:rsidR="008D2963">
        <w:t xml:space="preserve"> the Euclidean distance</w:t>
      </w:r>
      <w:r w:rsidR="00324610">
        <w:t xml:space="preserve"> to get velocity and then peak velocity. You may be using something different for your onset and offset thresholds, so you should specify</w:t>
      </w:r>
      <w:r w:rsidR="00881A23">
        <w:t xml:space="preserve"> exactly what is going on.</w:t>
      </w:r>
    </w:p>
  </w:comment>
  <w:comment w:id="2742" w:author="Garrick W Bruening" w:date="2020-07-29T15:16:00Z" w:initials="GWB">
    <w:p w14:paraId="74B5E0EA" w14:textId="0C9784B2" w:rsidR="001C2A48" w:rsidRDefault="00724064" w:rsidP="00096B3F">
      <w:pPr>
        <w:pStyle w:val="CommentText"/>
      </w:pPr>
      <w:r>
        <w:rPr>
          <w:rStyle w:val="CommentReference"/>
        </w:rPr>
        <w:annotationRef/>
      </w:r>
      <w:r w:rsidR="00096B3F">
        <w:t xml:space="preserve">I </w:t>
      </w:r>
      <w:proofErr w:type="gramStart"/>
      <w:r w:rsidR="00096B3F">
        <w:t>actually don’t</w:t>
      </w:r>
      <w:proofErr w:type="gramEnd"/>
      <w:r w:rsidR="00096B3F">
        <w:t xml:space="preserve"> use this magnitude of velocity for anything. </w:t>
      </w:r>
      <w:r w:rsidR="00F72DE4">
        <w:t>Could remove it</w:t>
      </w:r>
      <w:r w:rsidR="001C2A48">
        <w:t xml:space="preserve">, </w:t>
      </w:r>
      <w:proofErr w:type="spellStart"/>
      <w:r w:rsidR="001C2A48">
        <w:t>its</w:t>
      </w:r>
      <w:proofErr w:type="spellEnd"/>
      <w:r w:rsidR="001C2A48">
        <w:t xml:space="preserve"> not even used for the velocity trajectories.</w:t>
      </w:r>
      <w:r w:rsidR="00F72DE4">
        <w:br/>
      </w:r>
      <w:r w:rsidR="00F72DE4">
        <w:br/>
      </w:r>
      <w:r w:rsidR="00096B3F">
        <w:t xml:space="preserve">I specifically say in the onset and offset that I use another velocity metric. I also say </w:t>
      </w:r>
      <w:r w:rsidR="008149A4">
        <w:t>in the peak velocity that I</w:t>
      </w:r>
      <w:r w:rsidR="00F72DE4">
        <w:t xml:space="preserve"> use is not</w:t>
      </w:r>
      <w:r w:rsidR="008149A4">
        <w:t xml:space="preserve"> the magnitude of the velocity.</w:t>
      </w:r>
      <w:r w:rsidR="008149A4">
        <w:br/>
      </w:r>
      <w:r w:rsidR="008149A4">
        <w:br/>
        <w:t xml:space="preserve">The metric you want is radial velocity, which I believe is only applicable to experiment 2c. </w:t>
      </w:r>
      <w:r w:rsidR="004C0A59">
        <w:t xml:space="preserve">Otherwise the metrics are from </w:t>
      </w:r>
      <w:r w:rsidR="003864D6">
        <w:t xml:space="preserve">tangential velocity. </w:t>
      </w:r>
      <w:r w:rsidR="001C2A48">
        <w:t xml:space="preserve">And </w:t>
      </w:r>
      <w:r w:rsidR="00FC0C9B">
        <w:t>I believe we decided this a long time ago to move away from radial velocity</w:t>
      </w:r>
    </w:p>
  </w:comment>
  <w:comment w:id="2746" w:author="Alaa Ahmed" w:date="2020-07-27T14:33:00Z" w:initials="AA">
    <w:p w14:paraId="18819491" w14:textId="296C85FF" w:rsidR="00C763BC" w:rsidRDefault="00C763BC">
      <w:pPr>
        <w:pStyle w:val="CommentText"/>
      </w:pPr>
      <w:r>
        <w:rPr>
          <w:rStyle w:val="CommentReference"/>
        </w:rPr>
        <w:annotationRef/>
      </w:r>
      <w:r>
        <w:t>This should be moved to their respective sections (Modeling/Statistics)</w:t>
      </w:r>
    </w:p>
  </w:comment>
  <w:comment w:id="2811" w:author="Alaa Ahmed" w:date="2020-07-27T08:41:00Z" w:initials="AA">
    <w:p w14:paraId="58262014" w14:textId="77777777" w:rsidR="005176D5" w:rsidRDefault="005176D5" w:rsidP="005176D5">
      <w:pPr>
        <w:pStyle w:val="CommentText"/>
      </w:pPr>
      <w:r>
        <w:rPr>
          <w:rStyle w:val="CommentReference"/>
        </w:rPr>
        <w:annotationRef/>
      </w:r>
      <w:r>
        <w:t xml:space="preserve">This is data processing. It should </w:t>
      </w:r>
      <w:proofErr w:type="spellStart"/>
      <w:proofErr w:type="gramStart"/>
      <w:r>
        <w:t>moved</w:t>
      </w:r>
      <w:proofErr w:type="spellEnd"/>
      <w:proofErr w:type="gramEnd"/>
      <w:r>
        <w:t xml:space="preserve"> later. Talk about data processing for all the experiments in the same place (i.e. later).</w:t>
      </w:r>
    </w:p>
  </w:comment>
  <w:comment w:id="2823" w:author="Alaa Ahmed" w:date="2020-07-28T11:23:00Z" w:initials="AA">
    <w:p w14:paraId="4DC9777B" w14:textId="7FD423EB" w:rsidR="00D5087F" w:rsidRDefault="00D5087F">
      <w:pPr>
        <w:pStyle w:val="CommentText"/>
      </w:pPr>
      <w:r>
        <w:rPr>
          <w:rStyle w:val="CommentReference"/>
        </w:rPr>
        <w:annotationRef/>
      </w:r>
      <w:r>
        <w:t>I have no idea what you mean by this</w:t>
      </w:r>
      <w:r w:rsidR="00D768DC">
        <w:t>. Why not add an equation?</w:t>
      </w:r>
      <w:r w:rsidR="00762C69">
        <w:t xml:space="preserve"> And what is overall metabolic rate? Net or gross or both?</w:t>
      </w:r>
    </w:p>
  </w:comment>
  <w:comment w:id="2824" w:author="Garrick W Bruening" w:date="2020-07-28T23:20:00Z" w:initials="GWB">
    <w:p w14:paraId="4058F13B" w14:textId="77777777" w:rsidR="006726A3" w:rsidRDefault="006726A3">
      <w:pPr>
        <w:pStyle w:val="CommentText"/>
      </w:pPr>
      <w:r>
        <w:rPr>
          <w:rStyle w:val="CommentReference"/>
        </w:rPr>
        <w:annotationRef/>
      </w:r>
      <w:r>
        <w:t xml:space="preserve">I have no idea what you </w:t>
      </w:r>
      <w:proofErr w:type="gramStart"/>
      <w:r>
        <w:t>actually do</w:t>
      </w:r>
      <w:proofErr w:type="gramEnd"/>
      <w:r w:rsidR="005461DA">
        <w:t xml:space="preserve"> because I’ve haven’t touched the metabolic calculation.</w:t>
      </w:r>
    </w:p>
    <w:p w14:paraId="53CC8C04" w14:textId="47A92E10" w:rsidR="005461DA" w:rsidRDefault="005461DA">
      <w:pPr>
        <w:pStyle w:val="CommentText"/>
      </w:pPr>
    </w:p>
  </w:comment>
  <w:comment w:id="2862" w:author="Garrick W Bruening" w:date="2020-09-01T13:52:00Z" w:initials="GWB">
    <w:p w14:paraId="3BB9F6E2" w14:textId="77777777" w:rsidR="00E74484" w:rsidRDefault="00E74484">
      <w:pPr>
        <w:pStyle w:val="CommentText"/>
      </w:pPr>
      <w:r>
        <w:rPr>
          <w:rStyle w:val="CommentReference"/>
        </w:rPr>
        <w:annotationRef/>
      </w:r>
      <w:r>
        <w:t>Check values</w:t>
      </w:r>
    </w:p>
    <w:p w14:paraId="0432AC10" w14:textId="6E3D2B7B" w:rsidR="00E74484" w:rsidRDefault="00E74484">
      <w:pPr>
        <w:pStyle w:val="CommentText"/>
      </w:pPr>
    </w:p>
  </w:comment>
  <w:comment w:id="2926" w:author="Alaa Ahmed" w:date="2020-07-27T18:09:00Z" w:initials="AA">
    <w:p w14:paraId="6D4AEA28" w14:textId="1BE19998" w:rsidR="009E7AB4" w:rsidRDefault="009E7AB4">
      <w:pPr>
        <w:pStyle w:val="CommentText"/>
      </w:pPr>
      <w:r>
        <w:rPr>
          <w:rStyle w:val="CommentReference"/>
        </w:rPr>
        <w:annotationRef/>
      </w:r>
      <w:r>
        <w:t xml:space="preserve">Is tangential velocity defined </w:t>
      </w:r>
      <w:proofErr w:type="spellStart"/>
      <w:r>
        <w:t>somehwer</w:t>
      </w:r>
      <w:proofErr w:type="spellEnd"/>
      <w:r>
        <w:t>?</w:t>
      </w:r>
    </w:p>
  </w:comment>
  <w:comment w:id="2927" w:author="Garrick W Bruening" w:date="2020-07-27T19:14:00Z" w:initials="GWB">
    <w:p w14:paraId="2025001F" w14:textId="3083C265" w:rsidR="00916F4C" w:rsidRDefault="00916F4C">
      <w:pPr>
        <w:pStyle w:val="CommentText"/>
      </w:pPr>
      <w:r>
        <w:rPr>
          <w:rStyle w:val="CommentReference"/>
        </w:rPr>
        <w:t>Added a sentence defining it</w:t>
      </w:r>
    </w:p>
  </w:comment>
  <w:comment w:id="2941" w:author="Garrick W Bruening" w:date="2020-07-25T13:54:00Z" w:initials="GB">
    <w:p w14:paraId="729D650B" w14:textId="124AE78B" w:rsidR="1D06AECF" w:rsidRDefault="1D06AECF">
      <w:pPr>
        <w:pStyle w:val="CommentText"/>
      </w:pPr>
      <w:r>
        <w:t>Should this be in results?</w:t>
      </w:r>
      <w:r>
        <w:rPr>
          <w:rStyle w:val="CommentReference"/>
        </w:rPr>
        <w:annotationRef/>
      </w:r>
    </w:p>
    <w:p w14:paraId="25F02012" w14:textId="5D0B5ED5" w:rsidR="1D06AECF" w:rsidRDefault="1D06AECF">
      <w:pPr>
        <w:pStyle w:val="CommentText"/>
      </w:pPr>
    </w:p>
  </w:comment>
  <w:comment w:id="2942" w:author="Alaa Ahmed" w:date="2020-07-27T14:11:00Z" w:initials="AA">
    <w:p w14:paraId="71B5FEDF" w14:textId="09D16FD2" w:rsidR="00EA1815" w:rsidRDefault="00EA1815">
      <w:pPr>
        <w:pStyle w:val="CommentText"/>
      </w:pPr>
      <w:r>
        <w:rPr>
          <w:rStyle w:val="CommentReference"/>
        </w:rPr>
        <w:annotationRef/>
      </w:r>
      <w:r>
        <w:t>No. But we can refer to this analysis briefly in the results and refer the reader to methods</w:t>
      </w:r>
    </w:p>
  </w:comment>
  <w:comment w:id="2975" w:author="Alaa Ahmed" w:date="2020-07-27T14:08:00Z" w:initials="AA">
    <w:p w14:paraId="79CFAB20" w14:textId="77777777" w:rsidR="0093519D" w:rsidRDefault="0093519D" w:rsidP="0093519D">
      <w:pPr>
        <w:pStyle w:val="CommentText"/>
      </w:pPr>
      <w:r>
        <w:rPr>
          <w:rStyle w:val="CommentReference"/>
        </w:rPr>
        <w:annotationRef/>
      </w:r>
      <w:r>
        <w:t>This is data processing and should be later.</w:t>
      </w:r>
    </w:p>
  </w:comment>
  <w:comment w:id="2982" w:author="Alaa Ahmed" w:date="2020-07-27T18:10:00Z" w:initials="AA">
    <w:p w14:paraId="02BCC80F" w14:textId="182792FD" w:rsidR="00F9483E" w:rsidRDefault="00F9483E">
      <w:pPr>
        <w:pStyle w:val="CommentText"/>
      </w:pPr>
      <w:r>
        <w:rPr>
          <w:rStyle w:val="CommentReference"/>
        </w:rPr>
        <w:annotationRef/>
      </w:r>
      <w:r w:rsidR="00B510DF">
        <w:t>Not clear. Why describe the other two metrics if they are not reported?</w:t>
      </w:r>
    </w:p>
  </w:comment>
  <w:comment w:id="3005" w:author="Alaa Ahmed" w:date="2020-07-27T14:13:00Z" w:initials="AA">
    <w:p w14:paraId="4D5C5666" w14:textId="211CD464" w:rsidR="003649A4" w:rsidRDefault="003649A4">
      <w:pPr>
        <w:pStyle w:val="CommentText"/>
      </w:pPr>
      <w:r>
        <w:rPr>
          <w:rStyle w:val="CommentReference"/>
        </w:rPr>
        <w:annotationRef/>
      </w:r>
      <w:r>
        <w:t xml:space="preserve">Do you mean movement offset? </w:t>
      </w:r>
      <w:r w:rsidR="007F7B57">
        <w:t>If so, then use that term so the reader knows exactly what you mean.</w:t>
      </w:r>
    </w:p>
  </w:comment>
  <w:comment w:id="3007" w:author="Alaa Ahmed" w:date="2020-07-27T18:35:00Z" w:initials="AA">
    <w:p w14:paraId="5A41F6EF" w14:textId="126EB35A" w:rsidR="0040358D" w:rsidRDefault="0040358D">
      <w:pPr>
        <w:pStyle w:val="CommentText"/>
      </w:pPr>
      <w:r>
        <w:rPr>
          <w:rStyle w:val="CommentReference"/>
        </w:rPr>
        <w:annotationRef/>
      </w:r>
      <w:r>
        <w:t>We call these ‘consistency’ metrics</w:t>
      </w:r>
    </w:p>
  </w:comment>
  <w:comment w:id="3011" w:author="Alaa Ahmed" w:date="2020-07-27T14:14:00Z" w:initials="AA">
    <w:p w14:paraId="7F64E60E" w14:textId="16C1CC1E" w:rsidR="00F5608B" w:rsidRDefault="00F5608B">
      <w:pPr>
        <w:pStyle w:val="CommentText"/>
      </w:pPr>
      <w:r>
        <w:rPr>
          <w:rStyle w:val="CommentReference"/>
        </w:rPr>
        <w:annotationRef/>
      </w:r>
      <w:r>
        <w:t>Velocity = 0, or movement offset?</w:t>
      </w:r>
    </w:p>
  </w:comment>
  <w:comment w:id="3015" w:author="Alaa Ahmed" w:date="2020-07-27T08:34:00Z" w:initials="AA">
    <w:p w14:paraId="4D0B201D" w14:textId="5E002036" w:rsidR="00E23837" w:rsidRDefault="00E23837">
      <w:pPr>
        <w:pStyle w:val="CommentText"/>
      </w:pPr>
      <w:r>
        <w:rPr>
          <w:rStyle w:val="CommentReference"/>
        </w:rPr>
        <w:annotationRef/>
      </w:r>
      <w:r>
        <w:t xml:space="preserve">Do you mean greatest </w:t>
      </w:r>
      <w:proofErr w:type="spellStart"/>
      <w:r>
        <w:t>euclidean</w:t>
      </w:r>
      <w:proofErr w:type="spellEnd"/>
      <w:r>
        <w:t xml:space="preserve"> distance? Or furthest angle, distance in x, distance in y?</w:t>
      </w:r>
    </w:p>
  </w:comment>
  <w:comment w:id="3013" w:author="Alaa Ahmed" w:date="2020-07-27T14:15:00Z" w:initials="AA">
    <w:p w14:paraId="64932F96" w14:textId="23EDAAD1" w:rsidR="002E14A5" w:rsidRDefault="002E14A5">
      <w:pPr>
        <w:pStyle w:val="CommentText"/>
      </w:pPr>
      <w:r>
        <w:rPr>
          <w:rStyle w:val="CommentReference"/>
        </w:rPr>
        <w:annotationRef/>
      </w:r>
      <w:r>
        <w:t xml:space="preserve">Remind them that this is the </w:t>
      </w:r>
      <w:proofErr w:type="spellStart"/>
      <w:r>
        <w:t>meaure</w:t>
      </w:r>
      <w:proofErr w:type="spellEnd"/>
      <w:r>
        <w:t xml:space="preserve"> of effort using exp 2c</w:t>
      </w:r>
      <w:r w:rsidR="003C0A2C">
        <w:t xml:space="preserve"> </w:t>
      </w:r>
    </w:p>
  </w:comment>
  <w:comment w:id="3014" w:author="Garrick W Bruening" w:date="2020-07-27T21:19:00Z" w:initials="GWB">
    <w:p w14:paraId="10160F8D" w14:textId="7A541F7C" w:rsidR="003C0A2C" w:rsidRDefault="003C0A2C">
      <w:pPr>
        <w:pStyle w:val="CommentText"/>
      </w:pPr>
      <w:r>
        <w:rPr>
          <w:rStyle w:val="CommentReference"/>
        </w:rPr>
        <w:annotationRef/>
      </w:r>
    </w:p>
    <w:p w14:paraId="7EC8377C" w14:textId="4F7D2C37" w:rsidR="003C0A2C" w:rsidRDefault="003C0A2C">
      <w:pPr>
        <w:pStyle w:val="CommentText"/>
      </w:pPr>
    </w:p>
  </w:comment>
  <w:comment w:id="3030" w:author="Alaa Ahmed" w:date="2020-07-27T18:32:00Z" w:initials="AA">
    <w:p w14:paraId="43980981" w14:textId="279AFA53" w:rsidR="005938DD" w:rsidRDefault="005938DD">
      <w:pPr>
        <w:pStyle w:val="CommentText"/>
      </w:pPr>
      <w:r>
        <w:rPr>
          <w:rStyle w:val="CommentReference"/>
        </w:rPr>
        <w:annotationRef/>
      </w:r>
      <w:r>
        <w:t>What do you mean by this? There is no mention of how movement duration was used to calculate metabolic power.</w:t>
      </w:r>
    </w:p>
  </w:comment>
  <w:comment w:id="3048" w:author="Alaa Ahmed" w:date="2020-07-27T14:20:00Z" w:initials="AA">
    <w:p w14:paraId="1B5B4207" w14:textId="71A2DC2E" w:rsidR="00423556" w:rsidRDefault="00423556">
      <w:pPr>
        <w:pStyle w:val="CommentText"/>
      </w:pPr>
      <w:r>
        <w:rPr>
          <w:rStyle w:val="CommentReference"/>
        </w:rPr>
        <w:annotationRef/>
      </w:r>
      <w:r>
        <w:t>? which metric is this</w:t>
      </w:r>
    </w:p>
  </w:comment>
  <w:comment w:id="3049" w:author="Garrick W Bruening" w:date="2020-07-27T17:12:00Z" w:initials="GWB">
    <w:p w14:paraId="0484551F" w14:textId="77777777" w:rsidR="00E65DBD" w:rsidRDefault="00E65DBD">
      <w:pPr>
        <w:pStyle w:val="CommentText"/>
      </w:pPr>
      <w:r>
        <w:rPr>
          <w:rStyle w:val="CommentReference"/>
        </w:rPr>
        <w:annotationRef/>
      </w:r>
      <w:r w:rsidR="00271A30">
        <w:t>Changed to endpoint error</w:t>
      </w:r>
    </w:p>
    <w:p w14:paraId="73D2579C" w14:textId="218B9FF6" w:rsidR="00271A30" w:rsidRDefault="00271A30">
      <w:pPr>
        <w:pStyle w:val="CommentText"/>
      </w:pPr>
    </w:p>
  </w:comment>
  <w:comment w:id="3035" w:author="Alaa Ahmed" w:date="2020-07-27T14:21:00Z" w:initials="AA">
    <w:p w14:paraId="57DE3948" w14:textId="35DCC8B7" w:rsidR="003D73C0" w:rsidRDefault="003D73C0">
      <w:pPr>
        <w:pStyle w:val="CommentText"/>
      </w:pPr>
      <w:r>
        <w:rPr>
          <w:rStyle w:val="CommentReference"/>
        </w:rPr>
        <w:annotationRef/>
      </w:r>
      <w:r>
        <w:t xml:space="preserve">Not sure what </w:t>
      </w:r>
      <w:proofErr w:type="gramStart"/>
      <w:r>
        <w:t>all of</w:t>
      </w:r>
      <w:proofErr w:type="gramEnd"/>
      <w:r>
        <w:t xml:space="preserve"> these metrics are and why these limits were placed. </w:t>
      </w:r>
    </w:p>
  </w:comment>
  <w:comment w:id="3036" w:author="Garrick W Bruening" w:date="2020-07-27T17:12:00Z" w:initials="GWB">
    <w:p w14:paraId="602CE1C9" w14:textId="77777777" w:rsidR="00271A30" w:rsidRDefault="00271A30">
      <w:pPr>
        <w:pStyle w:val="CommentText"/>
      </w:pPr>
      <w:r>
        <w:rPr>
          <w:rStyle w:val="CommentReference"/>
        </w:rPr>
        <w:annotationRef/>
      </w:r>
      <w:r>
        <w:t>Added parenthesis describing what each of these meant</w:t>
      </w:r>
    </w:p>
    <w:p w14:paraId="335A0839" w14:textId="6E7D838E" w:rsidR="00271A30" w:rsidRDefault="00271A30">
      <w:pPr>
        <w:pStyle w:val="CommentText"/>
      </w:pPr>
    </w:p>
  </w:comment>
  <w:comment w:id="3065" w:author="Alaa Ahmed" w:date="2020-07-27T14:22:00Z" w:initials="AA">
    <w:p w14:paraId="69F83A6D" w14:textId="77777777" w:rsidR="006A0A51" w:rsidRDefault="006A0A51" w:rsidP="006A0A51">
      <w:pPr>
        <w:pStyle w:val="CommentText"/>
      </w:pPr>
      <w:r>
        <w:rPr>
          <w:rStyle w:val="CommentReference"/>
        </w:rPr>
        <w:annotationRef/>
      </w:r>
      <w:r>
        <w:t xml:space="preserve">They always knew where the target was. On the outward movement though, they had to wait for it to be indicated.  FYI – I would suggest you only look at reaction time and error for the outward movements. It </w:t>
      </w:r>
      <w:proofErr w:type="gramStart"/>
      <w:r>
        <w:t>shouldn’t</w:t>
      </w:r>
      <w:proofErr w:type="gramEnd"/>
      <w:r>
        <w:t xml:space="preserve"> affect your results and it’s a cleaner analysis that way.</w:t>
      </w:r>
    </w:p>
  </w:comment>
  <w:comment w:id="3066" w:author="Alaa Ahmed" w:date="2020-07-27T18:33:00Z" w:initials="AA">
    <w:p w14:paraId="72E65DFB" w14:textId="77777777" w:rsidR="006A0A51" w:rsidRDefault="006A0A51" w:rsidP="006A0A51">
      <w:pPr>
        <w:pStyle w:val="CommentText"/>
      </w:pPr>
      <w:r>
        <w:rPr>
          <w:rStyle w:val="CommentReference"/>
        </w:rPr>
        <w:annotationRef/>
      </w:r>
      <w:r>
        <w:t xml:space="preserve">Can you rewrite this paragraph so it makes sense </w:t>
      </w:r>
      <w:proofErr w:type="gramStart"/>
      <w:r>
        <w:t>temporally.</w:t>
      </w:r>
      <w:proofErr w:type="gramEnd"/>
      <w:r>
        <w:t xml:space="preserve"> Before removing outliers, mention that you only looked at the outward movement. Then you removed the outliers. Then reaction time and </w:t>
      </w:r>
      <w:proofErr w:type="spellStart"/>
      <w:r>
        <w:t>enrdpoing</w:t>
      </w:r>
      <w:proofErr w:type="spellEnd"/>
      <w:r>
        <w:t xml:space="preserve"> error were calculated for the </w:t>
      </w:r>
      <w:proofErr w:type="spellStart"/>
      <w:r>
        <w:t>remaing</w:t>
      </w:r>
      <w:proofErr w:type="spellEnd"/>
      <w:r>
        <w:t xml:space="preserve"> trials.</w:t>
      </w:r>
    </w:p>
  </w:comment>
  <w:comment w:id="3073" w:author="Alaa Ahmed" w:date="2020-07-27T14:21:00Z" w:initials="AA">
    <w:p w14:paraId="674003F7" w14:textId="41D588AA" w:rsidR="003D73C0" w:rsidRDefault="003D73C0">
      <w:pPr>
        <w:pStyle w:val="CommentText"/>
      </w:pPr>
      <w:r>
        <w:rPr>
          <w:rStyle w:val="CommentReference"/>
        </w:rPr>
        <w:annotationRef/>
      </w:r>
      <w:r>
        <w:t>Which ones are left? Please list here.</w:t>
      </w:r>
    </w:p>
  </w:comment>
  <w:comment w:id="3074" w:author="Garrick W Bruening" w:date="2020-07-27T17:13:00Z" w:initials="GWB">
    <w:p w14:paraId="4365EA2A" w14:textId="14015AFC" w:rsidR="00C10239" w:rsidRDefault="00C10239">
      <w:pPr>
        <w:pStyle w:val="CommentText"/>
      </w:pPr>
      <w:r>
        <w:rPr>
          <w:rStyle w:val="CommentReference"/>
        </w:rPr>
        <w:annotationRef/>
      </w:r>
      <w:r w:rsidR="001C7C31">
        <w:t xml:space="preserve">Well there’s a lot we calculate, but </w:t>
      </w:r>
      <w:proofErr w:type="gramStart"/>
      <w:r w:rsidR="001C7C31">
        <w:t>none</w:t>
      </w:r>
      <w:proofErr w:type="gramEnd"/>
      <w:r w:rsidR="001C7C31">
        <w:t xml:space="preserve"> others we report?</w:t>
      </w:r>
    </w:p>
  </w:comment>
  <w:comment w:id="3078" w:author="Alaa Ahmed" w:date="2020-07-27T14:22:00Z" w:initials="AA">
    <w:p w14:paraId="1A376F99" w14:textId="3BCBA587" w:rsidR="00B61EE1" w:rsidRDefault="003F7E48">
      <w:pPr>
        <w:pStyle w:val="CommentText"/>
      </w:pPr>
      <w:r>
        <w:rPr>
          <w:rStyle w:val="CommentReference"/>
        </w:rPr>
        <w:annotationRef/>
      </w:r>
      <w:r w:rsidR="00074189">
        <w:t>They always knew where the target was. On the outward movement t</w:t>
      </w:r>
      <w:r w:rsidR="00A72F5A">
        <w:t xml:space="preserve">hough, they had to wait for it to be indicated.  FYI – </w:t>
      </w:r>
      <w:r w:rsidR="0015299E">
        <w:t xml:space="preserve">I would suggest you only look at </w:t>
      </w:r>
      <w:r w:rsidR="00C14E18">
        <w:t>reaction time and error for the outward movements.</w:t>
      </w:r>
      <w:r w:rsidR="00EB6521">
        <w:t xml:space="preserve"> It </w:t>
      </w:r>
      <w:proofErr w:type="gramStart"/>
      <w:r w:rsidR="00EB6521">
        <w:t>shouldn’t</w:t>
      </w:r>
      <w:proofErr w:type="gramEnd"/>
      <w:r w:rsidR="00EB6521">
        <w:t xml:space="preserve"> affect your results and it’s a cleaner analysis that way.</w:t>
      </w:r>
    </w:p>
  </w:comment>
  <w:comment w:id="3037" w:author="Alaa Ahmed" w:date="2020-07-27T18:33:00Z" w:initials="AA">
    <w:p w14:paraId="750656EF" w14:textId="1E49C70F" w:rsidR="00594CB2" w:rsidRDefault="00594CB2">
      <w:pPr>
        <w:pStyle w:val="CommentText"/>
      </w:pPr>
      <w:r>
        <w:rPr>
          <w:rStyle w:val="CommentReference"/>
        </w:rPr>
        <w:annotationRef/>
      </w:r>
      <w:r>
        <w:t xml:space="preserve">Can you rewrite this paragraph so it makes sense </w:t>
      </w:r>
      <w:proofErr w:type="gramStart"/>
      <w:r>
        <w:t>temporally.</w:t>
      </w:r>
      <w:proofErr w:type="gramEnd"/>
      <w:r>
        <w:t xml:space="preserve"> Before removing outliers, mention that you only looked at the outward movement. Then you removed the outliers</w:t>
      </w:r>
      <w:r w:rsidR="00A065CE">
        <w:t xml:space="preserve">. Then </w:t>
      </w:r>
      <w:r w:rsidR="00A9153E">
        <w:t xml:space="preserve">reaction time and </w:t>
      </w:r>
      <w:proofErr w:type="spellStart"/>
      <w:r w:rsidR="00A9153E">
        <w:t>enrdpoing</w:t>
      </w:r>
      <w:proofErr w:type="spellEnd"/>
      <w:r w:rsidR="00A9153E">
        <w:t xml:space="preserve"> error were calculated for the </w:t>
      </w:r>
      <w:proofErr w:type="spellStart"/>
      <w:r w:rsidR="00A9153E">
        <w:t>remaing</w:t>
      </w:r>
      <w:proofErr w:type="spellEnd"/>
      <w:r w:rsidR="00A9153E">
        <w:t xml:space="preserve"> trials.</w:t>
      </w:r>
    </w:p>
  </w:comment>
  <w:comment w:id="3087" w:author="Alaa Ahmed" w:date="2020-07-27T14:27:00Z" w:initials="AA">
    <w:p w14:paraId="780D0AAF" w14:textId="1BDA12DA" w:rsidR="0057085B" w:rsidRDefault="0057085B">
      <w:pPr>
        <w:pStyle w:val="CommentText"/>
      </w:pPr>
      <w:r>
        <w:rPr>
          <w:rStyle w:val="CommentReference"/>
        </w:rPr>
        <w:annotationRef/>
      </w:r>
      <w:r>
        <w:t xml:space="preserve">Why these criteria? And why weren’t they used for the </w:t>
      </w:r>
      <w:proofErr w:type="spellStart"/>
      <w:r>
        <w:t>matbolics</w:t>
      </w:r>
      <w:proofErr w:type="spellEnd"/>
      <w:r>
        <w:t xml:space="preserve">?  I feel that our ‘filtering’ should be consistent across experiments </w:t>
      </w:r>
      <w:r w:rsidR="00703899">
        <w:t xml:space="preserve">and there should be a better explanation. Also, you can write this with a lot less words if you </w:t>
      </w:r>
      <w:r w:rsidR="00941987">
        <w:t xml:space="preserve">focus on which approaches are consistent across experiments, then just </w:t>
      </w:r>
      <w:r w:rsidR="00D73069">
        <w:t>tell us about what was different individually.</w:t>
      </w:r>
    </w:p>
  </w:comment>
  <w:comment w:id="3088" w:author="Garrick W Bruening" w:date="2020-07-27T17:29:00Z" w:initials="GWB">
    <w:p w14:paraId="05A16E01" w14:textId="34DEBAC0" w:rsidR="00735E0E" w:rsidRDefault="00735E0E">
      <w:pPr>
        <w:pStyle w:val="CommentText"/>
      </w:pPr>
      <w:r>
        <w:rPr>
          <w:rStyle w:val="CommentReference"/>
        </w:rPr>
        <w:annotationRef/>
      </w:r>
      <w:r>
        <w:t>This is a common method, I’ll add references here.</w:t>
      </w:r>
      <w:r>
        <w:br/>
      </w:r>
      <w:r>
        <w:br/>
        <w:t>This is more so I can remember to add these if we want.</w:t>
      </w:r>
      <w:r w:rsidR="00830E46">
        <w:br/>
      </w:r>
      <w:hyperlink r:id="rId1" w:history="1">
        <w:r w:rsidR="00830E46">
          <w:rPr>
            <w:rStyle w:val="Hyperlink"/>
          </w:rPr>
          <w:t>https://ieeexplore.ieee.org/abstract/document/4536463?casa_token=2NvJ64rxKCYAAAAA:qAlvZzowjLa_XW7jmRPF0k0urSiIBvJi8_AO4jICXqH18IPlUWpXLq3KuDzclGwDG0Sbls_WJQ</w:t>
        </w:r>
      </w:hyperlink>
      <w:r w:rsidR="00564287">
        <w:t xml:space="preserve"> </w:t>
      </w:r>
    </w:p>
  </w:comment>
  <w:comment w:id="3090" w:author="Alaa Ahmed" w:date="2020-07-27T14:26:00Z" w:initials="AA">
    <w:p w14:paraId="399D1F19" w14:textId="4EA2EAE7" w:rsidR="00DC4D3E" w:rsidRDefault="00DC4D3E">
      <w:pPr>
        <w:pStyle w:val="CommentText"/>
      </w:pPr>
      <w:r>
        <w:rPr>
          <w:rStyle w:val="CommentReference"/>
        </w:rPr>
        <w:annotationRef/>
      </w:r>
      <w:r>
        <w:t>And 2b?</w:t>
      </w:r>
    </w:p>
  </w:comment>
  <w:comment w:id="3091" w:author="Garrick W Bruening" w:date="2020-07-27T17:18:00Z" w:initials="GWB">
    <w:p w14:paraId="3DB778C3" w14:textId="77777777" w:rsidR="000B7383" w:rsidRDefault="000B7383">
      <w:pPr>
        <w:pStyle w:val="CommentText"/>
      </w:pPr>
      <w:r>
        <w:rPr>
          <w:rStyle w:val="CommentReference"/>
        </w:rPr>
        <w:annotationRef/>
      </w:r>
      <w:r>
        <w:t xml:space="preserve">2b </w:t>
      </w:r>
      <w:proofErr w:type="gramStart"/>
      <w:r>
        <w:t>didn’t</w:t>
      </w:r>
      <w:proofErr w:type="gramEnd"/>
      <w:r>
        <w:t xml:space="preserve"> have an inward reach.</w:t>
      </w:r>
    </w:p>
    <w:p w14:paraId="74B33658" w14:textId="6BFC00CC" w:rsidR="000B7383" w:rsidRDefault="000B7383">
      <w:pPr>
        <w:pStyle w:val="CommentText"/>
      </w:pPr>
    </w:p>
  </w:comment>
  <w:comment w:id="3094" w:author="Alaa Ahmed" w:date="2020-07-27T14:25:00Z" w:initials="AA">
    <w:p w14:paraId="76ED7347" w14:textId="16268F9F" w:rsidR="00EB66FD" w:rsidRDefault="00EB66FD">
      <w:pPr>
        <w:pStyle w:val="CommentText"/>
      </w:pPr>
      <w:r>
        <w:rPr>
          <w:rStyle w:val="CommentReference"/>
        </w:rPr>
        <w:annotationRef/>
      </w:r>
      <w:r>
        <w:t>What same reason?</w:t>
      </w:r>
      <w:r w:rsidR="00DC4D3E">
        <w:t xml:space="preserve"> Be </w:t>
      </w:r>
      <w:proofErr w:type="spellStart"/>
      <w:r w:rsidR="00DC4D3E">
        <w:t>specifc</w:t>
      </w:r>
      <w:proofErr w:type="spellEnd"/>
    </w:p>
  </w:comment>
  <w:comment w:id="3097" w:author="Alaa Ahmed" w:date="2020-07-27T14:24:00Z" w:initials="AA">
    <w:p w14:paraId="05977266" w14:textId="34E249B7" w:rsidR="00856DC1" w:rsidRDefault="00856DC1">
      <w:pPr>
        <w:pStyle w:val="CommentText"/>
      </w:pPr>
      <w:r>
        <w:rPr>
          <w:rStyle w:val="CommentReference"/>
        </w:rPr>
        <w:annotationRef/>
      </w:r>
      <w:r>
        <w:t>Statistics?</w:t>
      </w:r>
    </w:p>
  </w:comment>
  <w:comment w:id="3112" w:author="Alaa Ahmed" w:date="2020-07-27T14:29:00Z" w:initials="AA">
    <w:p w14:paraId="47EFF4D0" w14:textId="761B4943" w:rsidR="00D73069" w:rsidRDefault="00D73069">
      <w:pPr>
        <w:pStyle w:val="CommentText"/>
      </w:pPr>
      <w:r>
        <w:rPr>
          <w:rStyle w:val="CommentReference"/>
        </w:rPr>
        <w:annotationRef/>
      </w:r>
      <w:r>
        <w:t xml:space="preserve">Seems </w:t>
      </w:r>
      <w:proofErr w:type="spellStart"/>
      <w:r>
        <w:t>ike</w:t>
      </w:r>
      <w:proofErr w:type="spellEnd"/>
      <w:r>
        <w:t xml:space="preserve"> a very big number…</w:t>
      </w:r>
    </w:p>
  </w:comment>
  <w:comment w:id="3113" w:author="Garrick W Bruening" w:date="2020-07-27T17:19:00Z" w:initials="GWB">
    <w:p w14:paraId="2ED70428" w14:textId="09C730CD" w:rsidR="00E22BD3" w:rsidRDefault="00E22BD3">
      <w:pPr>
        <w:pStyle w:val="CommentText"/>
      </w:pPr>
      <w:r>
        <w:rPr>
          <w:rStyle w:val="CommentReference"/>
        </w:rPr>
        <w:annotationRef/>
      </w:r>
    </w:p>
  </w:comment>
  <w:comment w:id="3114" w:author="Alaa Ahmed" w:date="2020-07-27T14:26:00Z" w:initials="AA">
    <w:p w14:paraId="369C4D79" w14:textId="25E79D59" w:rsidR="005C1FC6" w:rsidRDefault="005C1FC6">
      <w:pPr>
        <w:pStyle w:val="CommentText"/>
      </w:pPr>
      <w:r>
        <w:rPr>
          <w:rStyle w:val="CommentReference"/>
        </w:rPr>
        <w:annotationRef/>
      </w:r>
      <w:r>
        <w:t>Best to not start sentence with a number</w:t>
      </w:r>
      <w:r w:rsidR="007074D1">
        <w:t xml:space="preserve"> unless you really </w:t>
      </w:r>
      <w:proofErr w:type="spellStart"/>
      <w:r w:rsidR="007074D1">
        <w:t>really</w:t>
      </w:r>
      <w:proofErr w:type="spellEnd"/>
      <w:r w:rsidR="007074D1">
        <w:t xml:space="preserve"> need to.</w:t>
      </w:r>
    </w:p>
  </w:comment>
  <w:comment w:id="3126" w:author="Alaa Ahmed" w:date="2020-07-27T18:11:00Z" w:initials="AA">
    <w:p w14:paraId="61B2B71B" w14:textId="59FEFC20" w:rsidR="00403F58" w:rsidRDefault="00403F58">
      <w:pPr>
        <w:pStyle w:val="CommentText"/>
      </w:pPr>
      <w:r>
        <w:rPr>
          <w:rStyle w:val="CommentReference"/>
        </w:rPr>
        <w:annotationRef/>
      </w:r>
      <w:r>
        <w:t xml:space="preserve">Can you please clean up all this formatting that is left over </w:t>
      </w:r>
      <w:proofErr w:type="spellStart"/>
      <w:r>
        <w:t>fomr</w:t>
      </w:r>
      <w:proofErr w:type="spellEnd"/>
      <w:r>
        <w:t xml:space="preserve"> </w:t>
      </w:r>
      <w:proofErr w:type="gramStart"/>
      <w:r>
        <w:t>overleaf</w:t>
      </w:r>
      <w:proofErr w:type="gramEnd"/>
    </w:p>
  </w:comment>
  <w:comment w:id="3130" w:author="Alaa Ahmed" w:date="2020-07-27T14:30:00Z" w:initials="AA">
    <w:p w14:paraId="751C05B7" w14:textId="0868D58D" w:rsidR="000B75E2" w:rsidRDefault="000B75E2">
      <w:pPr>
        <w:pStyle w:val="CommentText"/>
      </w:pPr>
      <w:r>
        <w:rPr>
          <w:rStyle w:val="CommentReference"/>
        </w:rPr>
        <w:annotationRef/>
      </w:r>
      <w:r>
        <w:t>Explain why briefly. You could have just used the physical mass at the hand. Why not do that?</w:t>
      </w:r>
    </w:p>
  </w:comment>
  <w:comment w:id="3136" w:author="Garrick W Bruening" w:date="2020-09-21T15:02:00Z" w:initials="GWB">
    <w:p w14:paraId="4F4E6F65" w14:textId="4DA809AD" w:rsidR="00FE51F3" w:rsidRDefault="00FE51F3">
      <w:pPr>
        <w:pStyle w:val="CommentText"/>
      </w:pPr>
      <w:r>
        <w:rPr>
          <w:rStyle w:val="CommentReference"/>
        </w:rPr>
        <w:annotationRef/>
      </w:r>
      <w:r>
        <w:t xml:space="preserve">Only for experiment 2a, we </w:t>
      </w:r>
      <w:proofErr w:type="gramStart"/>
      <w:r>
        <w:t>don’t</w:t>
      </w:r>
      <w:proofErr w:type="gramEnd"/>
      <w:r>
        <w:t xml:space="preserve"> have the data for 2b/2c so should we just use averages for every experiment?</w:t>
      </w:r>
    </w:p>
  </w:comment>
  <w:comment w:id="3137" w:author="Alaa Ahmed" w:date="2020-07-27T14:30:00Z" w:initials="AA">
    <w:p w14:paraId="4DE8C02C" w14:textId="1090C18D" w:rsidR="006F71EC" w:rsidRDefault="006F71EC">
      <w:pPr>
        <w:pStyle w:val="CommentText"/>
      </w:pPr>
      <w:r>
        <w:rPr>
          <w:rStyle w:val="CommentReference"/>
        </w:rPr>
        <w:annotationRef/>
      </w:r>
      <w:r>
        <w:t>Specif</w:t>
      </w:r>
      <w:r w:rsidR="001F684D">
        <w:t xml:space="preserve">y how. </w:t>
      </w:r>
    </w:p>
  </w:comment>
  <w:comment w:id="3492" w:author="Alaa Ahmed" w:date="2020-07-27T14:32:00Z" w:initials="AA">
    <w:p w14:paraId="5A3C1EA3" w14:textId="661DE5C3" w:rsidR="00156CDF" w:rsidRDefault="00156CDF">
      <w:pPr>
        <w:pStyle w:val="CommentText"/>
      </w:pPr>
      <w:r>
        <w:rPr>
          <w:rStyle w:val="CommentReference"/>
        </w:rPr>
        <w:annotationRef/>
      </w:r>
      <w:r>
        <w:t>Why not report the actual means and standard errors for each one?</w:t>
      </w:r>
    </w:p>
  </w:comment>
  <w:comment w:id="3493" w:author="Garrick W Bruening" w:date="2020-07-27T17:01:00Z" w:initials="GWB">
    <w:p w14:paraId="77A20EC2" w14:textId="77777777" w:rsidR="00C55C1B" w:rsidRDefault="00C55C1B">
      <w:pPr>
        <w:pStyle w:val="CommentText"/>
      </w:pPr>
      <w:r>
        <w:rPr>
          <w:rStyle w:val="CommentReference"/>
        </w:rPr>
        <w:annotationRef/>
      </w:r>
      <w:r>
        <w:t xml:space="preserve">I can do this for experiment 1 and 2a, </w:t>
      </w:r>
      <w:r w:rsidR="00FA035E">
        <w:t xml:space="preserve">but I </w:t>
      </w:r>
      <w:proofErr w:type="gramStart"/>
      <w:r w:rsidR="00FA035E">
        <w:t>don’t</w:t>
      </w:r>
      <w:proofErr w:type="gramEnd"/>
      <w:r w:rsidR="00FA035E">
        <w:t xml:space="preserve"> have exact masses and heights for 2b and 2c</w:t>
      </w:r>
    </w:p>
    <w:p w14:paraId="5A2CB733" w14:textId="3D1C096A" w:rsidR="00FA035E" w:rsidRDefault="00FA035E">
      <w:pPr>
        <w:pStyle w:val="CommentText"/>
      </w:pPr>
    </w:p>
  </w:comment>
  <w:comment w:id="3494" w:author="Alaa Ahmed" w:date="2020-07-27T18:12:00Z" w:initials="AA">
    <w:p w14:paraId="32AEB205" w14:textId="1042CB6B" w:rsidR="007921AF" w:rsidRDefault="007921AF">
      <w:pPr>
        <w:pStyle w:val="CommentText"/>
      </w:pPr>
      <w:r>
        <w:rPr>
          <w:rStyle w:val="CommentReference"/>
        </w:rPr>
        <w:annotationRef/>
      </w:r>
      <w:proofErr w:type="gramStart"/>
      <w:r>
        <w:t>It’s</w:t>
      </w:r>
      <w:proofErr w:type="gramEnd"/>
      <w:r>
        <w:t xml:space="preserve"> a concern if we cannot reproduce our results.</w:t>
      </w:r>
      <w:r w:rsidR="0006475C">
        <w:t xml:space="preserve"> I thought you </w:t>
      </w:r>
      <w:r w:rsidR="00E32C21">
        <w:t xml:space="preserve">couldn’t find subjects </w:t>
      </w:r>
      <w:proofErr w:type="spellStart"/>
      <w:proofErr w:type="gramStart"/>
      <w:r w:rsidR="00E32C21">
        <w:t>anthroppo,etric</w:t>
      </w:r>
      <w:proofErr w:type="spellEnd"/>
      <w:proofErr w:type="gramEnd"/>
      <w:r w:rsidR="00E32C21">
        <w:t xml:space="preserve"> info for Exp 2c only, not exp 2b as well. We</w:t>
      </w:r>
      <w:r w:rsidR="00CC7D4E">
        <w:t xml:space="preserve"> may have to drop them</w:t>
      </w:r>
      <w:r w:rsidR="00373663">
        <w:t xml:space="preserve"> if we </w:t>
      </w:r>
      <w:proofErr w:type="spellStart"/>
      <w:proofErr w:type="gramStart"/>
      <w:r w:rsidR="00373663">
        <w:t>cant</w:t>
      </w:r>
      <w:proofErr w:type="spellEnd"/>
      <w:proofErr w:type="gramEnd"/>
      <w:r w:rsidR="00373663">
        <w:t xml:space="preserve"> find t</w:t>
      </w:r>
      <w:r w:rsidR="00272C8F">
        <w:t>his information.</w:t>
      </w:r>
      <w:r w:rsidR="00EB5E98">
        <w:t xml:space="preserve"> Or not use</w:t>
      </w:r>
      <w:r w:rsidR="008C1A85">
        <w:t xml:space="preserve"> the subject specific masses in the utility model</w:t>
      </w:r>
      <w:r w:rsidR="00A83366">
        <w:t>.</w:t>
      </w:r>
    </w:p>
  </w:comment>
  <w:comment w:id="3495" w:author="Alaa Ahmed" w:date="2020-07-27T18:15:00Z" w:initials="AA">
    <w:p w14:paraId="368A66D4" w14:textId="23AF01A7" w:rsidR="006102C6" w:rsidRDefault="006102C6">
      <w:pPr>
        <w:pStyle w:val="CommentText"/>
      </w:pPr>
      <w:r>
        <w:rPr>
          <w:rStyle w:val="CommentReference"/>
        </w:rPr>
        <w:annotationRef/>
      </w:r>
      <w:r>
        <w:t>I would focus on trying to find those numbers</w:t>
      </w:r>
    </w:p>
  </w:comment>
  <w:comment w:id="3496" w:author="Garrick W Bruening" w:date="2020-07-27T19:17:00Z" w:initials="GWB">
    <w:p w14:paraId="5369DF40" w14:textId="52662D04" w:rsidR="007E5CC7" w:rsidRDefault="007231A9">
      <w:pPr>
        <w:pStyle w:val="CommentText"/>
      </w:pPr>
      <w:r>
        <w:rPr>
          <w:rStyle w:val="CommentReference"/>
        </w:rPr>
        <w:annotationRef/>
      </w:r>
      <w:r>
        <w:t xml:space="preserve">Your right its only 2c. </w:t>
      </w:r>
      <w:r w:rsidR="00D4680C">
        <w:t>We can say that an average height and weight person is used to estimate effective mass for 2c.</w:t>
      </w:r>
      <w:r w:rsidR="007E5CC7">
        <w:t xml:space="preserve"> Leaving the about here for now as the comment will be deleted if I remove it.</w:t>
      </w:r>
    </w:p>
    <w:p w14:paraId="7DC2AC20" w14:textId="16028FF8" w:rsidR="00D4680C" w:rsidRDefault="00D4680C">
      <w:pPr>
        <w:pStyle w:val="CommentText"/>
      </w:pPr>
    </w:p>
  </w:comment>
  <w:comment w:id="3548" w:author="Alaa Ahmed" w:date="2020-07-27T18:30:00Z" w:initials="AA">
    <w:p w14:paraId="7F2B2F55" w14:textId="3C969D80" w:rsidR="00F62B17" w:rsidRDefault="00F62B17">
      <w:pPr>
        <w:pStyle w:val="CommentText"/>
      </w:pPr>
      <w:r>
        <w:rPr>
          <w:rStyle w:val="CommentReference"/>
        </w:rPr>
        <w:annotationRef/>
      </w:r>
      <w:r>
        <w:t>Is there a specific function used, or name of approach?</w:t>
      </w:r>
    </w:p>
  </w:comment>
  <w:comment w:id="3559" w:author="Alaa Ahmed" w:date="2020-07-27T14:33:00Z" w:initials="AA">
    <w:p w14:paraId="558BB3E5" w14:textId="77777777" w:rsidR="00D65047" w:rsidRDefault="00D65047" w:rsidP="00D65047">
      <w:pPr>
        <w:pStyle w:val="CommentText"/>
      </w:pPr>
      <w:r>
        <w:rPr>
          <w:rStyle w:val="CommentReference"/>
        </w:rPr>
        <w:annotationRef/>
      </w:r>
      <w:r>
        <w:t>This should be moved to their respective sections (Modeling/Statistics)</w:t>
      </w:r>
    </w:p>
  </w:comment>
  <w:comment w:id="3560" w:author="Garrick W Bruening" w:date="2020-07-27T17:04:00Z" w:initials="GWB">
    <w:p w14:paraId="5901DF8E" w14:textId="118FD62B" w:rsidR="00A95725" w:rsidRDefault="00A95725">
      <w:pPr>
        <w:pStyle w:val="CommentText"/>
      </w:pPr>
      <w:r>
        <w:rPr>
          <w:rStyle w:val="CommentReference"/>
        </w:rPr>
        <w:annotationRef/>
      </w:r>
    </w:p>
  </w:comment>
  <w:comment w:id="3564" w:author="Alaa Ahmed" w:date="2020-07-27T18:28:00Z" w:initials="AA">
    <w:p w14:paraId="3706604C" w14:textId="7069516D" w:rsidR="005F18CE" w:rsidRDefault="005F18CE">
      <w:pPr>
        <w:pStyle w:val="CommentText"/>
      </w:pPr>
      <w:r>
        <w:rPr>
          <w:rStyle w:val="CommentReference"/>
        </w:rPr>
        <w:annotationRef/>
      </w:r>
      <w:r>
        <w:t xml:space="preserve">First start with gross metabolic paper.  Then later say you did the same with net, and sum of torque squared. </w:t>
      </w:r>
      <w:proofErr w:type="gramStart"/>
      <w:r>
        <w:t>Definitely don’t</w:t>
      </w:r>
      <w:proofErr w:type="gramEnd"/>
      <w:r>
        <w:t xml:space="preserve"> lead with sum of torque squared.</w:t>
      </w:r>
    </w:p>
  </w:comment>
  <w:comment w:id="3681" w:author="Garrick W Bruening" w:date="2020-07-27T19:31:00Z" w:initials="GWB">
    <w:p w14:paraId="399A1B79" w14:textId="77777777" w:rsidR="00545BA0" w:rsidRDefault="00545BA0">
      <w:pPr>
        <w:pStyle w:val="CommentText"/>
      </w:pPr>
      <w:r>
        <w:rPr>
          <w:rStyle w:val="CommentReference"/>
        </w:rPr>
        <w:annotationRef/>
      </w:r>
      <w:r>
        <w:t>Are we going to include these numbers? Or can we take this out.</w:t>
      </w:r>
    </w:p>
    <w:p w14:paraId="54DCF93F" w14:textId="05C38A37" w:rsidR="00545BA0" w:rsidRDefault="00545BA0">
      <w:pPr>
        <w:pStyle w:val="CommentText"/>
      </w:pPr>
    </w:p>
  </w:comment>
  <w:comment w:id="3786" w:author="Alaa Ahmed" w:date="2020-07-27T18:18:00Z" w:initials="AA">
    <w:p w14:paraId="4D7F8922" w14:textId="1A389D62" w:rsidR="00DD2AE1" w:rsidRDefault="00DD2AE1">
      <w:pPr>
        <w:pStyle w:val="CommentText"/>
      </w:pPr>
      <w:r>
        <w:rPr>
          <w:rStyle w:val="CommentReference"/>
        </w:rPr>
        <w:annotationRef/>
      </w:r>
      <w:r>
        <w:t>confusing</w:t>
      </w:r>
    </w:p>
  </w:comment>
  <w:comment w:id="3789" w:author="Alaa Ahmed" w:date="2020-07-27T18:19:00Z" w:initials="AA">
    <w:p w14:paraId="02B68533" w14:textId="1FCBDFDB" w:rsidR="008655FE" w:rsidRDefault="008655FE">
      <w:pPr>
        <w:pStyle w:val="CommentText"/>
      </w:pPr>
      <w:r>
        <w:rPr>
          <w:rStyle w:val="CommentReference"/>
        </w:rPr>
        <w:annotationRef/>
      </w:r>
      <w:r>
        <w:t>not clear what you mean. Use equations</w:t>
      </w:r>
      <w:r w:rsidR="002D1913">
        <w:t xml:space="preserve"> to be specific. </w:t>
      </w:r>
      <w:proofErr w:type="spellStart"/>
      <w:r w:rsidR="002F3446">
        <w:t>Isnt</w:t>
      </w:r>
      <w:proofErr w:type="spellEnd"/>
      <w:r w:rsidR="002F3446">
        <w:t xml:space="preserve"> metabolic cost just one type of utility that we consider?</w:t>
      </w:r>
    </w:p>
  </w:comment>
  <w:comment w:id="3790" w:author="Garrick W Bruening" w:date="2020-07-27T20:07:00Z" w:initials="GWB">
    <w:p w14:paraId="523B72EF" w14:textId="34A6AD25" w:rsidR="00D67F71" w:rsidRDefault="00D67F71">
      <w:pPr>
        <w:pStyle w:val="CommentText"/>
      </w:pPr>
      <w:r>
        <w:rPr>
          <w:rStyle w:val="CommentReference"/>
        </w:rPr>
        <w:annotationRef/>
      </w:r>
      <w:r>
        <w:t xml:space="preserve">I </w:t>
      </w:r>
      <w:proofErr w:type="gramStart"/>
      <w:r>
        <w:t>haven’t</w:t>
      </w:r>
      <w:proofErr w:type="gramEnd"/>
      <w:r>
        <w:t xml:space="preserve"> been lumping effort/met cost in as a utility model</w:t>
      </w:r>
    </w:p>
  </w:comment>
  <w:comment w:id="3802" w:author="Alaa Ahmed" w:date="2020-07-27T18:19:00Z" w:initials="AA">
    <w:p w14:paraId="4A92BD50" w14:textId="0BC52F3B" w:rsidR="002F3446" w:rsidRDefault="002F3446">
      <w:pPr>
        <w:pStyle w:val="CommentText"/>
      </w:pPr>
      <w:r>
        <w:rPr>
          <w:rStyle w:val="CommentReference"/>
        </w:rPr>
        <w:annotationRef/>
      </w:r>
      <w:r>
        <w:t>Where did this come from? You were just talking about metabolic cost and utility. What is effort?</w:t>
      </w:r>
    </w:p>
  </w:comment>
  <w:comment w:id="3803" w:author="Garrick W Bruening" w:date="2020-07-27T19:21:00Z" w:initials="GWB">
    <w:p w14:paraId="65374A94" w14:textId="447B283A" w:rsidR="00E81752" w:rsidRDefault="00C10663">
      <w:pPr>
        <w:pStyle w:val="CommentText"/>
      </w:pPr>
      <w:r>
        <w:rPr>
          <w:rStyle w:val="CommentReference"/>
        </w:rPr>
        <w:annotationRef/>
      </w:r>
      <w:r w:rsidR="00FB6D9B">
        <w:t>I talk about utility here for maybe half a sentence. Everything before this in t</w:t>
      </w:r>
      <w:r w:rsidR="00822276">
        <w:t>he modeling is effort rate. The previous section is literally Modelling effort.</w:t>
      </w:r>
      <w:r w:rsidR="00743FC1">
        <w:br/>
      </w:r>
      <w:r w:rsidR="00743FC1">
        <w:br/>
        <w:t>This links it to the previous section, about  modeling the effort (</w:t>
      </w:r>
      <w:r w:rsidR="00555B97">
        <w:t xml:space="preserve">gross rate, net rate, and </w:t>
      </w:r>
      <w:r w:rsidR="00B60A7C">
        <w:t>torque rate).</w:t>
      </w:r>
      <w:r w:rsidR="00B60A7C">
        <w:br/>
      </w:r>
      <w:r w:rsidR="00B60A7C">
        <w:br/>
        <w:t xml:space="preserve">This should be in this section because we don’t </w:t>
      </w:r>
      <w:proofErr w:type="spellStart"/>
      <w:r w:rsidR="00B60A7C">
        <w:t>explicity</w:t>
      </w:r>
      <w:proofErr w:type="spellEnd"/>
      <w:r w:rsidR="00B60A7C">
        <w:t xml:space="preserve"> model the cost, we model the rate. This is where we transform the rate into the cost.</w:t>
      </w:r>
    </w:p>
  </w:comment>
  <w:comment w:id="3843" w:author="Alaa Ahmed" w:date="2020-07-27T18:20:00Z" w:initials="AA">
    <w:p w14:paraId="04801373" w14:textId="1742EF11" w:rsidR="00BB28E6" w:rsidRDefault="00BB28E6">
      <w:pPr>
        <w:pStyle w:val="CommentText"/>
      </w:pPr>
      <w:r>
        <w:rPr>
          <w:rStyle w:val="CommentReference"/>
        </w:rPr>
        <w:annotationRef/>
      </w:r>
      <w:r>
        <w:t xml:space="preserve">Why are now talking about </w:t>
      </w:r>
      <w:proofErr w:type="spellStart"/>
      <w:r>
        <w:t>effot</w:t>
      </w:r>
      <w:proofErr w:type="spellEnd"/>
      <w:r>
        <w:t xml:space="preserve"> rate? This </w:t>
      </w:r>
      <w:proofErr w:type="spellStart"/>
      <w:r>
        <w:t>doenst</w:t>
      </w:r>
      <w:proofErr w:type="spellEnd"/>
      <w:r>
        <w:t xml:space="preserve"> follow from the previous paragraph.</w:t>
      </w:r>
    </w:p>
  </w:comment>
  <w:comment w:id="4187" w:author="Garrick" w:date="2020-10-02T15:12:00Z" w:initials="GB">
    <w:p w14:paraId="37722E2A" w14:textId="77777777" w:rsidR="007E2D3A" w:rsidRDefault="007E2D3A">
      <w:pPr>
        <w:pStyle w:val="CommentText"/>
      </w:pPr>
      <w:r>
        <w:rPr>
          <w:rStyle w:val="CommentReference"/>
        </w:rPr>
        <w:annotationRef/>
      </w:r>
      <w:r>
        <w:t>Keep figure?</w:t>
      </w:r>
    </w:p>
    <w:p w14:paraId="6190E5AC" w14:textId="447E2C31" w:rsidR="007E2D3A" w:rsidRDefault="007E2D3A">
      <w:pPr>
        <w:pStyle w:val="CommentText"/>
      </w:pPr>
    </w:p>
  </w:comment>
  <w:comment w:id="4371" w:author="Alaa Ahmed" w:date="2020-07-27T18:23:00Z" w:initials="AA">
    <w:p w14:paraId="2A36D26C" w14:textId="77777777" w:rsidR="001508AD" w:rsidRDefault="001508AD" w:rsidP="001508AD">
      <w:pPr>
        <w:pStyle w:val="CommentText"/>
      </w:pPr>
      <w:r>
        <w:rPr>
          <w:rStyle w:val="CommentReference"/>
        </w:rPr>
        <w:annotationRef/>
      </w:r>
      <w:r>
        <w:t>What was this error function? Does it just minimize sum of squared error?</w:t>
      </w:r>
    </w:p>
  </w:comment>
  <w:comment w:id="4388" w:author="Garrick W Bruening" w:date="2020-07-27T19:34:00Z" w:initials="GWB">
    <w:p w14:paraId="68763A2C" w14:textId="77777777" w:rsidR="005B0627" w:rsidRDefault="005B0627">
      <w:pPr>
        <w:pStyle w:val="CommentText"/>
      </w:pPr>
      <w:r>
        <w:rPr>
          <w:rStyle w:val="CommentReference"/>
        </w:rPr>
        <w:annotationRef/>
      </w:r>
      <w:r>
        <w:t>I need to split this up</w:t>
      </w:r>
    </w:p>
    <w:p w14:paraId="58090384" w14:textId="1BDF8176" w:rsidR="000F2EB9" w:rsidRDefault="000F2EB9">
      <w:pPr>
        <w:pStyle w:val="CommentText"/>
      </w:pPr>
    </w:p>
  </w:comment>
  <w:comment w:id="4486" w:author="Alaa Ahmed" w:date="2020-07-27T18:23:00Z" w:initials="AA">
    <w:p w14:paraId="1E274E28" w14:textId="7E20A8A9" w:rsidR="00472752" w:rsidRDefault="00472752">
      <w:pPr>
        <w:pStyle w:val="CommentText"/>
      </w:pPr>
      <w:r>
        <w:rPr>
          <w:rStyle w:val="CommentReference"/>
        </w:rPr>
        <w:annotationRef/>
      </w:r>
      <w:r>
        <w:t>What was this error function?</w:t>
      </w:r>
      <w:r w:rsidR="000F4222">
        <w:t xml:space="preserve"> </w:t>
      </w:r>
      <w:r w:rsidR="00627931">
        <w:t>Does it just minimize sum of squared error?</w:t>
      </w:r>
    </w:p>
  </w:comment>
  <w:comment w:id="4487" w:author="Garrick W Bruening" w:date="2020-07-27T19:33:00Z" w:initials="GWB">
    <w:p w14:paraId="55D1AC92" w14:textId="77777777" w:rsidR="00AB6ECD" w:rsidRDefault="00AB6ECD">
      <w:pPr>
        <w:pStyle w:val="CommentText"/>
      </w:pPr>
      <w:r>
        <w:rPr>
          <w:rStyle w:val="CommentReference"/>
        </w:rPr>
        <w:annotationRef/>
      </w:r>
      <w:r w:rsidR="00AC2ECF">
        <w:t>Previous sentence says that, do you want me to say it again?</w:t>
      </w:r>
    </w:p>
    <w:p w14:paraId="1E351404" w14:textId="473BA264" w:rsidR="00AC2ECF" w:rsidRDefault="00AC2ECF">
      <w:pPr>
        <w:pStyle w:val="CommentText"/>
      </w:pPr>
    </w:p>
  </w:comment>
  <w:comment w:id="4505" w:author="Alaa Ahmed" w:date="2020-07-27T18:22:00Z" w:initials="AA">
    <w:p w14:paraId="4F30A305" w14:textId="45F250AC" w:rsidR="00872104" w:rsidRDefault="00872104">
      <w:pPr>
        <w:pStyle w:val="CommentText"/>
      </w:pPr>
      <w:r>
        <w:rPr>
          <w:rStyle w:val="CommentReference"/>
        </w:rPr>
        <w:annotationRef/>
      </w:r>
      <w:r w:rsidR="00E25302">
        <w:t>What happened before?</w:t>
      </w:r>
    </w:p>
  </w:comment>
  <w:comment w:id="4544" w:author="Garrick W Bruening" w:date="2020-07-22T12:54:00Z" w:initials="GB">
    <w:p w14:paraId="0F3CD150" w14:textId="1AAD651E" w:rsidR="3539444E" w:rsidRDefault="3539444E" w:rsidP="3539444E">
      <w:pPr>
        <w:pStyle w:val="CommentText"/>
      </w:pPr>
      <w:r>
        <w:t>Need to check how many final comparisons were making.</w:t>
      </w:r>
      <w:r>
        <w:rPr>
          <w:rStyle w:val="CommentReference"/>
        </w:rPr>
        <w:annotationRef/>
      </w:r>
    </w:p>
  </w:comment>
  <w:comment w:id="4751" w:author="Garrick W Bruening" w:date="2020-07-26T16:44:00Z" w:initials="GWB">
    <w:p w14:paraId="605CF62D" w14:textId="77777777" w:rsidR="00FC3EF4" w:rsidRDefault="00FC3EF4" w:rsidP="00FC3EF4">
      <w:pPr>
        <w:pStyle w:val="CommentText"/>
      </w:pPr>
      <w:r>
        <w:rPr>
          <w:rStyle w:val="CommentReference"/>
        </w:rPr>
        <w:annotationRef/>
      </w:r>
      <w:r>
        <w:t xml:space="preserve">AIC/BIC Probably better? </w:t>
      </w:r>
      <w:proofErr w:type="spellStart"/>
      <w:r>
        <w:t>Its</w:t>
      </w:r>
      <w:proofErr w:type="spellEnd"/>
      <w:r>
        <w:t xml:space="preserve"> how we choose not to have a factor of subject mass or effective mass multiplying a</w:t>
      </w:r>
    </w:p>
  </w:comment>
  <w:comment w:id="4752" w:author="Alaa Ahmed" w:date="2020-07-27T12:51:00Z" w:initials="AA">
    <w:p w14:paraId="695CF92E" w14:textId="77777777" w:rsidR="00FC3EF4" w:rsidRDefault="00FC3EF4" w:rsidP="00FC3EF4">
      <w:pPr>
        <w:pStyle w:val="CommentText"/>
      </w:pPr>
      <w:r>
        <w:rPr>
          <w:rStyle w:val="CommentReference"/>
        </w:rPr>
        <w:annotationRef/>
      </w:r>
      <w:r>
        <w:t xml:space="preserve">Sure, but I still want the SSE for this model. </w:t>
      </w:r>
    </w:p>
  </w:comment>
  <w:comment w:id="4938" w:author="Garrick W Bruening" w:date="2020-09-23T12:06:00Z" w:initials="GWB">
    <w:p w14:paraId="67A029A4" w14:textId="77777777" w:rsidR="009F7536" w:rsidRDefault="009F7536" w:rsidP="009F7536">
      <w:pPr>
        <w:pStyle w:val="CommentText"/>
      </w:pPr>
      <w:r>
        <w:rPr>
          <w:rStyle w:val="CommentReference"/>
        </w:rPr>
        <w:annotationRef/>
      </w:r>
      <w:r>
        <w:rPr>
          <w:rStyle w:val="CommentReference"/>
        </w:rPr>
        <w:t xml:space="preserve">This was done with the </w:t>
      </w:r>
      <w:proofErr w:type="spellStart"/>
      <w:r>
        <w:rPr>
          <w:rStyle w:val="CommentReference"/>
        </w:rPr>
        <w:t>glm</w:t>
      </w:r>
      <w:proofErr w:type="spellEnd"/>
      <w:r>
        <w:rPr>
          <w:rStyle w:val="CommentReference"/>
        </w:rPr>
        <w:t xml:space="preserve"> from experiment </w:t>
      </w:r>
      <w:proofErr w:type="gramStart"/>
      <w:r>
        <w:rPr>
          <w:rStyle w:val="CommentReference"/>
        </w:rPr>
        <w:t>1 .</w:t>
      </w:r>
      <w:proofErr w:type="gramEnd"/>
    </w:p>
  </w:comment>
  <w:comment w:id="4939" w:author="Garrick W Bruening" w:date="2020-09-24T14:05:00Z" w:initials="GWB">
    <w:p w14:paraId="066A598A" w14:textId="77777777" w:rsidR="009F7536" w:rsidRDefault="009F7536" w:rsidP="009F7536">
      <w:pPr>
        <w:pStyle w:val="CommentText"/>
      </w:pPr>
      <w:r>
        <w:rPr>
          <w:rStyle w:val="CommentReference"/>
        </w:rPr>
        <w:annotationRef/>
      </w:r>
      <w:r>
        <w:t xml:space="preserve">Stick </w:t>
      </w:r>
      <w:proofErr w:type="spellStart"/>
      <w:r>
        <w:t>weith</w:t>
      </w:r>
      <w:proofErr w:type="spellEnd"/>
      <w:r>
        <w:t xml:space="preserve"> just the combined utility fit. Remove the </w:t>
      </w:r>
      <w:proofErr w:type="gramStart"/>
      <w:r>
        <w:t>3 alpha</w:t>
      </w:r>
      <w:proofErr w:type="gramEnd"/>
      <w:r>
        <w:t xml:space="preserve"> stuff.</w:t>
      </w:r>
    </w:p>
  </w:comment>
  <w:comment w:id="4943" w:author="Garrick W Bruening" w:date="2020-09-24T12:26:00Z" w:initials="GWB">
    <w:p w14:paraId="38F9B842" w14:textId="77777777" w:rsidR="009F7536" w:rsidRDefault="009F7536" w:rsidP="009F7536">
      <w:pPr>
        <w:pStyle w:val="CommentText"/>
      </w:pPr>
      <w:r>
        <w:rPr>
          <w:rStyle w:val="CommentReference"/>
        </w:rPr>
        <w:annotationRef/>
      </w:r>
      <w:r>
        <w:t xml:space="preserve">This is done using 1 alpha for each experiment, this specifically is using the </w:t>
      </w:r>
      <w:proofErr w:type="spellStart"/>
      <w:r>
        <w:t>glm</w:t>
      </w:r>
      <w:proofErr w:type="spellEnd"/>
      <w:r>
        <w:t xml:space="preserve"> from experiment 2a/2b.</w:t>
      </w:r>
    </w:p>
    <w:p w14:paraId="5F1E8D7F" w14:textId="77777777" w:rsidR="009F7536" w:rsidRDefault="009F7536" w:rsidP="009F7536">
      <w:pPr>
        <w:pStyle w:val="CommentText"/>
      </w:pPr>
    </w:p>
  </w:comment>
  <w:comment w:id="4944" w:author="Garrick W Bruening" w:date="2020-09-24T14:05:00Z" w:initials="GWB">
    <w:p w14:paraId="322732F4" w14:textId="77777777" w:rsidR="009F7536" w:rsidRDefault="009F7536" w:rsidP="009F7536">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70F0AD3" w15:done="0"/>
  <w15:commentEx w15:paraId="1702B29B" w15:done="0"/>
  <w15:commentEx w15:paraId="6C47905D" w15:done="0"/>
  <w15:commentEx w15:paraId="1FE421A3" w15:done="0"/>
  <w15:commentEx w15:paraId="0377B31A" w15:done="1"/>
  <w15:commentEx w15:paraId="1480815B" w15:paraIdParent="0377B31A" w15:done="1"/>
  <w15:commentEx w15:paraId="571BA9C6" w15:done="1"/>
  <w15:commentEx w15:paraId="2A2F9465" w15:paraIdParent="571BA9C6" w15:done="1"/>
  <w15:commentEx w15:paraId="35891430" w15:paraIdParent="571BA9C6" w15:done="0"/>
  <w15:commentEx w15:paraId="0B3D3131" w15:done="0"/>
  <w15:commentEx w15:paraId="59F4D7B5" w15:done="0"/>
  <w15:commentEx w15:paraId="4A8F90BE" w15:done="1"/>
  <w15:commentEx w15:paraId="186DEF16" w15:paraIdParent="4A8F90BE" w15:done="1"/>
  <w15:commentEx w15:paraId="3EAFE76E" w15:done="1"/>
  <w15:commentEx w15:paraId="7C9FA07B" w15:done="1"/>
  <w15:commentEx w15:paraId="21429615" w15:paraIdParent="7C9FA07B" w15:done="1"/>
  <w15:commentEx w15:paraId="6760AE0D" w15:paraIdParent="7C9FA07B" w15:done="1"/>
  <w15:commentEx w15:paraId="0CA7A60C" w15:done="0"/>
  <w15:commentEx w15:paraId="69278F67" w15:done="0"/>
  <w15:commentEx w15:paraId="29FFBC52" w15:paraIdParent="69278F67" w15:done="0"/>
  <w15:commentEx w15:paraId="36F999BB" w15:done="0"/>
  <w15:commentEx w15:paraId="796D3225" w15:done="0"/>
  <w15:commentEx w15:paraId="07608B95" w15:done="0"/>
  <w15:commentEx w15:paraId="06F47F54" w15:done="0"/>
  <w15:commentEx w15:paraId="3B3CD67D" w15:paraIdParent="06F47F54" w15:done="0"/>
  <w15:commentEx w15:paraId="480B9C09" w15:done="0"/>
  <w15:commentEx w15:paraId="2C062680" w15:paraIdParent="480B9C09" w15:done="0"/>
  <w15:commentEx w15:paraId="437DD403" w15:done="0"/>
  <w15:commentEx w15:paraId="61BD99C8" w15:done="0"/>
  <w15:commentEx w15:paraId="27A1B1B2" w15:done="0"/>
  <w15:commentEx w15:paraId="0150669C" w15:done="0"/>
  <w15:commentEx w15:paraId="16D21B69" w15:done="1"/>
  <w15:commentEx w15:paraId="6BB9AEC5" w15:done="0"/>
  <w15:commentEx w15:paraId="683036D6" w15:done="0"/>
  <w15:commentEx w15:paraId="62126E61" w15:done="1"/>
  <w15:commentEx w15:paraId="630455AE" w15:done="1"/>
  <w15:commentEx w15:paraId="3857E25B" w15:done="1"/>
  <w15:commentEx w15:paraId="15F13736" w15:done="1"/>
  <w15:commentEx w15:paraId="77FD99CE" w15:done="0"/>
  <w15:commentEx w15:paraId="3D4F6D5E" w15:done="1"/>
  <w15:commentEx w15:paraId="58A6AF1D" w15:done="0"/>
  <w15:commentEx w15:paraId="74B5E0EA" w15:paraIdParent="58A6AF1D" w15:done="0"/>
  <w15:commentEx w15:paraId="18819491" w15:done="1"/>
  <w15:commentEx w15:paraId="58262014" w15:done="1"/>
  <w15:commentEx w15:paraId="4DC9777B" w15:done="0"/>
  <w15:commentEx w15:paraId="53CC8C04" w15:paraIdParent="4DC9777B" w15:done="0"/>
  <w15:commentEx w15:paraId="0432AC10" w15:done="0"/>
  <w15:commentEx w15:paraId="6D4AEA28" w15:done="1"/>
  <w15:commentEx w15:paraId="2025001F" w15:paraIdParent="6D4AEA28" w15:done="1"/>
  <w15:commentEx w15:paraId="25F02012" w15:done="0"/>
  <w15:commentEx w15:paraId="71B5FEDF" w15:paraIdParent="25F02012" w15:done="0"/>
  <w15:commentEx w15:paraId="79CFAB20" w15:done="1"/>
  <w15:commentEx w15:paraId="02BCC80F" w15:done="1"/>
  <w15:commentEx w15:paraId="4D5C5666" w15:done="1"/>
  <w15:commentEx w15:paraId="5A41F6EF" w15:done="1"/>
  <w15:commentEx w15:paraId="7F64E60E" w15:done="0"/>
  <w15:commentEx w15:paraId="4D0B201D" w15:done="1"/>
  <w15:commentEx w15:paraId="64932F96" w15:done="0"/>
  <w15:commentEx w15:paraId="7EC8377C" w15:paraIdParent="64932F96" w15:done="0"/>
  <w15:commentEx w15:paraId="43980981" w15:done="1"/>
  <w15:commentEx w15:paraId="1B5B4207" w15:done="1"/>
  <w15:commentEx w15:paraId="73D2579C" w15:paraIdParent="1B5B4207" w15:done="1"/>
  <w15:commentEx w15:paraId="57DE3948" w15:done="0"/>
  <w15:commentEx w15:paraId="335A0839" w15:paraIdParent="57DE3948" w15:done="0"/>
  <w15:commentEx w15:paraId="69F83A6D" w15:done="0"/>
  <w15:commentEx w15:paraId="72E65DFB" w15:done="0"/>
  <w15:commentEx w15:paraId="674003F7" w15:done="0"/>
  <w15:commentEx w15:paraId="4365EA2A" w15:paraIdParent="674003F7" w15:done="0"/>
  <w15:commentEx w15:paraId="1A376F99" w15:done="0"/>
  <w15:commentEx w15:paraId="750656EF" w15:done="1"/>
  <w15:commentEx w15:paraId="780D0AAF" w15:done="0"/>
  <w15:commentEx w15:paraId="05A16E01" w15:paraIdParent="780D0AAF" w15:done="0"/>
  <w15:commentEx w15:paraId="399D1F19" w15:done="0"/>
  <w15:commentEx w15:paraId="74B33658" w15:paraIdParent="399D1F19" w15:done="0"/>
  <w15:commentEx w15:paraId="76ED7347" w15:done="0"/>
  <w15:commentEx w15:paraId="05977266" w15:done="1"/>
  <w15:commentEx w15:paraId="47EFF4D0" w15:done="0"/>
  <w15:commentEx w15:paraId="2ED70428" w15:paraIdParent="47EFF4D0" w15:done="0"/>
  <w15:commentEx w15:paraId="369C4D79" w15:done="1"/>
  <w15:commentEx w15:paraId="61B2B71B" w15:done="1"/>
  <w15:commentEx w15:paraId="751C05B7" w15:done="0"/>
  <w15:commentEx w15:paraId="4F4E6F65" w15:done="0"/>
  <w15:commentEx w15:paraId="4DE8C02C" w15:done="1"/>
  <w15:commentEx w15:paraId="5A3C1EA3" w15:done="0"/>
  <w15:commentEx w15:paraId="5A2CB733" w15:paraIdParent="5A3C1EA3" w15:done="0"/>
  <w15:commentEx w15:paraId="32AEB205" w15:paraIdParent="5A3C1EA3" w15:done="0"/>
  <w15:commentEx w15:paraId="368A66D4" w15:paraIdParent="5A3C1EA3" w15:done="0"/>
  <w15:commentEx w15:paraId="7DC2AC20" w15:paraIdParent="5A3C1EA3" w15:done="0"/>
  <w15:commentEx w15:paraId="7F2B2F55" w15:done="1"/>
  <w15:commentEx w15:paraId="558BB3E5" w15:done="1"/>
  <w15:commentEx w15:paraId="5901DF8E" w15:paraIdParent="558BB3E5" w15:done="1"/>
  <w15:commentEx w15:paraId="3706604C" w15:done="1"/>
  <w15:commentEx w15:paraId="54DCF93F" w15:done="0"/>
  <w15:commentEx w15:paraId="4D7F8922" w15:done="0"/>
  <w15:commentEx w15:paraId="02B68533" w15:done="0"/>
  <w15:commentEx w15:paraId="523B72EF" w15:paraIdParent="02B68533" w15:done="0"/>
  <w15:commentEx w15:paraId="4A92BD50" w15:done="0"/>
  <w15:commentEx w15:paraId="65374A94" w15:paraIdParent="4A92BD50" w15:done="0"/>
  <w15:commentEx w15:paraId="04801373" w15:done="0"/>
  <w15:commentEx w15:paraId="6190E5AC" w15:done="0"/>
  <w15:commentEx w15:paraId="2A36D26C" w15:done="1"/>
  <w15:commentEx w15:paraId="58090384" w15:done="1"/>
  <w15:commentEx w15:paraId="1E274E28" w15:done="0"/>
  <w15:commentEx w15:paraId="1E351404" w15:paraIdParent="1E274E28" w15:done="0"/>
  <w15:commentEx w15:paraId="4F30A305" w15:done="1"/>
  <w15:commentEx w15:paraId="0F3CD150" w15:done="0"/>
  <w15:commentEx w15:paraId="605CF62D" w15:done="1"/>
  <w15:commentEx w15:paraId="695CF92E" w15:paraIdParent="605CF62D" w15:done="1"/>
  <w15:commentEx w15:paraId="67A029A4" w15:done="0"/>
  <w15:commentEx w15:paraId="066A598A" w15:paraIdParent="67A029A4" w15:done="0"/>
  <w15:commentEx w15:paraId="5F1E8D7F" w15:done="0"/>
  <w15:commentEx w15:paraId="322732F4" w15:paraIdParent="5F1E8D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1B98A" w16cex:dateUtc="2020-10-02T20:36:00Z"/>
  <w16cex:commentExtensible w16cex:durableId="2321B97F" w16cex:dateUtc="2020-10-02T20:36:00Z"/>
  <w16cex:commentExtensible w16cex:durableId="2321B9FE" w16cex:dateUtc="2020-10-02T20:38:00Z"/>
  <w16cex:commentExtensible w16cex:durableId="231459C1" w16cex:dateUtc="2020-09-22T17:08:00Z"/>
  <w16cex:commentExtensible w16cex:durableId="22C83157" w16cex:dateUtc="2020-07-26T22:44:00Z"/>
  <w16cex:commentExtensible w16cex:durableId="22C94C50" w16cex:dateUtc="2020-07-27T18:51:00Z"/>
  <w16cex:commentExtensible w16cex:durableId="22C954AE" w16cex:dateUtc="2020-07-27T19:27:00Z"/>
  <w16cex:commentExtensible w16cex:durableId="22C9814C" w16cex:dateUtc="2020-07-27T22:37:00Z"/>
  <w16cex:commentExtensible w16cex:durableId="2314606C" w16cex:dateUtc="2020-09-22T17:37:00Z"/>
  <w16cex:commentExtensible w16cex:durableId="23146081" w16cex:dateUtc="2020-09-22T17:37:00Z"/>
  <w16cex:commentExtensible w16cex:durableId="231F12B5" w16cex:dateUtc="2020-09-30T20:20:00Z"/>
  <w16cex:commentExtensible w16cex:durableId="22C95526" w16cex:dateUtc="2020-07-27T19:29:00Z"/>
  <w16cex:commentExtensible w16cex:durableId="22C98102" w16cex:dateUtc="2020-07-27T22:36:00Z"/>
  <w16cex:commentExtensible w16cex:durableId="22C2ADD5" w16cex:dateUtc="2020-07-22T18:21:00Z"/>
  <w16cex:commentExtensible w16cex:durableId="22C3E6C2" w16cex:dateUtc="2020-07-23T16:36:00Z"/>
  <w16cex:commentExtensible w16cex:durableId="22C9375B" w16cex:dateUtc="2020-07-27T17:22:00Z"/>
  <w16cex:commentExtensible w16cex:durableId="22C94B81" w16cex:dateUtc="2020-07-27T18:48:00Z"/>
  <w16cex:commentExtensible w16cex:durableId="23146519" w16cex:dateUtc="2020-09-22T17:57:00Z"/>
  <w16cex:commentExtensible w16cex:durableId="22C9C277" w16cex:dateUtc="2020-07-28T03:15:00Z"/>
  <w16cex:commentExtensible w16cex:durableId="22CA5CBE" w16cex:dateUtc="2020-07-28T14:13:00Z"/>
  <w16cex:commentExtensible w16cex:durableId="22CD81F3" w16cex:dateUtc="2020-07-30T23:29:00Z"/>
  <w16cex:commentExtensible w16cex:durableId="22CD82F5" w16cex:dateUtc="2020-07-30T23:33:00Z"/>
  <w16cex:commentExtensible w16cex:durableId="2315BA89" w16cex:dateUtc="2020-09-23T18:14:00Z"/>
  <w16cex:commentExtensible w16cex:durableId="2315B8CB" w16cex:dateUtc="2020-09-23T18:06:00Z"/>
  <w16cex:commentExtensible w16cex:durableId="23172645" w16cex:dateUtc="2020-09-24T20:05:00Z"/>
  <w16cex:commentExtensible w16cex:durableId="23170EE8" w16cex:dateUtc="2020-09-24T18:26:00Z"/>
  <w16cex:commentExtensible w16cex:durableId="23172641" w16cex:dateUtc="2020-09-24T20:05:00Z"/>
  <w16cex:commentExtensible w16cex:durableId="22D2AC6F" w16cex:dateUtc="2020-08-03T20:39:00Z"/>
  <w16cex:commentExtensible w16cex:durableId="22C52537" w16cex:dateUtc="2020-07-24T15:15:00Z"/>
  <w16cex:commentExtensible w16cex:durableId="22D2A03E" w16cex:dateUtc="2020-08-03T20:39:00Z"/>
  <w16cex:commentExtensible w16cex:durableId="22C95E45" w16cex:dateUtc="2020-07-27T20:08:00Z"/>
  <w16cex:commentExtensible w16cex:durableId="22C910C6" w16cex:dateUtc="2020-07-27T14:37:00Z"/>
  <w16cex:commentExtensible w16cex:durableId="22C911AC" w16cex:dateUtc="2020-07-27T14:41:00Z"/>
  <w16cex:commentExtensible w16cex:durableId="62CB949B" w16cex:dateUtc="2020-07-23T19:07:00Z"/>
  <w16cex:commentExtensible w16cex:durableId="22C91060" w16cex:dateUtc="2020-07-27T14:35:00Z"/>
  <w16cex:commentExtensible w16cex:durableId="22C99D5A" w16cex:dateUtc="2020-07-28T00:37:00Z"/>
  <w16cex:commentExtensible w16cex:durableId="22C99D7B" w16cex:dateUtc="2020-07-28T00:37:00Z"/>
  <w16cex:commentExtensible w16cex:durableId="22C90F9E" w16cex:dateUtc="2020-07-27T14:32:00Z"/>
  <w16cex:commentExtensible w16cex:durableId="22CA89A8" w16cex:dateUtc="2020-07-28T17:25:00Z"/>
  <w16cex:commentExtensible w16cex:durableId="22CC1181" w16cex:dateUtc="2020-07-29T21:16:00Z"/>
  <w16cex:commentExtensible w16cex:durableId="22C9643A" w16cex:dateUtc="2020-07-27T20:33:00Z"/>
  <w16cex:commentExtensible w16cex:durableId="22C93048" w16cex:dateUtc="2020-07-27T14:41:00Z"/>
  <w16cex:commentExtensible w16cex:durableId="22CA8936" w16cex:dateUtc="2020-07-28T17:23:00Z"/>
  <w16cex:commentExtensible w16cex:durableId="22CB315B" w16cex:dateUtc="2020-07-29T05:20:00Z"/>
  <w16cex:commentExtensible w16cex:durableId="22F8D0AE" w16cex:dateUtc="2020-09-01T19:52:00Z"/>
  <w16cex:commentExtensible w16cex:durableId="22C996CB" w16cex:dateUtc="2020-07-28T00:09:00Z"/>
  <w16cex:commentExtensible w16cex:durableId="22C9A61C" w16cex:dateUtc="2020-07-28T01:14:00Z"/>
  <w16cex:commentExtensible w16cex:durableId="5E4D1458" w16cex:dateUtc="2020-07-25T19:54:00Z"/>
  <w16cex:commentExtensible w16cex:durableId="22C95F2B" w16cex:dateUtc="2020-07-27T20:11:00Z"/>
  <w16cex:commentExtensible w16cex:durableId="22C99703" w16cex:dateUtc="2020-07-28T00:10:00Z"/>
  <w16cex:commentExtensible w16cex:durableId="22C95F78" w16cex:dateUtc="2020-07-27T20:13:00Z"/>
  <w16cex:commentExtensible w16cex:durableId="22C99CEF" w16cex:dateUtc="2020-07-28T00:35:00Z"/>
  <w16cex:commentExtensible w16cex:durableId="22C95FE1" w16cex:dateUtc="2020-07-27T20:14:00Z"/>
  <w16cex:commentExtensible w16cex:durableId="22C9102E" w16cex:dateUtc="2020-07-27T14:34:00Z"/>
  <w16cex:commentExtensible w16cex:durableId="22C96005" w16cex:dateUtc="2020-07-27T20:15:00Z"/>
  <w16cex:commentExtensible w16cex:durableId="22C9C356" w16cex:dateUtc="2020-07-28T03:19:00Z"/>
  <w16cex:commentExtensible w16cex:durableId="22C99C21" w16cex:dateUtc="2020-07-28T00:32:00Z"/>
  <w16cex:commentExtensible w16cex:durableId="22C96139" w16cex:dateUtc="2020-07-27T20:20:00Z"/>
  <w16cex:commentExtensible w16cex:durableId="22C98989" w16cex:dateUtc="2020-07-27T23:12:00Z"/>
  <w16cex:commentExtensible w16cex:durableId="22C9614F" w16cex:dateUtc="2020-07-27T20:21:00Z"/>
  <w16cex:commentExtensible w16cex:durableId="22C98994" w16cex:dateUtc="2020-07-27T23:12:00Z"/>
  <w16cex:commentExtensible w16cex:durableId="22C9B3DD" w16cex:dateUtc="2020-07-27T20:22:00Z"/>
  <w16cex:commentExtensible w16cex:durableId="22C9B3DC" w16cex:dateUtc="2020-07-28T00:33:00Z"/>
  <w16cex:commentExtensible w16cex:durableId="22C96163" w16cex:dateUtc="2020-07-27T20:21:00Z"/>
  <w16cex:commentExtensible w16cex:durableId="22C989B9" w16cex:dateUtc="2020-07-27T23:13:00Z"/>
  <w16cex:commentExtensible w16cex:durableId="22C9618C" w16cex:dateUtc="2020-07-27T20:22:00Z"/>
  <w16cex:commentExtensible w16cex:durableId="22C99C8A" w16cex:dateUtc="2020-07-28T00:33:00Z"/>
  <w16cex:commentExtensible w16cex:durableId="22C962DE" w16cex:dateUtc="2020-07-27T20:27:00Z"/>
  <w16cex:commentExtensible w16cex:durableId="22C98D73" w16cex:dateUtc="2020-07-27T23:29:00Z"/>
  <w16cex:commentExtensible w16cex:durableId="22C9627C" w16cex:dateUtc="2020-07-27T20:26:00Z"/>
  <w16cex:commentExtensible w16cex:durableId="22C98AD5" w16cex:dateUtc="2020-07-27T23:18:00Z"/>
  <w16cex:commentExtensible w16cex:durableId="22C96268" w16cex:dateUtc="2020-07-27T20:25:00Z"/>
  <w16cex:commentExtensible w16cex:durableId="22C96236" w16cex:dateUtc="2020-07-27T20:24:00Z"/>
  <w16cex:commentExtensible w16cex:durableId="22C96340" w16cex:dateUtc="2020-07-27T20:29:00Z"/>
  <w16cex:commentExtensible w16cex:durableId="22C98B23" w16cex:dateUtc="2020-07-27T23:19:00Z"/>
  <w16cex:commentExtensible w16cex:durableId="22C96295" w16cex:dateUtc="2020-07-27T20:26:00Z"/>
  <w16cex:commentExtensible w16cex:durableId="22C9974D" w16cex:dateUtc="2020-07-28T00:11:00Z"/>
  <w16cex:commentExtensible w16cex:durableId="22C963A3" w16cex:dateUtc="2020-07-27T20:30:00Z"/>
  <w16cex:commentExtensible w16cex:durableId="23133F22" w16cex:dateUtc="2020-09-21T21:02:00Z"/>
  <w16cex:commentExtensible w16cex:durableId="22C9637A" w16cex:dateUtc="2020-07-27T20:30:00Z"/>
  <w16cex:commentExtensible w16cex:durableId="22C963E3" w16cex:dateUtc="2020-07-27T20:32:00Z"/>
  <w16cex:commentExtensible w16cex:durableId="22C986FE" w16cex:dateUtc="2020-07-27T23:01:00Z"/>
  <w16cex:commentExtensible w16cex:durableId="22C99786" w16cex:dateUtc="2020-07-28T00:12:00Z"/>
  <w16cex:commentExtensible w16cex:durableId="22C9983C" w16cex:dateUtc="2020-07-28T00:15:00Z"/>
  <w16cex:commentExtensible w16cex:durableId="22C9A6D5" w16cex:dateUtc="2020-07-28T01:17:00Z"/>
  <w16cex:commentExtensible w16cex:durableId="22C99BAA" w16cex:dateUtc="2020-07-28T00:30:00Z"/>
  <w16cex:commentExtensible w16cex:durableId="22C9879F" w16cex:dateUtc="2020-07-27T23:04:00Z"/>
  <w16cex:commentExtensible w16cex:durableId="22C99B69" w16cex:dateUtc="2020-07-28T00:28:00Z"/>
  <w16cex:commentExtensible w16cex:durableId="22C9A9F6" w16cex:dateUtc="2020-07-28T01:31:00Z"/>
  <w16cex:commentExtensible w16cex:durableId="22C99906" w16cex:dateUtc="2020-07-28T00:18:00Z"/>
  <w16cex:commentExtensible w16cex:durableId="22C99914" w16cex:dateUtc="2020-07-28T00:19:00Z"/>
  <w16cex:commentExtensible w16cex:durableId="22C9B280" w16cex:dateUtc="2020-07-28T02:07:00Z"/>
  <w16cex:commentExtensible w16cex:durableId="22C9993B" w16cex:dateUtc="2020-07-28T00:19:00Z"/>
  <w16cex:commentExtensible w16cex:durableId="22C9A7D0" w16cex:dateUtc="2020-07-28T01:21:00Z"/>
  <w16cex:commentExtensible w16cex:durableId="22C99982" w16cex:dateUtc="2020-07-28T00:20:00Z"/>
  <w16cex:commentExtensible w16cex:durableId="2321C1C4" w16cex:dateUtc="2020-10-02T21:12:00Z"/>
  <w16cex:commentExtensible w16cex:durableId="22C9AAC2" w16cex:dateUtc="2020-07-28T01:34:00Z"/>
  <w16cex:commentExtensible w16cex:durableId="22C99A1C" w16cex:dateUtc="2020-07-28T00:23:00Z"/>
  <w16cex:commentExtensible w16cex:durableId="22C9AA9E" w16cex:dateUtc="2020-07-28T01:33:00Z"/>
  <w16cex:commentExtensible w16cex:durableId="22C999EA" w16cex:dateUtc="2020-07-28T00:22:00Z"/>
  <w16cex:commentExtensible w16cex:durableId="074E37AA" w16cex:dateUtc="2020-07-22T18:54:00Z"/>
  <w16cex:commentExtensible w16cex:durableId="2326F645" w16cex:dateUtc="2020-07-26T22:44:00Z"/>
  <w16cex:commentExtensible w16cex:durableId="2326F644" w16cex:dateUtc="2020-07-27T18:51:00Z"/>
  <w16cex:commentExtensible w16cex:durableId="2325E1A8" w16cex:dateUtc="2020-09-23T18:06:00Z"/>
  <w16cex:commentExtensible w16cex:durableId="2325E1A7" w16cex:dateUtc="2020-09-24T20:05:00Z"/>
  <w16cex:commentExtensible w16cex:durableId="2325E1A6" w16cex:dateUtc="2020-09-24T18:26:00Z"/>
  <w16cex:commentExtensible w16cex:durableId="2325E1A5" w16cex:dateUtc="2020-09-24T2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70F0AD3" w16cid:durableId="2321B98A"/>
  <w16cid:commentId w16cid:paraId="1702B29B" w16cid:durableId="2321B97F"/>
  <w16cid:commentId w16cid:paraId="6C47905D" w16cid:durableId="2321B9FE"/>
  <w16cid:commentId w16cid:paraId="1FE421A3" w16cid:durableId="231459C1"/>
  <w16cid:commentId w16cid:paraId="0377B31A" w16cid:durableId="22C83157"/>
  <w16cid:commentId w16cid:paraId="1480815B" w16cid:durableId="22C94C50"/>
  <w16cid:commentId w16cid:paraId="571BA9C6" w16cid:durableId="22C954AE"/>
  <w16cid:commentId w16cid:paraId="2A2F9465" w16cid:durableId="22C9814C"/>
  <w16cid:commentId w16cid:paraId="35891430" w16cid:durableId="2314606C"/>
  <w16cid:commentId w16cid:paraId="0B3D3131" w16cid:durableId="23146081"/>
  <w16cid:commentId w16cid:paraId="59F4D7B5" w16cid:durableId="231F12B5"/>
  <w16cid:commentId w16cid:paraId="4A8F90BE" w16cid:durableId="22C95526"/>
  <w16cid:commentId w16cid:paraId="186DEF16" w16cid:durableId="22C98102"/>
  <w16cid:commentId w16cid:paraId="3EAFE76E" w16cid:durableId="22C2ADD5"/>
  <w16cid:commentId w16cid:paraId="7C9FA07B" w16cid:durableId="22C3E6C2"/>
  <w16cid:commentId w16cid:paraId="21429615" w16cid:durableId="22C9375B"/>
  <w16cid:commentId w16cid:paraId="6760AE0D" w16cid:durableId="22C94B81"/>
  <w16cid:commentId w16cid:paraId="0CA7A60C" w16cid:durableId="23146519"/>
  <w16cid:commentId w16cid:paraId="69278F67" w16cid:durableId="22C9C277"/>
  <w16cid:commentId w16cid:paraId="29FFBC52" w16cid:durableId="22CA5CBE"/>
  <w16cid:commentId w16cid:paraId="36F999BB" w16cid:durableId="22CD81F3"/>
  <w16cid:commentId w16cid:paraId="796D3225" w16cid:durableId="22CD82F5"/>
  <w16cid:commentId w16cid:paraId="07608B95" w16cid:durableId="2315BA89"/>
  <w16cid:commentId w16cid:paraId="06F47F54" w16cid:durableId="2315B8CB"/>
  <w16cid:commentId w16cid:paraId="3B3CD67D" w16cid:durableId="23172645"/>
  <w16cid:commentId w16cid:paraId="480B9C09" w16cid:durableId="23170EE8"/>
  <w16cid:commentId w16cid:paraId="2C062680" w16cid:durableId="23172641"/>
  <w16cid:commentId w16cid:paraId="437DD403" w16cid:durableId="22D2AC6F"/>
  <w16cid:commentId w16cid:paraId="61BD99C8" w16cid:durableId="22C52537"/>
  <w16cid:commentId w16cid:paraId="27A1B1B2" w16cid:durableId="22D2A03E"/>
  <w16cid:commentId w16cid:paraId="0150669C" w16cid:durableId="22C95E45"/>
  <w16cid:commentId w16cid:paraId="16D21B69" w16cid:durableId="22C910C6"/>
  <w16cid:commentId w16cid:paraId="6BB9AEC5" w16cid:durableId="22C911AC"/>
  <w16cid:commentId w16cid:paraId="683036D6" w16cid:durableId="62CB949B"/>
  <w16cid:commentId w16cid:paraId="62126E61" w16cid:durableId="22C91060"/>
  <w16cid:commentId w16cid:paraId="630455AE" w16cid:durableId="2326EFC1"/>
  <w16cid:commentId w16cid:paraId="3857E25B" w16cid:durableId="2326EFC2"/>
  <w16cid:commentId w16cid:paraId="15F13736" w16cid:durableId="22C99D5A"/>
  <w16cid:commentId w16cid:paraId="77FD99CE" w16cid:durableId="22C99D7B"/>
  <w16cid:commentId w16cid:paraId="3D4F6D5E" w16cid:durableId="22C90F9E"/>
  <w16cid:commentId w16cid:paraId="58A6AF1D" w16cid:durableId="22CA89A8"/>
  <w16cid:commentId w16cid:paraId="74B5E0EA" w16cid:durableId="22CC1181"/>
  <w16cid:commentId w16cid:paraId="18819491" w16cid:durableId="22C9643A"/>
  <w16cid:commentId w16cid:paraId="58262014" w16cid:durableId="22C93048"/>
  <w16cid:commentId w16cid:paraId="4DC9777B" w16cid:durableId="22CA8936"/>
  <w16cid:commentId w16cid:paraId="53CC8C04" w16cid:durableId="22CB315B"/>
  <w16cid:commentId w16cid:paraId="0432AC10" w16cid:durableId="22F8D0AE"/>
  <w16cid:commentId w16cid:paraId="6D4AEA28" w16cid:durableId="22C996CB"/>
  <w16cid:commentId w16cid:paraId="2025001F" w16cid:durableId="22C9A61C"/>
  <w16cid:commentId w16cid:paraId="25F02012" w16cid:durableId="5E4D1458"/>
  <w16cid:commentId w16cid:paraId="71B5FEDF" w16cid:durableId="22C95F2B"/>
  <w16cid:commentId w16cid:paraId="79CFAB20" w16cid:durableId="2326EFD1"/>
  <w16cid:commentId w16cid:paraId="02BCC80F" w16cid:durableId="22C99703"/>
  <w16cid:commentId w16cid:paraId="4D5C5666" w16cid:durableId="22C95F78"/>
  <w16cid:commentId w16cid:paraId="5A41F6EF" w16cid:durableId="22C99CEF"/>
  <w16cid:commentId w16cid:paraId="7F64E60E" w16cid:durableId="22C95FE1"/>
  <w16cid:commentId w16cid:paraId="4D0B201D" w16cid:durableId="22C9102E"/>
  <w16cid:commentId w16cid:paraId="64932F96" w16cid:durableId="22C96005"/>
  <w16cid:commentId w16cid:paraId="7EC8377C" w16cid:durableId="22C9C356"/>
  <w16cid:commentId w16cid:paraId="43980981" w16cid:durableId="22C99C21"/>
  <w16cid:commentId w16cid:paraId="1B5B4207" w16cid:durableId="22C96139"/>
  <w16cid:commentId w16cid:paraId="73D2579C" w16cid:durableId="22C98989"/>
  <w16cid:commentId w16cid:paraId="57DE3948" w16cid:durableId="22C9614F"/>
  <w16cid:commentId w16cid:paraId="335A0839" w16cid:durableId="22C98994"/>
  <w16cid:commentId w16cid:paraId="69F83A6D" w16cid:durableId="22C9B3DD"/>
  <w16cid:commentId w16cid:paraId="72E65DFB" w16cid:durableId="22C9B3DC"/>
  <w16cid:commentId w16cid:paraId="674003F7" w16cid:durableId="22C96163"/>
  <w16cid:commentId w16cid:paraId="4365EA2A" w16cid:durableId="22C989B9"/>
  <w16cid:commentId w16cid:paraId="1A376F99" w16cid:durableId="22C9618C"/>
  <w16cid:commentId w16cid:paraId="750656EF" w16cid:durableId="22C99C8A"/>
  <w16cid:commentId w16cid:paraId="780D0AAF" w16cid:durableId="22C962DE"/>
  <w16cid:commentId w16cid:paraId="05A16E01" w16cid:durableId="22C98D73"/>
  <w16cid:commentId w16cid:paraId="399D1F19" w16cid:durableId="22C9627C"/>
  <w16cid:commentId w16cid:paraId="74B33658" w16cid:durableId="22C98AD5"/>
  <w16cid:commentId w16cid:paraId="76ED7347" w16cid:durableId="22C96268"/>
  <w16cid:commentId w16cid:paraId="05977266" w16cid:durableId="22C96236"/>
  <w16cid:commentId w16cid:paraId="47EFF4D0" w16cid:durableId="22C96340"/>
  <w16cid:commentId w16cid:paraId="2ED70428" w16cid:durableId="22C98B23"/>
  <w16cid:commentId w16cid:paraId="369C4D79" w16cid:durableId="22C96295"/>
  <w16cid:commentId w16cid:paraId="61B2B71B" w16cid:durableId="22C9974D"/>
  <w16cid:commentId w16cid:paraId="751C05B7" w16cid:durableId="22C963A3"/>
  <w16cid:commentId w16cid:paraId="4F4E6F65" w16cid:durableId="23133F22"/>
  <w16cid:commentId w16cid:paraId="4DE8C02C" w16cid:durableId="22C9637A"/>
  <w16cid:commentId w16cid:paraId="5A3C1EA3" w16cid:durableId="22C963E3"/>
  <w16cid:commentId w16cid:paraId="5A2CB733" w16cid:durableId="22C986FE"/>
  <w16cid:commentId w16cid:paraId="32AEB205" w16cid:durableId="22C99786"/>
  <w16cid:commentId w16cid:paraId="368A66D4" w16cid:durableId="22C9983C"/>
  <w16cid:commentId w16cid:paraId="7DC2AC20" w16cid:durableId="22C9A6D5"/>
  <w16cid:commentId w16cid:paraId="7F2B2F55" w16cid:durableId="22C99BAA"/>
  <w16cid:commentId w16cid:paraId="558BB3E5" w16cid:durableId="2326EFF9"/>
  <w16cid:commentId w16cid:paraId="5901DF8E" w16cid:durableId="22C9879F"/>
  <w16cid:commentId w16cid:paraId="3706604C" w16cid:durableId="22C99B69"/>
  <w16cid:commentId w16cid:paraId="54DCF93F" w16cid:durableId="22C9A9F6"/>
  <w16cid:commentId w16cid:paraId="4D7F8922" w16cid:durableId="22C99906"/>
  <w16cid:commentId w16cid:paraId="02B68533" w16cid:durableId="22C99914"/>
  <w16cid:commentId w16cid:paraId="523B72EF" w16cid:durableId="22C9B280"/>
  <w16cid:commentId w16cid:paraId="4A92BD50" w16cid:durableId="22C9993B"/>
  <w16cid:commentId w16cid:paraId="65374A94" w16cid:durableId="22C9A7D0"/>
  <w16cid:commentId w16cid:paraId="04801373" w16cid:durableId="22C99982"/>
  <w16cid:commentId w16cid:paraId="6190E5AC" w16cid:durableId="2321C1C4"/>
  <w16cid:commentId w16cid:paraId="2A36D26C" w16cid:durableId="2326F004"/>
  <w16cid:commentId w16cid:paraId="58090384" w16cid:durableId="22C9AAC2"/>
  <w16cid:commentId w16cid:paraId="1E274E28" w16cid:durableId="22C99A1C"/>
  <w16cid:commentId w16cid:paraId="1E351404" w16cid:durableId="22C9AA9E"/>
  <w16cid:commentId w16cid:paraId="4F30A305" w16cid:durableId="22C999EA"/>
  <w16cid:commentId w16cid:paraId="0F3CD150" w16cid:durableId="074E37AA"/>
  <w16cid:commentId w16cid:paraId="605CF62D" w16cid:durableId="2326F645"/>
  <w16cid:commentId w16cid:paraId="695CF92E" w16cid:durableId="2326F644"/>
  <w16cid:commentId w16cid:paraId="67A029A4" w16cid:durableId="2325E1A8"/>
  <w16cid:commentId w16cid:paraId="066A598A" w16cid:durableId="2325E1A7"/>
  <w16cid:commentId w16cid:paraId="5F1E8D7F" w16cid:durableId="2325E1A6"/>
  <w16cid:commentId w16cid:paraId="322732F4" w16cid:durableId="2325E1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8097D0" w14:textId="77777777" w:rsidR="00F13604" w:rsidRDefault="00F13604" w:rsidP="005D195E">
      <w:pPr>
        <w:spacing w:after="0" w:line="240" w:lineRule="auto"/>
      </w:pPr>
      <w:r>
        <w:separator/>
      </w:r>
    </w:p>
  </w:endnote>
  <w:endnote w:type="continuationSeparator" w:id="0">
    <w:p w14:paraId="3B31F429" w14:textId="77777777" w:rsidR="00F13604" w:rsidRDefault="00F13604" w:rsidP="005D195E">
      <w:pPr>
        <w:spacing w:after="0" w:line="240" w:lineRule="auto"/>
      </w:pPr>
      <w:r>
        <w:continuationSeparator/>
      </w:r>
    </w:p>
  </w:endnote>
  <w:endnote w:type="continuationNotice" w:id="1">
    <w:p w14:paraId="28E69D12" w14:textId="77777777" w:rsidR="00F13604" w:rsidRDefault="00F1360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haroni">
    <w:altName w:val="Aharoni"/>
    <w:charset w:val="B1"/>
    <w:family w:val="auto"/>
    <w:pitch w:val="variable"/>
    <w:sig w:usb0="00000803" w:usb1="00000000" w:usb2="00000000" w:usb3="00000000" w:csb0="00000021" w:csb1="00000000"/>
  </w:font>
  <w:font w:name="CMR10">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E21FF25" w14:paraId="37D91356" w14:textId="77777777" w:rsidTr="00E049FB">
      <w:tc>
        <w:tcPr>
          <w:tcW w:w="3120" w:type="dxa"/>
        </w:tcPr>
        <w:p w14:paraId="246E5B5A" w14:textId="50186287" w:rsidR="0E21FF25" w:rsidRDefault="0E21FF25" w:rsidP="00E049FB">
          <w:pPr>
            <w:pStyle w:val="Header"/>
            <w:ind w:left="-115"/>
          </w:pPr>
        </w:p>
      </w:tc>
      <w:tc>
        <w:tcPr>
          <w:tcW w:w="3120" w:type="dxa"/>
        </w:tcPr>
        <w:p w14:paraId="5978DB91" w14:textId="7F2B75CF" w:rsidR="0E21FF25" w:rsidRDefault="0E21FF25" w:rsidP="00E049FB">
          <w:pPr>
            <w:pStyle w:val="Header"/>
            <w:jc w:val="center"/>
          </w:pPr>
        </w:p>
      </w:tc>
      <w:tc>
        <w:tcPr>
          <w:tcW w:w="3120" w:type="dxa"/>
        </w:tcPr>
        <w:p w14:paraId="2DE8E5DB" w14:textId="27189D6A" w:rsidR="0E21FF25" w:rsidRDefault="0E21FF25" w:rsidP="00E049FB">
          <w:pPr>
            <w:pStyle w:val="Header"/>
            <w:ind w:right="-115"/>
            <w:jc w:val="right"/>
          </w:pPr>
        </w:p>
      </w:tc>
    </w:tr>
  </w:tbl>
  <w:p w14:paraId="25D68CDB" w14:textId="07C15E9B" w:rsidR="005D195E" w:rsidRDefault="005D19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E08575" w14:textId="77777777" w:rsidR="00F13604" w:rsidRDefault="00F13604" w:rsidP="005D195E">
      <w:pPr>
        <w:spacing w:after="0" w:line="240" w:lineRule="auto"/>
      </w:pPr>
      <w:r>
        <w:separator/>
      </w:r>
    </w:p>
  </w:footnote>
  <w:footnote w:type="continuationSeparator" w:id="0">
    <w:p w14:paraId="1A811F93" w14:textId="77777777" w:rsidR="00F13604" w:rsidRDefault="00F13604" w:rsidP="005D195E">
      <w:pPr>
        <w:spacing w:after="0" w:line="240" w:lineRule="auto"/>
      </w:pPr>
      <w:r>
        <w:continuationSeparator/>
      </w:r>
    </w:p>
  </w:footnote>
  <w:footnote w:type="continuationNotice" w:id="1">
    <w:p w14:paraId="64615EC0" w14:textId="77777777" w:rsidR="00F13604" w:rsidRDefault="00F13604">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Layout w:type="fixed"/>
      <w:tblLook w:val="06A0" w:firstRow="1" w:lastRow="0" w:firstColumn="1" w:lastColumn="0" w:noHBand="1" w:noVBand="1"/>
    </w:tblPr>
    <w:tblGrid>
      <w:gridCol w:w="3120"/>
      <w:gridCol w:w="3120"/>
      <w:gridCol w:w="3120"/>
    </w:tblGrid>
    <w:tr w:rsidR="0E21FF25" w14:paraId="0472E777" w14:textId="77777777" w:rsidTr="00E049FB">
      <w:tc>
        <w:tcPr>
          <w:tcW w:w="3120" w:type="dxa"/>
        </w:tcPr>
        <w:p w14:paraId="59611129" w14:textId="6F102664" w:rsidR="0E21FF25" w:rsidRDefault="0E21FF25" w:rsidP="00E049FB">
          <w:pPr>
            <w:pStyle w:val="Header"/>
            <w:ind w:left="-115"/>
          </w:pPr>
        </w:p>
      </w:tc>
      <w:tc>
        <w:tcPr>
          <w:tcW w:w="3120" w:type="dxa"/>
        </w:tcPr>
        <w:p w14:paraId="330D5508" w14:textId="2941EA8C" w:rsidR="0E21FF25" w:rsidRDefault="0E21FF25" w:rsidP="00E049FB">
          <w:pPr>
            <w:pStyle w:val="Header"/>
            <w:jc w:val="center"/>
          </w:pPr>
        </w:p>
      </w:tc>
      <w:tc>
        <w:tcPr>
          <w:tcW w:w="3120" w:type="dxa"/>
        </w:tcPr>
        <w:p w14:paraId="7028F7A7" w14:textId="703F5C15" w:rsidR="0E21FF25" w:rsidRDefault="0E21FF25" w:rsidP="00E049FB">
          <w:pPr>
            <w:pStyle w:val="Header"/>
            <w:ind w:right="-115"/>
            <w:jc w:val="right"/>
          </w:pPr>
        </w:p>
      </w:tc>
    </w:tr>
  </w:tbl>
  <w:p w14:paraId="44EE7E7A" w14:textId="22350E1D" w:rsidR="005D195E" w:rsidRDefault="005D195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420A42"/>
    <w:multiLevelType w:val="multilevel"/>
    <w:tmpl w:val="7E9233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48D5DA0"/>
    <w:multiLevelType w:val="multilevel"/>
    <w:tmpl w:val="40C41C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arrick W Bruening">
    <w15:presenceInfo w15:providerId="None" w15:userId="Garrick W Bruening"/>
  </w15:person>
  <w15:person w15:author="Garrick">
    <w15:presenceInfo w15:providerId="None" w15:userId="Garr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A7EE306"/>
    <w:rsid w:val="000004F4"/>
    <w:rsid w:val="00001D25"/>
    <w:rsid w:val="00001E2B"/>
    <w:rsid w:val="00002A42"/>
    <w:rsid w:val="00002FB6"/>
    <w:rsid w:val="0000313A"/>
    <w:rsid w:val="00004DA2"/>
    <w:rsid w:val="00005268"/>
    <w:rsid w:val="000053AF"/>
    <w:rsid w:val="00006D2B"/>
    <w:rsid w:val="00006DCB"/>
    <w:rsid w:val="00006EC2"/>
    <w:rsid w:val="00007668"/>
    <w:rsid w:val="00007A90"/>
    <w:rsid w:val="00011373"/>
    <w:rsid w:val="00011451"/>
    <w:rsid w:val="000115F8"/>
    <w:rsid w:val="00012799"/>
    <w:rsid w:val="00013B45"/>
    <w:rsid w:val="00013F32"/>
    <w:rsid w:val="00014117"/>
    <w:rsid w:val="00015D33"/>
    <w:rsid w:val="000165BE"/>
    <w:rsid w:val="00017387"/>
    <w:rsid w:val="00017A5E"/>
    <w:rsid w:val="00020714"/>
    <w:rsid w:val="00020F05"/>
    <w:rsid w:val="00021A7F"/>
    <w:rsid w:val="00022A46"/>
    <w:rsid w:val="000233AF"/>
    <w:rsid w:val="0002373B"/>
    <w:rsid w:val="00023BBA"/>
    <w:rsid w:val="00024340"/>
    <w:rsid w:val="0002510C"/>
    <w:rsid w:val="000255CF"/>
    <w:rsid w:val="000257F5"/>
    <w:rsid w:val="00025869"/>
    <w:rsid w:val="000264A7"/>
    <w:rsid w:val="00027500"/>
    <w:rsid w:val="00027705"/>
    <w:rsid w:val="000279D0"/>
    <w:rsid w:val="00027CF0"/>
    <w:rsid w:val="00027FF6"/>
    <w:rsid w:val="00031604"/>
    <w:rsid w:val="0003199E"/>
    <w:rsid w:val="00032162"/>
    <w:rsid w:val="00033B13"/>
    <w:rsid w:val="00033E5D"/>
    <w:rsid w:val="00034D4A"/>
    <w:rsid w:val="00035AF5"/>
    <w:rsid w:val="000360E8"/>
    <w:rsid w:val="00036761"/>
    <w:rsid w:val="00037462"/>
    <w:rsid w:val="000401D9"/>
    <w:rsid w:val="0004046C"/>
    <w:rsid w:val="00040576"/>
    <w:rsid w:val="0004160F"/>
    <w:rsid w:val="0004237D"/>
    <w:rsid w:val="000429B6"/>
    <w:rsid w:val="00043615"/>
    <w:rsid w:val="000447E1"/>
    <w:rsid w:val="00045CFD"/>
    <w:rsid w:val="000469F6"/>
    <w:rsid w:val="00046D5C"/>
    <w:rsid w:val="00047437"/>
    <w:rsid w:val="00047620"/>
    <w:rsid w:val="00051087"/>
    <w:rsid w:val="00051A28"/>
    <w:rsid w:val="00051A86"/>
    <w:rsid w:val="00052413"/>
    <w:rsid w:val="00052E96"/>
    <w:rsid w:val="0005391B"/>
    <w:rsid w:val="00054D76"/>
    <w:rsid w:val="00054D9F"/>
    <w:rsid w:val="00055EA2"/>
    <w:rsid w:val="00056D5C"/>
    <w:rsid w:val="00056F59"/>
    <w:rsid w:val="00057056"/>
    <w:rsid w:val="0006165B"/>
    <w:rsid w:val="000626EF"/>
    <w:rsid w:val="00062CB6"/>
    <w:rsid w:val="00063223"/>
    <w:rsid w:val="0006475C"/>
    <w:rsid w:val="00064DE6"/>
    <w:rsid w:val="00064FEE"/>
    <w:rsid w:val="0006625F"/>
    <w:rsid w:val="00067F37"/>
    <w:rsid w:val="00070554"/>
    <w:rsid w:val="00070FC8"/>
    <w:rsid w:val="00071650"/>
    <w:rsid w:val="00072C48"/>
    <w:rsid w:val="00072FC2"/>
    <w:rsid w:val="00073C85"/>
    <w:rsid w:val="00074189"/>
    <w:rsid w:val="00074E40"/>
    <w:rsid w:val="00074E61"/>
    <w:rsid w:val="00076F93"/>
    <w:rsid w:val="00077212"/>
    <w:rsid w:val="00077478"/>
    <w:rsid w:val="00077736"/>
    <w:rsid w:val="0007780B"/>
    <w:rsid w:val="00080C89"/>
    <w:rsid w:val="00080D11"/>
    <w:rsid w:val="00081732"/>
    <w:rsid w:val="00082EA3"/>
    <w:rsid w:val="00083119"/>
    <w:rsid w:val="000831B5"/>
    <w:rsid w:val="000839E4"/>
    <w:rsid w:val="00083E5C"/>
    <w:rsid w:val="0008410F"/>
    <w:rsid w:val="00084174"/>
    <w:rsid w:val="00084265"/>
    <w:rsid w:val="0008446D"/>
    <w:rsid w:val="00084E8B"/>
    <w:rsid w:val="00085352"/>
    <w:rsid w:val="000863C1"/>
    <w:rsid w:val="00091256"/>
    <w:rsid w:val="000918DF"/>
    <w:rsid w:val="00091D61"/>
    <w:rsid w:val="00092973"/>
    <w:rsid w:val="000930C6"/>
    <w:rsid w:val="0009346D"/>
    <w:rsid w:val="000938DA"/>
    <w:rsid w:val="00094C96"/>
    <w:rsid w:val="0009537C"/>
    <w:rsid w:val="00095A5C"/>
    <w:rsid w:val="000961FF"/>
    <w:rsid w:val="000966DE"/>
    <w:rsid w:val="0009698D"/>
    <w:rsid w:val="00096B3F"/>
    <w:rsid w:val="000A062E"/>
    <w:rsid w:val="000A2486"/>
    <w:rsid w:val="000A299F"/>
    <w:rsid w:val="000A4582"/>
    <w:rsid w:val="000A4D32"/>
    <w:rsid w:val="000A4D53"/>
    <w:rsid w:val="000A4F42"/>
    <w:rsid w:val="000A4F68"/>
    <w:rsid w:val="000A51FE"/>
    <w:rsid w:val="000A5543"/>
    <w:rsid w:val="000A59F2"/>
    <w:rsid w:val="000A726A"/>
    <w:rsid w:val="000A755F"/>
    <w:rsid w:val="000B030B"/>
    <w:rsid w:val="000B0624"/>
    <w:rsid w:val="000B2626"/>
    <w:rsid w:val="000B2A95"/>
    <w:rsid w:val="000B338C"/>
    <w:rsid w:val="000B33C4"/>
    <w:rsid w:val="000B3CCE"/>
    <w:rsid w:val="000B4872"/>
    <w:rsid w:val="000B4AEE"/>
    <w:rsid w:val="000B4C9E"/>
    <w:rsid w:val="000B4FA7"/>
    <w:rsid w:val="000B4FD3"/>
    <w:rsid w:val="000B6504"/>
    <w:rsid w:val="000B6A58"/>
    <w:rsid w:val="000B6D3B"/>
    <w:rsid w:val="000B7383"/>
    <w:rsid w:val="000B739A"/>
    <w:rsid w:val="000B74CA"/>
    <w:rsid w:val="000B75E2"/>
    <w:rsid w:val="000B79F4"/>
    <w:rsid w:val="000B7EF3"/>
    <w:rsid w:val="000C015F"/>
    <w:rsid w:val="000C07F3"/>
    <w:rsid w:val="000C0DA5"/>
    <w:rsid w:val="000C1C62"/>
    <w:rsid w:val="000C663C"/>
    <w:rsid w:val="000C66C5"/>
    <w:rsid w:val="000C7D1D"/>
    <w:rsid w:val="000D032E"/>
    <w:rsid w:val="000D2127"/>
    <w:rsid w:val="000D2379"/>
    <w:rsid w:val="000D2B08"/>
    <w:rsid w:val="000D3AB8"/>
    <w:rsid w:val="000D42EE"/>
    <w:rsid w:val="000D55FB"/>
    <w:rsid w:val="000D682A"/>
    <w:rsid w:val="000D79D4"/>
    <w:rsid w:val="000D7B6E"/>
    <w:rsid w:val="000E02EE"/>
    <w:rsid w:val="000E06BC"/>
    <w:rsid w:val="000E0CD3"/>
    <w:rsid w:val="000E0FDD"/>
    <w:rsid w:val="000E128E"/>
    <w:rsid w:val="000E1D0C"/>
    <w:rsid w:val="000E1E2B"/>
    <w:rsid w:val="000E2FBD"/>
    <w:rsid w:val="000E47D9"/>
    <w:rsid w:val="000E501B"/>
    <w:rsid w:val="000E5B4E"/>
    <w:rsid w:val="000E7426"/>
    <w:rsid w:val="000F016D"/>
    <w:rsid w:val="000F126B"/>
    <w:rsid w:val="000F1BBA"/>
    <w:rsid w:val="000F2653"/>
    <w:rsid w:val="000F2EB9"/>
    <w:rsid w:val="000F4222"/>
    <w:rsid w:val="000F4972"/>
    <w:rsid w:val="000F4A4F"/>
    <w:rsid w:val="000F54F7"/>
    <w:rsid w:val="000F61AD"/>
    <w:rsid w:val="000F6A4E"/>
    <w:rsid w:val="000F6BF0"/>
    <w:rsid w:val="000F70F4"/>
    <w:rsid w:val="000F7EF2"/>
    <w:rsid w:val="001004A6"/>
    <w:rsid w:val="00100552"/>
    <w:rsid w:val="00101281"/>
    <w:rsid w:val="0010158F"/>
    <w:rsid w:val="001016B7"/>
    <w:rsid w:val="00102014"/>
    <w:rsid w:val="00102055"/>
    <w:rsid w:val="00102075"/>
    <w:rsid w:val="001028AD"/>
    <w:rsid w:val="00105299"/>
    <w:rsid w:val="00105A89"/>
    <w:rsid w:val="00105E77"/>
    <w:rsid w:val="00105FA1"/>
    <w:rsid w:val="001061D8"/>
    <w:rsid w:val="00106E27"/>
    <w:rsid w:val="00107B23"/>
    <w:rsid w:val="00111C70"/>
    <w:rsid w:val="00111FED"/>
    <w:rsid w:val="00112359"/>
    <w:rsid w:val="00112435"/>
    <w:rsid w:val="00112B25"/>
    <w:rsid w:val="00113015"/>
    <w:rsid w:val="00113654"/>
    <w:rsid w:val="0011370C"/>
    <w:rsid w:val="00113754"/>
    <w:rsid w:val="00114060"/>
    <w:rsid w:val="001158BE"/>
    <w:rsid w:val="00116ED1"/>
    <w:rsid w:val="00116EE0"/>
    <w:rsid w:val="00117BD4"/>
    <w:rsid w:val="001209B3"/>
    <w:rsid w:val="001212F0"/>
    <w:rsid w:val="00121398"/>
    <w:rsid w:val="00122C2B"/>
    <w:rsid w:val="00122E55"/>
    <w:rsid w:val="001240D3"/>
    <w:rsid w:val="00124797"/>
    <w:rsid w:val="00126599"/>
    <w:rsid w:val="0013111C"/>
    <w:rsid w:val="0013129D"/>
    <w:rsid w:val="00131A31"/>
    <w:rsid w:val="00131AC8"/>
    <w:rsid w:val="00131DF8"/>
    <w:rsid w:val="00132161"/>
    <w:rsid w:val="0013249F"/>
    <w:rsid w:val="00132D84"/>
    <w:rsid w:val="00133BBD"/>
    <w:rsid w:val="00136C05"/>
    <w:rsid w:val="0013703D"/>
    <w:rsid w:val="001375BB"/>
    <w:rsid w:val="001405A3"/>
    <w:rsid w:val="00140993"/>
    <w:rsid w:val="001413AA"/>
    <w:rsid w:val="001415FA"/>
    <w:rsid w:val="0014280B"/>
    <w:rsid w:val="001442C7"/>
    <w:rsid w:val="00145B7E"/>
    <w:rsid w:val="00145EB7"/>
    <w:rsid w:val="001508AD"/>
    <w:rsid w:val="001517C6"/>
    <w:rsid w:val="0015299E"/>
    <w:rsid w:val="00152A5C"/>
    <w:rsid w:val="00154F8E"/>
    <w:rsid w:val="00155EE8"/>
    <w:rsid w:val="00156CDF"/>
    <w:rsid w:val="00156FB4"/>
    <w:rsid w:val="00157E4E"/>
    <w:rsid w:val="00162250"/>
    <w:rsid w:val="00162D2F"/>
    <w:rsid w:val="00163A4B"/>
    <w:rsid w:val="001647D7"/>
    <w:rsid w:val="00165648"/>
    <w:rsid w:val="001657F8"/>
    <w:rsid w:val="00165883"/>
    <w:rsid w:val="0016672F"/>
    <w:rsid w:val="00166BEB"/>
    <w:rsid w:val="00170856"/>
    <w:rsid w:val="001723D7"/>
    <w:rsid w:val="001735A9"/>
    <w:rsid w:val="00174403"/>
    <w:rsid w:val="001754CA"/>
    <w:rsid w:val="0017592D"/>
    <w:rsid w:val="0017748D"/>
    <w:rsid w:val="001777ED"/>
    <w:rsid w:val="00177C9A"/>
    <w:rsid w:val="00180130"/>
    <w:rsid w:val="00180D33"/>
    <w:rsid w:val="001817DB"/>
    <w:rsid w:val="00182AD2"/>
    <w:rsid w:val="001831E7"/>
    <w:rsid w:val="0018355F"/>
    <w:rsid w:val="00183C01"/>
    <w:rsid w:val="001870A4"/>
    <w:rsid w:val="00187583"/>
    <w:rsid w:val="00187A05"/>
    <w:rsid w:val="00187C90"/>
    <w:rsid w:val="00187E5F"/>
    <w:rsid w:val="0019102A"/>
    <w:rsid w:val="001926BC"/>
    <w:rsid w:val="001930E0"/>
    <w:rsid w:val="0019375F"/>
    <w:rsid w:val="001943F4"/>
    <w:rsid w:val="001950F5"/>
    <w:rsid w:val="00195D6D"/>
    <w:rsid w:val="00196008"/>
    <w:rsid w:val="00196689"/>
    <w:rsid w:val="00196C36"/>
    <w:rsid w:val="0019796B"/>
    <w:rsid w:val="00197CAB"/>
    <w:rsid w:val="001A0A46"/>
    <w:rsid w:val="001A0F53"/>
    <w:rsid w:val="001A22D5"/>
    <w:rsid w:val="001A247F"/>
    <w:rsid w:val="001A484A"/>
    <w:rsid w:val="001A6335"/>
    <w:rsid w:val="001B06CD"/>
    <w:rsid w:val="001B0BDA"/>
    <w:rsid w:val="001B27E3"/>
    <w:rsid w:val="001B3018"/>
    <w:rsid w:val="001B33B4"/>
    <w:rsid w:val="001B366F"/>
    <w:rsid w:val="001B3EE1"/>
    <w:rsid w:val="001B4608"/>
    <w:rsid w:val="001B710D"/>
    <w:rsid w:val="001B7C60"/>
    <w:rsid w:val="001C0478"/>
    <w:rsid w:val="001C099E"/>
    <w:rsid w:val="001C0A46"/>
    <w:rsid w:val="001C24DE"/>
    <w:rsid w:val="001C2606"/>
    <w:rsid w:val="001C2A48"/>
    <w:rsid w:val="001C543C"/>
    <w:rsid w:val="001C5A7D"/>
    <w:rsid w:val="001C7A73"/>
    <w:rsid w:val="001C7C31"/>
    <w:rsid w:val="001C7ECE"/>
    <w:rsid w:val="001D1502"/>
    <w:rsid w:val="001D1730"/>
    <w:rsid w:val="001D1E1A"/>
    <w:rsid w:val="001D26F5"/>
    <w:rsid w:val="001D3A0F"/>
    <w:rsid w:val="001D3E59"/>
    <w:rsid w:val="001D5C05"/>
    <w:rsid w:val="001D682F"/>
    <w:rsid w:val="001D7F9D"/>
    <w:rsid w:val="001E01C7"/>
    <w:rsid w:val="001E08B2"/>
    <w:rsid w:val="001E099C"/>
    <w:rsid w:val="001E14BC"/>
    <w:rsid w:val="001E18F1"/>
    <w:rsid w:val="001E2B99"/>
    <w:rsid w:val="001E3551"/>
    <w:rsid w:val="001E3E34"/>
    <w:rsid w:val="001E4E76"/>
    <w:rsid w:val="001E4EC5"/>
    <w:rsid w:val="001E52AC"/>
    <w:rsid w:val="001E52EF"/>
    <w:rsid w:val="001E55A7"/>
    <w:rsid w:val="001E646A"/>
    <w:rsid w:val="001F025C"/>
    <w:rsid w:val="001F1C53"/>
    <w:rsid w:val="001F1F7E"/>
    <w:rsid w:val="001F2166"/>
    <w:rsid w:val="001F248A"/>
    <w:rsid w:val="001F253C"/>
    <w:rsid w:val="001F29A2"/>
    <w:rsid w:val="001F3A59"/>
    <w:rsid w:val="001F5897"/>
    <w:rsid w:val="001F684D"/>
    <w:rsid w:val="001F7402"/>
    <w:rsid w:val="001F7984"/>
    <w:rsid w:val="00201611"/>
    <w:rsid w:val="0020206A"/>
    <w:rsid w:val="0020308A"/>
    <w:rsid w:val="00204067"/>
    <w:rsid w:val="0020419F"/>
    <w:rsid w:val="0020477F"/>
    <w:rsid w:val="0020582C"/>
    <w:rsid w:val="00205CE4"/>
    <w:rsid w:val="002064E1"/>
    <w:rsid w:val="0020694B"/>
    <w:rsid w:val="00206BD0"/>
    <w:rsid w:val="0021108D"/>
    <w:rsid w:val="002119D9"/>
    <w:rsid w:val="00212234"/>
    <w:rsid w:val="0021291A"/>
    <w:rsid w:val="00213447"/>
    <w:rsid w:val="002137F6"/>
    <w:rsid w:val="00214604"/>
    <w:rsid w:val="00215F9B"/>
    <w:rsid w:val="00216314"/>
    <w:rsid w:val="0021636E"/>
    <w:rsid w:val="00216E5D"/>
    <w:rsid w:val="002171BD"/>
    <w:rsid w:val="0021781A"/>
    <w:rsid w:val="00217922"/>
    <w:rsid w:val="002207A6"/>
    <w:rsid w:val="00220942"/>
    <w:rsid w:val="00220B1E"/>
    <w:rsid w:val="002211F9"/>
    <w:rsid w:val="00222EFF"/>
    <w:rsid w:val="00223699"/>
    <w:rsid w:val="002247AA"/>
    <w:rsid w:val="00224DB6"/>
    <w:rsid w:val="002251B3"/>
    <w:rsid w:val="00226515"/>
    <w:rsid w:val="00226CDD"/>
    <w:rsid w:val="002278A7"/>
    <w:rsid w:val="00230560"/>
    <w:rsid w:val="00230B09"/>
    <w:rsid w:val="00230BEA"/>
    <w:rsid w:val="00231450"/>
    <w:rsid w:val="002333AF"/>
    <w:rsid w:val="00234A41"/>
    <w:rsid w:val="002353FD"/>
    <w:rsid w:val="00235BC9"/>
    <w:rsid w:val="00237B83"/>
    <w:rsid w:val="002402E8"/>
    <w:rsid w:val="00240854"/>
    <w:rsid w:val="00242C34"/>
    <w:rsid w:val="00242CB4"/>
    <w:rsid w:val="00242F9C"/>
    <w:rsid w:val="002437B8"/>
    <w:rsid w:val="00243EC5"/>
    <w:rsid w:val="00244882"/>
    <w:rsid w:val="002448E4"/>
    <w:rsid w:val="002469E8"/>
    <w:rsid w:val="00246BDE"/>
    <w:rsid w:val="00247B99"/>
    <w:rsid w:val="00251013"/>
    <w:rsid w:val="00251A81"/>
    <w:rsid w:val="00253A03"/>
    <w:rsid w:val="002544A3"/>
    <w:rsid w:val="0025454C"/>
    <w:rsid w:val="0025468A"/>
    <w:rsid w:val="00254BA7"/>
    <w:rsid w:val="002565EE"/>
    <w:rsid w:val="00256720"/>
    <w:rsid w:val="00256E5B"/>
    <w:rsid w:val="00256F55"/>
    <w:rsid w:val="00260D59"/>
    <w:rsid w:val="00262370"/>
    <w:rsid w:val="00262760"/>
    <w:rsid w:val="002639B0"/>
    <w:rsid w:val="00263E69"/>
    <w:rsid w:val="00264D0C"/>
    <w:rsid w:val="0026540A"/>
    <w:rsid w:val="00265BBE"/>
    <w:rsid w:val="00266450"/>
    <w:rsid w:val="00266F3F"/>
    <w:rsid w:val="00267851"/>
    <w:rsid w:val="00271107"/>
    <w:rsid w:val="00271A30"/>
    <w:rsid w:val="00271E85"/>
    <w:rsid w:val="00272C8F"/>
    <w:rsid w:val="00273483"/>
    <w:rsid w:val="002744B4"/>
    <w:rsid w:val="00276208"/>
    <w:rsid w:val="0027649D"/>
    <w:rsid w:val="00277884"/>
    <w:rsid w:val="00277CC8"/>
    <w:rsid w:val="002802E6"/>
    <w:rsid w:val="002812F2"/>
    <w:rsid w:val="002812F9"/>
    <w:rsid w:val="00281676"/>
    <w:rsid w:val="00282310"/>
    <w:rsid w:val="00282377"/>
    <w:rsid w:val="00282664"/>
    <w:rsid w:val="00282A8D"/>
    <w:rsid w:val="00282CB1"/>
    <w:rsid w:val="0028439E"/>
    <w:rsid w:val="00284B44"/>
    <w:rsid w:val="002850B7"/>
    <w:rsid w:val="00285716"/>
    <w:rsid w:val="00285E65"/>
    <w:rsid w:val="00287AFC"/>
    <w:rsid w:val="00293110"/>
    <w:rsid w:val="00293844"/>
    <w:rsid w:val="0029515E"/>
    <w:rsid w:val="002954A1"/>
    <w:rsid w:val="002957D1"/>
    <w:rsid w:val="00295D29"/>
    <w:rsid w:val="00296135"/>
    <w:rsid w:val="00296E50"/>
    <w:rsid w:val="002973E6"/>
    <w:rsid w:val="00297640"/>
    <w:rsid w:val="00297A30"/>
    <w:rsid w:val="00297A52"/>
    <w:rsid w:val="00297AC6"/>
    <w:rsid w:val="00297ADA"/>
    <w:rsid w:val="00297E07"/>
    <w:rsid w:val="002A1911"/>
    <w:rsid w:val="002A2538"/>
    <w:rsid w:val="002A2A08"/>
    <w:rsid w:val="002A330D"/>
    <w:rsid w:val="002A3623"/>
    <w:rsid w:val="002A39FB"/>
    <w:rsid w:val="002A4046"/>
    <w:rsid w:val="002A46E8"/>
    <w:rsid w:val="002A4AA8"/>
    <w:rsid w:val="002A4F06"/>
    <w:rsid w:val="002A6DEB"/>
    <w:rsid w:val="002A7B62"/>
    <w:rsid w:val="002B01D1"/>
    <w:rsid w:val="002B02BD"/>
    <w:rsid w:val="002B07F2"/>
    <w:rsid w:val="002B0961"/>
    <w:rsid w:val="002B184D"/>
    <w:rsid w:val="002B18E4"/>
    <w:rsid w:val="002B20A3"/>
    <w:rsid w:val="002B2D1D"/>
    <w:rsid w:val="002B33DA"/>
    <w:rsid w:val="002B3658"/>
    <w:rsid w:val="002B3E25"/>
    <w:rsid w:val="002B4799"/>
    <w:rsid w:val="002B4956"/>
    <w:rsid w:val="002B4FCB"/>
    <w:rsid w:val="002B5838"/>
    <w:rsid w:val="002B6A6F"/>
    <w:rsid w:val="002B76E7"/>
    <w:rsid w:val="002B7F80"/>
    <w:rsid w:val="002C0EBA"/>
    <w:rsid w:val="002C1B05"/>
    <w:rsid w:val="002C2D3B"/>
    <w:rsid w:val="002C37D9"/>
    <w:rsid w:val="002C3AF9"/>
    <w:rsid w:val="002C3BE1"/>
    <w:rsid w:val="002C3D73"/>
    <w:rsid w:val="002C4BE6"/>
    <w:rsid w:val="002C5025"/>
    <w:rsid w:val="002C55BA"/>
    <w:rsid w:val="002C6837"/>
    <w:rsid w:val="002C716F"/>
    <w:rsid w:val="002C7D87"/>
    <w:rsid w:val="002D00A0"/>
    <w:rsid w:val="002D030B"/>
    <w:rsid w:val="002D03D2"/>
    <w:rsid w:val="002D0691"/>
    <w:rsid w:val="002D127B"/>
    <w:rsid w:val="002D1913"/>
    <w:rsid w:val="002D1D98"/>
    <w:rsid w:val="002D2F96"/>
    <w:rsid w:val="002D3C0B"/>
    <w:rsid w:val="002D65CD"/>
    <w:rsid w:val="002D6645"/>
    <w:rsid w:val="002D69B9"/>
    <w:rsid w:val="002D6C39"/>
    <w:rsid w:val="002D6CE3"/>
    <w:rsid w:val="002D7F62"/>
    <w:rsid w:val="002E04D4"/>
    <w:rsid w:val="002E07F8"/>
    <w:rsid w:val="002E0EA6"/>
    <w:rsid w:val="002E1159"/>
    <w:rsid w:val="002E14A5"/>
    <w:rsid w:val="002E1506"/>
    <w:rsid w:val="002E284A"/>
    <w:rsid w:val="002E348C"/>
    <w:rsid w:val="002E4259"/>
    <w:rsid w:val="002E469A"/>
    <w:rsid w:val="002E5389"/>
    <w:rsid w:val="002E5B8A"/>
    <w:rsid w:val="002E77A4"/>
    <w:rsid w:val="002F0524"/>
    <w:rsid w:val="002F1868"/>
    <w:rsid w:val="002F25FD"/>
    <w:rsid w:val="002F291B"/>
    <w:rsid w:val="002F2BE2"/>
    <w:rsid w:val="002F2E38"/>
    <w:rsid w:val="002F2FA6"/>
    <w:rsid w:val="002F3446"/>
    <w:rsid w:val="002F369B"/>
    <w:rsid w:val="002F4641"/>
    <w:rsid w:val="002F47AD"/>
    <w:rsid w:val="002F4A6B"/>
    <w:rsid w:val="002F4BB3"/>
    <w:rsid w:val="002F4E07"/>
    <w:rsid w:val="002F534B"/>
    <w:rsid w:val="002F5952"/>
    <w:rsid w:val="002F5ADA"/>
    <w:rsid w:val="002F7D05"/>
    <w:rsid w:val="003001C3"/>
    <w:rsid w:val="0030091C"/>
    <w:rsid w:val="003018AF"/>
    <w:rsid w:val="00303535"/>
    <w:rsid w:val="003035A8"/>
    <w:rsid w:val="003045FD"/>
    <w:rsid w:val="00304B79"/>
    <w:rsid w:val="00304BB4"/>
    <w:rsid w:val="0030593F"/>
    <w:rsid w:val="00307444"/>
    <w:rsid w:val="00310D9D"/>
    <w:rsid w:val="00310EFF"/>
    <w:rsid w:val="00312B4B"/>
    <w:rsid w:val="00314A74"/>
    <w:rsid w:val="00315B5F"/>
    <w:rsid w:val="00316333"/>
    <w:rsid w:val="00316D25"/>
    <w:rsid w:val="00316F2C"/>
    <w:rsid w:val="00317FC0"/>
    <w:rsid w:val="003208D8"/>
    <w:rsid w:val="00321427"/>
    <w:rsid w:val="003228C5"/>
    <w:rsid w:val="00323A13"/>
    <w:rsid w:val="00323BDB"/>
    <w:rsid w:val="00323E2A"/>
    <w:rsid w:val="00324610"/>
    <w:rsid w:val="00324A7F"/>
    <w:rsid w:val="00325BA3"/>
    <w:rsid w:val="00325BAA"/>
    <w:rsid w:val="00325D25"/>
    <w:rsid w:val="00325FC8"/>
    <w:rsid w:val="00326387"/>
    <w:rsid w:val="00326396"/>
    <w:rsid w:val="0033048E"/>
    <w:rsid w:val="00332293"/>
    <w:rsid w:val="00332905"/>
    <w:rsid w:val="00333338"/>
    <w:rsid w:val="003342E4"/>
    <w:rsid w:val="003344EF"/>
    <w:rsid w:val="003356C9"/>
    <w:rsid w:val="003356F2"/>
    <w:rsid w:val="003372F6"/>
    <w:rsid w:val="0033760F"/>
    <w:rsid w:val="00337EE7"/>
    <w:rsid w:val="00340E6A"/>
    <w:rsid w:val="00340FFB"/>
    <w:rsid w:val="00341C3A"/>
    <w:rsid w:val="00342469"/>
    <w:rsid w:val="003424F2"/>
    <w:rsid w:val="00343399"/>
    <w:rsid w:val="00343BF9"/>
    <w:rsid w:val="0034430B"/>
    <w:rsid w:val="003456FB"/>
    <w:rsid w:val="003457EE"/>
    <w:rsid w:val="00345EC3"/>
    <w:rsid w:val="00346A2F"/>
    <w:rsid w:val="00347868"/>
    <w:rsid w:val="00350064"/>
    <w:rsid w:val="00350533"/>
    <w:rsid w:val="00350DDD"/>
    <w:rsid w:val="003511FD"/>
    <w:rsid w:val="0035136A"/>
    <w:rsid w:val="003517A2"/>
    <w:rsid w:val="00351C8A"/>
    <w:rsid w:val="00352FF9"/>
    <w:rsid w:val="00353048"/>
    <w:rsid w:val="003549B4"/>
    <w:rsid w:val="00354D07"/>
    <w:rsid w:val="00355168"/>
    <w:rsid w:val="00355194"/>
    <w:rsid w:val="003566BA"/>
    <w:rsid w:val="003569BC"/>
    <w:rsid w:val="00356BDA"/>
    <w:rsid w:val="00356C7F"/>
    <w:rsid w:val="00360696"/>
    <w:rsid w:val="00360920"/>
    <w:rsid w:val="00360D8B"/>
    <w:rsid w:val="00361EC5"/>
    <w:rsid w:val="00362279"/>
    <w:rsid w:val="003622F3"/>
    <w:rsid w:val="00363CF8"/>
    <w:rsid w:val="00364034"/>
    <w:rsid w:val="003649A4"/>
    <w:rsid w:val="003649E9"/>
    <w:rsid w:val="0036561D"/>
    <w:rsid w:val="0036574C"/>
    <w:rsid w:val="00366F51"/>
    <w:rsid w:val="00367164"/>
    <w:rsid w:val="003679DF"/>
    <w:rsid w:val="00370E60"/>
    <w:rsid w:val="0037202D"/>
    <w:rsid w:val="00372305"/>
    <w:rsid w:val="00372F5F"/>
    <w:rsid w:val="00373663"/>
    <w:rsid w:val="00373AC2"/>
    <w:rsid w:val="00373F0E"/>
    <w:rsid w:val="00373FE4"/>
    <w:rsid w:val="003740AA"/>
    <w:rsid w:val="003743D8"/>
    <w:rsid w:val="00374BAE"/>
    <w:rsid w:val="00374D6D"/>
    <w:rsid w:val="00375206"/>
    <w:rsid w:val="003777FA"/>
    <w:rsid w:val="003801F3"/>
    <w:rsid w:val="003805E2"/>
    <w:rsid w:val="00380EAD"/>
    <w:rsid w:val="00382399"/>
    <w:rsid w:val="00384078"/>
    <w:rsid w:val="0038434D"/>
    <w:rsid w:val="0038450E"/>
    <w:rsid w:val="00385274"/>
    <w:rsid w:val="0038551F"/>
    <w:rsid w:val="003856EC"/>
    <w:rsid w:val="003857B1"/>
    <w:rsid w:val="00385A8B"/>
    <w:rsid w:val="003864D6"/>
    <w:rsid w:val="003864F7"/>
    <w:rsid w:val="00387192"/>
    <w:rsid w:val="003876FD"/>
    <w:rsid w:val="00387A5A"/>
    <w:rsid w:val="00387BDD"/>
    <w:rsid w:val="00390E7F"/>
    <w:rsid w:val="00391762"/>
    <w:rsid w:val="003924FB"/>
    <w:rsid w:val="00393388"/>
    <w:rsid w:val="0039427B"/>
    <w:rsid w:val="00395226"/>
    <w:rsid w:val="00396408"/>
    <w:rsid w:val="00397A94"/>
    <w:rsid w:val="00397BDE"/>
    <w:rsid w:val="003A05E9"/>
    <w:rsid w:val="003A0EBC"/>
    <w:rsid w:val="003A1D15"/>
    <w:rsid w:val="003A21E2"/>
    <w:rsid w:val="003A4533"/>
    <w:rsid w:val="003A4808"/>
    <w:rsid w:val="003A4D12"/>
    <w:rsid w:val="003A511B"/>
    <w:rsid w:val="003A620B"/>
    <w:rsid w:val="003A6D9F"/>
    <w:rsid w:val="003A6E11"/>
    <w:rsid w:val="003B1ADB"/>
    <w:rsid w:val="003B2336"/>
    <w:rsid w:val="003B2419"/>
    <w:rsid w:val="003B2524"/>
    <w:rsid w:val="003B2914"/>
    <w:rsid w:val="003B2F58"/>
    <w:rsid w:val="003B3347"/>
    <w:rsid w:val="003B419A"/>
    <w:rsid w:val="003B4538"/>
    <w:rsid w:val="003B4BFB"/>
    <w:rsid w:val="003B4C8A"/>
    <w:rsid w:val="003B7314"/>
    <w:rsid w:val="003B7C58"/>
    <w:rsid w:val="003B7E6F"/>
    <w:rsid w:val="003C02A0"/>
    <w:rsid w:val="003C0808"/>
    <w:rsid w:val="003C0A2C"/>
    <w:rsid w:val="003C295E"/>
    <w:rsid w:val="003C43A8"/>
    <w:rsid w:val="003C4B59"/>
    <w:rsid w:val="003C51C1"/>
    <w:rsid w:val="003C5564"/>
    <w:rsid w:val="003C5C03"/>
    <w:rsid w:val="003C6AC3"/>
    <w:rsid w:val="003D0B7B"/>
    <w:rsid w:val="003D1FC7"/>
    <w:rsid w:val="003D25E1"/>
    <w:rsid w:val="003D2C08"/>
    <w:rsid w:val="003D349C"/>
    <w:rsid w:val="003D35DC"/>
    <w:rsid w:val="003D4363"/>
    <w:rsid w:val="003D4493"/>
    <w:rsid w:val="003D4767"/>
    <w:rsid w:val="003D5B1A"/>
    <w:rsid w:val="003D5B37"/>
    <w:rsid w:val="003D7323"/>
    <w:rsid w:val="003D73C0"/>
    <w:rsid w:val="003D7A4B"/>
    <w:rsid w:val="003D7ECE"/>
    <w:rsid w:val="003E00C4"/>
    <w:rsid w:val="003E02D5"/>
    <w:rsid w:val="003E052A"/>
    <w:rsid w:val="003E0995"/>
    <w:rsid w:val="003E130F"/>
    <w:rsid w:val="003E1AE1"/>
    <w:rsid w:val="003E46C4"/>
    <w:rsid w:val="003E60FE"/>
    <w:rsid w:val="003E7591"/>
    <w:rsid w:val="003E7A8E"/>
    <w:rsid w:val="003F14AD"/>
    <w:rsid w:val="003F1F73"/>
    <w:rsid w:val="003F21FE"/>
    <w:rsid w:val="003F287F"/>
    <w:rsid w:val="003F29C6"/>
    <w:rsid w:val="003F513F"/>
    <w:rsid w:val="003F72AE"/>
    <w:rsid w:val="003F7983"/>
    <w:rsid w:val="003F7C99"/>
    <w:rsid w:val="003F7E48"/>
    <w:rsid w:val="004026EB"/>
    <w:rsid w:val="004027D3"/>
    <w:rsid w:val="0040358D"/>
    <w:rsid w:val="00403F58"/>
    <w:rsid w:val="00405B9B"/>
    <w:rsid w:val="00406DDB"/>
    <w:rsid w:val="00407B4E"/>
    <w:rsid w:val="004106C8"/>
    <w:rsid w:val="00411A20"/>
    <w:rsid w:val="00412292"/>
    <w:rsid w:val="004123C1"/>
    <w:rsid w:val="00412707"/>
    <w:rsid w:val="00413DB0"/>
    <w:rsid w:val="004150AD"/>
    <w:rsid w:val="004159C3"/>
    <w:rsid w:val="00415E88"/>
    <w:rsid w:val="00416055"/>
    <w:rsid w:val="0041617F"/>
    <w:rsid w:val="004161B0"/>
    <w:rsid w:val="00416482"/>
    <w:rsid w:val="004169B9"/>
    <w:rsid w:val="00416B1F"/>
    <w:rsid w:val="00416CD5"/>
    <w:rsid w:val="004172BC"/>
    <w:rsid w:val="004175AC"/>
    <w:rsid w:val="00417793"/>
    <w:rsid w:val="0042006A"/>
    <w:rsid w:val="004207C8"/>
    <w:rsid w:val="00420A32"/>
    <w:rsid w:val="00420B0F"/>
    <w:rsid w:val="004211FE"/>
    <w:rsid w:val="004215FD"/>
    <w:rsid w:val="00421606"/>
    <w:rsid w:val="0042190C"/>
    <w:rsid w:val="00422321"/>
    <w:rsid w:val="004226CE"/>
    <w:rsid w:val="0042287F"/>
    <w:rsid w:val="00422D7D"/>
    <w:rsid w:val="004234F3"/>
    <w:rsid w:val="00423556"/>
    <w:rsid w:val="00423C22"/>
    <w:rsid w:val="00425C98"/>
    <w:rsid w:val="00426597"/>
    <w:rsid w:val="00426E27"/>
    <w:rsid w:val="004271E0"/>
    <w:rsid w:val="00427EF5"/>
    <w:rsid w:val="00430C25"/>
    <w:rsid w:val="00430E41"/>
    <w:rsid w:val="00431F28"/>
    <w:rsid w:val="004323B6"/>
    <w:rsid w:val="004334F6"/>
    <w:rsid w:val="004338E9"/>
    <w:rsid w:val="004344E1"/>
    <w:rsid w:val="00434806"/>
    <w:rsid w:val="00434F69"/>
    <w:rsid w:val="00435A1D"/>
    <w:rsid w:val="0043617C"/>
    <w:rsid w:val="00436D5F"/>
    <w:rsid w:val="00437934"/>
    <w:rsid w:val="00437FC8"/>
    <w:rsid w:val="004401F9"/>
    <w:rsid w:val="00440312"/>
    <w:rsid w:val="0044082E"/>
    <w:rsid w:val="00440A1D"/>
    <w:rsid w:val="00441762"/>
    <w:rsid w:val="0044218D"/>
    <w:rsid w:val="004438BD"/>
    <w:rsid w:val="004441C9"/>
    <w:rsid w:val="004459C8"/>
    <w:rsid w:val="00445FC0"/>
    <w:rsid w:val="00447097"/>
    <w:rsid w:val="00447210"/>
    <w:rsid w:val="0044777C"/>
    <w:rsid w:val="00447A01"/>
    <w:rsid w:val="00447ECD"/>
    <w:rsid w:val="00450E95"/>
    <w:rsid w:val="00451B9E"/>
    <w:rsid w:val="00452670"/>
    <w:rsid w:val="00453255"/>
    <w:rsid w:val="00453603"/>
    <w:rsid w:val="0045423B"/>
    <w:rsid w:val="00455AA1"/>
    <w:rsid w:val="0045642F"/>
    <w:rsid w:val="00456695"/>
    <w:rsid w:val="00456BC3"/>
    <w:rsid w:val="0045745E"/>
    <w:rsid w:val="00457EFA"/>
    <w:rsid w:val="00457F0A"/>
    <w:rsid w:val="00462894"/>
    <w:rsid w:val="00462964"/>
    <w:rsid w:val="00462FBA"/>
    <w:rsid w:val="00463D6E"/>
    <w:rsid w:val="00464F7B"/>
    <w:rsid w:val="00464FD2"/>
    <w:rsid w:val="00465302"/>
    <w:rsid w:val="0046598D"/>
    <w:rsid w:val="00466570"/>
    <w:rsid w:val="0046664B"/>
    <w:rsid w:val="004670E0"/>
    <w:rsid w:val="00467C37"/>
    <w:rsid w:val="00467F78"/>
    <w:rsid w:val="0047057F"/>
    <w:rsid w:val="004706C0"/>
    <w:rsid w:val="00472752"/>
    <w:rsid w:val="0047351E"/>
    <w:rsid w:val="00475230"/>
    <w:rsid w:val="00475269"/>
    <w:rsid w:val="00475B03"/>
    <w:rsid w:val="00475C9A"/>
    <w:rsid w:val="004765E3"/>
    <w:rsid w:val="00476CF7"/>
    <w:rsid w:val="00477791"/>
    <w:rsid w:val="00477EC1"/>
    <w:rsid w:val="0048058E"/>
    <w:rsid w:val="004809D1"/>
    <w:rsid w:val="004821FC"/>
    <w:rsid w:val="00482F7A"/>
    <w:rsid w:val="00482FC9"/>
    <w:rsid w:val="0048352B"/>
    <w:rsid w:val="004850B6"/>
    <w:rsid w:val="004858EC"/>
    <w:rsid w:val="00486849"/>
    <w:rsid w:val="00491068"/>
    <w:rsid w:val="00491081"/>
    <w:rsid w:val="004912B1"/>
    <w:rsid w:val="00491442"/>
    <w:rsid w:val="00492AF4"/>
    <w:rsid w:val="004933D0"/>
    <w:rsid w:val="00493A3E"/>
    <w:rsid w:val="00493FBE"/>
    <w:rsid w:val="00494128"/>
    <w:rsid w:val="00495CC4"/>
    <w:rsid w:val="00496593"/>
    <w:rsid w:val="0049691E"/>
    <w:rsid w:val="00496D77"/>
    <w:rsid w:val="00496E61"/>
    <w:rsid w:val="00497668"/>
    <w:rsid w:val="004A0A6D"/>
    <w:rsid w:val="004A164B"/>
    <w:rsid w:val="004A1761"/>
    <w:rsid w:val="004A23D7"/>
    <w:rsid w:val="004A27BF"/>
    <w:rsid w:val="004A442C"/>
    <w:rsid w:val="004A6E77"/>
    <w:rsid w:val="004B010D"/>
    <w:rsid w:val="004B07E1"/>
    <w:rsid w:val="004B0D8E"/>
    <w:rsid w:val="004B142D"/>
    <w:rsid w:val="004B14CA"/>
    <w:rsid w:val="004B27FE"/>
    <w:rsid w:val="004B30EF"/>
    <w:rsid w:val="004B3589"/>
    <w:rsid w:val="004B3D29"/>
    <w:rsid w:val="004B4301"/>
    <w:rsid w:val="004B4966"/>
    <w:rsid w:val="004B4A48"/>
    <w:rsid w:val="004B7156"/>
    <w:rsid w:val="004B7242"/>
    <w:rsid w:val="004B76F0"/>
    <w:rsid w:val="004C0A59"/>
    <w:rsid w:val="004C19B7"/>
    <w:rsid w:val="004C1E67"/>
    <w:rsid w:val="004C288A"/>
    <w:rsid w:val="004C32BB"/>
    <w:rsid w:val="004C373A"/>
    <w:rsid w:val="004C402B"/>
    <w:rsid w:val="004C4DE7"/>
    <w:rsid w:val="004C5A5A"/>
    <w:rsid w:val="004C6FB4"/>
    <w:rsid w:val="004C7151"/>
    <w:rsid w:val="004C745B"/>
    <w:rsid w:val="004C7FE7"/>
    <w:rsid w:val="004D0871"/>
    <w:rsid w:val="004D0B97"/>
    <w:rsid w:val="004D1518"/>
    <w:rsid w:val="004D1FCA"/>
    <w:rsid w:val="004D208A"/>
    <w:rsid w:val="004D2D45"/>
    <w:rsid w:val="004D302D"/>
    <w:rsid w:val="004D34ED"/>
    <w:rsid w:val="004D3668"/>
    <w:rsid w:val="004D4124"/>
    <w:rsid w:val="004D41E2"/>
    <w:rsid w:val="004D480C"/>
    <w:rsid w:val="004D510D"/>
    <w:rsid w:val="004D577D"/>
    <w:rsid w:val="004D58DC"/>
    <w:rsid w:val="004D60FB"/>
    <w:rsid w:val="004D63B8"/>
    <w:rsid w:val="004D72C2"/>
    <w:rsid w:val="004D7927"/>
    <w:rsid w:val="004E0170"/>
    <w:rsid w:val="004E04C1"/>
    <w:rsid w:val="004E053A"/>
    <w:rsid w:val="004E0627"/>
    <w:rsid w:val="004E1099"/>
    <w:rsid w:val="004E34B7"/>
    <w:rsid w:val="004E37B0"/>
    <w:rsid w:val="004E3D15"/>
    <w:rsid w:val="004E3DBC"/>
    <w:rsid w:val="004E448F"/>
    <w:rsid w:val="004E58B5"/>
    <w:rsid w:val="004E648B"/>
    <w:rsid w:val="004E6F58"/>
    <w:rsid w:val="004E72BA"/>
    <w:rsid w:val="004F3924"/>
    <w:rsid w:val="004F400B"/>
    <w:rsid w:val="004F458F"/>
    <w:rsid w:val="004F4A3C"/>
    <w:rsid w:val="004F68F9"/>
    <w:rsid w:val="004F6ADC"/>
    <w:rsid w:val="004F714C"/>
    <w:rsid w:val="0050031B"/>
    <w:rsid w:val="00500C1F"/>
    <w:rsid w:val="00500E8D"/>
    <w:rsid w:val="00502065"/>
    <w:rsid w:val="0050256A"/>
    <w:rsid w:val="00503327"/>
    <w:rsid w:val="00505BB0"/>
    <w:rsid w:val="005071EA"/>
    <w:rsid w:val="00507FA3"/>
    <w:rsid w:val="00510036"/>
    <w:rsid w:val="0051042B"/>
    <w:rsid w:val="00510B34"/>
    <w:rsid w:val="00510F3A"/>
    <w:rsid w:val="005137DD"/>
    <w:rsid w:val="00515A3D"/>
    <w:rsid w:val="00515DCE"/>
    <w:rsid w:val="00516F95"/>
    <w:rsid w:val="0051726C"/>
    <w:rsid w:val="00517564"/>
    <w:rsid w:val="005176D5"/>
    <w:rsid w:val="00520FE1"/>
    <w:rsid w:val="005214A3"/>
    <w:rsid w:val="005217A6"/>
    <w:rsid w:val="00523106"/>
    <w:rsid w:val="0052311E"/>
    <w:rsid w:val="00523E14"/>
    <w:rsid w:val="005254CC"/>
    <w:rsid w:val="00525917"/>
    <w:rsid w:val="00525FB4"/>
    <w:rsid w:val="0052684D"/>
    <w:rsid w:val="00526DA8"/>
    <w:rsid w:val="0052749F"/>
    <w:rsid w:val="005301B3"/>
    <w:rsid w:val="005322EF"/>
    <w:rsid w:val="0053298D"/>
    <w:rsid w:val="005329C7"/>
    <w:rsid w:val="0053355D"/>
    <w:rsid w:val="00533BBC"/>
    <w:rsid w:val="00534E0D"/>
    <w:rsid w:val="005355D4"/>
    <w:rsid w:val="005360FC"/>
    <w:rsid w:val="00536901"/>
    <w:rsid w:val="0053773B"/>
    <w:rsid w:val="00541124"/>
    <w:rsid w:val="00541DC3"/>
    <w:rsid w:val="00543651"/>
    <w:rsid w:val="00543D45"/>
    <w:rsid w:val="005447AC"/>
    <w:rsid w:val="005451B3"/>
    <w:rsid w:val="00545BA0"/>
    <w:rsid w:val="005461DA"/>
    <w:rsid w:val="005470DA"/>
    <w:rsid w:val="005473D0"/>
    <w:rsid w:val="00547886"/>
    <w:rsid w:val="00547BA5"/>
    <w:rsid w:val="005504EB"/>
    <w:rsid w:val="0055174C"/>
    <w:rsid w:val="00552630"/>
    <w:rsid w:val="0055316C"/>
    <w:rsid w:val="00553AA4"/>
    <w:rsid w:val="00554FDA"/>
    <w:rsid w:val="00555486"/>
    <w:rsid w:val="00555B97"/>
    <w:rsid w:val="00556334"/>
    <w:rsid w:val="005568EB"/>
    <w:rsid w:val="00557A91"/>
    <w:rsid w:val="0056010E"/>
    <w:rsid w:val="00560C67"/>
    <w:rsid w:val="005623FC"/>
    <w:rsid w:val="00562B34"/>
    <w:rsid w:val="00563CC7"/>
    <w:rsid w:val="00564287"/>
    <w:rsid w:val="00564A87"/>
    <w:rsid w:val="0056505E"/>
    <w:rsid w:val="00565FFB"/>
    <w:rsid w:val="0056618A"/>
    <w:rsid w:val="005704B2"/>
    <w:rsid w:val="0057085B"/>
    <w:rsid w:val="005711FF"/>
    <w:rsid w:val="005714A4"/>
    <w:rsid w:val="00571E81"/>
    <w:rsid w:val="00572707"/>
    <w:rsid w:val="00572D20"/>
    <w:rsid w:val="00573933"/>
    <w:rsid w:val="00574739"/>
    <w:rsid w:val="00575190"/>
    <w:rsid w:val="00576C77"/>
    <w:rsid w:val="00577E6A"/>
    <w:rsid w:val="0058091F"/>
    <w:rsid w:val="00581AE1"/>
    <w:rsid w:val="005821B0"/>
    <w:rsid w:val="0058310B"/>
    <w:rsid w:val="00583660"/>
    <w:rsid w:val="00584444"/>
    <w:rsid w:val="0058444D"/>
    <w:rsid w:val="005860CE"/>
    <w:rsid w:val="005864C7"/>
    <w:rsid w:val="0058666A"/>
    <w:rsid w:val="0058672A"/>
    <w:rsid w:val="00586B3E"/>
    <w:rsid w:val="00587724"/>
    <w:rsid w:val="00587B12"/>
    <w:rsid w:val="00591002"/>
    <w:rsid w:val="00591CE6"/>
    <w:rsid w:val="00592699"/>
    <w:rsid w:val="005935EA"/>
    <w:rsid w:val="005938DD"/>
    <w:rsid w:val="005943B4"/>
    <w:rsid w:val="00594689"/>
    <w:rsid w:val="00594CB2"/>
    <w:rsid w:val="0059504B"/>
    <w:rsid w:val="00595B88"/>
    <w:rsid w:val="0059641F"/>
    <w:rsid w:val="00596CE7"/>
    <w:rsid w:val="00596DFF"/>
    <w:rsid w:val="005976E1"/>
    <w:rsid w:val="005A005D"/>
    <w:rsid w:val="005A033B"/>
    <w:rsid w:val="005A0833"/>
    <w:rsid w:val="005A0E78"/>
    <w:rsid w:val="005A1D41"/>
    <w:rsid w:val="005A4345"/>
    <w:rsid w:val="005A6061"/>
    <w:rsid w:val="005A6151"/>
    <w:rsid w:val="005A6442"/>
    <w:rsid w:val="005A6466"/>
    <w:rsid w:val="005A7F07"/>
    <w:rsid w:val="005B0124"/>
    <w:rsid w:val="005B0627"/>
    <w:rsid w:val="005B0D48"/>
    <w:rsid w:val="005B13EB"/>
    <w:rsid w:val="005B1664"/>
    <w:rsid w:val="005B2055"/>
    <w:rsid w:val="005B369E"/>
    <w:rsid w:val="005B5565"/>
    <w:rsid w:val="005B5DE1"/>
    <w:rsid w:val="005B70E7"/>
    <w:rsid w:val="005C073C"/>
    <w:rsid w:val="005C1FC6"/>
    <w:rsid w:val="005C2426"/>
    <w:rsid w:val="005C28A5"/>
    <w:rsid w:val="005C2B39"/>
    <w:rsid w:val="005C2D88"/>
    <w:rsid w:val="005C5728"/>
    <w:rsid w:val="005C657E"/>
    <w:rsid w:val="005C658B"/>
    <w:rsid w:val="005C7419"/>
    <w:rsid w:val="005C750E"/>
    <w:rsid w:val="005C78C7"/>
    <w:rsid w:val="005D0C18"/>
    <w:rsid w:val="005D11CF"/>
    <w:rsid w:val="005D16F0"/>
    <w:rsid w:val="005D195E"/>
    <w:rsid w:val="005D1F71"/>
    <w:rsid w:val="005D213C"/>
    <w:rsid w:val="005D2568"/>
    <w:rsid w:val="005D36E3"/>
    <w:rsid w:val="005D39F7"/>
    <w:rsid w:val="005D41DF"/>
    <w:rsid w:val="005D5600"/>
    <w:rsid w:val="005D5B17"/>
    <w:rsid w:val="005D5C81"/>
    <w:rsid w:val="005D630C"/>
    <w:rsid w:val="005D78C4"/>
    <w:rsid w:val="005E101A"/>
    <w:rsid w:val="005E126B"/>
    <w:rsid w:val="005E356D"/>
    <w:rsid w:val="005E3D95"/>
    <w:rsid w:val="005E4EF3"/>
    <w:rsid w:val="005E5A5B"/>
    <w:rsid w:val="005E6A59"/>
    <w:rsid w:val="005E6A76"/>
    <w:rsid w:val="005E74E5"/>
    <w:rsid w:val="005E7524"/>
    <w:rsid w:val="005E7527"/>
    <w:rsid w:val="005F02A7"/>
    <w:rsid w:val="005F0353"/>
    <w:rsid w:val="005F1648"/>
    <w:rsid w:val="005F18CE"/>
    <w:rsid w:val="005F21FE"/>
    <w:rsid w:val="005F2332"/>
    <w:rsid w:val="005F265F"/>
    <w:rsid w:val="005F3698"/>
    <w:rsid w:val="005F403F"/>
    <w:rsid w:val="005F4301"/>
    <w:rsid w:val="005F5460"/>
    <w:rsid w:val="005F567B"/>
    <w:rsid w:val="005F6187"/>
    <w:rsid w:val="005F67B8"/>
    <w:rsid w:val="005F7184"/>
    <w:rsid w:val="005F7CFB"/>
    <w:rsid w:val="005F7F6A"/>
    <w:rsid w:val="0060126A"/>
    <w:rsid w:val="00601287"/>
    <w:rsid w:val="00601BA6"/>
    <w:rsid w:val="00602755"/>
    <w:rsid w:val="00602B65"/>
    <w:rsid w:val="00605062"/>
    <w:rsid w:val="00605190"/>
    <w:rsid w:val="00605AF5"/>
    <w:rsid w:val="006070CB"/>
    <w:rsid w:val="0060795F"/>
    <w:rsid w:val="006102C6"/>
    <w:rsid w:val="00611997"/>
    <w:rsid w:val="00611B77"/>
    <w:rsid w:val="00612462"/>
    <w:rsid w:val="00612B3A"/>
    <w:rsid w:val="00612BF4"/>
    <w:rsid w:val="00613665"/>
    <w:rsid w:val="0061573F"/>
    <w:rsid w:val="0061578F"/>
    <w:rsid w:val="006172A9"/>
    <w:rsid w:val="006202B9"/>
    <w:rsid w:val="006210A7"/>
    <w:rsid w:val="00621AA7"/>
    <w:rsid w:val="006231C6"/>
    <w:rsid w:val="00623707"/>
    <w:rsid w:val="00623BFF"/>
    <w:rsid w:val="00623ED2"/>
    <w:rsid w:val="00623EE4"/>
    <w:rsid w:val="00624855"/>
    <w:rsid w:val="00624943"/>
    <w:rsid w:val="0062577E"/>
    <w:rsid w:val="00626CF5"/>
    <w:rsid w:val="00627931"/>
    <w:rsid w:val="006306F3"/>
    <w:rsid w:val="006315E3"/>
    <w:rsid w:val="006319CA"/>
    <w:rsid w:val="00633E44"/>
    <w:rsid w:val="00634106"/>
    <w:rsid w:val="00634ADF"/>
    <w:rsid w:val="00634CC5"/>
    <w:rsid w:val="00634D05"/>
    <w:rsid w:val="00634D7A"/>
    <w:rsid w:val="00634FC6"/>
    <w:rsid w:val="00636368"/>
    <w:rsid w:val="00636438"/>
    <w:rsid w:val="0063678E"/>
    <w:rsid w:val="00637993"/>
    <w:rsid w:val="006416D7"/>
    <w:rsid w:val="00641E97"/>
    <w:rsid w:val="006427A2"/>
    <w:rsid w:val="00643490"/>
    <w:rsid w:val="00644654"/>
    <w:rsid w:val="00644A98"/>
    <w:rsid w:val="00647E0E"/>
    <w:rsid w:val="0065075F"/>
    <w:rsid w:val="00650855"/>
    <w:rsid w:val="006518C3"/>
    <w:rsid w:val="00652BB3"/>
    <w:rsid w:val="00652F99"/>
    <w:rsid w:val="006547A6"/>
    <w:rsid w:val="00654C36"/>
    <w:rsid w:val="00655F06"/>
    <w:rsid w:val="0065720C"/>
    <w:rsid w:val="00657611"/>
    <w:rsid w:val="00657773"/>
    <w:rsid w:val="00660169"/>
    <w:rsid w:val="00661BA4"/>
    <w:rsid w:val="00661F53"/>
    <w:rsid w:val="00662238"/>
    <w:rsid w:val="00662B20"/>
    <w:rsid w:val="006630AE"/>
    <w:rsid w:val="00663575"/>
    <w:rsid w:val="00663EA3"/>
    <w:rsid w:val="00665137"/>
    <w:rsid w:val="006657B0"/>
    <w:rsid w:val="00666490"/>
    <w:rsid w:val="00666899"/>
    <w:rsid w:val="00666EFA"/>
    <w:rsid w:val="00667649"/>
    <w:rsid w:val="00667E5F"/>
    <w:rsid w:val="00667FCE"/>
    <w:rsid w:val="006726A3"/>
    <w:rsid w:val="00673A43"/>
    <w:rsid w:val="00673C5D"/>
    <w:rsid w:val="00673D1D"/>
    <w:rsid w:val="00674AD7"/>
    <w:rsid w:val="00676595"/>
    <w:rsid w:val="006771CE"/>
    <w:rsid w:val="0068043E"/>
    <w:rsid w:val="00681AD4"/>
    <w:rsid w:val="00683910"/>
    <w:rsid w:val="00684203"/>
    <w:rsid w:val="006844B6"/>
    <w:rsid w:val="00684A54"/>
    <w:rsid w:val="00684ADF"/>
    <w:rsid w:val="0068545A"/>
    <w:rsid w:val="006859FC"/>
    <w:rsid w:val="00687263"/>
    <w:rsid w:val="00687AE9"/>
    <w:rsid w:val="00687C0A"/>
    <w:rsid w:val="00691223"/>
    <w:rsid w:val="006912D9"/>
    <w:rsid w:val="0069152D"/>
    <w:rsid w:val="00691E81"/>
    <w:rsid w:val="0069277B"/>
    <w:rsid w:val="0069400F"/>
    <w:rsid w:val="0069450C"/>
    <w:rsid w:val="00694CD0"/>
    <w:rsid w:val="006964CD"/>
    <w:rsid w:val="0069681A"/>
    <w:rsid w:val="00697AC0"/>
    <w:rsid w:val="006A0A51"/>
    <w:rsid w:val="006A0BBD"/>
    <w:rsid w:val="006A1089"/>
    <w:rsid w:val="006A12C5"/>
    <w:rsid w:val="006A135F"/>
    <w:rsid w:val="006A1D56"/>
    <w:rsid w:val="006A2433"/>
    <w:rsid w:val="006A263C"/>
    <w:rsid w:val="006A3E20"/>
    <w:rsid w:val="006A4503"/>
    <w:rsid w:val="006A4EFA"/>
    <w:rsid w:val="006A54F5"/>
    <w:rsid w:val="006A56AF"/>
    <w:rsid w:val="006B05C9"/>
    <w:rsid w:val="006B2914"/>
    <w:rsid w:val="006B31A6"/>
    <w:rsid w:val="006B3334"/>
    <w:rsid w:val="006B3D9D"/>
    <w:rsid w:val="006C01C5"/>
    <w:rsid w:val="006C0EB4"/>
    <w:rsid w:val="006C1204"/>
    <w:rsid w:val="006C1FFC"/>
    <w:rsid w:val="006C2719"/>
    <w:rsid w:val="006C2DF0"/>
    <w:rsid w:val="006C33EF"/>
    <w:rsid w:val="006C4B7D"/>
    <w:rsid w:val="006C50C5"/>
    <w:rsid w:val="006C5D50"/>
    <w:rsid w:val="006C6727"/>
    <w:rsid w:val="006C6A73"/>
    <w:rsid w:val="006C71A2"/>
    <w:rsid w:val="006C74D7"/>
    <w:rsid w:val="006D132E"/>
    <w:rsid w:val="006D1A6D"/>
    <w:rsid w:val="006D28BC"/>
    <w:rsid w:val="006D2A68"/>
    <w:rsid w:val="006D339C"/>
    <w:rsid w:val="006D4643"/>
    <w:rsid w:val="006D58C0"/>
    <w:rsid w:val="006D6551"/>
    <w:rsid w:val="006D67A0"/>
    <w:rsid w:val="006D6C9F"/>
    <w:rsid w:val="006D769D"/>
    <w:rsid w:val="006D7E1E"/>
    <w:rsid w:val="006E15D1"/>
    <w:rsid w:val="006E1F40"/>
    <w:rsid w:val="006E27F8"/>
    <w:rsid w:val="006E31F5"/>
    <w:rsid w:val="006E34F7"/>
    <w:rsid w:val="006E429E"/>
    <w:rsid w:val="006E589D"/>
    <w:rsid w:val="006E5BBC"/>
    <w:rsid w:val="006E65A4"/>
    <w:rsid w:val="006E7F90"/>
    <w:rsid w:val="006F0F90"/>
    <w:rsid w:val="006F18DA"/>
    <w:rsid w:val="006F2CE2"/>
    <w:rsid w:val="006F2D43"/>
    <w:rsid w:val="006F5B29"/>
    <w:rsid w:val="006F5D9D"/>
    <w:rsid w:val="006F646F"/>
    <w:rsid w:val="006F65BB"/>
    <w:rsid w:val="006F71EC"/>
    <w:rsid w:val="006F7473"/>
    <w:rsid w:val="006F7D14"/>
    <w:rsid w:val="007017FE"/>
    <w:rsid w:val="007025D6"/>
    <w:rsid w:val="0070267A"/>
    <w:rsid w:val="00703899"/>
    <w:rsid w:val="007048D8"/>
    <w:rsid w:val="00704FE1"/>
    <w:rsid w:val="00705579"/>
    <w:rsid w:val="007074D1"/>
    <w:rsid w:val="00707858"/>
    <w:rsid w:val="00710313"/>
    <w:rsid w:val="00712618"/>
    <w:rsid w:val="00712E3B"/>
    <w:rsid w:val="00712F6D"/>
    <w:rsid w:val="007131F1"/>
    <w:rsid w:val="007139FF"/>
    <w:rsid w:val="00714093"/>
    <w:rsid w:val="00714592"/>
    <w:rsid w:val="00714ABA"/>
    <w:rsid w:val="00715A7F"/>
    <w:rsid w:val="00716528"/>
    <w:rsid w:val="00716AE9"/>
    <w:rsid w:val="0072124C"/>
    <w:rsid w:val="007231A9"/>
    <w:rsid w:val="0072383E"/>
    <w:rsid w:val="00723933"/>
    <w:rsid w:val="00724064"/>
    <w:rsid w:val="007248E6"/>
    <w:rsid w:val="00725A46"/>
    <w:rsid w:val="00725F6C"/>
    <w:rsid w:val="00726992"/>
    <w:rsid w:val="00727CCE"/>
    <w:rsid w:val="00727DF2"/>
    <w:rsid w:val="00730441"/>
    <w:rsid w:val="00730A21"/>
    <w:rsid w:val="0073199A"/>
    <w:rsid w:val="00732CBA"/>
    <w:rsid w:val="0073301B"/>
    <w:rsid w:val="007336F6"/>
    <w:rsid w:val="00733DC9"/>
    <w:rsid w:val="00734CDA"/>
    <w:rsid w:val="0073505F"/>
    <w:rsid w:val="00735E0E"/>
    <w:rsid w:val="0073787C"/>
    <w:rsid w:val="00737BC5"/>
    <w:rsid w:val="00737E52"/>
    <w:rsid w:val="00741486"/>
    <w:rsid w:val="00741AF6"/>
    <w:rsid w:val="00741B95"/>
    <w:rsid w:val="00742081"/>
    <w:rsid w:val="00743FC1"/>
    <w:rsid w:val="007440DC"/>
    <w:rsid w:val="007444EB"/>
    <w:rsid w:val="0074550F"/>
    <w:rsid w:val="00745B55"/>
    <w:rsid w:val="00745C26"/>
    <w:rsid w:val="007469DD"/>
    <w:rsid w:val="007477B4"/>
    <w:rsid w:val="007525A0"/>
    <w:rsid w:val="00752AAF"/>
    <w:rsid w:val="00752B66"/>
    <w:rsid w:val="00753F1C"/>
    <w:rsid w:val="00754029"/>
    <w:rsid w:val="00754227"/>
    <w:rsid w:val="007545B5"/>
    <w:rsid w:val="00754E0C"/>
    <w:rsid w:val="00755623"/>
    <w:rsid w:val="00755965"/>
    <w:rsid w:val="00757B40"/>
    <w:rsid w:val="00757FEC"/>
    <w:rsid w:val="0076092D"/>
    <w:rsid w:val="00761474"/>
    <w:rsid w:val="00761B7F"/>
    <w:rsid w:val="00762C18"/>
    <w:rsid w:val="00762C69"/>
    <w:rsid w:val="007637BA"/>
    <w:rsid w:val="00763976"/>
    <w:rsid w:val="00766854"/>
    <w:rsid w:val="007668A2"/>
    <w:rsid w:val="007668AA"/>
    <w:rsid w:val="0076750B"/>
    <w:rsid w:val="00767CCB"/>
    <w:rsid w:val="00770F9C"/>
    <w:rsid w:val="007712D9"/>
    <w:rsid w:val="0077165B"/>
    <w:rsid w:val="00771C94"/>
    <w:rsid w:val="0077305B"/>
    <w:rsid w:val="00773845"/>
    <w:rsid w:val="00774586"/>
    <w:rsid w:val="00774D41"/>
    <w:rsid w:val="00774F38"/>
    <w:rsid w:val="00775253"/>
    <w:rsid w:val="00775818"/>
    <w:rsid w:val="00776E10"/>
    <w:rsid w:val="007777E3"/>
    <w:rsid w:val="007779CF"/>
    <w:rsid w:val="00777ED5"/>
    <w:rsid w:val="007801A3"/>
    <w:rsid w:val="00783EEF"/>
    <w:rsid w:val="00784053"/>
    <w:rsid w:val="0078409C"/>
    <w:rsid w:val="00784ACF"/>
    <w:rsid w:val="007856A4"/>
    <w:rsid w:val="0078632B"/>
    <w:rsid w:val="00786961"/>
    <w:rsid w:val="00786A99"/>
    <w:rsid w:val="00786C23"/>
    <w:rsid w:val="00787540"/>
    <w:rsid w:val="00787743"/>
    <w:rsid w:val="00787966"/>
    <w:rsid w:val="00787AB9"/>
    <w:rsid w:val="00787EBB"/>
    <w:rsid w:val="00790893"/>
    <w:rsid w:val="00790F3B"/>
    <w:rsid w:val="007911E4"/>
    <w:rsid w:val="007913E9"/>
    <w:rsid w:val="007921AF"/>
    <w:rsid w:val="0079281D"/>
    <w:rsid w:val="0079300F"/>
    <w:rsid w:val="007939DD"/>
    <w:rsid w:val="00793C83"/>
    <w:rsid w:val="00794E6F"/>
    <w:rsid w:val="00794FBE"/>
    <w:rsid w:val="00795036"/>
    <w:rsid w:val="00795272"/>
    <w:rsid w:val="00795EB8"/>
    <w:rsid w:val="00796200"/>
    <w:rsid w:val="00796381"/>
    <w:rsid w:val="00796398"/>
    <w:rsid w:val="007963DD"/>
    <w:rsid w:val="0079743F"/>
    <w:rsid w:val="0079783D"/>
    <w:rsid w:val="007978F1"/>
    <w:rsid w:val="00797C01"/>
    <w:rsid w:val="007A0034"/>
    <w:rsid w:val="007A015E"/>
    <w:rsid w:val="007A055C"/>
    <w:rsid w:val="007A0B4D"/>
    <w:rsid w:val="007A24FE"/>
    <w:rsid w:val="007A3087"/>
    <w:rsid w:val="007A3316"/>
    <w:rsid w:val="007A40B9"/>
    <w:rsid w:val="007A49AD"/>
    <w:rsid w:val="007A678A"/>
    <w:rsid w:val="007A6FA9"/>
    <w:rsid w:val="007A7E19"/>
    <w:rsid w:val="007B08DA"/>
    <w:rsid w:val="007B1787"/>
    <w:rsid w:val="007B1F74"/>
    <w:rsid w:val="007B29C6"/>
    <w:rsid w:val="007B348E"/>
    <w:rsid w:val="007B367D"/>
    <w:rsid w:val="007B36A1"/>
    <w:rsid w:val="007B37AA"/>
    <w:rsid w:val="007B3B5E"/>
    <w:rsid w:val="007B4534"/>
    <w:rsid w:val="007B5060"/>
    <w:rsid w:val="007B6AFC"/>
    <w:rsid w:val="007B70AA"/>
    <w:rsid w:val="007B70EF"/>
    <w:rsid w:val="007C0E0B"/>
    <w:rsid w:val="007C0F83"/>
    <w:rsid w:val="007C11DB"/>
    <w:rsid w:val="007C3111"/>
    <w:rsid w:val="007C52C0"/>
    <w:rsid w:val="007C5E93"/>
    <w:rsid w:val="007C629B"/>
    <w:rsid w:val="007C62CB"/>
    <w:rsid w:val="007C62E6"/>
    <w:rsid w:val="007C63E1"/>
    <w:rsid w:val="007C658C"/>
    <w:rsid w:val="007C6D63"/>
    <w:rsid w:val="007C6FF0"/>
    <w:rsid w:val="007D1193"/>
    <w:rsid w:val="007D227E"/>
    <w:rsid w:val="007D25FF"/>
    <w:rsid w:val="007D2F8F"/>
    <w:rsid w:val="007D33BB"/>
    <w:rsid w:val="007D35C3"/>
    <w:rsid w:val="007D3D58"/>
    <w:rsid w:val="007D4363"/>
    <w:rsid w:val="007D4B58"/>
    <w:rsid w:val="007D59A6"/>
    <w:rsid w:val="007D5BB3"/>
    <w:rsid w:val="007D6DC8"/>
    <w:rsid w:val="007D70AF"/>
    <w:rsid w:val="007E0710"/>
    <w:rsid w:val="007E16AD"/>
    <w:rsid w:val="007E1BCA"/>
    <w:rsid w:val="007E1FEF"/>
    <w:rsid w:val="007E2D3A"/>
    <w:rsid w:val="007E4ADA"/>
    <w:rsid w:val="007E5CC7"/>
    <w:rsid w:val="007F2360"/>
    <w:rsid w:val="007F2C6D"/>
    <w:rsid w:val="007F381E"/>
    <w:rsid w:val="007F3AE4"/>
    <w:rsid w:val="007F6235"/>
    <w:rsid w:val="007F63C1"/>
    <w:rsid w:val="007F6588"/>
    <w:rsid w:val="007F6811"/>
    <w:rsid w:val="007F6EF0"/>
    <w:rsid w:val="007F7B57"/>
    <w:rsid w:val="007F7C42"/>
    <w:rsid w:val="007F7DF2"/>
    <w:rsid w:val="0080040E"/>
    <w:rsid w:val="00800F9D"/>
    <w:rsid w:val="008010B2"/>
    <w:rsid w:val="00801936"/>
    <w:rsid w:val="00802671"/>
    <w:rsid w:val="00803B1F"/>
    <w:rsid w:val="00803C19"/>
    <w:rsid w:val="008048B2"/>
    <w:rsid w:val="00810A74"/>
    <w:rsid w:val="00810DBC"/>
    <w:rsid w:val="00810E4C"/>
    <w:rsid w:val="00811480"/>
    <w:rsid w:val="00812901"/>
    <w:rsid w:val="00813A5C"/>
    <w:rsid w:val="008149A4"/>
    <w:rsid w:val="00814AEB"/>
    <w:rsid w:val="00815955"/>
    <w:rsid w:val="008163F9"/>
    <w:rsid w:val="0081673F"/>
    <w:rsid w:val="00816B1F"/>
    <w:rsid w:val="00816E33"/>
    <w:rsid w:val="0081727F"/>
    <w:rsid w:val="008174E4"/>
    <w:rsid w:val="0081757F"/>
    <w:rsid w:val="0081768A"/>
    <w:rsid w:val="008177D7"/>
    <w:rsid w:val="00817CC7"/>
    <w:rsid w:val="00817F1D"/>
    <w:rsid w:val="00820324"/>
    <w:rsid w:val="00820489"/>
    <w:rsid w:val="0082077C"/>
    <w:rsid w:val="00820C0A"/>
    <w:rsid w:val="00820FDE"/>
    <w:rsid w:val="0082109C"/>
    <w:rsid w:val="00821632"/>
    <w:rsid w:val="00822276"/>
    <w:rsid w:val="0082261B"/>
    <w:rsid w:val="0082456E"/>
    <w:rsid w:val="0082463A"/>
    <w:rsid w:val="00826305"/>
    <w:rsid w:val="0082709E"/>
    <w:rsid w:val="00827A44"/>
    <w:rsid w:val="00830E46"/>
    <w:rsid w:val="008317D2"/>
    <w:rsid w:val="00832701"/>
    <w:rsid w:val="00832F58"/>
    <w:rsid w:val="00833338"/>
    <w:rsid w:val="00833881"/>
    <w:rsid w:val="008340BC"/>
    <w:rsid w:val="00835143"/>
    <w:rsid w:val="00835AE3"/>
    <w:rsid w:val="00836AAD"/>
    <w:rsid w:val="00837164"/>
    <w:rsid w:val="00841629"/>
    <w:rsid w:val="008434F7"/>
    <w:rsid w:val="008444BC"/>
    <w:rsid w:val="00844B82"/>
    <w:rsid w:val="008463AE"/>
    <w:rsid w:val="00846D4F"/>
    <w:rsid w:val="00850458"/>
    <w:rsid w:val="0085060D"/>
    <w:rsid w:val="00851930"/>
    <w:rsid w:val="00851F6E"/>
    <w:rsid w:val="00852073"/>
    <w:rsid w:val="008529DA"/>
    <w:rsid w:val="00853012"/>
    <w:rsid w:val="008538C0"/>
    <w:rsid w:val="0085496B"/>
    <w:rsid w:val="008557B3"/>
    <w:rsid w:val="00855C03"/>
    <w:rsid w:val="00856A62"/>
    <w:rsid w:val="00856DC1"/>
    <w:rsid w:val="008571D4"/>
    <w:rsid w:val="008576BB"/>
    <w:rsid w:val="008578DB"/>
    <w:rsid w:val="00857EAD"/>
    <w:rsid w:val="00857EC8"/>
    <w:rsid w:val="00864F10"/>
    <w:rsid w:val="008655FE"/>
    <w:rsid w:val="0086751D"/>
    <w:rsid w:val="008677ED"/>
    <w:rsid w:val="00867C8C"/>
    <w:rsid w:val="00870164"/>
    <w:rsid w:val="00870CC0"/>
    <w:rsid w:val="00872104"/>
    <w:rsid w:val="0087252C"/>
    <w:rsid w:val="00872537"/>
    <w:rsid w:val="0087272E"/>
    <w:rsid w:val="008735E6"/>
    <w:rsid w:val="00873EC3"/>
    <w:rsid w:val="0087490A"/>
    <w:rsid w:val="0087535D"/>
    <w:rsid w:val="00875518"/>
    <w:rsid w:val="0087742F"/>
    <w:rsid w:val="00877577"/>
    <w:rsid w:val="00880270"/>
    <w:rsid w:val="008808AB"/>
    <w:rsid w:val="00880EF1"/>
    <w:rsid w:val="00881A23"/>
    <w:rsid w:val="008834C0"/>
    <w:rsid w:val="00885148"/>
    <w:rsid w:val="008851ED"/>
    <w:rsid w:val="008861B2"/>
    <w:rsid w:val="00887831"/>
    <w:rsid w:val="00890A67"/>
    <w:rsid w:val="008917EF"/>
    <w:rsid w:val="00891A3B"/>
    <w:rsid w:val="00891CDD"/>
    <w:rsid w:val="008920DF"/>
    <w:rsid w:val="00892275"/>
    <w:rsid w:val="00892E4C"/>
    <w:rsid w:val="008930B3"/>
    <w:rsid w:val="008932EA"/>
    <w:rsid w:val="0089441E"/>
    <w:rsid w:val="008960BA"/>
    <w:rsid w:val="008965CA"/>
    <w:rsid w:val="00896666"/>
    <w:rsid w:val="00896E1B"/>
    <w:rsid w:val="0089725E"/>
    <w:rsid w:val="008976F1"/>
    <w:rsid w:val="00897D0D"/>
    <w:rsid w:val="008A089A"/>
    <w:rsid w:val="008A20DE"/>
    <w:rsid w:val="008A2663"/>
    <w:rsid w:val="008A2FB7"/>
    <w:rsid w:val="008A3975"/>
    <w:rsid w:val="008A3A86"/>
    <w:rsid w:val="008A3FBA"/>
    <w:rsid w:val="008A50D8"/>
    <w:rsid w:val="008A6F99"/>
    <w:rsid w:val="008A7A3A"/>
    <w:rsid w:val="008B0D03"/>
    <w:rsid w:val="008B291C"/>
    <w:rsid w:val="008B2A8C"/>
    <w:rsid w:val="008B2BBB"/>
    <w:rsid w:val="008B5121"/>
    <w:rsid w:val="008B6A2B"/>
    <w:rsid w:val="008B6D94"/>
    <w:rsid w:val="008B6E08"/>
    <w:rsid w:val="008B6EF1"/>
    <w:rsid w:val="008B785F"/>
    <w:rsid w:val="008C1411"/>
    <w:rsid w:val="008C1A85"/>
    <w:rsid w:val="008C1CAE"/>
    <w:rsid w:val="008C1F72"/>
    <w:rsid w:val="008C2234"/>
    <w:rsid w:val="008C2FA8"/>
    <w:rsid w:val="008C3FB1"/>
    <w:rsid w:val="008C452B"/>
    <w:rsid w:val="008C5032"/>
    <w:rsid w:val="008D1714"/>
    <w:rsid w:val="008D2963"/>
    <w:rsid w:val="008D2A2A"/>
    <w:rsid w:val="008D343C"/>
    <w:rsid w:val="008D354F"/>
    <w:rsid w:val="008D39C3"/>
    <w:rsid w:val="008D4119"/>
    <w:rsid w:val="008D45A9"/>
    <w:rsid w:val="008D62A6"/>
    <w:rsid w:val="008D6FE6"/>
    <w:rsid w:val="008D73CD"/>
    <w:rsid w:val="008D79F1"/>
    <w:rsid w:val="008E027E"/>
    <w:rsid w:val="008E075C"/>
    <w:rsid w:val="008E075D"/>
    <w:rsid w:val="008E0B57"/>
    <w:rsid w:val="008E1F71"/>
    <w:rsid w:val="008E2112"/>
    <w:rsid w:val="008E33B7"/>
    <w:rsid w:val="008E5A81"/>
    <w:rsid w:val="008E5E17"/>
    <w:rsid w:val="008E5EE8"/>
    <w:rsid w:val="008E6732"/>
    <w:rsid w:val="008E6DA1"/>
    <w:rsid w:val="008F0172"/>
    <w:rsid w:val="008F06B9"/>
    <w:rsid w:val="008F108F"/>
    <w:rsid w:val="008F1FEC"/>
    <w:rsid w:val="008F2187"/>
    <w:rsid w:val="008F218D"/>
    <w:rsid w:val="008F2D6F"/>
    <w:rsid w:val="008F2D9E"/>
    <w:rsid w:val="008F3C32"/>
    <w:rsid w:val="008F3DDC"/>
    <w:rsid w:val="008F470D"/>
    <w:rsid w:val="008F59EA"/>
    <w:rsid w:val="008F63B5"/>
    <w:rsid w:val="009003C9"/>
    <w:rsid w:val="0090081D"/>
    <w:rsid w:val="00900893"/>
    <w:rsid w:val="00900A6F"/>
    <w:rsid w:val="009017B3"/>
    <w:rsid w:val="009017F6"/>
    <w:rsid w:val="00902785"/>
    <w:rsid w:val="00903ECA"/>
    <w:rsid w:val="009040B7"/>
    <w:rsid w:val="00904368"/>
    <w:rsid w:val="00904ACA"/>
    <w:rsid w:val="00904B54"/>
    <w:rsid w:val="009051EF"/>
    <w:rsid w:val="009058B6"/>
    <w:rsid w:val="009101B3"/>
    <w:rsid w:val="009101FB"/>
    <w:rsid w:val="009107A7"/>
    <w:rsid w:val="0091169E"/>
    <w:rsid w:val="00911FE6"/>
    <w:rsid w:val="0091308B"/>
    <w:rsid w:val="00913936"/>
    <w:rsid w:val="0091471A"/>
    <w:rsid w:val="00914CCE"/>
    <w:rsid w:val="00915D2D"/>
    <w:rsid w:val="00916300"/>
    <w:rsid w:val="00916D4B"/>
    <w:rsid w:val="00916F4C"/>
    <w:rsid w:val="00917D2C"/>
    <w:rsid w:val="0092078F"/>
    <w:rsid w:val="009227EC"/>
    <w:rsid w:val="0092290A"/>
    <w:rsid w:val="00922A82"/>
    <w:rsid w:val="00922E07"/>
    <w:rsid w:val="00923CB8"/>
    <w:rsid w:val="009240CD"/>
    <w:rsid w:val="00925185"/>
    <w:rsid w:val="00925536"/>
    <w:rsid w:val="0092644D"/>
    <w:rsid w:val="009268A8"/>
    <w:rsid w:val="0093081A"/>
    <w:rsid w:val="00930985"/>
    <w:rsid w:val="00930B9E"/>
    <w:rsid w:val="009317BF"/>
    <w:rsid w:val="009318CC"/>
    <w:rsid w:val="00931C06"/>
    <w:rsid w:val="009326FD"/>
    <w:rsid w:val="00933631"/>
    <w:rsid w:val="0093519D"/>
    <w:rsid w:val="009358AD"/>
    <w:rsid w:val="00936CE6"/>
    <w:rsid w:val="009378EF"/>
    <w:rsid w:val="00937C7A"/>
    <w:rsid w:val="00940AD9"/>
    <w:rsid w:val="00940EA7"/>
    <w:rsid w:val="009418AD"/>
    <w:rsid w:val="0094197B"/>
    <w:rsid w:val="00941987"/>
    <w:rsid w:val="00942BA4"/>
    <w:rsid w:val="00943FC2"/>
    <w:rsid w:val="009446F6"/>
    <w:rsid w:val="00946CC9"/>
    <w:rsid w:val="00950B67"/>
    <w:rsid w:val="009518DD"/>
    <w:rsid w:val="00952E29"/>
    <w:rsid w:val="00953358"/>
    <w:rsid w:val="00953D7A"/>
    <w:rsid w:val="00953FEE"/>
    <w:rsid w:val="0095424F"/>
    <w:rsid w:val="009545FB"/>
    <w:rsid w:val="00954BC0"/>
    <w:rsid w:val="009566FC"/>
    <w:rsid w:val="0096003E"/>
    <w:rsid w:val="00960373"/>
    <w:rsid w:val="00960A3A"/>
    <w:rsid w:val="00960F27"/>
    <w:rsid w:val="009618E8"/>
    <w:rsid w:val="00961D81"/>
    <w:rsid w:val="009626A2"/>
    <w:rsid w:val="009633BC"/>
    <w:rsid w:val="009633BD"/>
    <w:rsid w:val="0096411E"/>
    <w:rsid w:val="00965052"/>
    <w:rsid w:val="0096600F"/>
    <w:rsid w:val="0096671E"/>
    <w:rsid w:val="0096672E"/>
    <w:rsid w:val="00966BBE"/>
    <w:rsid w:val="00966C6D"/>
    <w:rsid w:val="0097193C"/>
    <w:rsid w:val="00971CB3"/>
    <w:rsid w:val="00971E01"/>
    <w:rsid w:val="009729F7"/>
    <w:rsid w:val="009737ED"/>
    <w:rsid w:val="00973B36"/>
    <w:rsid w:val="00974F19"/>
    <w:rsid w:val="0097601B"/>
    <w:rsid w:val="00977009"/>
    <w:rsid w:val="009802F2"/>
    <w:rsid w:val="00981307"/>
    <w:rsid w:val="009823BE"/>
    <w:rsid w:val="009837BF"/>
    <w:rsid w:val="0098416D"/>
    <w:rsid w:val="00984371"/>
    <w:rsid w:val="00985626"/>
    <w:rsid w:val="009860F0"/>
    <w:rsid w:val="00986437"/>
    <w:rsid w:val="00986BCD"/>
    <w:rsid w:val="00986FC9"/>
    <w:rsid w:val="0099059D"/>
    <w:rsid w:val="009926A1"/>
    <w:rsid w:val="00992CB7"/>
    <w:rsid w:val="00993E5A"/>
    <w:rsid w:val="00994255"/>
    <w:rsid w:val="0099496A"/>
    <w:rsid w:val="00994DAB"/>
    <w:rsid w:val="00994F85"/>
    <w:rsid w:val="009954B6"/>
    <w:rsid w:val="00995936"/>
    <w:rsid w:val="00995951"/>
    <w:rsid w:val="00996973"/>
    <w:rsid w:val="009973DD"/>
    <w:rsid w:val="00997F17"/>
    <w:rsid w:val="00997FB2"/>
    <w:rsid w:val="009A010D"/>
    <w:rsid w:val="009A1201"/>
    <w:rsid w:val="009A1372"/>
    <w:rsid w:val="009A185D"/>
    <w:rsid w:val="009A1971"/>
    <w:rsid w:val="009A44C7"/>
    <w:rsid w:val="009A5407"/>
    <w:rsid w:val="009A5AB4"/>
    <w:rsid w:val="009A682C"/>
    <w:rsid w:val="009A7DF7"/>
    <w:rsid w:val="009A7F45"/>
    <w:rsid w:val="009B17A8"/>
    <w:rsid w:val="009B2302"/>
    <w:rsid w:val="009B2DA8"/>
    <w:rsid w:val="009B7160"/>
    <w:rsid w:val="009B797A"/>
    <w:rsid w:val="009C03DF"/>
    <w:rsid w:val="009C08B8"/>
    <w:rsid w:val="009C0AB9"/>
    <w:rsid w:val="009C10DD"/>
    <w:rsid w:val="009C1D1F"/>
    <w:rsid w:val="009C2474"/>
    <w:rsid w:val="009C2800"/>
    <w:rsid w:val="009C2C55"/>
    <w:rsid w:val="009C3204"/>
    <w:rsid w:val="009C3F6C"/>
    <w:rsid w:val="009C73EE"/>
    <w:rsid w:val="009C766C"/>
    <w:rsid w:val="009C7CDE"/>
    <w:rsid w:val="009D02B3"/>
    <w:rsid w:val="009D136A"/>
    <w:rsid w:val="009D15F8"/>
    <w:rsid w:val="009D1A22"/>
    <w:rsid w:val="009D2568"/>
    <w:rsid w:val="009D3084"/>
    <w:rsid w:val="009D377E"/>
    <w:rsid w:val="009D442D"/>
    <w:rsid w:val="009D4570"/>
    <w:rsid w:val="009D53C9"/>
    <w:rsid w:val="009D58E3"/>
    <w:rsid w:val="009D62FD"/>
    <w:rsid w:val="009D7946"/>
    <w:rsid w:val="009D7A33"/>
    <w:rsid w:val="009E0C1E"/>
    <w:rsid w:val="009E20CB"/>
    <w:rsid w:val="009E256F"/>
    <w:rsid w:val="009E25C6"/>
    <w:rsid w:val="009E5024"/>
    <w:rsid w:val="009E54E0"/>
    <w:rsid w:val="009E6796"/>
    <w:rsid w:val="009E6CDA"/>
    <w:rsid w:val="009E7427"/>
    <w:rsid w:val="009E7AB4"/>
    <w:rsid w:val="009E7BB7"/>
    <w:rsid w:val="009E7EB6"/>
    <w:rsid w:val="009F128D"/>
    <w:rsid w:val="009F194F"/>
    <w:rsid w:val="009F22A8"/>
    <w:rsid w:val="009F24AC"/>
    <w:rsid w:val="009F3707"/>
    <w:rsid w:val="009F44FC"/>
    <w:rsid w:val="009F4A62"/>
    <w:rsid w:val="009F5417"/>
    <w:rsid w:val="009F5780"/>
    <w:rsid w:val="009F6145"/>
    <w:rsid w:val="009F617E"/>
    <w:rsid w:val="009F70AF"/>
    <w:rsid w:val="009F7353"/>
    <w:rsid w:val="009F7536"/>
    <w:rsid w:val="00A004DD"/>
    <w:rsid w:val="00A008ED"/>
    <w:rsid w:val="00A04810"/>
    <w:rsid w:val="00A04E02"/>
    <w:rsid w:val="00A0596B"/>
    <w:rsid w:val="00A065CE"/>
    <w:rsid w:val="00A066E2"/>
    <w:rsid w:val="00A067C9"/>
    <w:rsid w:val="00A077C7"/>
    <w:rsid w:val="00A07A3B"/>
    <w:rsid w:val="00A10C0D"/>
    <w:rsid w:val="00A11F24"/>
    <w:rsid w:val="00A13EC9"/>
    <w:rsid w:val="00A14BCA"/>
    <w:rsid w:val="00A15018"/>
    <w:rsid w:val="00A154F4"/>
    <w:rsid w:val="00A159B4"/>
    <w:rsid w:val="00A15D33"/>
    <w:rsid w:val="00A15DDE"/>
    <w:rsid w:val="00A15F8E"/>
    <w:rsid w:val="00A167B0"/>
    <w:rsid w:val="00A174EF"/>
    <w:rsid w:val="00A207F9"/>
    <w:rsid w:val="00A22167"/>
    <w:rsid w:val="00A22211"/>
    <w:rsid w:val="00A22C10"/>
    <w:rsid w:val="00A238B1"/>
    <w:rsid w:val="00A2409F"/>
    <w:rsid w:val="00A241FC"/>
    <w:rsid w:val="00A2430F"/>
    <w:rsid w:val="00A2494E"/>
    <w:rsid w:val="00A24E4E"/>
    <w:rsid w:val="00A3044B"/>
    <w:rsid w:val="00A30D1B"/>
    <w:rsid w:val="00A30FD7"/>
    <w:rsid w:val="00A31FC9"/>
    <w:rsid w:val="00A32B91"/>
    <w:rsid w:val="00A32D19"/>
    <w:rsid w:val="00A3300D"/>
    <w:rsid w:val="00A330C7"/>
    <w:rsid w:val="00A33C54"/>
    <w:rsid w:val="00A3495E"/>
    <w:rsid w:val="00A35B4A"/>
    <w:rsid w:val="00A35C9A"/>
    <w:rsid w:val="00A35F8C"/>
    <w:rsid w:val="00A36214"/>
    <w:rsid w:val="00A36907"/>
    <w:rsid w:val="00A36DD0"/>
    <w:rsid w:val="00A37FD7"/>
    <w:rsid w:val="00A4078A"/>
    <w:rsid w:val="00A42281"/>
    <w:rsid w:val="00A432E5"/>
    <w:rsid w:val="00A46B26"/>
    <w:rsid w:val="00A472E1"/>
    <w:rsid w:val="00A50F70"/>
    <w:rsid w:val="00A50FF4"/>
    <w:rsid w:val="00A51EB5"/>
    <w:rsid w:val="00A51F81"/>
    <w:rsid w:val="00A521A4"/>
    <w:rsid w:val="00A522BB"/>
    <w:rsid w:val="00A524CB"/>
    <w:rsid w:val="00A529F1"/>
    <w:rsid w:val="00A5377F"/>
    <w:rsid w:val="00A556D1"/>
    <w:rsid w:val="00A557B6"/>
    <w:rsid w:val="00A55D4D"/>
    <w:rsid w:val="00A56DD7"/>
    <w:rsid w:val="00A56EA1"/>
    <w:rsid w:val="00A60047"/>
    <w:rsid w:val="00A60F10"/>
    <w:rsid w:val="00A61889"/>
    <w:rsid w:val="00A61D04"/>
    <w:rsid w:val="00A6201F"/>
    <w:rsid w:val="00A64985"/>
    <w:rsid w:val="00A64CE1"/>
    <w:rsid w:val="00A652BD"/>
    <w:rsid w:val="00A661B4"/>
    <w:rsid w:val="00A668C2"/>
    <w:rsid w:val="00A70117"/>
    <w:rsid w:val="00A713E8"/>
    <w:rsid w:val="00A72F5A"/>
    <w:rsid w:val="00A7454F"/>
    <w:rsid w:val="00A75CF9"/>
    <w:rsid w:val="00A76F6E"/>
    <w:rsid w:val="00A779C2"/>
    <w:rsid w:val="00A8071C"/>
    <w:rsid w:val="00A80741"/>
    <w:rsid w:val="00A8106D"/>
    <w:rsid w:val="00A810F0"/>
    <w:rsid w:val="00A82282"/>
    <w:rsid w:val="00A83366"/>
    <w:rsid w:val="00A8352B"/>
    <w:rsid w:val="00A83CC7"/>
    <w:rsid w:val="00A842E4"/>
    <w:rsid w:val="00A8453D"/>
    <w:rsid w:val="00A865C6"/>
    <w:rsid w:val="00A874DB"/>
    <w:rsid w:val="00A9153E"/>
    <w:rsid w:val="00A917F1"/>
    <w:rsid w:val="00A91E90"/>
    <w:rsid w:val="00A92282"/>
    <w:rsid w:val="00A92385"/>
    <w:rsid w:val="00A92B02"/>
    <w:rsid w:val="00A94005"/>
    <w:rsid w:val="00A95725"/>
    <w:rsid w:val="00A96A90"/>
    <w:rsid w:val="00A96F5F"/>
    <w:rsid w:val="00A976A5"/>
    <w:rsid w:val="00AA1C12"/>
    <w:rsid w:val="00AA242B"/>
    <w:rsid w:val="00AA2D1A"/>
    <w:rsid w:val="00AA2ED2"/>
    <w:rsid w:val="00AA30F5"/>
    <w:rsid w:val="00AA387A"/>
    <w:rsid w:val="00AA4E24"/>
    <w:rsid w:val="00AA4FFF"/>
    <w:rsid w:val="00AA5FE6"/>
    <w:rsid w:val="00AA6EDD"/>
    <w:rsid w:val="00AA75E6"/>
    <w:rsid w:val="00AA7BEC"/>
    <w:rsid w:val="00AB02E8"/>
    <w:rsid w:val="00AB03AA"/>
    <w:rsid w:val="00AB08D4"/>
    <w:rsid w:val="00AB0A28"/>
    <w:rsid w:val="00AB0F4D"/>
    <w:rsid w:val="00AB1361"/>
    <w:rsid w:val="00AB1764"/>
    <w:rsid w:val="00AB1F4A"/>
    <w:rsid w:val="00AB25DD"/>
    <w:rsid w:val="00AB33AB"/>
    <w:rsid w:val="00AB3DCB"/>
    <w:rsid w:val="00AB5CB8"/>
    <w:rsid w:val="00AB5DA4"/>
    <w:rsid w:val="00AB6177"/>
    <w:rsid w:val="00AB6ECD"/>
    <w:rsid w:val="00AB743E"/>
    <w:rsid w:val="00AC135E"/>
    <w:rsid w:val="00AC2818"/>
    <w:rsid w:val="00AC2ECF"/>
    <w:rsid w:val="00AC4035"/>
    <w:rsid w:val="00AC6A38"/>
    <w:rsid w:val="00AC6A76"/>
    <w:rsid w:val="00AD16DF"/>
    <w:rsid w:val="00AD1882"/>
    <w:rsid w:val="00AD1D5E"/>
    <w:rsid w:val="00AD2838"/>
    <w:rsid w:val="00AD53BD"/>
    <w:rsid w:val="00AD5672"/>
    <w:rsid w:val="00AD567F"/>
    <w:rsid w:val="00AD68B0"/>
    <w:rsid w:val="00AD6E57"/>
    <w:rsid w:val="00AD7A9A"/>
    <w:rsid w:val="00AE149C"/>
    <w:rsid w:val="00AE2EE7"/>
    <w:rsid w:val="00AE3B32"/>
    <w:rsid w:val="00AE4FB1"/>
    <w:rsid w:val="00AE4FCE"/>
    <w:rsid w:val="00AE56E0"/>
    <w:rsid w:val="00AE57DB"/>
    <w:rsid w:val="00AE625C"/>
    <w:rsid w:val="00AE69A1"/>
    <w:rsid w:val="00AE7A8C"/>
    <w:rsid w:val="00AF16FF"/>
    <w:rsid w:val="00AF3412"/>
    <w:rsid w:val="00AF5DD1"/>
    <w:rsid w:val="00AF73E8"/>
    <w:rsid w:val="00AF7BCF"/>
    <w:rsid w:val="00B02A12"/>
    <w:rsid w:val="00B03282"/>
    <w:rsid w:val="00B04681"/>
    <w:rsid w:val="00B0481F"/>
    <w:rsid w:val="00B057FE"/>
    <w:rsid w:val="00B07CAC"/>
    <w:rsid w:val="00B110FD"/>
    <w:rsid w:val="00B1231E"/>
    <w:rsid w:val="00B12CF4"/>
    <w:rsid w:val="00B13A25"/>
    <w:rsid w:val="00B14838"/>
    <w:rsid w:val="00B14D68"/>
    <w:rsid w:val="00B165E8"/>
    <w:rsid w:val="00B16B50"/>
    <w:rsid w:val="00B16C49"/>
    <w:rsid w:val="00B202F8"/>
    <w:rsid w:val="00B20338"/>
    <w:rsid w:val="00B21235"/>
    <w:rsid w:val="00B21A45"/>
    <w:rsid w:val="00B21F04"/>
    <w:rsid w:val="00B24814"/>
    <w:rsid w:val="00B2538A"/>
    <w:rsid w:val="00B25E24"/>
    <w:rsid w:val="00B2636B"/>
    <w:rsid w:val="00B27962"/>
    <w:rsid w:val="00B30303"/>
    <w:rsid w:val="00B3093D"/>
    <w:rsid w:val="00B312DF"/>
    <w:rsid w:val="00B316B2"/>
    <w:rsid w:val="00B31BBA"/>
    <w:rsid w:val="00B32192"/>
    <w:rsid w:val="00B32302"/>
    <w:rsid w:val="00B32387"/>
    <w:rsid w:val="00B323B4"/>
    <w:rsid w:val="00B32593"/>
    <w:rsid w:val="00B32F0E"/>
    <w:rsid w:val="00B33385"/>
    <w:rsid w:val="00B33993"/>
    <w:rsid w:val="00B34128"/>
    <w:rsid w:val="00B346E6"/>
    <w:rsid w:val="00B34856"/>
    <w:rsid w:val="00B3510B"/>
    <w:rsid w:val="00B355A6"/>
    <w:rsid w:val="00B35D6D"/>
    <w:rsid w:val="00B3640E"/>
    <w:rsid w:val="00B36B7D"/>
    <w:rsid w:val="00B41C3D"/>
    <w:rsid w:val="00B41D15"/>
    <w:rsid w:val="00B4207F"/>
    <w:rsid w:val="00B4239A"/>
    <w:rsid w:val="00B4253D"/>
    <w:rsid w:val="00B4260B"/>
    <w:rsid w:val="00B42F4F"/>
    <w:rsid w:val="00B43B4A"/>
    <w:rsid w:val="00B46D5C"/>
    <w:rsid w:val="00B4746A"/>
    <w:rsid w:val="00B47693"/>
    <w:rsid w:val="00B510DF"/>
    <w:rsid w:val="00B5171A"/>
    <w:rsid w:val="00B51B6A"/>
    <w:rsid w:val="00B51B9C"/>
    <w:rsid w:val="00B51F5E"/>
    <w:rsid w:val="00B52FC2"/>
    <w:rsid w:val="00B538C2"/>
    <w:rsid w:val="00B54034"/>
    <w:rsid w:val="00B544F9"/>
    <w:rsid w:val="00B55676"/>
    <w:rsid w:val="00B55F36"/>
    <w:rsid w:val="00B56527"/>
    <w:rsid w:val="00B567BC"/>
    <w:rsid w:val="00B57011"/>
    <w:rsid w:val="00B6035D"/>
    <w:rsid w:val="00B60A7C"/>
    <w:rsid w:val="00B61EE1"/>
    <w:rsid w:val="00B640FE"/>
    <w:rsid w:val="00B6439E"/>
    <w:rsid w:val="00B648F1"/>
    <w:rsid w:val="00B64DE6"/>
    <w:rsid w:val="00B66EA9"/>
    <w:rsid w:val="00B66EAB"/>
    <w:rsid w:val="00B67FA4"/>
    <w:rsid w:val="00B706FD"/>
    <w:rsid w:val="00B70D72"/>
    <w:rsid w:val="00B7137F"/>
    <w:rsid w:val="00B71C30"/>
    <w:rsid w:val="00B71CFA"/>
    <w:rsid w:val="00B71FBE"/>
    <w:rsid w:val="00B72B99"/>
    <w:rsid w:val="00B74644"/>
    <w:rsid w:val="00B77EC8"/>
    <w:rsid w:val="00B80448"/>
    <w:rsid w:val="00B808A6"/>
    <w:rsid w:val="00B8110E"/>
    <w:rsid w:val="00B8195B"/>
    <w:rsid w:val="00B82695"/>
    <w:rsid w:val="00B82AAD"/>
    <w:rsid w:val="00B83295"/>
    <w:rsid w:val="00B83990"/>
    <w:rsid w:val="00B8480E"/>
    <w:rsid w:val="00B9065D"/>
    <w:rsid w:val="00B91155"/>
    <w:rsid w:val="00B9159E"/>
    <w:rsid w:val="00B92E39"/>
    <w:rsid w:val="00B93AC0"/>
    <w:rsid w:val="00B9433B"/>
    <w:rsid w:val="00B947FA"/>
    <w:rsid w:val="00B94DBF"/>
    <w:rsid w:val="00B95202"/>
    <w:rsid w:val="00B95EB5"/>
    <w:rsid w:val="00B95F4E"/>
    <w:rsid w:val="00B96572"/>
    <w:rsid w:val="00B96613"/>
    <w:rsid w:val="00B96635"/>
    <w:rsid w:val="00B96A1A"/>
    <w:rsid w:val="00B96FFC"/>
    <w:rsid w:val="00BA25B5"/>
    <w:rsid w:val="00BA3EC2"/>
    <w:rsid w:val="00BA42B7"/>
    <w:rsid w:val="00BA4BDF"/>
    <w:rsid w:val="00BA59C6"/>
    <w:rsid w:val="00BA5C74"/>
    <w:rsid w:val="00BA62C8"/>
    <w:rsid w:val="00BA6A15"/>
    <w:rsid w:val="00BA74F7"/>
    <w:rsid w:val="00BA78BC"/>
    <w:rsid w:val="00BA7A44"/>
    <w:rsid w:val="00BA7E85"/>
    <w:rsid w:val="00BB00C7"/>
    <w:rsid w:val="00BB0452"/>
    <w:rsid w:val="00BB1252"/>
    <w:rsid w:val="00BB28E6"/>
    <w:rsid w:val="00BB2CBC"/>
    <w:rsid w:val="00BB2EBB"/>
    <w:rsid w:val="00BB36FE"/>
    <w:rsid w:val="00BB4479"/>
    <w:rsid w:val="00BB44C8"/>
    <w:rsid w:val="00BB4ACD"/>
    <w:rsid w:val="00BB57E4"/>
    <w:rsid w:val="00BB61BC"/>
    <w:rsid w:val="00BB732B"/>
    <w:rsid w:val="00BB76DC"/>
    <w:rsid w:val="00BB7F7C"/>
    <w:rsid w:val="00BC0CAD"/>
    <w:rsid w:val="00BC2462"/>
    <w:rsid w:val="00BC2693"/>
    <w:rsid w:val="00BC26A8"/>
    <w:rsid w:val="00BC276C"/>
    <w:rsid w:val="00BC2789"/>
    <w:rsid w:val="00BC2A25"/>
    <w:rsid w:val="00BC33B8"/>
    <w:rsid w:val="00BC3F00"/>
    <w:rsid w:val="00BC4542"/>
    <w:rsid w:val="00BC45F2"/>
    <w:rsid w:val="00BC5245"/>
    <w:rsid w:val="00BC7DA2"/>
    <w:rsid w:val="00BD0D16"/>
    <w:rsid w:val="00BD30D5"/>
    <w:rsid w:val="00BD379A"/>
    <w:rsid w:val="00BD3E6D"/>
    <w:rsid w:val="00BD4F92"/>
    <w:rsid w:val="00BD5517"/>
    <w:rsid w:val="00BD6ADC"/>
    <w:rsid w:val="00BD6AE8"/>
    <w:rsid w:val="00BD6AFA"/>
    <w:rsid w:val="00BD6BE5"/>
    <w:rsid w:val="00BE0F12"/>
    <w:rsid w:val="00BE1AD8"/>
    <w:rsid w:val="00BE33D9"/>
    <w:rsid w:val="00BE3ACA"/>
    <w:rsid w:val="00BE4B7A"/>
    <w:rsid w:val="00BE651E"/>
    <w:rsid w:val="00BE6ADF"/>
    <w:rsid w:val="00BE6FF5"/>
    <w:rsid w:val="00BF1144"/>
    <w:rsid w:val="00BF1B4C"/>
    <w:rsid w:val="00BF1D0B"/>
    <w:rsid w:val="00BF1F15"/>
    <w:rsid w:val="00BF33F0"/>
    <w:rsid w:val="00BF496D"/>
    <w:rsid w:val="00BF5CDA"/>
    <w:rsid w:val="00C02843"/>
    <w:rsid w:val="00C02B0E"/>
    <w:rsid w:val="00C036B4"/>
    <w:rsid w:val="00C040F5"/>
    <w:rsid w:val="00C04AF3"/>
    <w:rsid w:val="00C051EA"/>
    <w:rsid w:val="00C05768"/>
    <w:rsid w:val="00C05F0C"/>
    <w:rsid w:val="00C06614"/>
    <w:rsid w:val="00C06E32"/>
    <w:rsid w:val="00C10161"/>
    <w:rsid w:val="00C10239"/>
    <w:rsid w:val="00C10663"/>
    <w:rsid w:val="00C10EB5"/>
    <w:rsid w:val="00C10EB8"/>
    <w:rsid w:val="00C12213"/>
    <w:rsid w:val="00C12738"/>
    <w:rsid w:val="00C1386E"/>
    <w:rsid w:val="00C14DDA"/>
    <w:rsid w:val="00C14E18"/>
    <w:rsid w:val="00C15E44"/>
    <w:rsid w:val="00C15EA4"/>
    <w:rsid w:val="00C16DE3"/>
    <w:rsid w:val="00C17902"/>
    <w:rsid w:val="00C17ADF"/>
    <w:rsid w:val="00C2181D"/>
    <w:rsid w:val="00C21CCA"/>
    <w:rsid w:val="00C2219A"/>
    <w:rsid w:val="00C221FF"/>
    <w:rsid w:val="00C22A8E"/>
    <w:rsid w:val="00C24653"/>
    <w:rsid w:val="00C25617"/>
    <w:rsid w:val="00C25B93"/>
    <w:rsid w:val="00C27EAE"/>
    <w:rsid w:val="00C3013E"/>
    <w:rsid w:val="00C329A1"/>
    <w:rsid w:val="00C32E89"/>
    <w:rsid w:val="00C3303C"/>
    <w:rsid w:val="00C332DC"/>
    <w:rsid w:val="00C33382"/>
    <w:rsid w:val="00C34023"/>
    <w:rsid w:val="00C37258"/>
    <w:rsid w:val="00C40A3C"/>
    <w:rsid w:val="00C4300D"/>
    <w:rsid w:val="00C4402E"/>
    <w:rsid w:val="00C45627"/>
    <w:rsid w:val="00C4777A"/>
    <w:rsid w:val="00C5044A"/>
    <w:rsid w:val="00C50615"/>
    <w:rsid w:val="00C5080E"/>
    <w:rsid w:val="00C51F61"/>
    <w:rsid w:val="00C522E2"/>
    <w:rsid w:val="00C5431B"/>
    <w:rsid w:val="00C550A7"/>
    <w:rsid w:val="00C55337"/>
    <w:rsid w:val="00C55C1B"/>
    <w:rsid w:val="00C56B06"/>
    <w:rsid w:val="00C571DC"/>
    <w:rsid w:val="00C60031"/>
    <w:rsid w:val="00C61540"/>
    <w:rsid w:val="00C62777"/>
    <w:rsid w:val="00C62BDC"/>
    <w:rsid w:val="00C62EBF"/>
    <w:rsid w:val="00C63280"/>
    <w:rsid w:val="00C6429A"/>
    <w:rsid w:val="00C64DBE"/>
    <w:rsid w:val="00C64FCF"/>
    <w:rsid w:val="00C65341"/>
    <w:rsid w:val="00C66351"/>
    <w:rsid w:val="00C6666A"/>
    <w:rsid w:val="00C67BFE"/>
    <w:rsid w:val="00C7024A"/>
    <w:rsid w:val="00C70664"/>
    <w:rsid w:val="00C70956"/>
    <w:rsid w:val="00C72B37"/>
    <w:rsid w:val="00C748AB"/>
    <w:rsid w:val="00C7503F"/>
    <w:rsid w:val="00C75B1C"/>
    <w:rsid w:val="00C75DD6"/>
    <w:rsid w:val="00C763BC"/>
    <w:rsid w:val="00C76A58"/>
    <w:rsid w:val="00C76CCD"/>
    <w:rsid w:val="00C76DFA"/>
    <w:rsid w:val="00C77019"/>
    <w:rsid w:val="00C777E6"/>
    <w:rsid w:val="00C77E3B"/>
    <w:rsid w:val="00C80A40"/>
    <w:rsid w:val="00C81674"/>
    <w:rsid w:val="00C818C9"/>
    <w:rsid w:val="00C81C05"/>
    <w:rsid w:val="00C82779"/>
    <w:rsid w:val="00C82BA8"/>
    <w:rsid w:val="00C84CD6"/>
    <w:rsid w:val="00C8628E"/>
    <w:rsid w:val="00C86848"/>
    <w:rsid w:val="00C86C6A"/>
    <w:rsid w:val="00C86CEA"/>
    <w:rsid w:val="00C90A6B"/>
    <w:rsid w:val="00C918BF"/>
    <w:rsid w:val="00C927FB"/>
    <w:rsid w:val="00C93222"/>
    <w:rsid w:val="00C934EC"/>
    <w:rsid w:val="00C93D6D"/>
    <w:rsid w:val="00C94817"/>
    <w:rsid w:val="00C94E9C"/>
    <w:rsid w:val="00C9649A"/>
    <w:rsid w:val="00C96DF7"/>
    <w:rsid w:val="00C96F5E"/>
    <w:rsid w:val="00CA0557"/>
    <w:rsid w:val="00CA174B"/>
    <w:rsid w:val="00CA3548"/>
    <w:rsid w:val="00CA3E72"/>
    <w:rsid w:val="00CA6C74"/>
    <w:rsid w:val="00CB047B"/>
    <w:rsid w:val="00CB147F"/>
    <w:rsid w:val="00CB2423"/>
    <w:rsid w:val="00CB4261"/>
    <w:rsid w:val="00CB5E03"/>
    <w:rsid w:val="00CB753D"/>
    <w:rsid w:val="00CB7C3C"/>
    <w:rsid w:val="00CB7C8F"/>
    <w:rsid w:val="00CB7D0E"/>
    <w:rsid w:val="00CC086C"/>
    <w:rsid w:val="00CC08CD"/>
    <w:rsid w:val="00CC09FE"/>
    <w:rsid w:val="00CC0E52"/>
    <w:rsid w:val="00CC27ED"/>
    <w:rsid w:val="00CC2C35"/>
    <w:rsid w:val="00CC3C66"/>
    <w:rsid w:val="00CC42C6"/>
    <w:rsid w:val="00CC4A64"/>
    <w:rsid w:val="00CC4AFB"/>
    <w:rsid w:val="00CC515F"/>
    <w:rsid w:val="00CC5725"/>
    <w:rsid w:val="00CC7D4E"/>
    <w:rsid w:val="00CD0712"/>
    <w:rsid w:val="00CD0A26"/>
    <w:rsid w:val="00CD0EFE"/>
    <w:rsid w:val="00CD14A8"/>
    <w:rsid w:val="00CD16CB"/>
    <w:rsid w:val="00CD18FA"/>
    <w:rsid w:val="00CD1F15"/>
    <w:rsid w:val="00CD2D76"/>
    <w:rsid w:val="00CD3E1B"/>
    <w:rsid w:val="00CD450C"/>
    <w:rsid w:val="00CD5972"/>
    <w:rsid w:val="00CD5E03"/>
    <w:rsid w:val="00CD6EB4"/>
    <w:rsid w:val="00CD72FC"/>
    <w:rsid w:val="00CD733F"/>
    <w:rsid w:val="00CE0F95"/>
    <w:rsid w:val="00CE111B"/>
    <w:rsid w:val="00CE1C6E"/>
    <w:rsid w:val="00CE200B"/>
    <w:rsid w:val="00CE27EF"/>
    <w:rsid w:val="00CE3F26"/>
    <w:rsid w:val="00CE5310"/>
    <w:rsid w:val="00CE5521"/>
    <w:rsid w:val="00CE6E86"/>
    <w:rsid w:val="00CE7657"/>
    <w:rsid w:val="00CE779B"/>
    <w:rsid w:val="00CE783D"/>
    <w:rsid w:val="00CE79E7"/>
    <w:rsid w:val="00CF1029"/>
    <w:rsid w:val="00CF1108"/>
    <w:rsid w:val="00CF1208"/>
    <w:rsid w:val="00CF1413"/>
    <w:rsid w:val="00CF178E"/>
    <w:rsid w:val="00CF2255"/>
    <w:rsid w:val="00CF39A9"/>
    <w:rsid w:val="00CF3FB4"/>
    <w:rsid w:val="00CF4294"/>
    <w:rsid w:val="00CF4734"/>
    <w:rsid w:val="00CF4D26"/>
    <w:rsid w:val="00CF588B"/>
    <w:rsid w:val="00CF5AD3"/>
    <w:rsid w:val="00CF6E3A"/>
    <w:rsid w:val="00CF7833"/>
    <w:rsid w:val="00D01B63"/>
    <w:rsid w:val="00D02994"/>
    <w:rsid w:val="00D02A87"/>
    <w:rsid w:val="00D03EEE"/>
    <w:rsid w:val="00D050D8"/>
    <w:rsid w:val="00D0577B"/>
    <w:rsid w:val="00D059E0"/>
    <w:rsid w:val="00D05D96"/>
    <w:rsid w:val="00D07193"/>
    <w:rsid w:val="00D073B4"/>
    <w:rsid w:val="00D0758D"/>
    <w:rsid w:val="00D10745"/>
    <w:rsid w:val="00D10EF1"/>
    <w:rsid w:val="00D112FA"/>
    <w:rsid w:val="00D13364"/>
    <w:rsid w:val="00D14509"/>
    <w:rsid w:val="00D151B5"/>
    <w:rsid w:val="00D1592D"/>
    <w:rsid w:val="00D15D7D"/>
    <w:rsid w:val="00D16026"/>
    <w:rsid w:val="00D16F59"/>
    <w:rsid w:val="00D200AC"/>
    <w:rsid w:val="00D2010B"/>
    <w:rsid w:val="00D20A43"/>
    <w:rsid w:val="00D2109A"/>
    <w:rsid w:val="00D21365"/>
    <w:rsid w:val="00D217CC"/>
    <w:rsid w:val="00D22CD0"/>
    <w:rsid w:val="00D23348"/>
    <w:rsid w:val="00D23F34"/>
    <w:rsid w:val="00D2458E"/>
    <w:rsid w:val="00D24B95"/>
    <w:rsid w:val="00D251DF"/>
    <w:rsid w:val="00D25331"/>
    <w:rsid w:val="00D256B2"/>
    <w:rsid w:val="00D25B79"/>
    <w:rsid w:val="00D25BED"/>
    <w:rsid w:val="00D2624A"/>
    <w:rsid w:val="00D267E5"/>
    <w:rsid w:val="00D27082"/>
    <w:rsid w:val="00D307B9"/>
    <w:rsid w:val="00D307BC"/>
    <w:rsid w:val="00D31A29"/>
    <w:rsid w:val="00D3277F"/>
    <w:rsid w:val="00D3351E"/>
    <w:rsid w:val="00D34E43"/>
    <w:rsid w:val="00D35264"/>
    <w:rsid w:val="00D35355"/>
    <w:rsid w:val="00D35B3C"/>
    <w:rsid w:val="00D3616C"/>
    <w:rsid w:val="00D361D7"/>
    <w:rsid w:val="00D3629A"/>
    <w:rsid w:val="00D36D82"/>
    <w:rsid w:val="00D371FF"/>
    <w:rsid w:val="00D40C75"/>
    <w:rsid w:val="00D43026"/>
    <w:rsid w:val="00D450EC"/>
    <w:rsid w:val="00D453BC"/>
    <w:rsid w:val="00D460E4"/>
    <w:rsid w:val="00D4680C"/>
    <w:rsid w:val="00D50221"/>
    <w:rsid w:val="00D505C7"/>
    <w:rsid w:val="00D5087F"/>
    <w:rsid w:val="00D52396"/>
    <w:rsid w:val="00D53028"/>
    <w:rsid w:val="00D53808"/>
    <w:rsid w:val="00D53835"/>
    <w:rsid w:val="00D54130"/>
    <w:rsid w:val="00D548C0"/>
    <w:rsid w:val="00D54A70"/>
    <w:rsid w:val="00D550AB"/>
    <w:rsid w:val="00D55292"/>
    <w:rsid w:val="00D553A6"/>
    <w:rsid w:val="00D55685"/>
    <w:rsid w:val="00D56789"/>
    <w:rsid w:val="00D572DC"/>
    <w:rsid w:val="00D60252"/>
    <w:rsid w:val="00D60DC1"/>
    <w:rsid w:val="00D62991"/>
    <w:rsid w:val="00D62AA9"/>
    <w:rsid w:val="00D62AD7"/>
    <w:rsid w:val="00D637DD"/>
    <w:rsid w:val="00D63B6B"/>
    <w:rsid w:val="00D63FE4"/>
    <w:rsid w:val="00D65047"/>
    <w:rsid w:val="00D67F71"/>
    <w:rsid w:val="00D73069"/>
    <w:rsid w:val="00D7344E"/>
    <w:rsid w:val="00D738FC"/>
    <w:rsid w:val="00D73941"/>
    <w:rsid w:val="00D757CA"/>
    <w:rsid w:val="00D75913"/>
    <w:rsid w:val="00D768DC"/>
    <w:rsid w:val="00D7774C"/>
    <w:rsid w:val="00D80148"/>
    <w:rsid w:val="00D8052F"/>
    <w:rsid w:val="00D81B30"/>
    <w:rsid w:val="00D82701"/>
    <w:rsid w:val="00D82E29"/>
    <w:rsid w:val="00D83184"/>
    <w:rsid w:val="00D85279"/>
    <w:rsid w:val="00D86127"/>
    <w:rsid w:val="00D86DD2"/>
    <w:rsid w:val="00D90D46"/>
    <w:rsid w:val="00D90DD7"/>
    <w:rsid w:val="00D92983"/>
    <w:rsid w:val="00D93123"/>
    <w:rsid w:val="00D944D8"/>
    <w:rsid w:val="00D94DE6"/>
    <w:rsid w:val="00D96058"/>
    <w:rsid w:val="00D970CB"/>
    <w:rsid w:val="00D97587"/>
    <w:rsid w:val="00D97C33"/>
    <w:rsid w:val="00D97C4B"/>
    <w:rsid w:val="00DA19A3"/>
    <w:rsid w:val="00DA1BD1"/>
    <w:rsid w:val="00DA23E9"/>
    <w:rsid w:val="00DA323F"/>
    <w:rsid w:val="00DA48C7"/>
    <w:rsid w:val="00DA7CE3"/>
    <w:rsid w:val="00DA7F6E"/>
    <w:rsid w:val="00DB00B9"/>
    <w:rsid w:val="00DB04E9"/>
    <w:rsid w:val="00DB1704"/>
    <w:rsid w:val="00DB1B27"/>
    <w:rsid w:val="00DB28C9"/>
    <w:rsid w:val="00DB2A13"/>
    <w:rsid w:val="00DB3A23"/>
    <w:rsid w:val="00DB41A5"/>
    <w:rsid w:val="00DB43D3"/>
    <w:rsid w:val="00DB5E29"/>
    <w:rsid w:val="00DB6C49"/>
    <w:rsid w:val="00DC163B"/>
    <w:rsid w:val="00DC1734"/>
    <w:rsid w:val="00DC1B4C"/>
    <w:rsid w:val="00DC2A77"/>
    <w:rsid w:val="00DC2AAF"/>
    <w:rsid w:val="00DC307A"/>
    <w:rsid w:val="00DC3279"/>
    <w:rsid w:val="00DC3CCF"/>
    <w:rsid w:val="00DC4ABF"/>
    <w:rsid w:val="00DC4D3E"/>
    <w:rsid w:val="00DC5D63"/>
    <w:rsid w:val="00DC65E5"/>
    <w:rsid w:val="00DC6881"/>
    <w:rsid w:val="00DC72E6"/>
    <w:rsid w:val="00DC784B"/>
    <w:rsid w:val="00DD0F27"/>
    <w:rsid w:val="00DD10EA"/>
    <w:rsid w:val="00DD1C23"/>
    <w:rsid w:val="00DD25BB"/>
    <w:rsid w:val="00DD2AE1"/>
    <w:rsid w:val="00DD3513"/>
    <w:rsid w:val="00DD4148"/>
    <w:rsid w:val="00DE00AF"/>
    <w:rsid w:val="00DE041A"/>
    <w:rsid w:val="00DE102D"/>
    <w:rsid w:val="00DE368A"/>
    <w:rsid w:val="00DE487E"/>
    <w:rsid w:val="00DE4A02"/>
    <w:rsid w:val="00DE5DFF"/>
    <w:rsid w:val="00DE6324"/>
    <w:rsid w:val="00DE79E4"/>
    <w:rsid w:val="00DF0218"/>
    <w:rsid w:val="00DF0625"/>
    <w:rsid w:val="00DF0BE7"/>
    <w:rsid w:val="00DF0D25"/>
    <w:rsid w:val="00DF11E4"/>
    <w:rsid w:val="00DF1F39"/>
    <w:rsid w:val="00DF23D7"/>
    <w:rsid w:val="00DF40AF"/>
    <w:rsid w:val="00DF4D7F"/>
    <w:rsid w:val="00DF5232"/>
    <w:rsid w:val="00DF5918"/>
    <w:rsid w:val="00DF6552"/>
    <w:rsid w:val="00DF6F09"/>
    <w:rsid w:val="00E00D0D"/>
    <w:rsid w:val="00E00F84"/>
    <w:rsid w:val="00E0123E"/>
    <w:rsid w:val="00E01D6A"/>
    <w:rsid w:val="00E01D8B"/>
    <w:rsid w:val="00E02ED1"/>
    <w:rsid w:val="00E03006"/>
    <w:rsid w:val="00E034B8"/>
    <w:rsid w:val="00E04341"/>
    <w:rsid w:val="00E043CC"/>
    <w:rsid w:val="00E049FB"/>
    <w:rsid w:val="00E05622"/>
    <w:rsid w:val="00E064E0"/>
    <w:rsid w:val="00E06E50"/>
    <w:rsid w:val="00E073BB"/>
    <w:rsid w:val="00E07538"/>
    <w:rsid w:val="00E07A30"/>
    <w:rsid w:val="00E10CD5"/>
    <w:rsid w:val="00E11E3F"/>
    <w:rsid w:val="00E12861"/>
    <w:rsid w:val="00E12928"/>
    <w:rsid w:val="00E14414"/>
    <w:rsid w:val="00E14637"/>
    <w:rsid w:val="00E157B5"/>
    <w:rsid w:val="00E15FF2"/>
    <w:rsid w:val="00E17555"/>
    <w:rsid w:val="00E207B8"/>
    <w:rsid w:val="00E21875"/>
    <w:rsid w:val="00E22BD3"/>
    <w:rsid w:val="00E23837"/>
    <w:rsid w:val="00E246D5"/>
    <w:rsid w:val="00E24B3D"/>
    <w:rsid w:val="00E25302"/>
    <w:rsid w:val="00E2559A"/>
    <w:rsid w:val="00E2773F"/>
    <w:rsid w:val="00E27EBF"/>
    <w:rsid w:val="00E30A2D"/>
    <w:rsid w:val="00E31C37"/>
    <w:rsid w:val="00E3286F"/>
    <w:rsid w:val="00E32967"/>
    <w:rsid w:val="00E32C21"/>
    <w:rsid w:val="00E33123"/>
    <w:rsid w:val="00E36555"/>
    <w:rsid w:val="00E36D50"/>
    <w:rsid w:val="00E40169"/>
    <w:rsid w:val="00E4103B"/>
    <w:rsid w:val="00E41D3E"/>
    <w:rsid w:val="00E44F9B"/>
    <w:rsid w:val="00E45DEB"/>
    <w:rsid w:val="00E46A56"/>
    <w:rsid w:val="00E500C4"/>
    <w:rsid w:val="00E50417"/>
    <w:rsid w:val="00E51D95"/>
    <w:rsid w:val="00E52278"/>
    <w:rsid w:val="00E52B06"/>
    <w:rsid w:val="00E53C84"/>
    <w:rsid w:val="00E5486D"/>
    <w:rsid w:val="00E54F85"/>
    <w:rsid w:val="00E556A8"/>
    <w:rsid w:val="00E56ED6"/>
    <w:rsid w:val="00E56FC7"/>
    <w:rsid w:val="00E57BFD"/>
    <w:rsid w:val="00E57C8E"/>
    <w:rsid w:val="00E63DCE"/>
    <w:rsid w:val="00E64360"/>
    <w:rsid w:val="00E64C38"/>
    <w:rsid w:val="00E65DBD"/>
    <w:rsid w:val="00E670B7"/>
    <w:rsid w:val="00E7068C"/>
    <w:rsid w:val="00E70D6F"/>
    <w:rsid w:val="00E717BB"/>
    <w:rsid w:val="00E7290C"/>
    <w:rsid w:val="00E7302A"/>
    <w:rsid w:val="00E73BF5"/>
    <w:rsid w:val="00E74484"/>
    <w:rsid w:val="00E749CB"/>
    <w:rsid w:val="00E7693B"/>
    <w:rsid w:val="00E76D5A"/>
    <w:rsid w:val="00E76D6B"/>
    <w:rsid w:val="00E81400"/>
    <w:rsid w:val="00E81752"/>
    <w:rsid w:val="00E81A19"/>
    <w:rsid w:val="00E81F91"/>
    <w:rsid w:val="00E82016"/>
    <w:rsid w:val="00E82717"/>
    <w:rsid w:val="00E83CD1"/>
    <w:rsid w:val="00E83E9D"/>
    <w:rsid w:val="00E848B7"/>
    <w:rsid w:val="00E84D5C"/>
    <w:rsid w:val="00E85C46"/>
    <w:rsid w:val="00E8636C"/>
    <w:rsid w:val="00E863F2"/>
    <w:rsid w:val="00E8722F"/>
    <w:rsid w:val="00E87492"/>
    <w:rsid w:val="00E9045D"/>
    <w:rsid w:val="00E90786"/>
    <w:rsid w:val="00E909F5"/>
    <w:rsid w:val="00E91451"/>
    <w:rsid w:val="00E92903"/>
    <w:rsid w:val="00E92B65"/>
    <w:rsid w:val="00E940CB"/>
    <w:rsid w:val="00E9483C"/>
    <w:rsid w:val="00E94A5E"/>
    <w:rsid w:val="00E963DB"/>
    <w:rsid w:val="00E96898"/>
    <w:rsid w:val="00E97ACE"/>
    <w:rsid w:val="00E97C51"/>
    <w:rsid w:val="00EA1195"/>
    <w:rsid w:val="00EA1198"/>
    <w:rsid w:val="00EA11D6"/>
    <w:rsid w:val="00EA1815"/>
    <w:rsid w:val="00EA24A7"/>
    <w:rsid w:val="00EA2E4D"/>
    <w:rsid w:val="00EA31E8"/>
    <w:rsid w:val="00EA3FBE"/>
    <w:rsid w:val="00EA4169"/>
    <w:rsid w:val="00EA4E7C"/>
    <w:rsid w:val="00EA52D5"/>
    <w:rsid w:val="00EA5551"/>
    <w:rsid w:val="00EA55CA"/>
    <w:rsid w:val="00EA5849"/>
    <w:rsid w:val="00EA6602"/>
    <w:rsid w:val="00EA66FF"/>
    <w:rsid w:val="00EA6C80"/>
    <w:rsid w:val="00EA6CEB"/>
    <w:rsid w:val="00EA6D19"/>
    <w:rsid w:val="00EA6DCD"/>
    <w:rsid w:val="00EA747D"/>
    <w:rsid w:val="00EA760B"/>
    <w:rsid w:val="00EB06DC"/>
    <w:rsid w:val="00EB1119"/>
    <w:rsid w:val="00EB11FA"/>
    <w:rsid w:val="00EB19FE"/>
    <w:rsid w:val="00EB1E01"/>
    <w:rsid w:val="00EB2789"/>
    <w:rsid w:val="00EB2BDB"/>
    <w:rsid w:val="00EB39D8"/>
    <w:rsid w:val="00EB476F"/>
    <w:rsid w:val="00EB5A1D"/>
    <w:rsid w:val="00EB5E98"/>
    <w:rsid w:val="00EB6521"/>
    <w:rsid w:val="00EB66FD"/>
    <w:rsid w:val="00EB6B37"/>
    <w:rsid w:val="00EB6C05"/>
    <w:rsid w:val="00EB6DA3"/>
    <w:rsid w:val="00EC11AB"/>
    <w:rsid w:val="00EC13A0"/>
    <w:rsid w:val="00EC16D4"/>
    <w:rsid w:val="00EC24F2"/>
    <w:rsid w:val="00EC256E"/>
    <w:rsid w:val="00EC2C7A"/>
    <w:rsid w:val="00EC322E"/>
    <w:rsid w:val="00EC3C27"/>
    <w:rsid w:val="00EC493B"/>
    <w:rsid w:val="00EC5170"/>
    <w:rsid w:val="00EC5CCB"/>
    <w:rsid w:val="00EC7226"/>
    <w:rsid w:val="00EC75E6"/>
    <w:rsid w:val="00EC7681"/>
    <w:rsid w:val="00ED080B"/>
    <w:rsid w:val="00ED1CEE"/>
    <w:rsid w:val="00ED1E1A"/>
    <w:rsid w:val="00ED23EB"/>
    <w:rsid w:val="00ED37EB"/>
    <w:rsid w:val="00ED45D8"/>
    <w:rsid w:val="00ED4EC6"/>
    <w:rsid w:val="00ED554C"/>
    <w:rsid w:val="00ED62C1"/>
    <w:rsid w:val="00ED68E7"/>
    <w:rsid w:val="00ED7948"/>
    <w:rsid w:val="00EE0B67"/>
    <w:rsid w:val="00EE12EC"/>
    <w:rsid w:val="00EE19A6"/>
    <w:rsid w:val="00EE1AD4"/>
    <w:rsid w:val="00EE270E"/>
    <w:rsid w:val="00EE332F"/>
    <w:rsid w:val="00EE34C2"/>
    <w:rsid w:val="00EE3A1D"/>
    <w:rsid w:val="00EE4468"/>
    <w:rsid w:val="00EE5CF5"/>
    <w:rsid w:val="00EE6CFB"/>
    <w:rsid w:val="00EE7276"/>
    <w:rsid w:val="00EF0F24"/>
    <w:rsid w:val="00EF3713"/>
    <w:rsid w:val="00EF3B3F"/>
    <w:rsid w:val="00EF49CB"/>
    <w:rsid w:val="00EF4B4B"/>
    <w:rsid w:val="00EF525D"/>
    <w:rsid w:val="00EF7C37"/>
    <w:rsid w:val="00F00371"/>
    <w:rsid w:val="00F0038D"/>
    <w:rsid w:val="00F0044C"/>
    <w:rsid w:val="00F03276"/>
    <w:rsid w:val="00F03DF9"/>
    <w:rsid w:val="00F04B71"/>
    <w:rsid w:val="00F05E39"/>
    <w:rsid w:val="00F05EC0"/>
    <w:rsid w:val="00F070A5"/>
    <w:rsid w:val="00F07F3B"/>
    <w:rsid w:val="00F10015"/>
    <w:rsid w:val="00F10866"/>
    <w:rsid w:val="00F13604"/>
    <w:rsid w:val="00F141ED"/>
    <w:rsid w:val="00F14971"/>
    <w:rsid w:val="00F14DAE"/>
    <w:rsid w:val="00F1534D"/>
    <w:rsid w:val="00F15CA1"/>
    <w:rsid w:val="00F201DB"/>
    <w:rsid w:val="00F211B3"/>
    <w:rsid w:val="00F21D83"/>
    <w:rsid w:val="00F22365"/>
    <w:rsid w:val="00F229C6"/>
    <w:rsid w:val="00F239EE"/>
    <w:rsid w:val="00F2408B"/>
    <w:rsid w:val="00F2472B"/>
    <w:rsid w:val="00F26252"/>
    <w:rsid w:val="00F269DB"/>
    <w:rsid w:val="00F26D47"/>
    <w:rsid w:val="00F27328"/>
    <w:rsid w:val="00F273EB"/>
    <w:rsid w:val="00F279E9"/>
    <w:rsid w:val="00F27A09"/>
    <w:rsid w:val="00F3068C"/>
    <w:rsid w:val="00F306CD"/>
    <w:rsid w:val="00F313D7"/>
    <w:rsid w:val="00F31716"/>
    <w:rsid w:val="00F3187E"/>
    <w:rsid w:val="00F3246C"/>
    <w:rsid w:val="00F33C0A"/>
    <w:rsid w:val="00F34B61"/>
    <w:rsid w:val="00F34E9C"/>
    <w:rsid w:val="00F34F03"/>
    <w:rsid w:val="00F353B3"/>
    <w:rsid w:val="00F36892"/>
    <w:rsid w:val="00F36ED7"/>
    <w:rsid w:val="00F374C9"/>
    <w:rsid w:val="00F3760C"/>
    <w:rsid w:val="00F42335"/>
    <w:rsid w:val="00F4322E"/>
    <w:rsid w:val="00F43B19"/>
    <w:rsid w:val="00F44440"/>
    <w:rsid w:val="00F4513A"/>
    <w:rsid w:val="00F45C95"/>
    <w:rsid w:val="00F50C25"/>
    <w:rsid w:val="00F5128A"/>
    <w:rsid w:val="00F53BAA"/>
    <w:rsid w:val="00F53D70"/>
    <w:rsid w:val="00F5410C"/>
    <w:rsid w:val="00F541F9"/>
    <w:rsid w:val="00F5433A"/>
    <w:rsid w:val="00F54397"/>
    <w:rsid w:val="00F54D11"/>
    <w:rsid w:val="00F54DA5"/>
    <w:rsid w:val="00F55756"/>
    <w:rsid w:val="00F5608B"/>
    <w:rsid w:val="00F574D1"/>
    <w:rsid w:val="00F62B17"/>
    <w:rsid w:val="00F64B94"/>
    <w:rsid w:val="00F66110"/>
    <w:rsid w:val="00F66382"/>
    <w:rsid w:val="00F664A8"/>
    <w:rsid w:val="00F66BF3"/>
    <w:rsid w:val="00F706E6"/>
    <w:rsid w:val="00F70B6C"/>
    <w:rsid w:val="00F724E3"/>
    <w:rsid w:val="00F72DE4"/>
    <w:rsid w:val="00F738B4"/>
    <w:rsid w:val="00F74007"/>
    <w:rsid w:val="00F74239"/>
    <w:rsid w:val="00F743C2"/>
    <w:rsid w:val="00F770DA"/>
    <w:rsid w:val="00F7714E"/>
    <w:rsid w:val="00F7765E"/>
    <w:rsid w:val="00F80D83"/>
    <w:rsid w:val="00F818CA"/>
    <w:rsid w:val="00F81B42"/>
    <w:rsid w:val="00F8276D"/>
    <w:rsid w:val="00F839D6"/>
    <w:rsid w:val="00F83A8F"/>
    <w:rsid w:val="00F8472F"/>
    <w:rsid w:val="00F84876"/>
    <w:rsid w:val="00F84951"/>
    <w:rsid w:val="00F84A69"/>
    <w:rsid w:val="00F8581B"/>
    <w:rsid w:val="00F862B6"/>
    <w:rsid w:val="00F86C7F"/>
    <w:rsid w:val="00F87D27"/>
    <w:rsid w:val="00F91AC2"/>
    <w:rsid w:val="00F91FA9"/>
    <w:rsid w:val="00F934D3"/>
    <w:rsid w:val="00F9369C"/>
    <w:rsid w:val="00F945C3"/>
    <w:rsid w:val="00F9483E"/>
    <w:rsid w:val="00F94E1A"/>
    <w:rsid w:val="00F961EB"/>
    <w:rsid w:val="00F96442"/>
    <w:rsid w:val="00FA0159"/>
    <w:rsid w:val="00FA035E"/>
    <w:rsid w:val="00FA0FB8"/>
    <w:rsid w:val="00FA140B"/>
    <w:rsid w:val="00FA1ACE"/>
    <w:rsid w:val="00FA2152"/>
    <w:rsid w:val="00FA2576"/>
    <w:rsid w:val="00FA2794"/>
    <w:rsid w:val="00FA327D"/>
    <w:rsid w:val="00FA39BC"/>
    <w:rsid w:val="00FA50A3"/>
    <w:rsid w:val="00FA53E2"/>
    <w:rsid w:val="00FA5C2D"/>
    <w:rsid w:val="00FA6A5E"/>
    <w:rsid w:val="00FA6C9A"/>
    <w:rsid w:val="00FA788A"/>
    <w:rsid w:val="00FA7BEA"/>
    <w:rsid w:val="00FB0D48"/>
    <w:rsid w:val="00FB14B2"/>
    <w:rsid w:val="00FB1A43"/>
    <w:rsid w:val="00FB1AD9"/>
    <w:rsid w:val="00FB34F6"/>
    <w:rsid w:val="00FB3C1D"/>
    <w:rsid w:val="00FB4AEB"/>
    <w:rsid w:val="00FB544B"/>
    <w:rsid w:val="00FB6D9B"/>
    <w:rsid w:val="00FB6EE5"/>
    <w:rsid w:val="00FB77C5"/>
    <w:rsid w:val="00FC027F"/>
    <w:rsid w:val="00FC0448"/>
    <w:rsid w:val="00FC0C9B"/>
    <w:rsid w:val="00FC13CE"/>
    <w:rsid w:val="00FC16F2"/>
    <w:rsid w:val="00FC244B"/>
    <w:rsid w:val="00FC26CA"/>
    <w:rsid w:val="00FC2B23"/>
    <w:rsid w:val="00FC2C05"/>
    <w:rsid w:val="00FC3317"/>
    <w:rsid w:val="00FC338B"/>
    <w:rsid w:val="00FC3521"/>
    <w:rsid w:val="00FC3D9A"/>
    <w:rsid w:val="00FC3EF4"/>
    <w:rsid w:val="00FC41E7"/>
    <w:rsid w:val="00FC45F2"/>
    <w:rsid w:val="00FC4815"/>
    <w:rsid w:val="00FC4B7C"/>
    <w:rsid w:val="00FC5034"/>
    <w:rsid w:val="00FC5810"/>
    <w:rsid w:val="00FC69B4"/>
    <w:rsid w:val="00FD01AD"/>
    <w:rsid w:val="00FD0B99"/>
    <w:rsid w:val="00FD231A"/>
    <w:rsid w:val="00FD33B5"/>
    <w:rsid w:val="00FD3F0A"/>
    <w:rsid w:val="00FD3F83"/>
    <w:rsid w:val="00FD4358"/>
    <w:rsid w:val="00FD511F"/>
    <w:rsid w:val="00FD532F"/>
    <w:rsid w:val="00FD7A16"/>
    <w:rsid w:val="00FE1317"/>
    <w:rsid w:val="00FE191E"/>
    <w:rsid w:val="00FE1EA4"/>
    <w:rsid w:val="00FE29DC"/>
    <w:rsid w:val="00FE44FF"/>
    <w:rsid w:val="00FE456A"/>
    <w:rsid w:val="00FE51F3"/>
    <w:rsid w:val="00FE60A0"/>
    <w:rsid w:val="00FE67CA"/>
    <w:rsid w:val="00FE6A1D"/>
    <w:rsid w:val="00FF0AEC"/>
    <w:rsid w:val="00FF23F8"/>
    <w:rsid w:val="00FF2E5A"/>
    <w:rsid w:val="00FF408F"/>
    <w:rsid w:val="00FF4342"/>
    <w:rsid w:val="00FF5363"/>
    <w:rsid w:val="00FF65CF"/>
    <w:rsid w:val="00FF6AFE"/>
    <w:rsid w:val="00FF7634"/>
    <w:rsid w:val="015D17F2"/>
    <w:rsid w:val="027A19E8"/>
    <w:rsid w:val="04D76375"/>
    <w:rsid w:val="050E09D8"/>
    <w:rsid w:val="05916B38"/>
    <w:rsid w:val="05F5C345"/>
    <w:rsid w:val="08CA8362"/>
    <w:rsid w:val="092DF055"/>
    <w:rsid w:val="094224CE"/>
    <w:rsid w:val="0945202F"/>
    <w:rsid w:val="09907EB0"/>
    <w:rsid w:val="099B5224"/>
    <w:rsid w:val="0A1E377D"/>
    <w:rsid w:val="0A799AA4"/>
    <w:rsid w:val="0ADE5969"/>
    <w:rsid w:val="0B504646"/>
    <w:rsid w:val="0B68A8C4"/>
    <w:rsid w:val="0C35D456"/>
    <w:rsid w:val="0C72B3F8"/>
    <w:rsid w:val="0D504F4A"/>
    <w:rsid w:val="0D86F752"/>
    <w:rsid w:val="0DD4D88D"/>
    <w:rsid w:val="0E21FF25"/>
    <w:rsid w:val="0FAA4FC9"/>
    <w:rsid w:val="0FF631FA"/>
    <w:rsid w:val="0FFBEB7F"/>
    <w:rsid w:val="1045B0DA"/>
    <w:rsid w:val="107ECF2C"/>
    <w:rsid w:val="10A67886"/>
    <w:rsid w:val="10F1787E"/>
    <w:rsid w:val="11580E6E"/>
    <w:rsid w:val="11B3A75E"/>
    <w:rsid w:val="121BA928"/>
    <w:rsid w:val="121EB60E"/>
    <w:rsid w:val="123FAEDC"/>
    <w:rsid w:val="12DD9BCA"/>
    <w:rsid w:val="14114A84"/>
    <w:rsid w:val="147437ED"/>
    <w:rsid w:val="1515A060"/>
    <w:rsid w:val="15365D3B"/>
    <w:rsid w:val="15CE0AFE"/>
    <w:rsid w:val="16070573"/>
    <w:rsid w:val="1684D910"/>
    <w:rsid w:val="1800F1BB"/>
    <w:rsid w:val="183F6EF6"/>
    <w:rsid w:val="189D1D72"/>
    <w:rsid w:val="18E775C2"/>
    <w:rsid w:val="19256640"/>
    <w:rsid w:val="193E84D5"/>
    <w:rsid w:val="1B01F337"/>
    <w:rsid w:val="1B34B862"/>
    <w:rsid w:val="1B6451F3"/>
    <w:rsid w:val="1BD40B5F"/>
    <w:rsid w:val="1C180A26"/>
    <w:rsid w:val="1C2393FF"/>
    <w:rsid w:val="1D06AECF"/>
    <w:rsid w:val="1E5C20BD"/>
    <w:rsid w:val="1E5F962F"/>
    <w:rsid w:val="1E9E1B86"/>
    <w:rsid w:val="1F856F6A"/>
    <w:rsid w:val="1FF97B32"/>
    <w:rsid w:val="20511A9E"/>
    <w:rsid w:val="21E9E232"/>
    <w:rsid w:val="227349C7"/>
    <w:rsid w:val="22E9195F"/>
    <w:rsid w:val="23080F3B"/>
    <w:rsid w:val="23524B8C"/>
    <w:rsid w:val="249EDBF8"/>
    <w:rsid w:val="24ABF75B"/>
    <w:rsid w:val="25771D23"/>
    <w:rsid w:val="2646D19B"/>
    <w:rsid w:val="26A0B922"/>
    <w:rsid w:val="2872A742"/>
    <w:rsid w:val="29CA11D8"/>
    <w:rsid w:val="29D3DAEE"/>
    <w:rsid w:val="2A4E2F01"/>
    <w:rsid w:val="2AAD11FD"/>
    <w:rsid w:val="2AE67855"/>
    <w:rsid w:val="2C411DEE"/>
    <w:rsid w:val="2C7C9E02"/>
    <w:rsid w:val="2D31D9A8"/>
    <w:rsid w:val="2EA5FD2C"/>
    <w:rsid w:val="2EF399F1"/>
    <w:rsid w:val="314A0B28"/>
    <w:rsid w:val="3313A363"/>
    <w:rsid w:val="3316808D"/>
    <w:rsid w:val="33FB0722"/>
    <w:rsid w:val="34759756"/>
    <w:rsid w:val="34D04763"/>
    <w:rsid w:val="3539444E"/>
    <w:rsid w:val="35EE26F2"/>
    <w:rsid w:val="36D24962"/>
    <w:rsid w:val="36FFCD28"/>
    <w:rsid w:val="37D55E86"/>
    <w:rsid w:val="37FC0FF6"/>
    <w:rsid w:val="3905A39F"/>
    <w:rsid w:val="394DB26E"/>
    <w:rsid w:val="39A96154"/>
    <w:rsid w:val="39C02415"/>
    <w:rsid w:val="39EA6DFB"/>
    <w:rsid w:val="3A41F854"/>
    <w:rsid w:val="3B38E3BA"/>
    <w:rsid w:val="3B477C47"/>
    <w:rsid w:val="3C2EF11F"/>
    <w:rsid w:val="3C5CC19B"/>
    <w:rsid w:val="3CA19CD4"/>
    <w:rsid w:val="3E085FDB"/>
    <w:rsid w:val="3E5AE70B"/>
    <w:rsid w:val="3EE86193"/>
    <w:rsid w:val="3F4611DA"/>
    <w:rsid w:val="3F4C6328"/>
    <w:rsid w:val="3F695682"/>
    <w:rsid w:val="3F6F7E99"/>
    <w:rsid w:val="3F89E4B8"/>
    <w:rsid w:val="4032F9FE"/>
    <w:rsid w:val="4069AC8E"/>
    <w:rsid w:val="40916727"/>
    <w:rsid w:val="40C7800D"/>
    <w:rsid w:val="42B3EE88"/>
    <w:rsid w:val="434DD7BD"/>
    <w:rsid w:val="4394C165"/>
    <w:rsid w:val="44A98B5E"/>
    <w:rsid w:val="44BA7A05"/>
    <w:rsid w:val="45AD4324"/>
    <w:rsid w:val="45E41164"/>
    <w:rsid w:val="45F0F266"/>
    <w:rsid w:val="46276996"/>
    <w:rsid w:val="4653E792"/>
    <w:rsid w:val="466954AE"/>
    <w:rsid w:val="46C94440"/>
    <w:rsid w:val="46F466A1"/>
    <w:rsid w:val="46F8E440"/>
    <w:rsid w:val="47355FEF"/>
    <w:rsid w:val="4783EA87"/>
    <w:rsid w:val="4928EC4B"/>
    <w:rsid w:val="4977B90B"/>
    <w:rsid w:val="4A3C6120"/>
    <w:rsid w:val="4A6D7F41"/>
    <w:rsid w:val="4B0FCE80"/>
    <w:rsid w:val="4B1AB73E"/>
    <w:rsid w:val="4B2774BC"/>
    <w:rsid w:val="4B955F35"/>
    <w:rsid w:val="4BC0FEA3"/>
    <w:rsid w:val="4D5C4DE3"/>
    <w:rsid w:val="4EA1C581"/>
    <w:rsid w:val="4F55C1E0"/>
    <w:rsid w:val="512E6538"/>
    <w:rsid w:val="519EC2C7"/>
    <w:rsid w:val="51ED3FFA"/>
    <w:rsid w:val="52A4DBEF"/>
    <w:rsid w:val="52EC0CFE"/>
    <w:rsid w:val="532505FA"/>
    <w:rsid w:val="53928CE3"/>
    <w:rsid w:val="53E4B329"/>
    <w:rsid w:val="543BE93E"/>
    <w:rsid w:val="54725481"/>
    <w:rsid w:val="54B5564D"/>
    <w:rsid w:val="54FCECB2"/>
    <w:rsid w:val="5545FAF0"/>
    <w:rsid w:val="5734ECB5"/>
    <w:rsid w:val="573B2051"/>
    <w:rsid w:val="57E3E5AE"/>
    <w:rsid w:val="58A93A97"/>
    <w:rsid w:val="58C945CB"/>
    <w:rsid w:val="58D5D705"/>
    <w:rsid w:val="59AA5626"/>
    <w:rsid w:val="59AB6C0A"/>
    <w:rsid w:val="59EE4064"/>
    <w:rsid w:val="5A715DF2"/>
    <w:rsid w:val="5AFA5C3C"/>
    <w:rsid w:val="5B7A26C3"/>
    <w:rsid w:val="5C157E91"/>
    <w:rsid w:val="5C92F61B"/>
    <w:rsid w:val="5CB27C58"/>
    <w:rsid w:val="5D0540AE"/>
    <w:rsid w:val="5D5F6E0D"/>
    <w:rsid w:val="5D819442"/>
    <w:rsid w:val="5D8A79E6"/>
    <w:rsid w:val="5DBD1033"/>
    <w:rsid w:val="5DD1347F"/>
    <w:rsid w:val="5DF881AF"/>
    <w:rsid w:val="5E7D515A"/>
    <w:rsid w:val="5F447CC5"/>
    <w:rsid w:val="5FA3461A"/>
    <w:rsid w:val="5FE34B7F"/>
    <w:rsid w:val="6071C18E"/>
    <w:rsid w:val="60B55735"/>
    <w:rsid w:val="615D27A0"/>
    <w:rsid w:val="61C566B9"/>
    <w:rsid w:val="620BA55F"/>
    <w:rsid w:val="62FBD860"/>
    <w:rsid w:val="633BC397"/>
    <w:rsid w:val="638565D8"/>
    <w:rsid w:val="64CB2258"/>
    <w:rsid w:val="64F22E73"/>
    <w:rsid w:val="64F25AB1"/>
    <w:rsid w:val="653DC453"/>
    <w:rsid w:val="66B50FF5"/>
    <w:rsid w:val="66EB3868"/>
    <w:rsid w:val="6748DF5C"/>
    <w:rsid w:val="67C4A601"/>
    <w:rsid w:val="685E0941"/>
    <w:rsid w:val="686F0606"/>
    <w:rsid w:val="68931321"/>
    <w:rsid w:val="6A56FB12"/>
    <w:rsid w:val="6B0272B8"/>
    <w:rsid w:val="6B3FD5A3"/>
    <w:rsid w:val="6BA26F4E"/>
    <w:rsid w:val="6C8B14CD"/>
    <w:rsid w:val="6CF5BE1E"/>
    <w:rsid w:val="6E0517AF"/>
    <w:rsid w:val="6E1303F4"/>
    <w:rsid w:val="6E2ED619"/>
    <w:rsid w:val="6E7B4FFA"/>
    <w:rsid w:val="6EE71B8C"/>
    <w:rsid w:val="6FEE6801"/>
    <w:rsid w:val="706315AF"/>
    <w:rsid w:val="70A21689"/>
    <w:rsid w:val="712A6019"/>
    <w:rsid w:val="7132595C"/>
    <w:rsid w:val="7146411C"/>
    <w:rsid w:val="71DA0E37"/>
    <w:rsid w:val="71F768AC"/>
    <w:rsid w:val="723A0AFC"/>
    <w:rsid w:val="7255564C"/>
    <w:rsid w:val="732F31A9"/>
    <w:rsid w:val="733C594D"/>
    <w:rsid w:val="734F33BB"/>
    <w:rsid w:val="73B3FD8B"/>
    <w:rsid w:val="746D2DDC"/>
    <w:rsid w:val="7488D1BF"/>
    <w:rsid w:val="750B0AD7"/>
    <w:rsid w:val="75AE4D23"/>
    <w:rsid w:val="76563082"/>
    <w:rsid w:val="767FECBE"/>
    <w:rsid w:val="76A7EE67"/>
    <w:rsid w:val="788D4922"/>
    <w:rsid w:val="78B07DCF"/>
    <w:rsid w:val="79017D39"/>
    <w:rsid w:val="794A9AF5"/>
    <w:rsid w:val="79F223AD"/>
    <w:rsid w:val="79FEF9F6"/>
    <w:rsid w:val="7A7EE306"/>
    <w:rsid w:val="7B9A9A9A"/>
    <w:rsid w:val="7DDE7EBF"/>
    <w:rsid w:val="7F0CBBB6"/>
    <w:rsid w:val="7F46B783"/>
    <w:rsid w:val="7F90A506"/>
    <w:rsid w:val="7FA8E71E"/>
    <w:rsid w:val="7FB2333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7A7EE306"/>
  <w15:chartTrackingRefBased/>
  <w15:docId w15:val="{7AB08FD5-71BE-4AE0-B106-94A1F7A94F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174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6750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3689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2638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4E7C"/>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A4E7C"/>
    <w:rPr>
      <w:rFonts w:ascii="Times New Roman" w:hAnsi="Times New Roman" w:cs="Times New Roman"/>
      <w:sz w:val="18"/>
      <w:szCs w:val="18"/>
    </w:rPr>
  </w:style>
  <w:style w:type="character" w:customStyle="1" w:styleId="Heading1Char">
    <w:name w:val="Heading 1 Char"/>
    <w:basedOn w:val="DefaultParagraphFont"/>
    <w:link w:val="Heading1"/>
    <w:uiPriority w:val="9"/>
    <w:rsid w:val="008174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6750B"/>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36892"/>
    <w:rPr>
      <w:rFonts w:asciiTheme="majorHAnsi" w:eastAsiaTheme="majorEastAsia" w:hAnsiTheme="majorHAnsi" w:cstheme="majorBidi"/>
      <w:color w:val="1F3763" w:themeColor="accent1" w:themeShade="7F"/>
      <w:sz w:val="24"/>
      <w:szCs w:val="24"/>
    </w:rPr>
  </w:style>
  <w:style w:type="paragraph" w:customStyle="1" w:styleId="MTDisplayEquation">
    <w:name w:val="MTDisplayEquation"/>
    <w:basedOn w:val="Normal"/>
    <w:next w:val="Normal"/>
    <w:link w:val="MTDisplayEquationChar"/>
    <w:rsid w:val="000E02EE"/>
    <w:pPr>
      <w:tabs>
        <w:tab w:val="center" w:pos="4680"/>
        <w:tab w:val="right" w:pos="9360"/>
      </w:tabs>
      <w:spacing w:after="0" w:line="240" w:lineRule="auto"/>
    </w:pPr>
    <w:rPr>
      <w:sz w:val="24"/>
      <w:szCs w:val="24"/>
    </w:rPr>
  </w:style>
  <w:style w:type="character" w:customStyle="1" w:styleId="MTDisplayEquationChar">
    <w:name w:val="MTDisplayEquation Char"/>
    <w:basedOn w:val="DefaultParagraphFont"/>
    <w:link w:val="MTDisplayEquation"/>
    <w:rsid w:val="000E02EE"/>
    <w:rPr>
      <w:sz w:val="24"/>
      <w:szCs w:val="24"/>
    </w:rPr>
  </w:style>
  <w:style w:type="character" w:styleId="CommentReference">
    <w:name w:val="annotation reference"/>
    <w:basedOn w:val="DefaultParagraphFont"/>
    <w:uiPriority w:val="99"/>
    <w:semiHidden/>
    <w:unhideWhenUsed/>
    <w:rsid w:val="000E02EE"/>
    <w:rPr>
      <w:sz w:val="16"/>
      <w:szCs w:val="16"/>
    </w:rPr>
  </w:style>
  <w:style w:type="paragraph" w:styleId="CommentText">
    <w:name w:val="annotation text"/>
    <w:basedOn w:val="Normal"/>
    <w:link w:val="CommentTextChar"/>
    <w:uiPriority w:val="99"/>
    <w:unhideWhenUsed/>
    <w:rsid w:val="000E02EE"/>
    <w:pPr>
      <w:spacing w:after="0" w:line="240" w:lineRule="auto"/>
    </w:pPr>
    <w:rPr>
      <w:sz w:val="20"/>
      <w:szCs w:val="20"/>
    </w:rPr>
  </w:style>
  <w:style w:type="character" w:customStyle="1" w:styleId="CommentTextChar">
    <w:name w:val="Comment Text Char"/>
    <w:basedOn w:val="DefaultParagraphFont"/>
    <w:link w:val="CommentText"/>
    <w:uiPriority w:val="99"/>
    <w:rsid w:val="000E02EE"/>
    <w:rPr>
      <w:sz w:val="20"/>
      <w:szCs w:val="20"/>
    </w:rPr>
  </w:style>
  <w:style w:type="paragraph" w:styleId="CommentSubject">
    <w:name w:val="annotation subject"/>
    <w:basedOn w:val="CommentText"/>
    <w:next w:val="CommentText"/>
    <w:link w:val="CommentSubjectChar"/>
    <w:uiPriority w:val="99"/>
    <w:semiHidden/>
    <w:unhideWhenUsed/>
    <w:rsid w:val="000115F8"/>
    <w:pPr>
      <w:spacing w:after="160"/>
    </w:pPr>
    <w:rPr>
      <w:b/>
      <w:bCs/>
    </w:rPr>
  </w:style>
  <w:style w:type="character" w:customStyle="1" w:styleId="CommentSubjectChar">
    <w:name w:val="Comment Subject Char"/>
    <w:basedOn w:val="CommentTextChar"/>
    <w:link w:val="CommentSubject"/>
    <w:uiPriority w:val="99"/>
    <w:semiHidden/>
    <w:rsid w:val="000115F8"/>
    <w:rPr>
      <w:b/>
      <w:bCs/>
      <w:sz w:val="20"/>
      <w:szCs w:val="20"/>
    </w:rPr>
  </w:style>
  <w:style w:type="paragraph" w:styleId="Header">
    <w:name w:val="header"/>
    <w:basedOn w:val="Normal"/>
    <w:link w:val="HeaderChar"/>
    <w:uiPriority w:val="99"/>
    <w:unhideWhenUsed/>
    <w:rsid w:val="005D195E"/>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195E"/>
  </w:style>
  <w:style w:type="paragraph" w:styleId="Footer">
    <w:name w:val="footer"/>
    <w:basedOn w:val="Normal"/>
    <w:link w:val="FooterChar"/>
    <w:uiPriority w:val="99"/>
    <w:unhideWhenUsed/>
    <w:rsid w:val="005D195E"/>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195E"/>
  </w:style>
  <w:style w:type="character" w:styleId="PlaceholderText">
    <w:name w:val="Placeholder Text"/>
    <w:basedOn w:val="DefaultParagraphFont"/>
    <w:uiPriority w:val="99"/>
    <w:semiHidden/>
    <w:rsid w:val="005D195E"/>
    <w:rPr>
      <w:color w:val="808080"/>
    </w:rPr>
  </w:style>
  <w:style w:type="table" w:styleId="TableGrid">
    <w:name w:val="Table Grid"/>
    <w:basedOn w:val="TableNormal"/>
    <w:uiPriority w:val="59"/>
    <w:rsid w:val="005D195E"/>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LineNumber">
    <w:name w:val="line number"/>
    <w:basedOn w:val="DefaultParagraphFont"/>
    <w:uiPriority w:val="99"/>
    <w:semiHidden/>
    <w:unhideWhenUsed/>
    <w:rsid w:val="00E034B8"/>
  </w:style>
  <w:style w:type="paragraph" w:styleId="Caption">
    <w:name w:val="caption"/>
    <w:basedOn w:val="Normal"/>
    <w:next w:val="Normal"/>
    <w:uiPriority w:val="35"/>
    <w:unhideWhenUsed/>
    <w:qFormat/>
    <w:rsid w:val="0068043E"/>
    <w:pPr>
      <w:spacing w:after="200" w:line="240" w:lineRule="auto"/>
    </w:pPr>
    <w:rPr>
      <w:i/>
      <w:iCs/>
      <w:color w:val="44546A" w:themeColor="text2"/>
      <w:sz w:val="18"/>
      <w:szCs w:val="18"/>
    </w:rPr>
  </w:style>
  <w:style w:type="character" w:styleId="Hyperlink">
    <w:name w:val="Hyperlink"/>
    <w:basedOn w:val="DefaultParagraphFont"/>
    <w:uiPriority w:val="99"/>
    <w:semiHidden/>
    <w:unhideWhenUsed/>
    <w:rsid w:val="002D6645"/>
    <w:rPr>
      <w:color w:val="0000FF"/>
      <w:u w:val="single"/>
    </w:rPr>
  </w:style>
  <w:style w:type="paragraph" w:styleId="Revision">
    <w:name w:val="Revision"/>
    <w:hidden/>
    <w:uiPriority w:val="99"/>
    <w:semiHidden/>
    <w:rsid w:val="00AE57DB"/>
    <w:pPr>
      <w:spacing w:after="0" w:line="240" w:lineRule="auto"/>
    </w:pPr>
  </w:style>
  <w:style w:type="paragraph" w:styleId="NormalWeb">
    <w:name w:val="Normal (Web)"/>
    <w:basedOn w:val="Normal"/>
    <w:uiPriority w:val="99"/>
    <w:semiHidden/>
    <w:unhideWhenUsed/>
    <w:rsid w:val="00FC5810"/>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430E41"/>
    <w:pPr>
      <w:ind w:left="720"/>
      <w:contextualSpacing/>
    </w:pPr>
  </w:style>
  <w:style w:type="paragraph" w:styleId="Bibliography">
    <w:name w:val="Bibliography"/>
    <w:basedOn w:val="Normal"/>
    <w:next w:val="Normal"/>
    <w:uiPriority w:val="37"/>
    <w:unhideWhenUsed/>
    <w:rsid w:val="003424F2"/>
  </w:style>
  <w:style w:type="character" w:customStyle="1" w:styleId="Heading4Char">
    <w:name w:val="Heading 4 Char"/>
    <w:basedOn w:val="DefaultParagraphFont"/>
    <w:link w:val="Heading4"/>
    <w:uiPriority w:val="9"/>
    <w:rsid w:val="00326387"/>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8045370">
      <w:bodyDiv w:val="1"/>
      <w:marLeft w:val="0"/>
      <w:marRight w:val="0"/>
      <w:marTop w:val="0"/>
      <w:marBottom w:val="0"/>
      <w:divBdr>
        <w:top w:val="none" w:sz="0" w:space="0" w:color="auto"/>
        <w:left w:val="none" w:sz="0" w:space="0" w:color="auto"/>
        <w:bottom w:val="none" w:sz="0" w:space="0" w:color="auto"/>
        <w:right w:val="none" w:sz="0" w:space="0" w:color="auto"/>
      </w:divBdr>
    </w:div>
    <w:div w:id="424804920">
      <w:bodyDiv w:val="1"/>
      <w:marLeft w:val="0"/>
      <w:marRight w:val="0"/>
      <w:marTop w:val="0"/>
      <w:marBottom w:val="0"/>
      <w:divBdr>
        <w:top w:val="none" w:sz="0" w:space="0" w:color="auto"/>
        <w:left w:val="none" w:sz="0" w:space="0" w:color="auto"/>
        <w:bottom w:val="none" w:sz="0" w:space="0" w:color="auto"/>
        <w:right w:val="none" w:sz="0" w:space="0" w:color="auto"/>
      </w:divBdr>
    </w:div>
    <w:div w:id="525094750">
      <w:bodyDiv w:val="1"/>
      <w:marLeft w:val="0"/>
      <w:marRight w:val="0"/>
      <w:marTop w:val="0"/>
      <w:marBottom w:val="0"/>
      <w:divBdr>
        <w:top w:val="none" w:sz="0" w:space="0" w:color="auto"/>
        <w:left w:val="none" w:sz="0" w:space="0" w:color="auto"/>
        <w:bottom w:val="none" w:sz="0" w:space="0" w:color="auto"/>
        <w:right w:val="none" w:sz="0" w:space="0" w:color="auto"/>
      </w:divBdr>
      <w:divsChild>
        <w:div w:id="729616619">
          <w:marLeft w:val="0"/>
          <w:marRight w:val="0"/>
          <w:marTop w:val="0"/>
          <w:marBottom w:val="0"/>
          <w:divBdr>
            <w:top w:val="none" w:sz="0" w:space="0" w:color="auto"/>
            <w:left w:val="none" w:sz="0" w:space="0" w:color="auto"/>
            <w:bottom w:val="none" w:sz="0" w:space="0" w:color="auto"/>
            <w:right w:val="none" w:sz="0" w:space="0" w:color="auto"/>
          </w:divBdr>
          <w:divsChild>
            <w:div w:id="1955940228">
              <w:marLeft w:val="0"/>
              <w:marRight w:val="0"/>
              <w:marTop w:val="0"/>
              <w:marBottom w:val="0"/>
              <w:divBdr>
                <w:top w:val="none" w:sz="0" w:space="0" w:color="auto"/>
                <w:left w:val="none" w:sz="0" w:space="0" w:color="auto"/>
                <w:bottom w:val="none" w:sz="0" w:space="0" w:color="auto"/>
                <w:right w:val="none" w:sz="0" w:space="0" w:color="auto"/>
              </w:divBdr>
              <w:divsChild>
                <w:div w:id="38988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107503">
      <w:bodyDiv w:val="1"/>
      <w:marLeft w:val="0"/>
      <w:marRight w:val="0"/>
      <w:marTop w:val="0"/>
      <w:marBottom w:val="0"/>
      <w:divBdr>
        <w:top w:val="none" w:sz="0" w:space="0" w:color="auto"/>
        <w:left w:val="none" w:sz="0" w:space="0" w:color="auto"/>
        <w:bottom w:val="none" w:sz="0" w:space="0" w:color="auto"/>
        <w:right w:val="none" w:sz="0" w:space="0" w:color="auto"/>
      </w:divBdr>
    </w:div>
    <w:div w:id="1420250084">
      <w:bodyDiv w:val="1"/>
      <w:marLeft w:val="0"/>
      <w:marRight w:val="0"/>
      <w:marTop w:val="0"/>
      <w:marBottom w:val="0"/>
      <w:divBdr>
        <w:top w:val="none" w:sz="0" w:space="0" w:color="auto"/>
        <w:left w:val="none" w:sz="0" w:space="0" w:color="auto"/>
        <w:bottom w:val="none" w:sz="0" w:space="0" w:color="auto"/>
        <w:right w:val="none" w:sz="0" w:space="0" w:color="auto"/>
      </w:divBdr>
      <w:divsChild>
        <w:div w:id="1515269832">
          <w:marLeft w:val="0"/>
          <w:marRight w:val="0"/>
          <w:marTop w:val="0"/>
          <w:marBottom w:val="0"/>
          <w:divBdr>
            <w:top w:val="none" w:sz="0" w:space="0" w:color="auto"/>
            <w:left w:val="none" w:sz="0" w:space="0" w:color="auto"/>
            <w:bottom w:val="none" w:sz="0" w:space="0" w:color="auto"/>
            <w:right w:val="none" w:sz="0" w:space="0" w:color="auto"/>
          </w:divBdr>
          <w:divsChild>
            <w:div w:id="57441508">
              <w:marLeft w:val="0"/>
              <w:marRight w:val="0"/>
              <w:marTop w:val="0"/>
              <w:marBottom w:val="0"/>
              <w:divBdr>
                <w:top w:val="none" w:sz="0" w:space="0" w:color="auto"/>
                <w:left w:val="none" w:sz="0" w:space="0" w:color="auto"/>
                <w:bottom w:val="none" w:sz="0" w:space="0" w:color="auto"/>
                <w:right w:val="none" w:sz="0" w:space="0" w:color="auto"/>
              </w:divBdr>
              <w:divsChild>
                <w:div w:id="1500194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1871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ieeexplore.ieee.org/abstract/document/4536463?casa_token=2NvJ64rxKCYAAAAA:qAlvZzowjLa_XW7jmRPF0k0urSiIBvJi8_AO4jICXqH18IPlUWpXLq3KuDzclGwDG0Sbls_WJQ" TargetMode="External"/></Relationship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117" Type="http://schemas.openxmlformats.org/officeDocument/2006/relationships/oleObject" Target="embeddings/oleObject52.bin"/><Relationship Id="rId21" Type="http://schemas.openxmlformats.org/officeDocument/2006/relationships/image" Target="media/image7.emf"/><Relationship Id="rId42" Type="http://schemas.openxmlformats.org/officeDocument/2006/relationships/image" Target="media/image20.emf"/><Relationship Id="rId47" Type="http://schemas.openxmlformats.org/officeDocument/2006/relationships/oleObject" Target="embeddings/oleObject14.bin"/><Relationship Id="rId63" Type="http://schemas.openxmlformats.org/officeDocument/2006/relationships/image" Target="media/image31.emf"/><Relationship Id="rId68" Type="http://schemas.openxmlformats.org/officeDocument/2006/relationships/oleObject" Target="embeddings/oleObject24.bin"/><Relationship Id="rId84" Type="http://schemas.openxmlformats.org/officeDocument/2006/relationships/oleObject" Target="embeddings/oleObject32.bin"/><Relationship Id="rId89" Type="http://schemas.openxmlformats.org/officeDocument/2006/relationships/image" Target="media/image44.emf"/><Relationship Id="rId112" Type="http://schemas.openxmlformats.org/officeDocument/2006/relationships/oleObject" Target="embeddings/oleObject47.bin"/><Relationship Id="rId16" Type="http://schemas.openxmlformats.org/officeDocument/2006/relationships/oleObject" Target="embeddings/oleObject1.bin"/><Relationship Id="rId107" Type="http://schemas.openxmlformats.org/officeDocument/2006/relationships/oleObject" Target="embeddings/oleObject44.bin"/><Relationship Id="rId11" Type="http://schemas.microsoft.com/office/2018/08/relationships/commentsExtensible" Target="commentsExtensible.xml"/><Relationship Id="rId32" Type="http://schemas.openxmlformats.org/officeDocument/2006/relationships/image" Target="media/image13.png"/><Relationship Id="rId37" Type="http://schemas.openxmlformats.org/officeDocument/2006/relationships/oleObject" Target="embeddings/oleObject9.bin"/><Relationship Id="rId53" Type="http://schemas.openxmlformats.org/officeDocument/2006/relationships/oleObject" Target="embeddings/oleObject17.bin"/><Relationship Id="rId58" Type="http://schemas.openxmlformats.org/officeDocument/2006/relationships/image" Target="media/image28.emf"/><Relationship Id="rId74" Type="http://schemas.openxmlformats.org/officeDocument/2006/relationships/image" Target="media/image35.emf"/><Relationship Id="rId79" Type="http://schemas.openxmlformats.org/officeDocument/2006/relationships/image" Target="media/image39.emf"/><Relationship Id="rId102" Type="http://schemas.openxmlformats.org/officeDocument/2006/relationships/oleObject" Target="embeddings/oleObject41.bin"/><Relationship Id="rId123" Type="http://schemas.openxmlformats.org/officeDocument/2006/relationships/fontTable" Target="fontTable.xml"/><Relationship Id="rId5" Type="http://schemas.openxmlformats.org/officeDocument/2006/relationships/webSettings" Target="webSettings.xml"/><Relationship Id="rId90" Type="http://schemas.openxmlformats.org/officeDocument/2006/relationships/oleObject" Target="embeddings/oleObject35.bin"/><Relationship Id="rId95" Type="http://schemas.openxmlformats.org/officeDocument/2006/relationships/image" Target="media/image47.emf"/><Relationship Id="rId22" Type="http://schemas.openxmlformats.org/officeDocument/2006/relationships/oleObject" Target="embeddings/oleObject4.bin"/><Relationship Id="rId27" Type="http://schemas.openxmlformats.org/officeDocument/2006/relationships/image" Target="media/image10.emf"/><Relationship Id="rId43" Type="http://schemas.openxmlformats.org/officeDocument/2006/relationships/oleObject" Target="embeddings/oleObject12.bin"/><Relationship Id="rId48" Type="http://schemas.openxmlformats.org/officeDocument/2006/relationships/image" Target="media/image23.emf"/><Relationship Id="rId64" Type="http://schemas.openxmlformats.org/officeDocument/2006/relationships/image" Target="media/image32.emf"/><Relationship Id="rId69" Type="http://schemas.openxmlformats.org/officeDocument/2006/relationships/image" Target="media/image34.emf"/><Relationship Id="rId113" Type="http://schemas.openxmlformats.org/officeDocument/2006/relationships/oleObject" Target="embeddings/oleObject48.bin"/><Relationship Id="rId118" Type="http://schemas.openxmlformats.org/officeDocument/2006/relationships/oleObject" Target="embeddings/oleObject53.bin"/><Relationship Id="rId80" Type="http://schemas.openxmlformats.org/officeDocument/2006/relationships/oleObject" Target="embeddings/oleObject30.bin"/><Relationship Id="rId85" Type="http://schemas.openxmlformats.org/officeDocument/2006/relationships/image" Target="media/image42.emf"/><Relationship Id="rId12" Type="http://schemas.openxmlformats.org/officeDocument/2006/relationships/image" Target="media/image1.png"/><Relationship Id="rId17" Type="http://schemas.openxmlformats.org/officeDocument/2006/relationships/image" Target="media/image5.emf"/><Relationship Id="rId33" Type="http://schemas.openxmlformats.org/officeDocument/2006/relationships/image" Target="media/image14.png"/><Relationship Id="rId38" Type="http://schemas.openxmlformats.org/officeDocument/2006/relationships/image" Target="media/image18.emf"/><Relationship Id="rId59" Type="http://schemas.openxmlformats.org/officeDocument/2006/relationships/oleObject" Target="embeddings/oleObject20.bin"/><Relationship Id="rId103" Type="http://schemas.openxmlformats.org/officeDocument/2006/relationships/image" Target="media/image51.emf"/><Relationship Id="rId108" Type="http://schemas.openxmlformats.org/officeDocument/2006/relationships/image" Target="media/image53.emf"/><Relationship Id="rId124" Type="http://schemas.microsoft.com/office/2011/relationships/people" Target="people.xml"/><Relationship Id="rId54" Type="http://schemas.openxmlformats.org/officeDocument/2006/relationships/image" Target="media/image26.emf"/><Relationship Id="rId70" Type="http://schemas.openxmlformats.org/officeDocument/2006/relationships/oleObject" Target="embeddings/oleObject25.bin"/><Relationship Id="rId75" Type="http://schemas.openxmlformats.org/officeDocument/2006/relationships/oleObject" Target="embeddings/oleObject29.bin"/><Relationship Id="rId91" Type="http://schemas.openxmlformats.org/officeDocument/2006/relationships/image" Target="media/image45.emf"/><Relationship Id="rId96" Type="http://schemas.openxmlformats.org/officeDocument/2006/relationships/oleObject" Target="embeddings/oleObject38.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emf"/><Relationship Id="rId28" Type="http://schemas.openxmlformats.org/officeDocument/2006/relationships/oleObject" Target="embeddings/oleObject7.bin"/><Relationship Id="rId49" Type="http://schemas.openxmlformats.org/officeDocument/2006/relationships/oleObject" Target="embeddings/oleObject15.bin"/><Relationship Id="rId114" Type="http://schemas.openxmlformats.org/officeDocument/2006/relationships/oleObject" Target="embeddings/oleObject49.bin"/><Relationship Id="rId119" Type="http://schemas.openxmlformats.org/officeDocument/2006/relationships/oleObject" Target="embeddings/oleObject54.bin"/><Relationship Id="rId44" Type="http://schemas.openxmlformats.org/officeDocument/2006/relationships/image" Target="media/image21.emf"/><Relationship Id="rId60" Type="http://schemas.openxmlformats.org/officeDocument/2006/relationships/image" Target="media/image29.png"/><Relationship Id="rId65" Type="http://schemas.openxmlformats.org/officeDocument/2006/relationships/oleObject" Target="embeddings/oleObject22.bin"/><Relationship Id="rId81" Type="http://schemas.openxmlformats.org/officeDocument/2006/relationships/image" Target="media/image40.emf"/><Relationship Id="rId86" Type="http://schemas.openxmlformats.org/officeDocument/2006/relationships/oleObject" Target="embeddings/oleObject33.bin"/><Relationship Id="rId13" Type="http://schemas.openxmlformats.org/officeDocument/2006/relationships/image" Target="media/image2.png"/><Relationship Id="rId18" Type="http://schemas.openxmlformats.org/officeDocument/2006/relationships/oleObject" Target="embeddings/oleObject2.bin"/><Relationship Id="rId39" Type="http://schemas.openxmlformats.org/officeDocument/2006/relationships/oleObject" Target="embeddings/oleObject10.bin"/><Relationship Id="rId109" Type="http://schemas.openxmlformats.org/officeDocument/2006/relationships/oleObject" Target="embeddings/oleObject45.bin"/><Relationship Id="rId34" Type="http://schemas.openxmlformats.org/officeDocument/2006/relationships/image" Target="media/image15.png"/><Relationship Id="rId50" Type="http://schemas.openxmlformats.org/officeDocument/2006/relationships/image" Target="media/image24.emf"/><Relationship Id="rId55" Type="http://schemas.openxmlformats.org/officeDocument/2006/relationships/oleObject" Target="embeddings/oleObject18.bin"/><Relationship Id="rId76" Type="http://schemas.openxmlformats.org/officeDocument/2006/relationships/image" Target="media/image36.png"/><Relationship Id="rId97" Type="http://schemas.openxmlformats.org/officeDocument/2006/relationships/image" Target="media/image48.emf"/><Relationship Id="rId104" Type="http://schemas.openxmlformats.org/officeDocument/2006/relationships/oleObject" Target="embeddings/oleObject42.bin"/><Relationship Id="rId120" Type="http://schemas.openxmlformats.org/officeDocument/2006/relationships/image" Target="media/image55.png"/><Relationship Id="rId125"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oleObject" Target="embeddings/oleObject26.bin"/><Relationship Id="rId92" Type="http://schemas.openxmlformats.org/officeDocument/2006/relationships/oleObject" Target="embeddings/oleObject36.bin"/><Relationship Id="rId2" Type="http://schemas.openxmlformats.org/officeDocument/2006/relationships/numbering" Target="numbering.xml"/><Relationship Id="rId29" Type="http://schemas.openxmlformats.org/officeDocument/2006/relationships/image" Target="media/image11.emf"/><Relationship Id="rId24" Type="http://schemas.openxmlformats.org/officeDocument/2006/relationships/oleObject" Target="embeddings/oleObject5.bin"/><Relationship Id="rId40" Type="http://schemas.openxmlformats.org/officeDocument/2006/relationships/image" Target="media/image19.emf"/><Relationship Id="rId45" Type="http://schemas.openxmlformats.org/officeDocument/2006/relationships/oleObject" Target="embeddings/oleObject13.bin"/><Relationship Id="rId66" Type="http://schemas.openxmlformats.org/officeDocument/2006/relationships/oleObject" Target="embeddings/oleObject23.bin"/><Relationship Id="rId87" Type="http://schemas.openxmlformats.org/officeDocument/2006/relationships/image" Target="media/image43.emf"/><Relationship Id="rId110" Type="http://schemas.openxmlformats.org/officeDocument/2006/relationships/image" Target="media/image54.emf"/><Relationship Id="rId115" Type="http://schemas.openxmlformats.org/officeDocument/2006/relationships/oleObject" Target="embeddings/oleObject50.bin"/><Relationship Id="rId61" Type="http://schemas.openxmlformats.org/officeDocument/2006/relationships/image" Target="media/image30.emf"/><Relationship Id="rId82" Type="http://schemas.openxmlformats.org/officeDocument/2006/relationships/oleObject" Target="embeddings/oleObject31.bin"/><Relationship Id="rId19" Type="http://schemas.openxmlformats.org/officeDocument/2006/relationships/image" Target="media/image6.emf"/><Relationship Id="rId14" Type="http://schemas.openxmlformats.org/officeDocument/2006/relationships/image" Target="media/image3.png"/><Relationship Id="rId30" Type="http://schemas.openxmlformats.org/officeDocument/2006/relationships/oleObject" Target="embeddings/oleObject8.bin"/><Relationship Id="rId35" Type="http://schemas.openxmlformats.org/officeDocument/2006/relationships/image" Target="media/image16.png"/><Relationship Id="rId56" Type="http://schemas.openxmlformats.org/officeDocument/2006/relationships/image" Target="media/image27.emf"/><Relationship Id="rId77" Type="http://schemas.openxmlformats.org/officeDocument/2006/relationships/image" Target="media/image37.png"/><Relationship Id="rId100" Type="http://schemas.openxmlformats.org/officeDocument/2006/relationships/oleObject" Target="embeddings/oleObject40.bin"/><Relationship Id="rId105" Type="http://schemas.openxmlformats.org/officeDocument/2006/relationships/oleObject" Target="embeddings/oleObject43.bin"/><Relationship Id="rId8" Type="http://schemas.openxmlformats.org/officeDocument/2006/relationships/comments" Target="comments.xml"/><Relationship Id="rId51" Type="http://schemas.openxmlformats.org/officeDocument/2006/relationships/oleObject" Target="embeddings/oleObject16.bin"/><Relationship Id="rId72" Type="http://schemas.openxmlformats.org/officeDocument/2006/relationships/oleObject" Target="embeddings/oleObject27.bin"/><Relationship Id="rId93" Type="http://schemas.openxmlformats.org/officeDocument/2006/relationships/image" Target="media/image46.emf"/><Relationship Id="rId98" Type="http://schemas.openxmlformats.org/officeDocument/2006/relationships/oleObject" Target="embeddings/oleObject39.bin"/><Relationship Id="rId121" Type="http://schemas.openxmlformats.org/officeDocument/2006/relationships/header" Target="header1.xml"/><Relationship Id="rId3" Type="http://schemas.openxmlformats.org/officeDocument/2006/relationships/styles" Target="styles.xml"/><Relationship Id="rId25" Type="http://schemas.openxmlformats.org/officeDocument/2006/relationships/image" Target="media/image9.emf"/><Relationship Id="rId46" Type="http://schemas.openxmlformats.org/officeDocument/2006/relationships/image" Target="media/image22.emf"/><Relationship Id="rId67" Type="http://schemas.openxmlformats.org/officeDocument/2006/relationships/image" Target="media/image33.emf"/><Relationship Id="rId116" Type="http://schemas.openxmlformats.org/officeDocument/2006/relationships/oleObject" Target="embeddings/oleObject51.bin"/><Relationship Id="rId20" Type="http://schemas.openxmlformats.org/officeDocument/2006/relationships/oleObject" Target="embeddings/oleObject3.bin"/><Relationship Id="rId41" Type="http://schemas.openxmlformats.org/officeDocument/2006/relationships/oleObject" Target="embeddings/oleObject11.bin"/><Relationship Id="rId62" Type="http://schemas.openxmlformats.org/officeDocument/2006/relationships/oleObject" Target="embeddings/oleObject21.bin"/><Relationship Id="rId83" Type="http://schemas.openxmlformats.org/officeDocument/2006/relationships/image" Target="media/image41.emf"/><Relationship Id="rId88" Type="http://schemas.openxmlformats.org/officeDocument/2006/relationships/oleObject" Target="embeddings/oleObject34.bin"/><Relationship Id="rId111" Type="http://schemas.openxmlformats.org/officeDocument/2006/relationships/oleObject" Target="embeddings/oleObject46.bin"/><Relationship Id="rId15" Type="http://schemas.openxmlformats.org/officeDocument/2006/relationships/image" Target="media/image4.emf"/><Relationship Id="rId36" Type="http://schemas.openxmlformats.org/officeDocument/2006/relationships/image" Target="media/image17.emf"/><Relationship Id="rId57" Type="http://schemas.openxmlformats.org/officeDocument/2006/relationships/oleObject" Target="embeddings/oleObject19.bin"/><Relationship Id="rId106" Type="http://schemas.openxmlformats.org/officeDocument/2006/relationships/image" Target="media/image52.emf"/><Relationship Id="rId10" Type="http://schemas.microsoft.com/office/2016/09/relationships/commentsIds" Target="commentsIds.xml"/><Relationship Id="rId31" Type="http://schemas.openxmlformats.org/officeDocument/2006/relationships/image" Target="media/image12.png"/><Relationship Id="rId52" Type="http://schemas.openxmlformats.org/officeDocument/2006/relationships/image" Target="media/image25.emf"/><Relationship Id="rId73" Type="http://schemas.openxmlformats.org/officeDocument/2006/relationships/oleObject" Target="embeddings/oleObject28.bin"/><Relationship Id="rId78" Type="http://schemas.openxmlformats.org/officeDocument/2006/relationships/image" Target="media/image38.png"/><Relationship Id="rId94" Type="http://schemas.openxmlformats.org/officeDocument/2006/relationships/oleObject" Target="embeddings/oleObject37.bin"/><Relationship Id="rId99" Type="http://schemas.openxmlformats.org/officeDocument/2006/relationships/image" Target="media/image49.emf"/><Relationship Id="rId101" Type="http://schemas.openxmlformats.org/officeDocument/2006/relationships/image" Target="media/image50.emf"/><Relationship Id="rId122"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E3AD81-87C4-4DDA-A086-E456A206C1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45756</Words>
  <Characters>260813</Characters>
  <Application>Microsoft Office Word</Application>
  <DocSecurity>0</DocSecurity>
  <Lines>2173</Lines>
  <Paragraphs>611</Paragraphs>
  <ScaleCrop>false</ScaleCrop>
  <Company/>
  <LinksUpToDate>false</LinksUpToDate>
  <CharactersWithSpaces>305958</CharactersWithSpaces>
  <SharedDoc>false</SharedDoc>
  <HLinks>
    <vt:vector size="6" baseType="variant">
      <vt:variant>
        <vt:i4>1966084</vt:i4>
      </vt:variant>
      <vt:variant>
        <vt:i4>0</vt:i4>
      </vt:variant>
      <vt:variant>
        <vt:i4>0</vt:i4>
      </vt:variant>
      <vt:variant>
        <vt:i4>5</vt:i4>
      </vt:variant>
      <vt:variant>
        <vt:lpwstr>https://ieeexplore.ieee.org/abstract/document/4536463?casa_token=2NvJ64rxKCYAAAAA:qAlvZzowjLa_XW7jmRPF0k0urSiIBvJi8_AO4jICXqH18IPlUWpXLq3KuDzclGwDG0Sbls_WJQ</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a Ahmed</dc:creator>
  <cp:keywords/>
  <dc:description/>
  <cp:lastModifiedBy>Garrick W Bruening</cp:lastModifiedBy>
  <cp:revision>2</cp:revision>
  <dcterms:created xsi:type="dcterms:W3CDTF">2020-10-07T17:36:00Z</dcterms:created>
  <dcterms:modified xsi:type="dcterms:W3CDTF">2020-10-07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ZOTERO_PREF_1">
    <vt:lpwstr>&lt;data data-version="3" zotero-version="5.0.89"&gt;&lt;session id="4pOEnRk9"/&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